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DB32D" w14:textId="6D3D0293" w:rsidR="000D208F" w:rsidRDefault="006E3270" w:rsidP="000D208F">
      <w:pPr>
        <w:spacing w:line="360" w:lineRule="auto"/>
        <w:jc w:val="center"/>
        <w:rPr>
          <w:rFonts w:cs="Times New Roman"/>
          <w:b/>
          <w:bCs/>
          <w:sz w:val="40"/>
          <w:szCs w:val="40"/>
          <w:lang w:val="en"/>
        </w:rPr>
        <w:sectPr w:rsidR="000D208F" w:rsidSect="00F731CE">
          <w:footerReference w:type="default" r:id="rId8"/>
          <w:pgSz w:w="11906" w:h="16838"/>
          <w:pgMar w:top="1440" w:right="1797" w:bottom="1440" w:left="1797" w:header="851" w:footer="992" w:gutter="0"/>
          <w:pgNumType w:fmt="lowerRoman" w:start="1"/>
          <w:cols w:space="425"/>
          <w:docGrid w:type="lines" w:linePitch="360"/>
        </w:sectPr>
      </w:pPr>
      <w:r w:rsidRPr="000D208F">
        <w:rPr>
          <w:rFonts w:cs="Times New Roman"/>
          <w:b/>
          <w:bCs/>
          <w:sz w:val="40"/>
          <w:szCs w:val="40"/>
          <w:lang w:val="en"/>
        </w:rPr>
        <w:t>Analyzing Handwriting Characteristics of Children with Autism by Chinese Characters and Mandarin Phonetic Symbols</w:t>
      </w:r>
    </w:p>
    <w:p w14:paraId="7A997DE8" w14:textId="77777777" w:rsidR="000D208F" w:rsidRDefault="000D208F" w:rsidP="000D208F">
      <w:pPr>
        <w:spacing w:line="360" w:lineRule="auto"/>
        <w:rPr>
          <w:rFonts w:cs="Times New Roman"/>
          <w:b/>
          <w:bCs/>
          <w:sz w:val="40"/>
          <w:szCs w:val="40"/>
          <w:lang w:val="en"/>
        </w:rPr>
        <w:sectPr w:rsidR="000D208F" w:rsidSect="00F731CE">
          <w:type w:val="continuous"/>
          <w:pgSz w:w="11906" w:h="16838"/>
          <w:pgMar w:top="1440" w:right="1797" w:bottom="1440" w:left="1797" w:header="851" w:footer="992" w:gutter="0"/>
          <w:pgNumType w:fmt="lowerRoman" w:start="1"/>
          <w:cols w:space="425"/>
          <w:docGrid w:type="lines" w:linePitch="360"/>
        </w:sectPr>
      </w:pPr>
    </w:p>
    <w:p w14:paraId="675FC45A" w14:textId="77777777" w:rsidR="000D208F" w:rsidRPr="000D208F" w:rsidRDefault="000D208F" w:rsidP="000D208F">
      <w:pPr>
        <w:spacing w:line="360" w:lineRule="auto"/>
        <w:rPr>
          <w:rFonts w:cs="Times New Roman"/>
          <w:b/>
          <w:bCs/>
          <w:sz w:val="40"/>
          <w:szCs w:val="40"/>
          <w:lang w:val="en"/>
        </w:rPr>
      </w:pPr>
    </w:p>
    <w:p w14:paraId="1FF123CA" w14:textId="4018E3A5" w:rsidR="00023F39" w:rsidRDefault="00023F39" w:rsidP="00055A37">
      <w:pPr>
        <w:pStyle w:val="10"/>
        <w:numPr>
          <w:ilvl w:val="0"/>
          <w:numId w:val="0"/>
        </w:numPr>
      </w:pPr>
      <w:bookmarkStart w:id="0" w:name="_Toc157447855"/>
      <w:r>
        <w:rPr>
          <w:rFonts w:hint="eastAsia"/>
        </w:rPr>
        <w:t>A</w:t>
      </w:r>
      <w:r>
        <w:t>bstract</w:t>
      </w:r>
      <w:bookmarkEnd w:id="0"/>
    </w:p>
    <w:p w14:paraId="3B81753C" w14:textId="23A4C825" w:rsidR="0079732E" w:rsidRDefault="00AE5FD5" w:rsidP="00AE5FD5">
      <w:pPr>
        <w:widowControl/>
        <w:spacing w:line="360" w:lineRule="auto"/>
        <w:ind w:firstLine="425"/>
      </w:pPr>
      <w:r w:rsidRPr="00AE5FD5">
        <w:t>A</w:t>
      </w:r>
      <w:r w:rsidR="0064538D" w:rsidRPr="0064538D">
        <w:t>utism is a neurodevelopmental disorder that typically manifests symptoms during childhood, characterized by difficulties in social interaction</w:t>
      </w:r>
      <w:r w:rsidR="00932685">
        <w:t xml:space="preserve"> and</w:t>
      </w:r>
      <w:r w:rsidR="0064538D" w:rsidRPr="0064538D">
        <w:t xml:space="preserve"> repetitive behaviors. In addition to the primary </w:t>
      </w:r>
      <w:r w:rsidR="00125A8E" w:rsidRPr="0064538D">
        <w:t>s</w:t>
      </w:r>
      <w:r w:rsidR="00125A8E">
        <w:t>igns</w:t>
      </w:r>
      <w:r w:rsidR="00125A8E" w:rsidRPr="0064538D">
        <w:t xml:space="preserve"> </w:t>
      </w:r>
      <w:r w:rsidR="0064538D" w:rsidRPr="0064538D">
        <w:t>of autism, motor impairments are also commonly observed. Specifically, autistic children may have difficulties in converting sequential actions into integrated movements</w:t>
      </w:r>
      <w:r w:rsidR="00125A8E">
        <w:t>. These</w:t>
      </w:r>
      <w:r w:rsidR="0064538D" w:rsidRPr="0064538D">
        <w:t xml:space="preserve"> difficulties in fine motor skills can impact their daily lives, fostering frustration. Hand-eye coordination deficits may affect activities requiring precision and accuracy, including handwriting. This study delves into the handwriting characteristics of autistic children through a meticulous analysis of handwrit</w:t>
      </w:r>
      <w:r w:rsidR="000E45E8" w:rsidRPr="000E45E8">
        <w:t>ing</w:t>
      </w:r>
      <w:r w:rsidR="0064538D" w:rsidRPr="0064538D">
        <w:t xml:space="preserve"> Chinese characters. Building upon existing research, our study has two main objectives</w:t>
      </w:r>
      <w:r w:rsidR="00656366">
        <w:t>.</w:t>
      </w:r>
      <w:r w:rsidR="0064538D" w:rsidRPr="0064538D">
        <w:t xml:space="preserve"> </w:t>
      </w:r>
      <w:r w:rsidR="00656366">
        <w:t>F</w:t>
      </w:r>
      <w:r w:rsidR="0064538D" w:rsidRPr="0064538D">
        <w:t xml:space="preserve">irst, </w:t>
      </w:r>
      <w:r w:rsidR="00656366">
        <w:t xml:space="preserve">we </w:t>
      </w:r>
      <w:r w:rsidR="0064538D" w:rsidRPr="0064538D">
        <w:t>incorporate phonetic notation data to investigate whether its inclusion improves the model's classification performance between autistic children and typically developing children</w:t>
      </w:r>
      <w:r w:rsidR="00656366">
        <w:t>.</w:t>
      </w:r>
      <w:r w:rsidR="0064538D" w:rsidRPr="0064538D">
        <w:t xml:space="preserve"> </w:t>
      </w:r>
      <w:r w:rsidR="00656366">
        <w:t>S</w:t>
      </w:r>
      <w:r w:rsidR="0064538D" w:rsidRPr="0064538D">
        <w:t xml:space="preserve">econd, </w:t>
      </w:r>
      <w:r w:rsidR="00656366">
        <w:t>we</w:t>
      </w:r>
      <w:r w:rsidR="0064538D" w:rsidRPr="0064538D">
        <w:t xml:space="preserve"> design a </w:t>
      </w:r>
      <w:r w:rsidR="00932685">
        <w:t>neatness</w:t>
      </w:r>
      <w:r w:rsidR="0064538D" w:rsidRPr="0064538D">
        <w:t xml:space="preserve"> label to distinguish whether each Chinese character is written neatly. The aim</w:t>
      </w:r>
      <w:r w:rsidR="00656366">
        <w:t xml:space="preserve"> of the present study</w:t>
      </w:r>
      <w:r w:rsidR="0064538D" w:rsidRPr="0064538D">
        <w:t xml:space="preserve"> is to understand the neatness of handwriting for both groups of children. Additionally, we explore the more challenging task of training a classification model using only neatly</w:t>
      </w:r>
      <w:r w:rsidR="00125A8E">
        <w:t>-</w:t>
      </w:r>
      <w:r w:rsidR="0064538D" w:rsidRPr="0064538D">
        <w:t>written Chinese characters.</w:t>
      </w:r>
    </w:p>
    <w:p w14:paraId="3F5F0428" w14:textId="7485B9E2" w:rsidR="00AE5FD5" w:rsidRDefault="0064538D" w:rsidP="00AE5FD5">
      <w:pPr>
        <w:widowControl/>
        <w:spacing w:line="360" w:lineRule="auto"/>
        <w:ind w:firstLine="425"/>
      </w:pPr>
      <w:r w:rsidRPr="0064538D">
        <w:lastRenderedPageBreak/>
        <w:t xml:space="preserve">The dataset used in this study is directly sourced from elementary school students' </w:t>
      </w:r>
      <w:r w:rsidR="00932685">
        <w:t>work</w:t>
      </w:r>
      <w:r w:rsidRPr="0064538D">
        <w:t>books, providing a direct reflection of children's real-life situations. CAM (class activation map) technology is employed to analyze handwriting features. To overcome the limitations of manual observation, we also designed a method of encoding</w:t>
      </w:r>
      <w:r w:rsidR="00181EE8">
        <w:t xml:space="preserve"> the </w:t>
      </w:r>
      <w:r w:rsidR="00932685">
        <w:t xml:space="preserve">CAM </w:t>
      </w:r>
      <w:r w:rsidR="00181EE8">
        <w:t>results</w:t>
      </w:r>
      <w:r w:rsidRPr="0064538D">
        <w:t xml:space="preserve">. Through encoding </w:t>
      </w:r>
      <w:r w:rsidR="005F243C">
        <w:t xml:space="preserve">the </w:t>
      </w:r>
      <w:r w:rsidR="00932685">
        <w:t xml:space="preserve">CAM </w:t>
      </w:r>
      <w:r w:rsidR="005F243C">
        <w:t>results</w:t>
      </w:r>
      <w:r w:rsidRPr="0064538D">
        <w:t xml:space="preserve">, we objectively and swiftly observe the </w:t>
      </w:r>
      <w:r w:rsidR="0091424B" w:rsidRPr="0091424B">
        <w:t xml:space="preserve">handwriting </w:t>
      </w:r>
      <w:bookmarkStart w:id="1" w:name="_GoBack"/>
      <w:bookmarkEnd w:id="1"/>
      <w:r w:rsidRPr="0064538D">
        <w:t xml:space="preserve">differences between autistic children and typically developing children. Through expanding the handwriting dataset, introducing the </w:t>
      </w:r>
      <w:r w:rsidR="005631D7">
        <w:t>neatness</w:t>
      </w:r>
      <w:r w:rsidRPr="0064538D">
        <w:t xml:space="preserve"> label, and utilizing </w:t>
      </w:r>
      <w:r w:rsidR="003E2802">
        <w:t xml:space="preserve">the </w:t>
      </w:r>
      <w:r w:rsidR="005631D7">
        <w:t xml:space="preserve">CAM </w:t>
      </w:r>
      <w:r w:rsidR="003E2802">
        <w:t>results</w:t>
      </w:r>
      <w:r w:rsidRPr="0064538D">
        <w:t xml:space="preserve"> in a coded manner, this paper contributes to the field</w:t>
      </w:r>
      <w:r w:rsidR="00125A8E">
        <w:t xml:space="preserve"> by suggesting </w:t>
      </w:r>
      <w:r w:rsidRPr="0064538D">
        <w:t xml:space="preserve">handwriting analysis as a </w:t>
      </w:r>
      <w:r w:rsidR="00125A8E">
        <w:t xml:space="preserve">potentially </w:t>
      </w:r>
      <w:r w:rsidRPr="0064538D">
        <w:t>valuable tool for detecting tendencies towards autism in children.</w:t>
      </w:r>
    </w:p>
    <w:p w14:paraId="49BC8D59" w14:textId="5D59D3B9" w:rsidR="00D96CAF" w:rsidRPr="000D208F" w:rsidRDefault="00D96CAF" w:rsidP="000D208F">
      <w:pPr>
        <w:widowControl/>
        <w:spacing w:line="360" w:lineRule="auto"/>
        <w:jc w:val="left"/>
        <w:sectPr w:rsidR="00D96CAF" w:rsidRPr="000D208F" w:rsidSect="00F731CE">
          <w:type w:val="continuous"/>
          <w:pgSz w:w="11906" w:h="16838"/>
          <w:pgMar w:top="1440" w:right="1797" w:bottom="1440" w:left="1797" w:header="851" w:footer="992" w:gutter="0"/>
          <w:pgNumType w:fmt="lowerRoman" w:start="1"/>
          <w:cols w:space="425"/>
          <w:docGrid w:type="lines" w:linePitch="360"/>
        </w:sectPr>
      </w:pPr>
    </w:p>
    <w:p w14:paraId="112242EA" w14:textId="47D5AE58" w:rsidR="007C05BA" w:rsidRPr="006F5BBA" w:rsidRDefault="000E2FC1" w:rsidP="0074414C">
      <w:pPr>
        <w:pStyle w:val="10"/>
      </w:pPr>
      <w:bookmarkStart w:id="2" w:name="_Toc109142080"/>
      <w:bookmarkStart w:id="3" w:name="_Toc109142160"/>
      <w:bookmarkStart w:id="4" w:name="_Toc157447860"/>
      <w:bookmarkStart w:id="5" w:name="_Hlk111065162"/>
      <w:r w:rsidRPr="006F5BBA">
        <w:t>Introduction</w:t>
      </w:r>
      <w:bookmarkEnd w:id="2"/>
      <w:bookmarkEnd w:id="3"/>
      <w:bookmarkEnd w:id="4"/>
    </w:p>
    <w:p w14:paraId="5E70B1ED" w14:textId="3098AEC8" w:rsidR="00605F0A" w:rsidRPr="00084CE3" w:rsidRDefault="005D2D1A" w:rsidP="00084CE3">
      <w:pPr>
        <w:spacing w:line="360" w:lineRule="auto"/>
        <w:ind w:firstLine="425"/>
        <w:rPr>
          <w:rFonts w:cs="Times New Roman"/>
          <w:strike/>
          <w:color w:val="FF0000"/>
        </w:rPr>
      </w:pPr>
      <w:bookmarkStart w:id="6" w:name="_Toc109142081"/>
      <w:bookmarkStart w:id="7" w:name="_Toc109142161"/>
      <w:r w:rsidRPr="005D2D1A">
        <w:rPr>
          <w:rFonts w:cs="Times New Roman"/>
        </w:rPr>
        <w:t xml:space="preserve">Autism </w:t>
      </w:r>
      <w:r w:rsidR="00C164C0">
        <w:rPr>
          <w:rFonts w:cs="Times New Roman"/>
        </w:rPr>
        <w:t xml:space="preserve">spectrum disorder (ASD) </w:t>
      </w:r>
      <w:r w:rsidRPr="005D2D1A">
        <w:rPr>
          <w:rFonts w:cs="Times New Roman"/>
        </w:rPr>
        <w:t xml:space="preserve">is a neurodevelopmental disorder that </w:t>
      </w:r>
      <w:r w:rsidR="00C164C0">
        <w:rPr>
          <w:rFonts w:cs="Times New Roman"/>
        </w:rPr>
        <w:t xml:space="preserve">is </w:t>
      </w:r>
      <w:r w:rsidRPr="005D2D1A">
        <w:rPr>
          <w:rFonts w:cs="Times New Roman"/>
        </w:rPr>
        <w:t xml:space="preserve">typically </w:t>
      </w:r>
      <w:r w:rsidR="003E0027">
        <w:rPr>
          <w:rFonts w:cs="Times New Roman"/>
        </w:rPr>
        <w:t>identified</w:t>
      </w:r>
      <w:r w:rsidR="00C164C0" w:rsidRPr="005D2D1A">
        <w:rPr>
          <w:rFonts w:cs="Times New Roman"/>
        </w:rPr>
        <w:t xml:space="preserve"> </w:t>
      </w:r>
      <w:r w:rsidRPr="005D2D1A">
        <w:rPr>
          <w:rFonts w:cs="Times New Roman"/>
        </w:rPr>
        <w:t xml:space="preserve">in childhood. </w:t>
      </w:r>
      <w:r w:rsidR="003E0027">
        <w:rPr>
          <w:rFonts w:cs="Times New Roman"/>
        </w:rPr>
        <w:t>ASD</w:t>
      </w:r>
      <w:r w:rsidR="003E0027" w:rsidRPr="005D2D1A">
        <w:rPr>
          <w:rFonts w:cs="Times New Roman"/>
        </w:rPr>
        <w:t xml:space="preserve"> </w:t>
      </w:r>
      <w:r w:rsidRPr="005D2D1A">
        <w:rPr>
          <w:rFonts w:cs="Times New Roman"/>
        </w:rPr>
        <w:t xml:space="preserve">is characterized by </w:t>
      </w:r>
      <w:r w:rsidR="00605F0A">
        <w:rPr>
          <w:rFonts w:cs="Times New Roman"/>
        </w:rPr>
        <w:t>signs</w:t>
      </w:r>
      <w:r w:rsidR="00605F0A" w:rsidRPr="005D2D1A">
        <w:rPr>
          <w:rFonts w:cs="Times New Roman"/>
        </w:rPr>
        <w:t xml:space="preserve"> </w:t>
      </w:r>
      <w:r w:rsidRPr="005D2D1A">
        <w:rPr>
          <w:rFonts w:cs="Times New Roman"/>
        </w:rPr>
        <w:t>such as social challenges, language difficulties, repetitive behaviors</w:t>
      </w:r>
      <w:r w:rsidR="00C164C0">
        <w:rPr>
          <w:rFonts w:cs="Times New Roman"/>
        </w:rPr>
        <w:t>,</w:t>
      </w:r>
      <w:r w:rsidRPr="005D2D1A">
        <w:rPr>
          <w:rFonts w:cs="Times New Roman"/>
        </w:rPr>
        <w:t xml:space="preserve"> </w:t>
      </w:r>
      <w:r w:rsidR="00C164C0">
        <w:rPr>
          <w:rFonts w:cs="Times New Roman"/>
        </w:rPr>
        <w:t xml:space="preserve">restricted </w:t>
      </w:r>
      <w:r w:rsidRPr="005D2D1A">
        <w:rPr>
          <w:rFonts w:cs="Times New Roman"/>
        </w:rPr>
        <w:t xml:space="preserve">interests, </w:t>
      </w:r>
      <w:r w:rsidR="00C164C0">
        <w:rPr>
          <w:rFonts w:cs="Times New Roman"/>
        </w:rPr>
        <w:t>and</w:t>
      </w:r>
      <w:r w:rsidRPr="005D2D1A">
        <w:rPr>
          <w:rFonts w:cs="Times New Roman"/>
        </w:rPr>
        <w:t xml:space="preserve"> </w:t>
      </w:r>
      <w:r w:rsidR="00C164C0">
        <w:rPr>
          <w:rFonts w:cs="Times New Roman"/>
        </w:rPr>
        <w:t>over</w:t>
      </w:r>
      <w:r w:rsidRPr="005D2D1A">
        <w:rPr>
          <w:rFonts w:cs="Times New Roman"/>
        </w:rPr>
        <w:t>sensitivity or insensitivity to sensory stimuli</w:t>
      </w:r>
      <w:r w:rsidR="00DD41F0">
        <w:rPr>
          <w:rFonts w:cs="Times New Roman" w:hint="eastAsia"/>
        </w:rPr>
        <w:t xml:space="preserve"> </w:t>
      </w:r>
      <w:r w:rsidR="00446A1A">
        <w:rPr>
          <w:rFonts w:cs="Times New Roman"/>
        </w:rPr>
        <w:fldChar w:fldCharType="begin">
          <w:fldData xml:space="preserve">PEVuZE5vdGU+PENpdGU+PEF1dGhvcj5BbWVyaWNhbiBQc3ljaGlhdHJpYyBBc3NvY2lhdGlvbjwv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</w:fldData>
        </w:fldChar>
      </w:r>
      <w:r w:rsidR="00446A1A">
        <w:rPr>
          <w:rFonts w:cs="Times New Roman"/>
        </w:rPr>
        <w:instrText xml:space="preserve"> ADDIN EN.CITE </w:instrText>
      </w:r>
      <w:r w:rsidR="00446A1A">
        <w:rPr>
          <w:rFonts w:cs="Times New Roman"/>
        </w:rPr>
        <w:fldChar w:fldCharType="begin">
          <w:fldData xml:space="preserve">PEVuZE5vdGU+PENpdGU+PEF1dGhvcj5BbWVyaWNhbiBQc3ljaGlhdHJpYyBBc3NvY2lhdGlvbjwv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</w:fldData>
        </w:fldChar>
      </w:r>
      <w:r w:rsidR="00446A1A">
        <w:rPr>
          <w:rFonts w:cs="Times New Roman"/>
        </w:rPr>
        <w:instrText xml:space="preserve"> ADDIN EN.CITE.DATA </w:instrText>
      </w:r>
      <w:r w:rsidR="00446A1A">
        <w:rPr>
          <w:rFonts w:cs="Times New Roman"/>
        </w:rPr>
      </w:r>
      <w:r w:rsidR="00446A1A">
        <w:rPr>
          <w:rFonts w:cs="Times New Roman"/>
        </w:rPr>
        <w:fldChar w:fldCharType="end"/>
      </w:r>
      <w:r w:rsidR="00446A1A">
        <w:rPr>
          <w:rFonts w:cs="Times New Roman"/>
        </w:rPr>
      </w:r>
      <w:r w:rsidR="00446A1A">
        <w:rPr>
          <w:rFonts w:cs="Times New Roman"/>
        </w:rPr>
        <w:fldChar w:fldCharType="separate"/>
      </w:r>
      <w:r w:rsidR="00446A1A">
        <w:rPr>
          <w:rFonts w:cs="Times New Roman"/>
          <w:noProof/>
        </w:rPr>
        <w:t>[1-3]</w:t>
      </w:r>
      <w:r w:rsidR="00446A1A">
        <w:rPr>
          <w:rFonts w:cs="Times New Roman"/>
        </w:rPr>
        <w:fldChar w:fldCharType="end"/>
      </w:r>
      <w:r w:rsidRPr="005D2D1A">
        <w:rPr>
          <w:rFonts w:cs="Times New Roman"/>
        </w:rPr>
        <w:t xml:space="preserve">. </w:t>
      </w:r>
      <w:r w:rsidR="000046FA" w:rsidRPr="000046FA">
        <w:rPr>
          <w:rFonts w:cs="Times New Roman"/>
        </w:rPr>
        <w:t xml:space="preserve">In addition to the cardinal symptoms of autism, </w:t>
      </w:r>
      <w:r w:rsidR="00E95078">
        <w:rPr>
          <w:rFonts w:cs="Times New Roman"/>
        </w:rPr>
        <w:t xml:space="preserve">autistic </w:t>
      </w:r>
      <w:r w:rsidR="00C164C0">
        <w:rPr>
          <w:rFonts w:cs="Times New Roman"/>
        </w:rPr>
        <w:t xml:space="preserve">children often experience challenges in motor coordination and planning, resulting in </w:t>
      </w:r>
      <w:r w:rsidR="00C164C0" w:rsidRPr="00C164C0">
        <w:rPr>
          <w:rFonts w:cs="Times New Roman"/>
        </w:rPr>
        <w:t>clumsiness</w:t>
      </w:r>
      <w:r w:rsidR="00C164C0">
        <w:rPr>
          <w:rFonts w:cs="Times New Roman"/>
        </w:rPr>
        <w:t xml:space="preserve"> </w:t>
      </w:r>
      <w:r w:rsidR="000046FA">
        <w:rPr>
          <w:rFonts w:cs="Times New Roman"/>
        </w:rPr>
        <w:fldChar w:fldCharType="begin"/>
      </w:r>
      <w:r w:rsidR="000046FA">
        <w:rPr>
          <w:rFonts w:cs="Times New Roman"/>
        </w:rPr>
        <w:instrText xml:space="preserve"> ADDIN EN.CITE &lt;EndNote&gt;&lt;Cite&gt;&lt;Author&gt;Downey&lt;/Author&gt;&lt;Year&gt;2012&lt;/Year&gt;&lt;RecNum&gt;37&lt;/RecNum&gt;&lt;DisplayText&gt;[4, 5]&lt;/DisplayText&gt;&lt;record&gt;&lt;rec-number&gt;37&lt;/rec-number&gt;&lt;foreign-keys&gt;&lt;key app="EN" db-id="fs2td5ep0xptf3evta459xfq50xeadd2wedp" timestamp="1702555452"&gt;37&lt;/key&gt;&lt;/foreign-keys&gt;&lt;ref-type name="Journal Article"&gt;17&lt;/ref-type&gt;&lt;contributors&gt;&lt;authors&gt;&lt;author&gt;Downey, Rebecca&lt;/author&gt;&lt;author&gt;Rapport, Mary Jane K&lt;/author&gt;&lt;/authors&gt;&lt;/contributors&gt;&lt;titles&gt;&lt;title&gt;Motor activity in children with autism: a review of current literature&lt;/title&gt;&lt;secondary-title&gt;Pediatric Physical Therapy&lt;/secondary-title&gt;&lt;/titles&gt;&lt;periodical&gt;&lt;full-title&gt;Pediatric Physical Therapy&lt;/full-title&gt;&lt;/periodical&gt;&lt;pages&gt;2-20&lt;/pages&gt;&lt;volume&gt;24&lt;/volume&gt;&lt;number&gt;1&lt;/number&gt;&lt;dates&gt;&lt;year&gt;2012&lt;/year&gt;&lt;/dates&gt;&lt;isbn&gt;0898-5669&lt;/isbn&gt;&lt;urls&gt;&lt;/urls&gt;&lt;/record&gt;&lt;/Cite&gt;&lt;Cite&gt;&lt;Author&gt;Green&lt;/Author&gt;&lt;Year&gt;2009&lt;/Year&gt;&lt;RecNum&gt;38&lt;/RecNum&gt;&lt;record&gt;&lt;rec-number&gt;38&lt;/rec-number&gt;&lt;foreign-keys&gt;&lt;key app="EN" db-id="fs2td5ep0xptf3evta459xfq50xeadd2wedp" timestamp="1702555459"&gt;38&lt;/key&gt;&lt;/foreign-keys&gt;&lt;ref-type name="Journal Article"&gt;17&lt;/ref-type&gt;&lt;contributors&gt;&lt;authors&gt;&lt;author&gt;Green, Dido&lt;/author&gt;&lt;author&gt;Charman, Tony&lt;/author&gt;&lt;author&gt;Pickles, Andrew&lt;/author&gt;&lt;author&gt;Chandler, Susie&lt;/author&gt;&lt;author&gt;Loucas, TOM&lt;/author&gt;&lt;author&gt;Simonoff, Emily&lt;/author&gt;&lt;author&gt;Baird, Gillian&lt;/author&gt;&lt;/authors&gt;&lt;/contributors&gt;&lt;titles&gt;&lt;title&gt;Impairment in movement skills of children with autistic spectrum disorders&lt;/title&gt;&lt;secondary-title&gt;Developmental Medicine &amp;amp; Child Neurology&lt;/secondary-title&gt;&lt;/titles&gt;&lt;periodical&gt;&lt;full-title&gt;Developmental Medicine &amp;amp; Child Neurology&lt;/full-title&gt;&lt;/periodical&gt;&lt;pages&gt;311-316&lt;/pages&gt;&lt;volume&gt;51&lt;/volume&gt;&lt;number&gt;4&lt;/number&gt;&lt;dates&gt;&lt;year&gt;2009&lt;/year&gt;&lt;/dates&gt;&lt;isbn&gt;0012-1622&lt;/isbn&gt;&lt;urls&gt;&lt;/urls&gt;&lt;/record&gt;&lt;/Cite&gt;&lt;/EndNote&gt;</w:instrText>
      </w:r>
      <w:r w:rsidR="000046FA">
        <w:rPr>
          <w:rFonts w:cs="Times New Roman"/>
        </w:rPr>
        <w:fldChar w:fldCharType="separate"/>
      </w:r>
      <w:r w:rsidR="000046FA">
        <w:rPr>
          <w:rFonts w:cs="Times New Roman"/>
          <w:noProof/>
        </w:rPr>
        <w:t>[4, 5]</w:t>
      </w:r>
      <w:r w:rsidR="000046FA">
        <w:rPr>
          <w:rFonts w:cs="Times New Roman"/>
        </w:rPr>
        <w:fldChar w:fldCharType="end"/>
      </w:r>
      <w:r w:rsidR="000046FA" w:rsidRPr="000046FA">
        <w:rPr>
          <w:rFonts w:cs="Times New Roman"/>
        </w:rPr>
        <w:t xml:space="preserve">. </w:t>
      </w:r>
      <w:r w:rsidR="00E95078">
        <w:rPr>
          <w:rFonts w:cs="Times New Roman"/>
        </w:rPr>
        <w:t>Autistic c</w:t>
      </w:r>
      <w:r w:rsidR="00C164C0">
        <w:rPr>
          <w:rFonts w:cs="Times New Roman"/>
        </w:rPr>
        <w:t xml:space="preserve">hildren </w:t>
      </w:r>
      <w:r w:rsidR="00C66724">
        <w:rPr>
          <w:rFonts w:cs="Times New Roman"/>
        </w:rPr>
        <w:t>may</w:t>
      </w:r>
      <w:r w:rsidR="000046FA" w:rsidRPr="000046FA">
        <w:rPr>
          <w:rFonts w:cs="Times New Roman"/>
        </w:rPr>
        <w:t xml:space="preserve"> exhibit </w:t>
      </w:r>
      <w:r w:rsidR="005820C8" w:rsidRPr="000046FA">
        <w:rPr>
          <w:rFonts w:cs="Times New Roman"/>
        </w:rPr>
        <w:t>diff</w:t>
      </w:r>
      <w:r w:rsidR="005820C8">
        <w:rPr>
          <w:rFonts w:cs="Times New Roman"/>
        </w:rPr>
        <w:t>iculties</w:t>
      </w:r>
      <w:r w:rsidR="005820C8" w:rsidRPr="000046FA">
        <w:rPr>
          <w:rFonts w:cs="Times New Roman"/>
        </w:rPr>
        <w:t xml:space="preserve"> </w:t>
      </w:r>
      <w:r w:rsidR="000046FA" w:rsidRPr="000046FA">
        <w:rPr>
          <w:rFonts w:cs="Times New Roman"/>
        </w:rPr>
        <w:t xml:space="preserve">in various </w:t>
      </w:r>
      <w:r w:rsidR="00C66724">
        <w:rPr>
          <w:rFonts w:cs="Times New Roman"/>
        </w:rPr>
        <w:t>daily life movement</w:t>
      </w:r>
      <w:r w:rsidR="005820C8">
        <w:rPr>
          <w:rFonts w:cs="Times New Roman"/>
        </w:rPr>
        <w:t>s</w:t>
      </w:r>
      <w:r w:rsidR="000046FA" w:rsidRPr="000046FA">
        <w:rPr>
          <w:rFonts w:cs="Times New Roman"/>
        </w:rPr>
        <w:t xml:space="preserve">, including </w:t>
      </w:r>
      <w:r w:rsidR="00C66724">
        <w:rPr>
          <w:rFonts w:cs="Times New Roman"/>
        </w:rPr>
        <w:t xml:space="preserve">maintaining </w:t>
      </w:r>
      <w:r w:rsidR="000046FA" w:rsidRPr="000046FA">
        <w:rPr>
          <w:rFonts w:cs="Times New Roman"/>
        </w:rPr>
        <w:t>posture</w:t>
      </w:r>
      <w:r w:rsidR="00C66724">
        <w:rPr>
          <w:rFonts w:cs="Times New Roman"/>
        </w:rPr>
        <w:t xml:space="preserve"> </w:t>
      </w:r>
      <w:r w:rsidR="000046FA">
        <w:rPr>
          <w:rFonts w:cs="Times New Roman"/>
        </w:rPr>
        <w:fldChar w:fldCharType="begin">
          <w:fldData xml:space="preserve">PEVuZE5vdGU+PENpdGU+PEF1dGhvcj5Gb3VybmllcjwvQXV0aG9yPjxZZWFyPjIwMTA8L1llYXI+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</w:fldData>
        </w:fldChar>
      </w:r>
      <w:r w:rsidR="000046FA">
        <w:rPr>
          <w:rFonts w:cs="Times New Roman"/>
        </w:rPr>
        <w:instrText xml:space="preserve"> ADDIN EN.CITE </w:instrText>
      </w:r>
      <w:r w:rsidR="000046FA">
        <w:rPr>
          <w:rFonts w:cs="Times New Roman"/>
        </w:rPr>
        <w:fldChar w:fldCharType="begin">
          <w:fldData xml:space="preserve">PEVuZE5vdGU+PENpdGU+PEF1dGhvcj5Gb3VybmllcjwvQXV0aG9yPjxZZWFyPjIwMTA8L1llYXI+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</w:fldData>
        </w:fldChar>
      </w:r>
      <w:r w:rsidR="000046FA">
        <w:rPr>
          <w:rFonts w:cs="Times New Roman"/>
        </w:rPr>
        <w:instrText xml:space="preserve"> ADDIN EN.CITE.DATA </w:instrText>
      </w:r>
      <w:r w:rsidR="000046FA">
        <w:rPr>
          <w:rFonts w:cs="Times New Roman"/>
        </w:rPr>
      </w:r>
      <w:r w:rsidR="000046FA">
        <w:rPr>
          <w:rFonts w:cs="Times New Roman"/>
        </w:rPr>
        <w:fldChar w:fldCharType="end"/>
      </w:r>
      <w:r w:rsidR="000046FA">
        <w:rPr>
          <w:rFonts w:cs="Times New Roman"/>
        </w:rPr>
      </w:r>
      <w:r w:rsidR="000046FA">
        <w:rPr>
          <w:rFonts w:cs="Times New Roman"/>
        </w:rPr>
        <w:fldChar w:fldCharType="separate"/>
      </w:r>
      <w:r w:rsidR="000046FA">
        <w:rPr>
          <w:rFonts w:cs="Times New Roman"/>
          <w:noProof/>
        </w:rPr>
        <w:t>[6-8]</w:t>
      </w:r>
      <w:r w:rsidR="000046FA">
        <w:rPr>
          <w:rFonts w:cs="Times New Roman"/>
        </w:rPr>
        <w:fldChar w:fldCharType="end"/>
      </w:r>
      <w:r w:rsidR="000046FA" w:rsidRPr="000046FA">
        <w:rPr>
          <w:rFonts w:cs="Times New Roman"/>
        </w:rPr>
        <w:t xml:space="preserve">, </w:t>
      </w:r>
      <w:r w:rsidR="005820C8">
        <w:rPr>
          <w:rFonts w:cs="Times New Roman"/>
        </w:rPr>
        <w:t>playing sports</w:t>
      </w:r>
      <w:r w:rsidR="00C66724">
        <w:rPr>
          <w:rFonts w:cs="Times New Roman"/>
        </w:rPr>
        <w:t xml:space="preserve"> </w:t>
      </w:r>
      <w:r w:rsidR="000046FA">
        <w:rPr>
          <w:rFonts w:cs="Times New Roman"/>
        </w:rPr>
        <w:fldChar w:fldCharType="begin"/>
      </w:r>
      <w:r w:rsidR="002210CA">
        <w:rPr>
          <w:rFonts w:cs="Times New Roman"/>
        </w:rPr>
        <w:instrText xml:space="preserve"> ADDIN EN.CITE &lt;EndNote&gt;&lt;Cite&gt;&lt;Author&gt;Chen&lt;/Author&gt;&lt;Year&gt;2019&lt;/Year&gt;&lt;RecNum&gt;42&lt;/RecNum&gt;&lt;DisplayText&gt;[9, 10]&lt;/DisplayText&gt;&lt;record&gt;&lt;rec-number&gt;42&lt;/rec-number&gt;&lt;foreign-keys&gt;&lt;key app="EN" db-id="fs2td5ep0xptf3evta459xfq50xeadd2wedp" timestamp="1702555768"&gt;42&lt;/key&gt;&lt;/foreign-keys&gt;&lt;ref-type name="Journal Article"&gt;17&lt;/ref-type&gt;&lt;contributors&gt;&lt;authors&gt;&lt;author&gt;Chen, Li-Chiou&lt;/author&gt;&lt;author&gt;Su, Wan-Chun&lt;/author&gt;&lt;author&gt;Ho, Tzu-Lin&lt;/author&gt;&lt;author&gt;Lu, Lu&lt;/author&gt;&lt;author&gt;Tsai, Wen-Che&lt;/author&gt;&lt;author&gt;Chiu, Yen-Nan&lt;/author&gt;&lt;author&gt;Jeng, Suh-Fang&lt;/author&gt;&lt;/authors&gt;&lt;/contributors&gt;&lt;titles&gt;&lt;title&gt;Postural control and interceptive skills in children with autism spectrum disorder&lt;/title&gt;&lt;secondary-title&gt;Physical Therapy&lt;/secondary-title&gt;&lt;/titles&gt;&lt;periodical&gt;&lt;full-title&gt;Physical Therapy&lt;/full-title&gt;&lt;/periodical&gt;&lt;pages&gt;1231-1241&lt;/pages&gt;&lt;volume&gt;99&lt;/volume&gt;&lt;number&gt;9&lt;/number&gt;&lt;dates&gt;&lt;year&gt;2019&lt;/year&gt;&lt;/dates&gt;&lt;isbn&gt;0031-9023&lt;/isbn&gt;&lt;urls&gt;&lt;/urls&gt;&lt;/record&gt;&lt;/Cite&gt;&lt;Cite&gt;&lt;Author&gt;Whyatt&lt;/Author&gt;&lt;Year&gt;2012&lt;/Year&gt;&lt;RecNum&gt;43&lt;/RecNum&gt;&lt;record&gt;&lt;rec-number&gt;43&lt;/rec-number&gt;&lt;foreign-keys&gt;&lt;key app="EN" db-id="fs2td5ep0xptf3evta459xfq50xeadd2wedp" timestamp="1702555832"&gt;43&lt;/key&gt;&lt;/foreign-keys&gt;&lt;ref-type name="Journal Article"&gt;17&lt;/ref-type&gt;&lt;contributors&gt;&lt;authors&gt;&lt;author&gt;Whyatt, Caroline P&lt;/author&gt;&lt;author&gt;Craig, Cathy M&lt;/author&gt;&lt;/authors&gt;&lt;/contributors&gt;&lt;titles&gt;&lt;title&gt;Motor skills in children aged 7–10 years, diagnosed with autism spectrum disorder&lt;/title&gt;&lt;secondary-title&gt;Journal of autism and developmental disorders&lt;/secondary-title&gt;&lt;/titles&gt;&lt;periodical&gt;&lt;full-title&gt;Journal of autism and developmental disorders&lt;/full-title&gt;&lt;/periodical&gt;&lt;pages&gt;1799-1809&lt;/pages&gt;&lt;volume&gt;42&lt;/volume&gt;&lt;dates&gt;&lt;year&gt;2012&lt;/year&gt;&lt;/dates&gt;&lt;isbn&gt;0162-3257&lt;/isbn&gt;&lt;urls&gt;&lt;/urls&gt;&lt;/record&gt;&lt;/Cite&gt;&lt;/EndNote&gt;</w:instrText>
      </w:r>
      <w:r w:rsidR="000046FA">
        <w:rPr>
          <w:rFonts w:cs="Times New Roman"/>
        </w:rPr>
        <w:fldChar w:fldCharType="separate"/>
      </w:r>
      <w:r w:rsidR="002210CA">
        <w:rPr>
          <w:rFonts w:cs="Times New Roman"/>
          <w:noProof/>
        </w:rPr>
        <w:t>[9, 10]</w:t>
      </w:r>
      <w:r w:rsidR="000046FA">
        <w:rPr>
          <w:rFonts w:cs="Times New Roman"/>
        </w:rPr>
        <w:fldChar w:fldCharType="end"/>
      </w:r>
      <w:r w:rsidR="000046FA" w:rsidRPr="000046FA">
        <w:rPr>
          <w:rFonts w:cs="Times New Roman"/>
        </w:rPr>
        <w:t>, and grasping</w:t>
      </w:r>
      <w:r w:rsidR="00C66724">
        <w:rPr>
          <w:rFonts w:cs="Times New Roman"/>
        </w:rPr>
        <w:t xml:space="preserve"> </w:t>
      </w:r>
      <w:r w:rsidR="005820C8">
        <w:rPr>
          <w:rFonts w:cs="Times New Roman"/>
        </w:rPr>
        <w:t xml:space="preserve">or manipulating </w:t>
      </w:r>
      <w:r w:rsidR="00C66724">
        <w:rPr>
          <w:rFonts w:cs="Times New Roman"/>
        </w:rPr>
        <w:t>materials with different weight</w:t>
      </w:r>
      <w:r w:rsidR="005820C8">
        <w:rPr>
          <w:rFonts w:cs="Times New Roman"/>
        </w:rPr>
        <w:t>s</w:t>
      </w:r>
      <w:r w:rsidR="00C66724">
        <w:rPr>
          <w:rFonts w:cs="Times New Roman"/>
        </w:rPr>
        <w:t xml:space="preserve"> and shapes </w:t>
      </w:r>
      <w:r w:rsidR="002210CA">
        <w:rPr>
          <w:rFonts w:cs="Times New Roman"/>
        </w:rPr>
        <w:fldChar w:fldCharType="begin">
          <w:fldData xml:space="preserve">PEVuZE5vdGU+PENpdGU+PEF1dGhvcj5NYXJpPC9BdXRob3I+PFllYXI+MjAwMzwvWWVhcj48UmVj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</w:fldData>
        </w:fldChar>
      </w:r>
      <w:r w:rsidR="002210CA">
        <w:rPr>
          <w:rFonts w:cs="Times New Roman"/>
        </w:rPr>
        <w:instrText xml:space="preserve"> ADDIN EN.CITE </w:instrText>
      </w:r>
      <w:r w:rsidR="002210CA">
        <w:rPr>
          <w:rFonts w:cs="Times New Roman"/>
        </w:rPr>
        <w:fldChar w:fldCharType="begin">
          <w:fldData xml:space="preserve">PEVuZE5vdGU+PENpdGU+PEF1dGhvcj5NYXJpPC9BdXRob3I+PFllYXI+MjAwMzwvWWVhcj48UmVj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</w:fldData>
        </w:fldChar>
      </w:r>
      <w:r w:rsidR="002210CA">
        <w:rPr>
          <w:rFonts w:cs="Times New Roman"/>
        </w:rPr>
        <w:instrText xml:space="preserve"> ADDIN EN.CITE.DATA </w:instrText>
      </w:r>
      <w:r w:rsidR="002210CA">
        <w:rPr>
          <w:rFonts w:cs="Times New Roman"/>
        </w:rPr>
      </w:r>
      <w:r w:rsidR="002210CA">
        <w:rPr>
          <w:rFonts w:cs="Times New Roman"/>
        </w:rPr>
        <w:fldChar w:fldCharType="end"/>
      </w:r>
      <w:r w:rsidR="002210CA">
        <w:rPr>
          <w:rFonts w:cs="Times New Roman"/>
        </w:rPr>
      </w:r>
      <w:r w:rsidR="002210CA">
        <w:rPr>
          <w:rFonts w:cs="Times New Roman"/>
        </w:rPr>
        <w:fldChar w:fldCharType="separate"/>
      </w:r>
      <w:r w:rsidR="002210CA">
        <w:rPr>
          <w:rFonts w:cs="Times New Roman"/>
          <w:noProof/>
        </w:rPr>
        <w:t>[11-13]</w:t>
      </w:r>
      <w:r w:rsidR="002210CA">
        <w:rPr>
          <w:rFonts w:cs="Times New Roman"/>
        </w:rPr>
        <w:fldChar w:fldCharType="end"/>
      </w:r>
      <w:r w:rsidR="000046FA" w:rsidRPr="000046FA">
        <w:rPr>
          <w:rFonts w:cs="Times New Roman"/>
        </w:rPr>
        <w:t>.</w:t>
      </w:r>
    </w:p>
    <w:p w14:paraId="2F163B70" w14:textId="10EAFE5D" w:rsidR="000046FA" w:rsidRDefault="000046FA" w:rsidP="0080430A">
      <w:pPr>
        <w:spacing w:line="360" w:lineRule="auto"/>
        <w:ind w:firstLine="480"/>
        <w:rPr>
          <w:rFonts w:cs="Times New Roman"/>
        </w:rPr>
      </w:pPr>
      <w:r w:rsidRPr="000046FA">
        <w:rPr>
          <w:rFonts w:cs="Times New Roman"/>
        </w:rPr>
        <w:t xml:space="preserve">Specifically, </w:t>
      </w:r>
      <w:r w:rsidR="00E95078">
        <w:rPr>
          <w:rFonts w:cs="Times New Roman"/>
        </w:rPr>
        <w:t xml:space="preserve">autistic </w:t>
      </w:r>
      <w:r w:rsidRPr="000046FA">
        <w:rPr>
          <w:rFonts w:cs="Times New Roman"/>
        </w:rPr>
        <w:t>children</w:t>
      </w:r>
      <w:r w:rsidR="00C66396">
        <w:rPr>
          <w:rFonts w:cs="Times New Roman"/>
        </w:rPr>
        <w:t xml:space="preserve"> often experience challenges in foreseeing motor outcomes, conceiving goal-directed motor acts, integrating the sensory stimuli follow</w:t>
      </w:r>
      <w:r w:rsidR="004E4DDF">
        <w:rPr>
          <w:rFonts w:cs="Times New Roman"/>
        </w:rPr>
        <w:t>ed</w:t>
      </w:r>
      <w:r w:rsidR="00C66396">
        <w:rPr>
          <w:rFonts w:cs="Times New Roman"/>
        </w:rPr>
        <w:t xml:space="preserve"> by movements, conducting sequential movement</w:t>
      </w:r>
      <w:r w:rsidRPr="000046FA">
        <w:rPr>
          <w:rFonts w:cs="Times New Roman"/>
        </w:rPr>
        <w:t>s</w:t>
      </w:r>
      <w:r w:rsidR="00C66396">
        <w:rPr>
          <w:rFonts w:cs="Times New Roman"/>
        </w:rPr>
        <w:t>, and form</w:t>
      </w:r>
      <w:r w:rsidR="004E4DDF">
        <w:rPr>
          <w:rFonts w:cs="Times New Roman"/>
        </w:rPr>
        <w:t>ing</w:t>
      </w:r>
      <w:r w:rsidR="00C66396">
        <w:rPr>
          <w:rFonts w:cs="Times New Roman"/>
        </w:rPr>
        <w:t xml:space="preserve"> coordinated motor responses </w:t>
      </w:r>
      <w:r w:rsidR="002210CA">
        <w:rPr>
          <w:rFonts w:cs="Times New Roman"/>
        </w:rPr>
        <w:fldChar w:fldCharType="begin"/>
      </w:r>
      <w:r w:rsidR="002210CA">
        <w:rPr>
          <w:rFonts w:cs="Times New Roman"/>
        </w:rPr>
        <w:instrText xml:space="preserve"> ADDIN EN.CITE &lt;EndNote&gt;&lt;Cite&gt;&lt;Author&gt;Fabbri-Destro&lt;/Author&gt;&lt;Year&gt;2009&lt;/Year&gt;&lt;RecNum&gt;45&lt;/RecNum&gt;&lt;DisplayText&gt;[14]&lt;/DisplayText&gt;&lt;record&gt;&lt;rec-number&gt;45&lt;/rec-number&gt;&lt;foreign-keys&gt;&lt;key app="EN" db-id="fs2td5ep0xptf3evta459xfq50xeadd2wedp" timestamp="1702556062"&gt;45&lt;/key&gt;&lt;/foreign-keys&gt;&lt;ref-type name="Journal Article"&gt;17&lt;/ref-type&gt;&lt;contributors&gt;&lt;authors&gt;&lt;author&gt;Fabbri-Destro, Maddalena&lt;/author&gt;&lt;author&gt;Cattaneo, Luigi&lt;/author&gt;&lt;author&gt;Boria, Sonia&lt;/author&gt;&lt;author&gt;Rizzolatti, Giacomo&lt;/author&gt;&lt;/authors&gt;&lt;/contributors&gt;&lt;titles&gt;&lt;title&gt;Planning actions in autism&lt;/title&gt;&lt;secondary-title&gt;Experimental brain research&lt;/secondary-title&gt;&lt;/titles&gt;&lt;periodical&gt;&lt;full-title&gt;Experimental brain research&lt;/full-title&gt;&lt;/periodical&gt;&lt;pages&gt;521-525&lt;/pages&gt;&lt;volume&gt;192&lt;/volume&gt;&lt;dates&gt;&lt;year&gt;2009&lt;/year&gt;&lt;/dates&gt;&lt;isbn&gt;0014-4819&lt;/isbn&gt;&lt;urls&gt;&lt;/urls&gt;&lt;/record&gt;&lt;/Cite&gt;&lt;/EndNote&gt;</w:instrText>
      </w:r>
      <w:r w:rsidR="002210CA">
        <w:rPr>
          <w:rFonts w:cs="Times New Roman"/>
        </w:rPr>
        <w:fldChar w:fldCharType="separate"/>
      </w:r>
      <w:r w:rsidR="002210CA">
        <w:rPr>
          <w:rFonts w:cs="Times New Roman"/>
          <w:noProof/>
        </w:rPr>
        <w:t>[14]</w:t>
      </w:r>
      <w:r w:rsidR="002210CA">
        <w:rPr>
          <w:rFonts w:cs="Times New Roman"/>
        </w:rPr>
        <w:fldChar w:fldCharType="end"/>
      </w:r>
      <w:r w:rsidRPr="000046FA">
        <w:rPr>
          <w:rFonts w:cs="Times New Roman"/>
        </w:rPr>
        <w:t>.</w:t>
      </w:r>
      <w:r w:rsidR="00BF65D8" w:rsidRPr="00BF65D8">
        <w:rPr>
          <w:rFonts w:cs="Times New Roman"/>
        </w:rPr>
        <w:t xml:space="preserve"> </w:t>
      </w:r>
      <w:r w:rsidR="007368A8">
        <w:rPr>
          <w:rFonts w:cs="Times New Roman"/>
        </w:rPr>
        <w:t xml:space="preserve">Moreover, </w:t>
      </w:r>
      <w:r w:rsidR="007368A8" w:rsidRPr="00903EC8">
        <w:rPr>
          <w:rFonts w:cs="Times New Roman"/>
        </w:rPr>
        <w:t xml:space="preserve">deficiencies in hand-eye coordination can affect </w:t>
      </w:r>
      <w:r w:rsidR="00C1496D" w:rsidRPr="00C1496D">
        <w:rPr>
          <w:rFonts w:cs="Times New Roman"/>
        </w:rPr>
        <w:t xml:space="preserve">autistic </w:t>
      </w:r>
      <w:r w:rsidR="004E4DDF">
        <w:rPr>
          <w:rFonts w:cs="Times New Roman"/>
        </w:rPr>
        <w:t>children’s learning performance which</w:t>
      </w:r>
      <w:r w:rsidR="007368A8" w:rsidRPr="00903EC8">
        <w:rPr>
          <w:rFonts w:cs="Times New Roman"/>
        </w:rPr>
        <w:t xml:space="preserve"> require</w:t>
      </w:r>
      <w:r w:rsidR="004E4DDF">
        <w:rPr>
          <w:rFonts w:cs="Times New Roman"/>
        </w:rPr>
        <w:t>s</w:t>
      </w:r>
      <w:r w:rsidR="007368A8" w:rsidRPr="00903EC8">
        <w:rPr>
          <w:rFonts w:cs="Times New Roman"/>
        </w:rPr>
        <w:t xml:space="preserve"> </w:t>
      </w:r>
      <w:r w:rsidR="004E4DDF">
        <w:rPr>
          <w:rFonts w:cs="Times New Roman"/>
        </w:rPr>
        <w:t xml:space="preserve">motor </w:t>
      </w:r>
      <w:r w:rsidR="007368A8" w:rsidRPr="00903EC8">
        <w:rPr>
          <w:rFonts w:cs="Times New Roman"/>
        </w:rPr>
        <w:t xml:space="preserve">precision and accuracy, </w:t>
      </w:r>
      <w:r w:rsidR="004E4DDF">
        <w:rPr>
          <w:rFonts w:cs="Times New Roman"/>
        </w:rPr>
        <w:t xml:space="preserve">such as </w:t>
      </w:r>
      <w:r w:rsidR="004E4DDF">
        <w:rPr>
          <w:rFonts w:cs="Times New Roman"/>
        </w:rPr>
        <w:lastRenderedPageBreak/>
        <w:t>reading and</w:t>
      </w:r>
      <w:r w:rsidR="007368A8" w:rsidRPr="00903EC8">
        <w:rPr>
          <w:rFonts w:cs="Times New Roman"/>
        </w:rPr>
        <w:t xml:space="preserve"> handwriting</w:t>
      </w:r>
      <w:r w:rsidR="004E4DDF">
        <w:rPr>
          <w:rFonts w:cs="Times New Roman"/>
        </w:rPr>
        <w:t xml:space="preserve"> </w:t>
      </w:r>
      <w:r w:rsidR="007368A8">
        <w:rPr>
          <w:rFonts w:cs="Times New Roman"/>
        </w:rPr>
        <w:fldChar w:fldCharType="begin"/>
      </w:r>
      <w:r w:rsidR="007368A8">
        <w:rPr>
          <w:rFonts w:cs="Times New Roman"/>
        </w:rPr>
        <w:instrText xml:space="preserve"> ADDIN EN.CITE &lt;EndNote&gt;&lt;Cite&gt;&lt;Author&gt;Mayes&lt;/Author&gt;&lt;Year&gt;2007&lt;/Year&gt;&lt;RecNum&gt;49&lt;/RecNum&gt;&lt;DisplayText&gt;[15]&lt;/DisplayText&gt;&lt;record&gt;&lt;rec-number&gt;49&lt;/rec-number&gt;&lt;foreign-keys&gt;&lt;key app="EN" db-id="fs2td5ep0xptf3evta459xfq50xeadd2wedp" timestamp="1704539545"&gt;49&lt;/key&gt;&lt;/foreign-keys&gt;&lt;ref-type name="Journal Article"&gt;17&lt;/ref-type&gt;&lt;contributors&gt;&lt;authors&gt;&lt;author&gt;Mayes, Susan Dickerson&lt;/author&gt;&lt;author&gt;Calhoun, Susan L&lt;/author&gt;&lt;/authors&gt;&lt;/contributors&gt;&lt;titles&gt;&lt;title&gt;Learning, attention, writing, and processing speed in typical children and children with ADHD, autism, anxiety, depression, and oppositional-defiant disorder&lt;/title&gt;&lt;secondary-title&gt;Child Neuropsychology&lt;/secondary-title&gt;&lt;/titles&gt;&lt;periodical&gt;&lt;full-title&gt;Child Neuropsychology&lt;/full-title&gt;&lt;/periodical&gt;&lt;pages&gt;469-493&lt;/pages&gt;&lt;volume&gt;13&lt;/volume&gt;&lt;number&gt;6&lt;/number&gt;&lt;dates&gt;&lt;year&gt;2007&lt;/year&gt;&lt;/dates&gt;&lt;isbn&gt;0929-7049&lt;/isbn&gt;&lt;urls&gt;&lt;/urls&gt;&lt;/record&gt;&lt;/Cite&gt;&lt;/EndNote&gt;</w:instrText>
      </w:r>
      <w:r w:rsidR="007368A8">
        <w:rPr>
          <w:rFonts w:cs="Times New Roman"/>
        </w:rPr>
        <w:fldChar w:fldCharType="separate"/>
      </w:r>
      <w:r w:rsidR="007368A8">
        <w:rPr>
          <w:rFonts w:cs="Times New Roman"/>
          <w:noProof/>
        </w:rPr>
        <w:t>[15]</w:t>
      </w:r>
      <w:r w:rsidR="007368A8">
        <w:rPr>
          <w:rFonts w:cs="Times New Roman"/>
        </w:rPr>
        <w:fldChar w:fldCharType="end"/>
      </w:r>
      <w:r w:rsidR="007368A8" w:rsidRPr="00903EC8">
        <w:rPr>
          <w:rFonts w:cs="Times New Roman"/>
        </w:rPr>
        <w:t>.</w:t>
      </w:r>
      <w:r w:rsidR="007368A8">
        <w:rPr>
          <w:rFonts w:cs="Times New Roman"/>
        </w:rPr>
        <w:t xml:space="preserve"> </w:t>
      </w:r>
    </w:p>
    <w:p w14:paraId="1F5A09C3" w14:textId="64F6514E" w:rsidR="000133BA" w:rsidRPr="000133BA" w:rsidRDefault="000046FA" w:rsidP="0039582E">
      <w:pPr>
        <w:spacing w:line="360" w:lineRule="auto"/>
        <w:rPr>
          <w:rFonts w:cs="Times New Roman"/>
        </w:rPr>
      </w:pPr>
      <w:r>
        <w:rPr>
          <w:rFonts w:cs="Times New Roman"/>
        </w:rPr>
        <w:tab/>
      </w:r>
      <w:r w:rsidRPr="000046FA">
        <w:rPr>
          <w:rFonts w:cs="Times New Roman"/>
        </w:rPr>
        <w:t>Numerous studies have explored the handwriting difficulties</w:t>
      </w:r>
      <w:r w:rsidR="00F012D4">
        <w:rPr>
          <w:rFonts w:cs="Times New Roman" w:hint="eastAsia"/>
        </w:rPr>
        <w:t xml:space="preserve"> </w:t>
      </w:r>
      <w:r w:rsidRPr="000046FA">
        <w:rPr>
          <w:rFonts w:cs="Times New Roman"/>
        </w:rPr>
        <w:t>experienced by</w:t>
      </w:r>
      <w:r w:rsidR="000E16BB" w:rsidRPr="000E16BB">
        <w:rPr>
          <w:rFonts w:cs="Times New Roman"/>
        </w:rPr>
        <w:t xml:space="preserve"> </w:t>
      </w:r>
      <w:r w:rsidR="00E95078">
        <w:rPr>
          <w:rFonts w:cs="Times New Roman"/>
        </w:rPr>
        <w:t xml:space="preserve">autistic </w:t>
      </w:r>
      <w:r w:rsidR="00F012D4">
        <w:rPr>
          <w:rFonts w:cs="Times New Roman"/>
        </w:rPr>
        <w:t xml:space="preserve">children </w:t>
      </w:r>
      <w:r w:rsidR="00F012D4">
        <w:rPr>
          <w:rFonts w:cs="Times New Roman"/>
        </w:rPr>
        <w:fldChar w:fldCharType="begin">
          <w:fldData xml:space="preserve">PEVuZE5vdGU+PENpdGU+PEF1dGhvcj5GdWVudGVzPC9BdXRob3I+PFllYXI+MjAwOTwvWWVhcj48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</w:fldData>
        </w:fldChar>
      </w:r>
      <w:r w:rsidR="00F012D4">
        <w:rPr>
          <w:rFonts w:cs="Times New Roman"/>
        </w:rPr>
        <w:instrText xml:space="preserve"> ADDIN EN.CITE </w:instrText>
      </w:r>
      <w:r w:rsidR="00F012D4">
        <w:rPr>
          <w:rFonts w:cs="Times New Roman"/>
        </w:rPr>
        <w:fldChar w:fldCharType="begin">
          <w:fldData xml:space="preserve">PEVuZE5vdGU+PENpdGU+PEF1dGhvcj5GdWVudGVzPC9BdXRob3I+PFllYXI+MjAwOTwvWWVhcj48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</w:fldData>
        </w:fldChar>
      </w:r>
      <w:r w:rsidR="00F012D4">
        <w:rPr>
          <w:rFonts w:cs="Times New Roman"/>
        </w:rPr>
        <w:instrText xml:space="preserve"> ADDIN EN.CITE.DATA </w:instrText>
      </w:r>
      <w:r w:rsidR="00F012D4">
        <w:rPr>
          <w:rFonts w:cs="Times New Roman"/>
        </w:rPr>
      </w:r>
      <w:r w:rsidR="00F012D4">
        <w:rPr>
          <w:rFonts w:cs="Times New Roman"/>
        </w:rPr>
        <w:fldChar w:fldCharType="end"/>
      </w:r>
      <w:r w:rsidR="00F012D4">
        <w:rPr>
          <w:rFonts w:cs="Times New Roman"/>
        </w:rPr>
      </w:r>
      <w:r w:rsidR="00F012D4">
        <w:rPr>
          <w:rFonts w:cs="Times New Roman"/>
        </w:rPr>
        <w:fldChar w:fldCharType="separate"/>
      </w:r>
      <w:r w:rsidR="00F012D4">
        <w:rPr>
          <w:rFonts w:cs="Times New Roman"/>
          <w:noProof/>
        </w:rPr>
        <w:t>[16-18]</w:t>
      </w:r>
      <w:r w:rsidR="00F012D4">
        <w:rPr>
          <w:rFonts w:cs="Times New Roman"/>
        </w:rPr>
        <w:fldChar w:fldCharType="end"/>
      </w:r>
      <w:r w:rsidRPr="000046FA">
        <w:rPr>
          <w:rFonts w:cs="Times New Roman"/>
        </w:rPr>
        <w:t xml:space="preserve">. </w:t>
      </w:r>
      <w:r w:rsidR="0039582E">
        <w:rPr>
          <w:rFonts w:cs="Times New Roman"/>
        </w:rPr>
        <w:t>Previous r</w:t>
      </w:r>
      <w:r w:rsidRPr="000046FA">
        <w:rPr>
          <w:rFonts w:cs="Times New Roman"/>
        </w:rPr>
        <w:t xml:space="preserve">esearch </w:t>
      </w:r>
      <w:r w:rsidR="0039582E">
        <w:rPr>
          <w:rFonts w:cs="Times New Roman"/>
        </w:rPr>
        <w:t xml:space="preserve">has </w:t>
      </w:r>
      <w:r w:rsidRPr="000046FA">
        <w:rPr>
          <w:rFonts w:cs="Times New Roman"/>
        </w:rPr>
        <w:t>indicate</w:t>
      </w:r>
      <w:r w:rsidR="0039582E">
        <w:rPr>
          <w:rFonts w:cs="Times New Roman"/>
        </w:rPr>
        <w:t>d</w:t>
      </w:r>
      <w:r w:rsidRPr="000046FA">
        <w:rPr>
          <w:rFonts w:cs="Times New Roman"/>
        </w:rPr>
        <w:t xml:space="preserve"> </w:t>
      </w:r>
      <w:r w:rsidR="0039582E">
        <w:rPr>
          <w:rFonts w:cs="Times New Roman"/>
        </w:rPr>
        <w:t>various</w:t>
      </w:r>
      <w:r w:rsidR="00F012D4">
        <w:rPr>
          <w:rFonts w:cs="Times New Roman"/>
        </w:rPr>
        <w:t xml:space="preserve"> </w:t>
      </w:r>
      <w:r w:rsidR="0039582E" w:rsidRPr="0039582E">
        <w:rPr>
          <w:rFonts w:cs="Times New Roman"/>
        </w:rPr>
        <w:t>deviate</w:t>
      </w:r>
      <w:r w:rsidR="0039582E">
        <w:rPr>
          <w:rFonts w:cs="Times New Roman"/>
        </w:rPr>
        <w:t>d</w:t>
      </w:r>
      <w:r w:rsidR="0039582E" w:rsidRPr="0039582E">
        <w:rPr>
          <w:rFonts w:cs="Times New Roman"/>
        </w:rPr>
        <w:t xml:space="preserve"> </w:t>
      </w:r>
      <w:r w:rsidR="0039582E" w:rsidRPr="000046FA">
        <w:rPr>
          <w:rFonts w:cs="Times New Roman"/>
        </w:rPr>
        <w:t>handwriting</w:t>
      </w:r>
      <w:r w:rsidR="00F012D4">
        <w:rPr>
          <w:rFonts w:cs="Times New Roman"/>
        </w:rPr>
        <w:t xml:space="preserve"> performance</w:t>
      </w:r>
      <w:r w:rsidR="0039582E">
        <w:rPr>
          <w:rFonts w:cs="Times New Roman"/>
        </w:rPr>
        <w:t>s</w:t>
      </w:r>
      <w:r w:rsidR="00F012D4">
        <w:rPr>
          <w:rFonts w:cs="Times New Roman"/>
        </w:rPr>
        <w:t xml:space="preserve"> </w:t>
      </w:r>
      <w:r w:rsidR="0039582E">
        <w:rPr>
          <w:rFonts w:cs="Times New Roman"/>
        </w:rPr>
        <w:t xml:space="preserve">among </w:t>
      </w:r>
      <w:r w:rsidR="00E95078">
        <w:rPr>
          <w:rFonts w:cs="Times New Roman"/>
        </w:rPr>
        <w:t xml:space="preserve">autistic </w:t>
      </w:r>
      <w:r w:rsidR="00713D39" w:rsidRPr="00713D39">
        <w:rPr>
          <w:rFonts w:cs="Times New Roman"/>
        </w:rPr>
        <w:t>children</w:t>
      </w:r>
      <w:r w:rsidR="0039582E">
        <w:rPr>
          <w:rFonts w:cs="Times New Roman"/>
        </w:rPr>
        <w:t>.</w:t>
      </w:r>
      <w:r w:rsidRPr="000046FA">
        <w:rPr>
          <w:rFonts w:cs="Times New Roman"/>
        </w:rPr>
        <w:t xml:space="preserve"> </w:t>
      </w:r>
      <w:r w:rsidR="0039582E">
        <w:rPr>
          <w:rFonts w:cs="Times New Roman"/>
        </w:rPr>
        <w:t>A</w:t>
      </w:r>
      <w:r w:rsidRPr="000046FA">
        <w:rPr>
          <w:rFonts w:cs="Times New Roman"/>
        </w:rPr>
        <w:t>s illustrated in Figure 1</w:t>
      </w:r>
      <w:r w:rsidR="00436CA2">
        <w:rPr>
          <w:rFonts w:cs="Times New Roman"/>
        </w:rPr>
        <w:t xml:space="preserve">, </w:t>
      </w:r>
      <w:r w:rsidR="009E458F">
        <w:rPr>
          <w:rFonts w:cs="Times New Roman"/>
        </w:rPr>
        <w:t xml:space="preserve">(A) shows a template, and </w:t>
      </w:r>
      <w:r w:rsidR="0039582E">
        <w:rPr>
          <w:rFonts w:cs="Times New Roman"/>
        </w:rPr>
        <w:t>(B)</w:t>
      </w:r>
      <w:r w:rsidR="0039582E" w:rsidRPr="00617A99">
        <w:rPr>
          <w:rFonts w:cs="Times New Roman"/>
        </w:rPr>
        <w:t xml:space="preserve"> </w:t>
      </w:r>
      <w:r w:rsidR="0039582E">
        <w:rPr>
          <w:rFonts w:cs="Times New Roman"/>
        </w:rPr>
        <w:t>demonstrate</w:t>
      </w:r>
      <w:r w:rsidR="009E458F">
        <w:rPr>
          <w:rFonts w:cs="Times New Roman"/>
        </w:rPr>
        <w:t>s</w:t>
      </w:r>
      <w:r w:rsidR="0039582E">
        <w:rPr>
          <w:rFonts w:cs="Times New Roman"/>
        </w:rPr>
        <w:t xml:space="preserve"> more </w:t>
      </w:r>
      <w:r w:rsidR="003E5745">
        <w:rPr>
          <w:rFonts w:cs="Times New Roman"/>
        </w:rPr>
        <w:t>disconnected</w:t>
      </w:r>
      <w:r w:rsidR="0039582E" w:rsidRPr="000046FA">
        <w:rPr>
          <w:rFonts w:cs="Times New Roman"/>
        </w:rPr>
        <w:t xml:space="preserve"> strokes, inconsist</w:t>
      </w:r>
      <w:r w:rsidR="0039582E">
        <w:rPr>
          <w:rFonts w:cs="Times New Roman"/>
        </w:rPr>
        <w:t>ent</w:t>
      </w:r>
      <w:r w:rsidR="0039582E" w:rsidRPr="000046FA">
        <w:rPr>
          <w:rFonts w:cs="Times New Roman"/>
        </w:rPr>
        <w:t xml:space="preserve"> letter size</w:t>
      </w:r>
      <w:r w:rsidR="0039582E">
        <w:rPr>
          <w:rFonts w:cs="Times New Roman"/>
        </w:rPr>
        <w:t>s,</w:t>
      </w:r>
      <w:r w:rsidR="0039582E" w:rsidRPr="000046FA">
        <w:rPr>
          <w:rFonts w:cs="Times New Roman"/>
        </w:rPr>
        <w:t xml:space="preserve"> and </w:t>
      </w:r>
      <w:r w:rsidR="003E5745">
        <w:rPr>
          <w:rFonts w:cs="Times New Roman"/>
        </w:rPr>
        <w:t>irregular</w:t>
      </w:r>
      <w:r w:rsidR="0039582E">
        <w:rPr>
          <w:rFonts w:cs="Times New Roman"/>
        </w:rPr>
        <w:t xml:space="preserve"> </w:t>
      </w:r>
      <w:r w:rsidR="0039582E" w:rsidRPr="000046FA">
        <w:rPr>
          <w:rFonts w:cs="Times New Roman"/>
        </w:rPr>
        <w:t>shape</w:t>
      </w:r>
      <w:r w:rsidR="0039582E">
        <w:rPr>
          <w:rFonts w:cs="Times New Roman"/>
        </w:rPr>
        <w:t>s than (C)</w:t>
      </w:r>
      <w:r w:rsidR="00436CA2" w:rsidRPr="00436CA2">
        <w:rPr>
          <w:rFonts w:cs="Times New Roman"/>
        </w:rPr>
        <w:t xml:space="preserve"> (both are from autistic children)</w:t>
      </w:r>
      <w:r w:rsidR="0039582E">
        <w:rPr>
          <w:rFonts w:cs="Times New Roman"/>
        </w:rPr>
        <w:t xml:space="preserve">. </w:t>
      </w:r>
      <w:r w:rsidRPr="000046FA">
        <w:rPr>
          <w:rFonts w:cs="Times New Roman"/>
        </w:rPr>
        <w:t>It is</w:t>
      </w:r>
      <w:r w:rsidR="00436CA2">
        <w:rPr>
          <w:rFonts w:cs="Times New Roman"/>
        </w:rPr>
        <w:t xml:space="preserve"> </w:t>
      </w:r>
      <w:r w:rsidR="00436CA2" w:rsidRPr="00436CA2">
        <w:rPr>
          <w:rFonts w:cs="Times New Roman"/>
        </w:rPr>
        <w:t>therefore</w:t>
      </w:r>
      <w:r w:rsidRPr="000046FA">
        <w:rPr>
          <w:rFonts w:cs="Times New Roman"/>
        </w:rPr>
        <w:t xml:space="preserve"> important to note </w:t>
      </w:r>
      <w:r w:rsidR="0039582E">
        <w:rPr>
          <w:rFonts w:cs="Times New Roman"/>
        </w:rPr>
        <w:t xml:space="preserve">that there is a large within-group difference among the </w:t>
      </w:r>
      <w:r w:rsidR="00E95078">
        <w:rPr>
          <w:rFonts w:cs="Times New Roman"/>
        </w:rPr>
        <w:t>autism</w:t>
      </w:r>
      <w:r w:rsidR="0039582E">
        <w:rPr>
          <w:rFonts w:cs="Times New Roman"/>
        </w:rPr>
        <w:t xml:space="preserve"> population in their </w:t>
      </w:r>
      <w:r w:rsidRPr="000046FA">
        <w:rPr>
          <w:rFonts w:cs="Times New Roman"/>
        </w:rPr>
        <w:t>handwriting abilities</w:t>
      </w:r>
      <w:r w:rsidR="0039582E">
        <w:rPr>
          <w:rFonts w:cs="Times New Roman"/>
        </w:rPr>
        <w:t xml:space="preserve"> and performance</w:t>
      </w:r>
      <w:r w:rsidRPr="000046FA">
        <w:rPr>
          <w:rFonts w:cs="Times New Roman"/>
        </w:rPr>
        <w:t>.</w:t>
      </w:r>
    </w:p>
    <w:p w14:paraId="19E87374" w14:textId="792BC60E" w:rsidR="00850611" w:rsidRDefault="00850611" w:rsidP="00850611">
      <w:pPr>
        <w:pStyle w:val="Web"/>
        <w:keepNext/>
        <w:spacing w:before="0" w:beforeAutospacing="0" w:after="0" w:afterAutospacing="0" w:line="360" w:lineRule="auto"/>
      </w:pPr>
      <w:r>
        <w:rPr>
          <w:noProof/>
        </w:rPr>
        <w:drawing>
          <wp:inline distT="0" distB="0" distL="0" distR="0" wp14:anchorId="707D513C" wp14:editId="3E4C1A92">
            <wp:extent cx="5257800" cy="4859481"/>
            <wp:effectExtent l="0" t="0" r="0" b="0"/>
            <wp:docPr id="5" name="圖片 4" descr="一張含有 文字, 螢幕擷取畫面, 字型, 數字 的圖片&#10;&#10;自動產生的描述">
              <a:extLst xmlns:a="http://schemas.openxmlformats.org/drawingml/2006/main">
                <a:ext uri="{FF2B5EF4-FFF2-40B4-BE49-F238E27FC236}">
                  <a16:creationId xmlns:a16="http://schemas.microsoft.com/office/drawing/2014/main" id="{E2D2844A-427F-6107-F7DD-A81BB6CD72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一張含有 文字, 螢幕擷取畫面, 字型, 數字 的圖片&#10;&#10;自動產生的描述">
                      <a:extLst>
                        <a:ext uri="{FF2B5EF4-FFF2-40B4-BE49-F238E27FC236}">
                          <a16:creationId xmlns:a16="http://schemas.microsoft.com/office/drawing/2014/main" id="{E2D2844A-427F-6107-F7DD-A81BB6CD726A}"/>
                        </a:ext>
                      </a:extLst>
                    </pic:cNvPr>
                    <pic:cNvPicPr>
                      <a:picLocks noChangeAspect="1"/>
                    </pic:cNvPicPr>
                  </pic:nvPicPr>
                  <pic:blipFill rotWithShape="1">
                    <a:blip r:embed="rId9"/>
                    <a:srcRect l="10356" t="13002" r="8516" b="14181"/>
                    <a:stretch/>
                  </pic:blipFill>
                  <pic:spPr bwMode="auto">
                    <a:xfrm>
                      <a:off x="0" y="0"/>
                      <a:ext cx="5262995" cy="4864282"/>
                    </a:xfrm>
                    <a:prstGeom prst="rect">
                      <a:avLst/>
                    </a:prstGeom>
                    <a:ln>
                      <a:noFill/>
                    </a:ln>
                    <a:extLst>
                      <a:ext uri="{53640926-AAD7-44D8-BBD7-CCE9431645EC}">
                        <a14:shadowObscured xmlns:a14="http://schemas.microsoft.com/office/drawing/2010/main"/>
                      </a:ext>
                    </a:extLst>
                  </pic:spPr>
                </pic:pic>
              </a:graphicData>
            </a:graphic>
          </wp:inline>
        </w:drawing>
      </w:r>
    </w:p>
    <w:p w14:paraId="5053855B" w14:textId="79970519" w:rsidR="00605F0A" w:rsidRDefault="00850611" w:rsidP="007E2BC7">
      <w:pPr>
        <w:pStyle w:val="af2"/>
      </w:pPr>
      <w:bookmarkStart w:id="8" w:name="_Toc157447888"/>
      <w:r>
        <w:t xml:space="preserve">Figure </w:t>
      </w:r>
      <w:r w:rsidR="00F22773">
        <w:rPr>
          <w:noProof/>
        </w:rPr>
        <w:fldChar w:fldCharType="begin"/>
      </w:r>
      <w:r w:rsidR="00F22773">
        <w:rPr>
          <w:noProof/>
        </w:rPr>
        <w:instrText xml:space="preserve"> SEQ Figure \* ARABIC </w:instrText>
      </w:r>
      <w:r w:rsidR="00F22773">
        <w:rPr>
          <w:noProof/>
        </w:rPr>
        <w:fldChar w:fldCharType="separate"/>
      </w:r>
      <w:r w:rsidR="005F3467">
        <w:rPr>
          <w:noProof/>
        </w:rPr>
        <w:t>1</w:t>
      </w:r>
      <w:r w:rsidR="00F22773">
        <w:rPr>
          <w:noProof/>
        </w:rPr>
        <w:fldChar w:fldCharType="end"/>
      </w:r>
      <w:r>
        <w:t>:</w:t>
      </w:r>
      <w:r w:rsidR="00FF245B">
        <w:t xml:space="preserve"> </w:t>
      </w:r>
      <w:r w:rsidR="00E170E9" w:rsidRPr="00E170E9">
        <w:t xml:space="preserve">A is </w:t>
      </w:r>
      <w:r w:rsidR="00F8508D">
        <w:t>the</w:t>
      </w:r>
      <w:r w:rsidR="00E170E9" w:rsidRPr="00E170E9">
        <w:t xml:space="preserve"> template</w:t>
      </w:r>
      <w:r w:rsidR="00FF245B" w:rsidRPr="00FF245B">
        <w:t xml:space="preserve">, </w:t>
      </w:r>
      <w:r w:rsidR="00F8508D">
        <w:t xml:space="preserve">and </w:t>
      </w:r>
      <w:r w:rsidR="00FF245B" w:rsidRPr="00FF245B">
        <w:t>B and C are both written by individuals with ASD</w:t>
      </w:r>
      <w:r w:rsidR="00FF245B">
        <w:t xml:space="preserve"> </w:t>
      </w:r>
      <w:r w:rsidR="00FF245B">
        <w:fldChar w:fldCharType="begin"/>
      </w:r>
      <w:r w:rsidR="00903EC8">
        <w:instrText xml:space="preserve"> ADDIN EN.CITE &lt;EndNote&gt;&lt;Cite&gt;&lt;Author&gt;Fuentes&lt;/Author&gt;&lt;Year&gt;2009&lt;/Year&gt;&lt;RecNum&gt;23&lt;/RecNum&gt;&lt;DisplayText&gt;[16]&lt;/DisplayText&gt;&lt;record&gt;&lt;rec-number&gt;23&lt;/rec-number&gt;&lt;foreign-keys&gt;&lt;key app="EN" db-id="fs2td5ep0xptf3evta459xfq50xeadd2wedp" timestamp="1699360121"&gt;23&lt;/key&gt;&lt;/foreign-keys&gt;&lt;ref-type name="Journal Article"&gt;17&lt;/ref-type&gt;&lt;contributors&gt;&lt;authors&gt;&lt;author&gt;Fuentes, Christina T&lt;/author&gt;&lt;author&gt;Mostofsky, Stewart H&lt;/author&gt;&lt;author&gt;Bastian, Amy J&lt;/author&gt;&lt;/authors&gt;&lt;/contributors&gt;&lt;titles&gt;&lt;title&gt;Children with autism show specific handwriting impairments&lt;/title&gt;&lt;secondary-title&gt;Neurology&lt;/secondary-title&gt;&lt;/titles&gt;&lt;periodical&gt;&lt;full-title&gt;Neurology&lt;/full-title&gt;&lt;/periodical&gt;&lt;pages&gt;1532-1537&lt;/pages&gt;&lt;volume&gt;73&lt;/volume&gt;&lt;number&gt;19&lt;/number&gt;&lt;dates&gt;&lt;year&gt;2009&lt;/year&gt;&lt;/dates&gt;&lt;isbn&gt;0028-3878&lt;/isbn&gt;&lt;urls&gt;&lt;/urls&gt;&lt;/record&gt;&lt;/Cite&gt;&lt;/EndNote&gt;</w:instrText>
      </w:r>
      <w:r w:rsidR="00FF245B">
        <w:fldChar w:fldCharType="separate"/>
      </w:r>
      <w:r w:rsidR="00903EC8">
        <w:rPr>
          <w:noProof/>
        </w:rPr>
        <w:t>[16]</w:t>
      </w:r>
      <w:bookmarkEnd w:id="8"/>
      <w:r w:rsidR="00FF245B">
        <w:fldChar w:fldCharType="end"/>
      </w:r>
    </w:p>
    <w:p w14:paraId="2A0F61FF" w14:textId="7347D429" w:rsidR="00FF245B" w:rsidRDefault="00843EEF" w:rsidP="0080430A">
      <w:pPr>
        <w:spacing w:line="360" w:lineRule="auto"/>
        <w:ind w:firstLine="480"/>
      </w:pPr>
      <w:r w:rsidRPr="00843EEF">
        <w:t xml:space="preserve">The differences between Chinese </w:t>
      </w:r>
      <w:r w:rsidR="00605F0A">
        <w:t xml:space="preserve">characters </w:t>
      </w:r>
      <w:r w:rsidRPr="00843EEF">
        <w:t xml:space="preserve">and English </w:t>
      </w:r>
      <w:r w:rsidR="00605F0A">
        <w:t xml:space="preserve">letters </w:t>
      </w:r>
      <w:r w:rsidRPr="00843EEF">
        <w:t>span multiple aspects, with a significant distinction in their glyph structures</w:t>
      </w:r>
      <w:r w:rsidR="007E2BC7">
        <w:t xml:space="preserve"> </w:t>
      </w:r>
      <w:r w:rsidR="007E2BC7" w:rsidRPr="00B01ED4">
        <w:fldChar w:fldCharType="begin"/>
      </w:r>
      <w:r w:rsidR="007E2BC7" w:rsidRPr="00B01ED4">
        <w:instrText xml:space="preserve"> ADDIN EN.CITE &lt;EndNote&gt;&lt;Cite&gt;&lt;Author&gt;Peebles&lt;/Author&gt;&lt;Year&gt;2007&lt;/Year&gt;&lt;RecNum&gt;61&lt;/RecNum&gt;&lt;DisplayText&gt;[19]&lt;/DisplayText&gt;&lt;record&gt;&lt;rec-number&gt;61&lt;/rec-number&gt;&lt;foreign-keys&gt;&lt;key app="EN" db-id="fs2td5ep0xptf3evta459xfq50xeadd2wedp" timestamp="1707031454"&gt;61&lt;/key&gt;&lt;/foreign-keys&gt;&lt;ref-type name="Journal Article"&gt;17&lt;/ref-type&gt;&lt;contributors&gt;&lt;authors&gt;&lt;author&gt;Peebles, Daniel G&lt;/author&gt;&lt;/authors&gt;&lt;/contributors&gt;&lt;titles&gt;&lt;title&gt;Scml: A structural representation for Chinese characters&lt;/title&gt;&lt;/titles&gt;&lt;dates&gt;&lt;year&gt;2007&lt;/year&gt;&lt;/dates&gt;&lt;urls&gt;&lt;/urls&gt;&lt;/record&gt;&lt;/Cite&gt;&lt;/EndNote&gt;</w:instrText>
      </w:r>
      <w:r w:rsidR="007E2BC7" w:rsidRPr="00B01ED4">
        <w:fldChar w:fldCharType="separate"/>
      </w:r>
      <w:r w:rsidR="007E2BC7" w:rsidRPr="00B01ED4">
        <w:rPr>
          <w:noProof/>
        </w:rPr>
        <w:t>[19]</w:t>
      </w:r>
      <w:r w:rsidR="007E2BC7" w:rsidRPr="00B01ED4">
        <w:fldChar w:fldCharType="end"/>
      </w:r>
      <w:r w:rsidRPr="00843EEF">
        <w:t xml:space="preserve">. For instance, the </w:t>
      </w:r>
      <w:r w:rsidRPr="00843EEF">
        <w:lastRenderedPageBreak/>
        <w:t>structure of English letters is relatively simple, typically composed of a small number of curves and straight lines. In contrast, Chinese characters are characterized by rich strokes and intricate structures, incorporating various substructures and organizational patterns that deeply impact the meaning and context of the characters. On the other hand, the common curves and circles found in English letters are relatively less prevalent in Chinese characters, where the predominant elements are straight lines and horizontal strokes.</w:t>
      </w:r>
      <w:r w:rsidR="000142A0">
        <w:t xml:space="preserve"> </w:t>
      </w:r>
      <w:r w:rsidRPr="00843EEF">
        <w:t>Such distinctions also affect the motor planning and coordination in the process of handwriting, presenting a potential challenge for</w:t>
      </w:r>
      <w:r w:rsidR="000142A0">
        <w:t xml:space="preserve"> the</w:t>
      </w:r>
      <w:r w:rsidRPr="00843EEF">
        <w:t xml:space="preserve"> learners, particularly for individuals with autism. Therefore, investigating the specific manifestations of Chinese handwriting </w:t>
      </w:r>
      <w:r w:rsidR="00605F0A">
        <w:t>is</w:t>
      </w:r>
      <w:r w:rsidRPr="00843EEF">
        <w:t xml:space="preserve"> a challenging yet meaningful</w:t>
      </w:r>
      <w:r w:rsidR="00574B2F">
        <w:t xml:space="preserve"> task for</w:t>
      </w:r>
      <w:r w:rsidRPr="00843EEF">
        <w:t xml:space="preserve"> research </w:t>
      </w:r>
      <w:r w:rsidR="00574B2F" w:rsidRPr="00574B2F">
        <w:t>in autistic children.</w:t>
      </w:r>
    </w:p>
    <w:p w14:paraId="210E996D" w14:textId="500381AE" w:rsidR="00843EEF" w:rsidRDefault="00843EEF" w:rsidP="00737E11">
      <w:pPr>
        <w:spacing w:line="360" w:lineRule="auto"/>
      </w:pPr>
      <w:r>
        <w:tab/>
      </w:r>
      <w:r w:rsidR="008154F6" w:rsidRPr="008154F6">
        <w:t xml:space="preserve">In the context of Chinese character writing, we collected a dataset from elementary school students' exercise books. These exercise books were provided by a total of 6 autistic children (average age: 10.5 years; all boys) and 17 typically developing </w:t>
      </w:r>
      <w:r w:rsidR="00C97FC2">
        <w:t xml:space="preserve">(TD) </w:t>
      </w:r>
      <w:r w:rsidR="008154F6" w:rsidRPr="008154F6">
        <w:t>children (average age: 8.67 years, eight boys, nine girls). Our first work (</w:t>
      </w:r>
      <w:r w:rsidRPr="00843EEF">
        <w:t>Yen et al.</w:t>
      </w:r>
      <w:r>
        <w:rPr>
          <w:rFonts w:hint="eastAsia"/>
        </w:rPr>
        <w:t xml:space="preserve"> </w:t>
      </w:r>
      <w:r>
        <w:fldChar w:fldCharType="begin"/>
      </w:r>
      <w:r w:rsidR="007E2BC7">
        <w:instrText xml:space="preserve"> ADDIN EN.CITE &lt;EndNote&gt;&lt;Cite&gt;&lt;Author&gt;Yen&lt;/Author&gt;&lt;Year&gt;2024&lt;/Year&gt;&lt;RecNum&gt;48&lt;/RecNum&gt;&lt;DisplayText&gt;[20]&lt;/DisplayText&gt;&lt;record&gt;&lt;rec-number&gt;48&lt;/rec-number&gt;&lt;foreign-keys&gt;&lt;key app="EN" db-id="fs2td5ep0xptf3evta459xfq50xeadd2wedp" timestamp="1703484309"&gt;48&lt;/key&gt;&lt;/foreign-keys&gt;&lt;ref-type name="Journal Article"&gt;17&lt;/ref-type&gt;&lt;contributors&gt;&lt;authors&gt;&lt;author&gt;Yen, Lingkai&lt;/author&gt;&lt;author&gt;Wong, Jiasyun&lt;/author&gt;&lt;author&gt;Chen, Arbee L.P.&lt;/author&gt;&lt;/authors&gt;&lt;/contributors&gt;&lt;titles&gt;&lt;title&gt;Identifying Chinese Handwriting Characteristics for Detecting Children with Autism&lt;/title&gt;&lt;secondary-title&gt;The ACM/SIGAPP Symposium on Applied Computing&lt;/secondary-title&gt;&lt;/titles&gt;&lt;periodical&gt;&lt;full-title&gt;The ACM/SIGAPP Symposium on Applied Computing&lt;/full-title&gt;&lt;/periodical&gt;&lt;dates&gt;&lt;year&gt;2024&lt;/year&gt;&lt;/dates&gt;&lt;urls&gt;&lt;/urls&gt;&lt;/record&gt;&lt;/Cite&gt;&lt;/EndNote&gt;</w:instrText>
      </w:r>
      <w:r>
        <w:fldChar w:fldCharType="separate"/>
      </w:r>
      <w:r w:rsidR="007E2BC7">
        <w:rPr>
          <w:noProof/>
        </w:rPr>
        <w:t>[20]</w:t>
      </w:r>
      <w:r>
        <w:fldChar w:fldCharType="end"/>
      </w:r>
      <w:r w:rsidR="008154F6" w:rsidRPr="008154F6">
        <w:t>) reveals that autistic children exhibit variations in arcs and spatial distribution for Chinese character writing.</w:t>
      </w:r>
      <w:r w:rsidR="008154F6">
        <w:t xml:space="preserve"> A</w:t>
      </w:r>
      <w:r w:rsidRPr="00843EEF">
        <w:t xml:space="preserve">lthough phonetic notations are </w:t>
      </w:r>
      <w:r w:rsidR="008154F6" w:rsidRPr="008154F6">
        <w:t>also presented in the exercise books</w:t>
      </w:r>
      <w:r w:rsidRPr="00843EEF">
        <w:t>, they were not utilized. In Taiwan, elementary school students</w:t>
      </w:r>
      <w:r w:rsidR="008154F6">
        <w:t xml:space="preserve"> </w:t>
      </w:r>
      <w:r w:rsidRPr="00843EEF">
        <w:t xml:space="preserve">not only </w:t>
      </w:r>
      <w:r w:rsidR="008154F6">
        <w:t>need</w:t>
      </w:r>
      <w:r w:rsidRPr="00843EEF">
        <w:t xml:space="preserve"> to learn </w:t>
      </w:r>
      <w:r w:rsidR="00605F0A">
        <w:t xml:space="preserve">how to write </w:t>
      </w:r>
      <w:r w:rsidRPr="00843EEF">
        <w:t xml:space="preserve">Chinese characters, </w:t>
      </w:r>
      <w:r w:rsidR="008154F6">
        <w:t>but</w:t>
      </w:r>
      <w:r w:rsidR="00605F0A">
        <w:t xml:space="preserve"> </w:t>
      </w:r>
      <w:r w:rsidRPr="00843EEF">
        <w:t xml:space="preserve">also need to practice a phonetic system simultaneously in order to familiarize </w:t>
      </w:r>
      <w:r w:rsidR="00605F0A">
        <w:t xml:space="preserve">themselves with </w:t>
      </w:r>
      <w:r w:rsidRPr="00843EEF">
        <w:t xml:space="preserve">the pronunciation of </w:t>
      </w:r>
      <w:r w:rsidR="00B01ED4">
        <w:t xml:space="preserve">the </w:t>
      </w:r>
      <w:r w:rsidRPr="00843EEF">
        <w:t xml:space="preserve">Chinese characters. The most frequently used phonetic system in Taiwan is </w:t>
      </w:r>
      <w:r w:rsidR="00605F0A">
        <w:t xml:space="preserve">the </w:t>
      </w:r>
      <w:r w:rsidRPr="00843EEF">
        <w:t>Mandarin Phonetic Symbols I (MPS I), also known as Zhuyin</w:t>
      </w:r>
      <w:r w:rsidR="00B01ED4">
        <w:t xml:space="preserve"> </w:t>
      </w:r>
      <w:r w:rsidR="00B71BA1">
        <w:t>[21]</w:t>
      </w:r>
      <w:r w:rsidRPr="00843EEF">
        <w:t xml:space="preserve">. As shown in Figure 2, </w:t>
      </w:r>
      <w:r w:rsidR="00605F0A">
        <w:t>the system</w:t>
      </w:r>
      <w:r w:rsidRPr="00843EEF">
        <w:t xml:space="preserve"> comprises 37 notations and 4 tonal marks. When practic</w:t>
      </w:r>
      <w:r w:rsidR="00605F0A">
        <w:t>ing their</w:t>
      </w:r>
      <w:r w:rsidRPr="00843EEF">
        <w:t xml:space="preserve"> handwriting, students</w:t>
      </w:r>
      <w:r w:rsidR="008154F6">
        <w:t xml:space="preserve"> </w:t>
      </w:r>
      <w:r w:rsidRPr="00843EEF">
        <w:t xml:space="preserve">need to write </w:t>
      </w:r>
      <w:r w:rsidR="00605F0A">
        <w:t xml:space="preserve">the </w:t>
      </w:r>
      <w:r w:rsidRPr="00843EEF">
        <w:t xml:space="preserve">Chinese characters and the </w:t>
      </w:r>
      <w:r w:rsidR="00B01ED4">
        <w:t xml:space="preserve">corresponding </w:t>
      </w:r>
      <w:r w:rsidRPr="00843EEF">
        <w:t xml:space="preserve">phonetic symbols side by side. The writing style of phonetic notations falls between English letters and Chinese characters, embodying characteristics of both writing </w:t>
      </w:r>
      <w:r w:rsidRPr="00843EEF">
        <w:lastRenderedPageBreak/>
        <w:t>systems</w:t>
      </w:r>
      <w:r w:rsidR="00BC2A65">
        <w:t xml:space="preserve"> </w:t>
      </w:r>
      <w:r w:rsidR="00BC2A65" w:rsidRPr="00B01ED4">
        <w:fldChar w:fldCharType="begin"/>
      </w:r>
      <w:r w:rsidR="00BC2A65" w:rsidRPr="00B01ED4">
        <w:instrText xml:space="preserve"> ADDIN EN.CITE &lt;EndNote&gt;&lt;Cite&gt;&lt;Author&gt;Taele&lt;/Author&gt;&lt;Year&gt;2008&lt;/Year&gt;&lt;RecNum&gt;62&lt;/RecNum&gt;&lt;DisplayText&gt;[21]&lt;/DisplayText&gt;&lt;record&gt;&lt;rec-number&gt;62&lt;/rec-number&gt;&lt;foreign-keys&gt;&lt;key app="EN" db-id="fs2td5ep0xptf3evta459xfq50xeadd2wedp" timestamp="1707032443"&gt;62&lt;/key&gt;&lt;/foreign-keys&gt;&lt;ref-type name="Conference Proceedings"&gt;10&lt;/ref-type&gt;&lt;contributors&gt;&lt;authors&gt;&lt;author&gt;Taele, Paul&lt;/author&gt;&lt;author&gt;Hammond, Tracy Anne&lt;/author&gt;&lt;/authors&gt;&lt;/contributors&gt;&lt;titles&gt;&lt;title&gt;A Geometric-based Sketch Recognition Approach for Handwritten Mandarin Phonetic Symbols I&lt;/title&gt;&lt;secondary-title&gt;DMS&lt;/secondary-title&gt;&lt;/titles&gt;&lt;pages&gt;270-275&lt;/pages&gt;&lt;dates&gt;&lt;year&gt;2008&lt;/year&gt;&lt;/dates&gt;&lt;urls&gt;&lt;/urls&gt;&lt;/record&gt;&lt;/Cite&gt;&lt;/EndNote&gt;</w:instrText>
      </w:r>
      <w:r w:rsidR="00BC2A65" w:rsidRPr="00B01ED4">
        <w:fldChar w:fldCharType="separate"/>
      </w:r>
      <w:r w:rsidR="00BC2A65" w:rsidRPr="00B01ED4">
        <w:rPr>
          <w:noProof/>
        </w:rPr>
        <w:t>[2</w:t>
      </w:r>
      <w:r w:rsidR="00B71BA1">
        <w:rPr>
          <w:noProof/>
        </w:rPr>
        <w:t>2</w:t>
      </w:r>
      <w:r w:rsidR="00BC2A65" w:rsidRPr="00B01ED4">
        <w:rPr>
          <w:noProof/>
        </w:rPr>
        <w:t>]</w:t>
      </w:r>
      <w:r w:rsidR="00BC2A65" w:rsidRPr="00B01ED4">
        <w:fldChar w:fldCharType="end"/>
      </w:r>
      <w:r w:rsidRPr="00843EEF">
        <w:t>. Similar to English letters, phonetic notations have fewer strokes, a relatively simple structure, and no distinct substructures. However, like Chinese characters, phonetic notations are primarily written vertically and consist of vertical, horizontal</w:t>
      </w:r>
      <w:r w:rsidR="00B01ED4">
        <w:t>,</w:t>
      </w:r>
      <w:r w:rsidRPr="00843EEF">
        <w:t xml:space="preserve"> </w:t>
      </w:r>
      <w:r w:rsidR="00B01ED4" w:rsidRPr="00B01ED4">
        <w:t xml:space="preserve">and diagonal </w:t>
      </w:r>
      <w:r w:rsidRPr="00843EEF">
        <w:t>strokes. This combination of features from two writing systems makes phonetic notations unique in both shape and structure. Therefore, incorporating phonetic notations may contribute to providing distinctive features lacking in</w:t>
      </w:r>
      <w:r w:rsidR="00BC2A65">
        <w:t xml:space="preserve"> </w:t>
      </w:r>
      <w:r w:rsidRPr="00843EEF">
        <w:t>Chinese characters and enhanc</w:t>
      </w:r>
      <w:r w:rsidR="00BC2A65">
        <w:t>ing</w:t>
      </w:r>
      <w:r w:rsidRPr="00843EEF">
        <w:t xml:space="preserve"> the comparability of these features with </w:t>
      </w:r>
      <w:r w:rsidR="00BC2A65" w:rsidRPr="00BC2A65">
        <w:t xml:space="preserve">those of </w:t>
      </w:r>
      <w:r w:rsidRPr="00843EEF">
        <w:t xml:space="preserve">English writing </w:t>
      </w:r>
      <w:r w:rsidR="00BC2A65" w:rsidRPr="00BC2A65">
        <w:t>for analyzing handwriting characteristics of autistic children</w:t>
      </w:r>
      <w:r w:rsidRPr="00843EEF">
        <w:t>.</w:t>
      </w:r>
    </w:p>
    <w:p w14:paraId="0EC5D902" w14:textId="7E5B93C6" w:rsidR="00AD7917" w:rsidRDefault="00843EEF" w:rsidP="00737E11">
      <w:pPr>
        <w:spacing w:line="360" w:lineRule="auto"/>
      </w:pPr>
      <w:r>
        <w:tab/>
      </w:r>
      <w:r w:rsidRPr="00843EEF">
        <w:t xml:space="preserve">In this study, </w:t>
      </w:r>
      <w:r w:rsidR="00605F0A">
        <w:t>we</w:t>
      </w:r>
      <w:r w:rsidR="00BC2A65">
        <w:t xml:space="preserve"> first</w:t>
      </w:r>
      <w:r w:rsidR="00605F0A">
        <w:t xml:space="preserve"> examin</w:t>
      </w:r>
      <w:r w:rsidR="006E6ADC">
        <w:t>e</w:t>
      </w:r>
      <w:r w:rsidR="00605F0A">
        <w:t xml:space="preserve"> how neatly </w:t>
      </w:r>
      <w:r w:rsidR="006E6ADC">
        <w:t xml:space="preserve">the </w:t>
      </w:r>
      <w:r w:rsidR="00605F0A">
        <w:t>Chinese characters</w:t>
      </w:r>
      <w:r w:rsidR="006E6ADC">
        <w:t xml:space="preserve"> were written</w:t>
      </w:r>
      <w:r w:rsidR="00605F0A">
        <w:t xml:space="preserve">. Here, </w:t>
      </w:r>
      <w:r w:rsidR="006E6ADC">
        <w:t xml:space="preserve">the </w:t>
      </w:r>
      <w:r w:rsidR="00605F0A">
        <w:rPr>
          <w:i/>
        </w:rPr>
        <w:t>neatness</w:t>
      </w:r>
      <w:r w:rsidRPr="00843EEF">
        <w:t xml:space="preserve"> refers to the cleanliness of handwriting, encompassing the consistency of character shapes and the organized arrangement of characters. In educational settings, teachers often place significant emphasis on the neatness of handwriting when assessing a child's writing performance. Neatness is not only associated with the aesthetic aspect of writing</w:t>
      </w:r>
      <w:r w:rsidR="006E6ADC">
        <w:t>,</w:t>
      </w:r>
      <w:r w:rsidR="009F1304">
        <w:t xml:space="preserve"> it is</w:t>
      </w:r>
      <w:r w:rsidRPr="00843EEF">
        <w:t xml:space="preserve"> also crucial for readability. If a child's handwriting is neat, with well-organized text and consistent character forms, the reading experience becomes smoother, and comprehension becomes more accessible. In this research, </w:t>
      </w:r>
      <w:r w:rsidR="0010217B" w:rsidRPr="0010217B">
        <w:t xml:space="preserve">we have developed a classification model designed specifically to evaluate the neatness of </w:t>
      </w:r>
      <w:r w:rsidR="006E6ADC" w:rsidRPr="006E6ADC">
        <w:t>Chinese character</w:t>
      </w:r>
      <w:r w:rsidR="006E6ADC">
        <w:t xml:space="preserve"> </w:t>
      </w:r>
      <w:r w:rsidR="0010217B" w:rsidRPr="0010217B">
        <w:t>handwrit</w:t>
      </w:r>
      <w:r w:rsidR="000E45E8" w:rsidRPr="000E45E8">
        <w:t>ing</w:t>
      </w:r>
      <w:r w:rsidR="0010217B" w:rsidRPr="0010217B">
        <w:t>. B</w:t>
      </w:r>
      <w:r w:rsidRPr="00843EEF">
        <w:t xml:space="preserve">y introducing the </w:t>
      </w:r>
      <w:r w:rsidR="009F1304">
        <w:t>neatness</w:t>
      </w:r>
      <w:r w:rsidRPr="00843EEF">
        <w:t xml:space="preserve"> label, the model learns to distinguish between neat and non-neat Chinese characters. If the model's predictions align with the assessment of </w:t>
      </w:r>
      <w:r w:rsidR="006E6ADC">
        <w:t xml:space="preserve">the </w:t>
      </w:r>
      <w:r w:rsidRPr="00843EEF">
        <w:t>neatness</w:t>
      </w:r>
      <w:r w:rsidR="006E6ADC">
        <w:t xml:space="preserve"> from teachers</w:t>
      </w:r>
      <w:r w:rsidRPr="00843EEF">
        <w:t xml:space="preserve">, it </w:t>
      </w:r>
      <w:r w:rsidR="006C3753">
        <w:t>can then be used</w:t>
      </w:r>
      <w:r w:rsidRPr="00843EEF">
        <w:t xml:space="preserve"> to assist teachers in grading </w:t>
      </w:r>
      <w:r w:rsidR="006C3753">
        <w:t>students</w:t>
      </w:r>
      <w:r w:rsidRPr="00843EEF">
        <w:t xml:space="preserve">' </w:t>
      </w:r>
      <w:r w:rsidR="006C3753">
        <w:t xml:space="preserve">writing </w:t>
      </w:r>
      <w:r w:rsidRPr="00843EEF">
        <w:t xml:space="preserve">assignments. This makes the model a practical tool, supporting </w:t>
      </w:r>
      <w:r w:rsidR="006C3753">
        <w:t>teache</w:t>
      </w:r>
      <w:r w:rsidRPr="00843EEF">
        <w:t xml:space="preserve">rs in more effectively evaluating and guiding </w:t>
      </w:r>
      <w:r w:rsidR="006C3753">
        <w:t>students</w:t>
      </w:r>
      <w:r w:rsidRPr="00843EEF">
        <w:t>' writing abilities, ultimately enhancing learning outcomes.</w:t>
      </w:r>
    </w:p>
    <w:p w14:paraId="26414CB5" w14:textId="77777777" w:rsidR="00A24439" w:rsidRDefault="00A24439" w:rsidP="00737E11">
      <w:pPr>
        <w:spacing w:line="360" w:lineRule="auto"/>
      </w:pPr>
    </w:p>
    <w:p w14:paraId="466633CD" w14:textId="77777777" w:rsidR="00107294" w:rsidRDefault="00107294" w:rsidP="00107294">
      <w:pPr>
        <w:keepNext/>
      </w:pPr>
      <w:r>
        <w:rPr>
          <w:noProof/>
        </w:rPr>
        <w:lastRenderedPageBreak/>
        <w:drawing>
          <wp:inline distT="0" distB="0" distL="0" distR="0" wp14:anchorId="4892DF27" wp14:editId="045FFAC8">
            <wp:extent cx="4030980" cy="5295032"/>
            <wp:effectExtent l="0" t="0" r="7620" b="1270"/>
            <wp:docPr id="140273621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35604" cy="5301105"/>
                    </a:xfrm>
                    <a:prstGeom prst="rect">
                      <a:avLst/>
                    </a:prstGeom>
                    <a:noFill/>
                    <a:ln>
                      <a:noFill/>
                    </a:ln>
                  </pic:spPr>
                </pic:pic>
              </a:graphicData>
            </a:graphic>
          </wp:inline>
        </w:drawing>
      </w:r>
    </w:p>
    <w:p w14:paraId="2BCA17B1" w14:textId="49A639B8" w:rsidR="00107294" w:rsidRDefault="00107294" w:rsidP="00107294">
      <w:pPr>
        <w:pStyle w:val="af2"/>
      </w:pPr>
      <w:bookmarkStart w:id="9" w:name="_Toc157447889"/>
      <w:r>
        <w:t xml:space="preserve">Figure </w:t>
      </w:r>
      <w:r w:rsidR="00F22773">
        <w:rPr>
          <w:noProof/>
        </w:rPr>
        <w:fldChar w:fldCharType="begin"/>
      </w:r>
      <w:r w:rsidR="00F22773">
        <w:rPr>
          <w:noProof/>
        </w:rPr>
        <w:instrText xml:space="preserve"> SEQ Figure \* ARABIC </w:instrText>
      </w:r>
      <w:r w:rsidR="00F22773">
        <w:rPr>
          <w:noProof/>
        </w:rPr>
        <w:fldChar w:fldCharType="separate"/>
      </w:r>
      <w:r w:rsidR="005F3467">
        <w:rPr>
          <w:noProof/>
        </w:rPr>
        <w:t>2</w:t>
      </w:r>
      <w:r w:rsidR="00F22773">
        <w:rPr>
          <w:noProof/>
        </w:rPr>
        <w:fldChar w:fldCharType="end"/>
      </w:r>
      <w:r>
        <w:t xml:space="preserve">: </w:t>
      </w:r>
      <w:r w:rsidRPr="00107294">
        <w:t>The Manual of the Phonetic Symbols of Mandarin Chinese</w:t>
      </w:r>
      <w:r w:rsidR="00DD41F0">
        <w:rPr>
          <w:rFonts w:hint="eastAsia"/>
        </w:rPr>
        <w:t xml:space="preserve"> </w:t>
      </w:r>
      <w:r>
        <w:fldChar w:fldCharType="begin"/>
      </w:r>
      <w:r w:rsidR="00BC2A65">
        <w:instrText xml:space="preserve"> ADDIN EN.CITE &lt;EndNote&gt;&lt;Cite&gt;&lt;Author&gt;Department of Lifelong Education&lt;/Author&gt;&lt;Year&gt;2017&lt;/Year&gt;&lt;RecNum&gt;24&lt;/RecNum&gt;&lt;DisplayText&gt;[22]&lt;/DisplayText&gt;&lt;record&gt;&lt;rec-number&gt;24&lt;/rec-number&gt;&lt;foreign-keys&gt;&lt;key app="EN" db-id="fs2td5ep0xptf3evta459xfq50xeadd2wedp" timestamp="1699365086"&gt;24&lt;/key&gt;&lt;/foreign-keys&gt;&lt;ref-type name="Book"&gt;6&lt;/ref-type&gt;&lt;contributors&gt;&lt;authors&gt;&lt;author&gt;Department of Lifelong Education, Ministry of Education&lt;/author&gt;&lt;/authors&gt;&lt;subsidiary-authors&gt;&lt;author&gt;Tsao, Feng-fu; Huang, Chien-chien; Wu, Chin-wei&lt;/author&gt;&lt;/subsidiary-authors&gt;&lt;/contributors&gt;&lt;titles&gt;&lt;title&gt;The Manual of the Phonetic Symbols of Mandarin Chinese (Digital Version)&lt;/title&gt;&lt;/titles&gt;&lt;edition&gt;First Edition&lt;/edition&gt;&lt;dates&gt;&lt;year&gt;2017&lt;/year&gt;&lt;/dates&gt;&lt;publisher&gt;Pan, Wen-chung&lt;/publisher&gt;&lt;isbn&gt;978-986-051-869-6 (EPUB)&lt;/isbn&gt;&lt;urls&gt;&lt;/urls&gt;&lt;/record&gt;&lt;/Cite&gt;&lt;/EndNote&gt;</w:instrText>
      </w:r>
      <w:r>
        <w:fldChar w:fldCharType="separate"/>
      </w:r>
      <w:bookmarkEnd w:id="9"/>
      <w:r w:rsidR="00BC2A65">
        <w:rPr>
          <w:noProof/>
        </w:rPr>
        <w:t>[2</w:t>
      </w:r>
      <w:r w:rsidR="00B71BA1">
        <w:rPr>
          <w:noProof/>
        </w:rPr>
        <w:t>1</w:t>
      </w:r>
      <w:r w:rsidR="00BC2A65">
        <w:rPr>
          <w:noProof/>
        </w:rPr>
        <w:t>]</w:t>
      </w:r>
      <w:r>
        <w:fldChar w:fldCharType="end"/>
      </w:r>
    </w:p>
    <w:p w14:paraId="54983561" w14:textId="0731DD7B" w:rsidR="00DB673A" w:rsidRDefault="00DB673A" w:rsidP="00737E11">
      <w:pPr>
        <w:spacing w:line="360" w:lineRule="auto"/>
      </w:pPr>
      <w:r>
        <w:tab/>
      </w:r>
      <w:r w:rsidR="007131A9" w:rsidRPr="007131A9">
        <w:t xml:space="preserve">Writing is a crucial aspect of language learning for children, and Chinese character writing places higher demands on hand-eye coordination and motor control. To delve further into this matter, we chose to analyze and compare the Chinese </w:t>
      </w:r>
      <w:r w:rsidR="00C97FC2" w:rsidRPr="00C97FC2">
        <w:t xml:space="preserve">handwriting </w:t>
      </w:r>
      <w:r w:rsidR="007131A9" w:rsidRPr="007131A9">
        <w:t xml:space="preserve">of autistic and TD children. </w:t>
      </w:r>
      <w:r w:rsidRPr="00DB673A">
        <w:t>W</w:t>
      </w:r>
      <w:r w:rsidR="00521439" w:rsidRPr="00521439">
        <w:t xml:space="preserve">e </w:t>
      </w:r>
      <w:r w:rsidR="009F1304">
        <w:t>developed</w:t>
      </w:r>
      <w:r w:rsidR="00521439" w:rsidRPr="00521439">
        <w:t xml:space="preserve"> a </w:t>
      </w:r>
      <w:r w:rsidR="00C97FC2">
        <w:t xml:space="preserve">classification </w:t>
      </w:r>
      <w:r w:rsidR="00521439" w:rsidRPr="00521439">
        <w:t xml:space="preserve">model to </w:t>
      </w:r>
      <w:r w:rsidR="00C97FC2">
        <w:t>decide whether a</w:t>
      </w:r>
      <w:r w:rsidR="00521439" w:rsidRPr="00521439">
        <w:t xml:space="preserve"> Chinese </w:t>
      </w:r>
      <w:r w:rsidR="00C97FC2">
        <w:t>handwriting is</w:t>
      </w:r>
      <w:r w:rsidR="00C97FC2" w:rsidRPr="00C97FC2">
        <w:t xml:space="preserve"> </w:t>
      </w:r>
      <w:r w:rsidR="00C97FC2">
        <w:t>from</w:t>
      </w:r>
      <w:r w:rsidR="00521439" w:rsidRPr="00521439">
        <w:t xml:space="preserve"> </w:t>
      </w:r>
      <w:r w:rsidR="00AA3BEF">
        <w:t>autistic</w:t>
      </w:r>
      <w:r w:rsidR="00AA3BEF" w:rsidRPr="00521439">
        <w:t xml:space="preserve"> </w:t>
      </w:r>
      <w:r w:rsidR="00521439" w:rsidRPr="00521439">
        <w:t xml:space="preserve">or TD </w:t>
      </w:r>
      <w:r w:rsidR="000E1658" w:rsidRPr="000E1658">
        <w:t>children with the following three objectives</w:t>
      </w:r>
      <w:r w:rsidR="00521439" w:rsidRPr="00521439">
        <w:t>. Our first objective is to incorporate phonetic notation data into this study. We aim to investigate whether the inclusion of phonetic notation data improves the model's performance in classifying</w:t>
      </w:r>
      <w:r w:rsidR="007D2DED">
        <w:t xml:space="preserve"> autistic</w:t>
      </w:r>
      <w:r w:rsidR="00521439" w:rsidRPr="00521439">
        <w:t xml:space="preserve"> and TD</w:t>
      </w:r>
      <w:r w:rsidR="007D2DED">
        <w:t xml:space="preserve"> </w:t>
      </w:r>
      <w:r w:rsidR="00CB2681" w:rsidRPr="00CB2681">
        <w:t>children</w:t>
      </w:r>
      <w:r w:rsidR="00521439" w:rsidRPr="00521439">
        <w:t xml:space="preserve">, as Yen et al. </w:t>
      </w:r>
      <w:r w:rsidR="00521439">
        <w:fldChar w:fldCharType="begin"/>
      </w:r>
      <w:r w:rsidR="007E2BC7">
        <w:instrText xml:space="preserve"> ADDIN EN.CITE &lt;EndNote&gt;&lt;Cite&gt;&lt;Author&gt;Yen&lt;/Author&gt;&lt;Year&gt;2024&lt;/Year&gt;&lt;RecNum&gt;48&lt;/RecNum&gt;&lt;DisplayText&gt;[20]&lt;/DisplayText&gt;&lt;record&gt;&lt;rec-number&gt;48&lt;/rec-number&gt;&lt;foreign-keys&gt;&lt;key app="EN" db-id="fs2td5ep0xptf3evta459xfq50xeadd2wedp" timestamp="1703484309"&gt;48&lt;/key&gt;&lt;/foreign-keys&gt;&lt;ref-type name="Journal Article"&gt;17&lt;/ref-type&gt;&lt;contributors&gt;&lt;authors&gt;&lt;author&gt;Yen, Lingkai&lt;/author&gt;&lt;author&gt;Wong, Jiasyun&lt;/author&gt;&lt;author&gt;Chen, Arbee L.P.&lt;/author&gt;&lt;/authors&gt;&lt;/contributors&gt;&lt;titles&gt;&lt;title&gt;Identifying Chinese Handwriting Characteristics for Detecting Children with Autism&lt;/title&gt;&lt;secondary-title&gt;The ACM/SIGAPP Symposium on Applied Computing&lt;/secondary-title&gt;&lt;/titles&gt;&lt;periodical&gt;&lt;full-title&gt;The ACM/SIGAPP Symposium on Applied Computing&lt;/full-title&gt;&lt;/periodical&gt;&lt;dates&gt;&lt;year&gt;2024&lt;/year&gt;&lt;/dates&gt;&lt;urls&gt;&lt;/urls&gt;&lt;/record&gt;&lt;/Cite&gt;&lt;/EndNote&gt;</w:instrText>
      </w:r>
      <w:r w:rsidR="00521439">
        <w:fldChar w:fldCharType="separate"/>
      </w:r>
      <w:r w:rsidR="007E2BC7">
        <w:rPr>
          <w:noProof/>
        </w:rPr>
        <w:t>[20]</w:t>
      </w:r>
      <w:r w:rsidR="00521439">
        <w:fldChar w:fldCharType="end"/>
      </w:r>
      <w:r w:rsidR="00521439">
        <w:t xml:space="preserve"> </w:t>
      </w:r>
      <w:r w:rsidR="00521439" w:rsidRPr="00521439">
        <w:t>did not utilize phonetic notation data.</w:t>
      </w:r>
    </w:p>
    <w:p w14:paraId="56865A94" w14:textId="1F60DC27" w:rsidR="00F25F48" w:rsidRDefault="00F25F48" w:rsidP="00737E11">
      <w:pPr>
        <w:spacing w:line="360" w:lineRule="auto"/>
      </w:pPr>
      <w:r>
        <w:lastRenderedPageBreak/>
        <w:tab/>
      </w:r>
      <w:r w:rsidR="00521439" w:rsidRPr="00521439">
        <w:t xml:space="preserve">Our second objective is to design a </w:t>
      </w:r>
      <w:r w:rsidR="00CB2681" w:rsidRPr="00CB2681">
        <w:t>neatness</w:t>
      </w:r>
      <w:r w:rsidR="00521439" w:rsidRPr="00521439">
        <w:t xml:space="preserve"> label to distinguish whether </w:t>
      </w:r>
      <w:r w:rsidR="0021113A">
        <w:t>a</w:t>
      </w:r>
      <w:r w:rsidR="00521439" w:rsidRPr="00521439">
        <w:t xml:space="preserve"> Chinese character is written in a neat manner. </w:t>
      </w:r>
      <w:r w:rsidR="0021113A">
        <w:t>It</w:t>
      </w:r>
      <w:r w:rsidR="00521439" w:rsidRPr="00521439">
        <w:t xml:space="preserve"> is a binary label</w:t>
      </w:r>
      <w:r w:rsidR="009F1304">
        <w:t xml:space="preserve"> (yes, no)</w:t>
      </w:r>
      <w:r w:rsidR="00521439" w:rsidRPr="00521439">
        <w:t xml:space="preserve"> annotated through manual labeling. The purpose of this is to track the neatness of handwriting for both </w:t>
      </w:r>
      <w:r w:rsidR="0010771C">
        <w:t>autistic</w:t>
      </w:r>
      <w:r w:rsidR="0010771C" w:rsidRPr="00521439">
        <w:t xml:space="preserve"> </w:t>
      </w:r>
      <w:r w:rsidR="00521439" w:rsidRPr="00521439">
        <w:t xml:space="preserve">and TD </w:t>
      </w:r>
      <w:r w:rsidR="00C36317" w:rsidRPr="00C36317">
        <w:t>children</w:t>
      </w:r>
      <w:r w:rsidR="00521439" w:rsidRPr="00521439">
        <w:t xml:space="preserve">. </w:t>
      </w:r>
      <w:r w:rsidR="00CB2681" w:rsidRPr="00CB2681">
        <w:t>By using only neatly written Chinese characters</w:t>
      </w:r>
      <w:r w:rsidR="007131A9" w:rsidRPr="007131A9">
        <w:t>, we plan to train the classification model</w:t>
      </w:r>
      <w:r w:rsidR="003B7FCF">
        <w:t xml:space="preserve"> for the </w:t>
      </w:r>
      <w:r w:rsidR="00620796" w:rsidRPr="00620796">
        <w:t>writin</w:t>
      </w:r>
      <w:r w:rsidR="003B7FCF">
        <w:t xml:space="preserve">g </w:t>
      </w:r>
      <w:r w:rsidR="003B7FCF" w:rsidRPr="003B7FCF">
        <w:t>from autistic and TD children</w:t>
      </w:r>
      <w:r w:rsidR="00620796" w:rsidRPr="00620796">
        <w:t>.</w:t>
      </w:r>
      <w:r w:rsidR="007131A9" w:rsidRPr="007131A9">
        <w:t xml:space="preserve"> This constitutes a more challenging task, as distinguishing the handwriting </w:t>
      </w:r>
      <w:r w:rsidR="003B7FCF" w:rsidRPr="003B7FCF">
        <w:t>characteristic</w:t>
      </w:r>
      <w:r w:rsidR="007131A9" w:rsidRPr="007131A9">
        <w:t xml:space="preserve">s between </w:t>
      </w:r>
      <w:r w:rsidR="003B7FCF" w:rsidRPr="003B7FCF">
        <w:t xml:space="preserve">autistic and TD </w:t>
      </w:r>
      <w:bookmarkStart w:id="10" w:name="_Hlk157956125"/>
      <w:r w:rsidR="003B7FCF" w:rsidRPr="003B7FCF">
        <w:t>children</w:t>
      </w:r>
      <w:bookmarkEnd w:id="10"/>
      <w:r w:rsidR="007131A9" w:rsidRPr="007131A9">
        <w:t xml:space="preserve"> becomes even more intricate when all Chinese characters are written neatly. The purpose of this approach is to further assess the model's ability to differentiate the handwriting styles of autistic children from TD</w:t>
      </w:r>
      <w:r w:rsidR="003B7FCF">
        <w:t xml:space="preserve"> </w:t>
      </w:r>
      <w:r w:rsidR="003B7FCF" w:rsidRPr="003B7FCF">
        <w:t>children</w:t>
      </w:r>
      <w:r w:rsidR="007131A9" w:rsidRPr="007131A9">
        <w:t xml:space="preserve"> when </w:t>
      </w:r>
      <w:r w:rsidR="0021113A">
        <w:t>only</w:t>
      </w:r>
      <w:r w:rsidR="007131A9" w:rsidRPr="007131A9">
        <w:t xml:space="preserve"> neatly written Chinese characters</w:t>
      </w:r>
      <w:r w:rsidR="0021113A">
        <w:t xml:space="preserve"> are considered</w:t>
      </w:r>
      <w:r w:rsidR="00521439" w:rsidRPr="00521439">
        <w:t>.</w:t>
      </w:r>
    </w:p>
    <w:p w14:paraId="05A41269" w14:textId="7DB9576F" w:rsidR="007C36D8" w:rsidRDefault="007C36D8" w:rsidP="00737E11">
      <w:pPr>
        <w:spacing w:line="360" w:lineRule="auto"/>
      </w:pPr>
      <w:r>
        <w:tab/>
      </w:r>
      <w:r w:rsidRPr="007C36D8">
        <w:t>In</w:t>
      </w:r>
      <w:r w:rsidR="00007A8A">
        <w:t xml:space="preserve"> Yen et al.</w:t>
      </w:r>
      <w:r w:rsidRPr="007C36D8">
        <w:t xml:space="preserve"> </w:t>
      </w:r>
      <w:r>
        <w:fldChar w:fldCharType="begin"/>
      </w:r>
      <w:r w:rsidR="007E2BC7">
        <w:instrText xml:space="preserve"> ADDIN EN.CITE &lt;EndNote&gt;&lt;Cite&gt;&lt;Author&gt;Yen&lt;/Author&gt;&lt;Year&gt;2024&lt;/Year&gt;&lt;RecNum&gt;48&lt;/RecNum&gt;&lt;DisplayText&gt;[20]&lt;/DisplayText&gt;&lt;record&gt;&lt;rec-number&gt;48&lt;/rec-number&gt;&lt;foreign-keys&gt;&lt;key app="EN" db-id="fs2td5ep0xptf3evta459xfq50xeadd2wedp" timestamp="1703484309"&gt;48&lt;/key&gt;&lt;/foreign-keys&gt;&lt;ref-type name="Journal Article"&gt;17&lt;/ref-type&gt;&lt;contributors&gt;&lt;authors&gt;&lt;author&gt;Yen, Lingkai&lt;/author&gt;&lt;author&gt;Wong, Jiasyun&lt;/author&gt;&lt;author&gt;Chen, Arbee L.P.&lt;/author&gt;&lt;/authors&gt;&lt;/contributors&gt;&lt;titles&gt;&lt;title&gt;Identifying Chinese Handwriting Characteristics for Detecting Children with Autism&lt;/title&gt;&lt;secondary-title&gt;The ACM/SIGAPP Symposium on Applied Computing&lt;/secondary-title&gt;&lt;/titles&gt;&lt;periodical&gt;&lt;full-title&gt;The ACM/SIGAPP Symposium on Applied Computing&lt;/full-title&gt;&lt;/periodical&gt;&lt;dates&gt;&lt;year&gt;2024&lt;/year&gt;&lt;/dates&gt;&lt;urls&gt;&lt;/urls&gt;&lt;/record&gt;&lt;/Cite&gt;&lt;/EndNote&gt;</w:instrText>
      </w:r>
      <w:r>
        <w:fldChar w:fldCharType="separate"/>
      </w:r>
      <w:r w:rsidR="007E2BC7">
        <w:rPr>
          <w:noProof/>
        </w:rPr>
        <w:t>[20]</w:t>
      </w:r>
      <w:r>
        <w:fldChar w:fldCharType="end"/>
      </w:r>
      <w:r w:rsidRPr="007C36D8">
        <w:t xml:space="preserve">, </w:t>
      </w:r>
      <w:r w:rsidR="0021113A">
        <w:t xml:space="preserve">the classification </w:t>
      </w:r>
      <w:r w:rsidR="0021113A" w:rsidRPr="0021113A">
        <w:t xml:space="preserve">activation map </w:t>
      </w:r>
      <w:r w:rsidR="0021113A">
        <w:t>(</w:t>
      </w:r>
      <w:r w:rsidRPr="007C36D8">
        <w:t>CAM</w:t>
      </w:r>
      <w:r w:rsidR="0021113A">
        <w:t>)</w:t>
      </w:r>
      <w:r w:rsidR="00146A51">
        <w:t xml:space="preserve"> technology</w:t>
      </w:r>
      <w:r w:rsidR="007131A9">
        <w:rPr>
          <w:rFonts w:hint="eastAsia"/>
        </w:rPr>
        <w:t xml:space="preserve"> </w:t>
      </w:r>
      <w:bookmarkStart w:id="11" w:name="_Hlk163754187"/>
      <w:r w:rsidR="00615E3A">
        <w:fldChar w:fldCharType="begin"/>
      </w:r>
      <w:r w:rsidR="00BC2A65">
        <w:instrText xml:space="preserve"> ADDIN EN.CITE &lt;EndNote&gt;&lt;Cite&gt;&lt;Author&gt;Selvaraju&lt;/Author&gt;&lt;Year&gt;2017&lt;/Year&gt;&lt;RecNum&gt;31&lt;/RecNum&gt;&lt;DisplayText&gt;[23]&lt;/DisplayText&gt;&lt;record&gt;&lt;rec-number&gt;31&lt;/rec-number&gt;&lt;foreign-keys&gt;&lt;key app="EN" db-id="fs2td5ep0xptf3evta459xfq50xeadd2wedp" timestamp="1700322973"&gt;31&lt;/key&gt;&lt;/foreign-keys&gt;&lt;ref-type name="Conference Proceedings"&gt;10&lt;/ref-type&gt;&lt;contributors&gt;&lt;authors&gt;&lt;author&gt;Selvaraju, Ramprasaath R&lt;/author&gt;&lt;author&gt;Cogswell, Michael&lt;/author&gt;&lt;author&gt;Das, Abhishek&lt;/author&gt;&lt;author&gt;Vedantam, Ramakrishna&lt;/author&gt;&lt;author&gt;Parikh, Devi&lt;/author&gt;&lt;author&gt;Batra, Dhruv&lt;/author&gt;&lt;/authors&gt;&lt;/contributors&gt;&lt;titles&gt;&lt;title&gt;Grad-cam: Visual explanations from deep networks via gradient-based localization&lt;/title&gt;&lt;secondary-title&gt;Proceedings of the IEEE international conference on computer vision&lt;/secondary-title&gt;&lt;/titles&gt;&lt;pages&gt;618-626&lt;/pages&gt;&lt;dates&gt;&lt;year&gt;2017&lt;/year&gt;&lt;/dates&gt;&lt;urls&gt;&lt;/urls&gt;&lt;/record&gt;&lt;/Cite&gt;&lt;/EndNote&gt;</w:instrText>
      </w:r>
      <w:r w:rsidR="00615E3A">
        <w:fldChar w:fldCharType="separate"/>
      </w:r>
      <w:r w:rsidR="00BC2A65">
        <w:rPr>
          <w:noProof/>
        </w:rPr>
        <w:t>[2</w:t>
      </w:r>
      <w:r w:rsidR="00B71BA1">
        <w:rPr>
          <w:noProof/>
        </w:rPr>
        <w:t>3</w:t>
      </w:r>
      <w:r w:rsidR="00BC2A65">
        <w:rPr>
          <w:noProof/>
        </w:rPr>
        <w:t>]</w:t>
      </w:r>
      <w:r w:rsidR="00615E3A">
        <w:fldChar w:fldCharType="end"/>
      </w:r>
      <w:bookmarkEnd w:id="11"/>
      <w:r w:rsidRPr="007C36D8">
        <w:t xml:space="preserve"> was employed to analyze the handwriting characteristics of</w:t>
      </w:r>
      <w:r w:rsidR="00521439">
        <w:t xml:space="preserve"> autistic</w:t>
      </w:r>
      <w:r w:rsidRPr="007C36D8">
        <w:t xml:space="preserve"> children.</w:t>
      </w:r>
      <w:r w:rsidR="00AB3A7D">
        <w:t xml:space="preserve"> </w:t>
      </w:r>
      <w:r w:rsidR="00AB3A7D" w:rsidRPr="00AB3A7D">
        <w:t>CAM is a visualization technique that assists in understanding the focus of the model.</w:t>
      </w:r>
      <w:r w:rsidR="007131A9" w:rsidRPr="007131A9">
        <w:t xml:space="preserve"> This method allows us to gain insights into which </w:t>
      </w:r>
      <w:r w:rsidR="00BB3EB5" w:rsidRPr="00BB3EB5">
        <w:t>part</w:t>
      </w:r>
      <w:r w:rsidR="007131A9" w:rsidRPr="007131A9">
        <w:t xml:space="preserve">s of the input contribute significantly to the model's decision, offering a more interpretable perspective on how the model processes and distinguishes </w:t>
      </w:r>
      <w:r w:rsidR="00BB3EB5" w:rsidRPr="00BB3EB5">
        <w:t>writing characteristics from the autistic children</w:t>
      </w:r>
      <w:r w:rsidR="007131A9" w:rsidRPr="007131A9">
        <w:t>.</w:t>
      </w:r>
      <w:r w:rsidRPr="007C36D8">
        <w:t xml:space="preserve"> However, direct observation of </w:t>
      </w:r>
      <w:r w:rsidR="00BB3EB5" w:rsidRPr="00BB3EB5">
        <w:t xml:space="preserve">the results of </w:t>
      </w:r>
      <w:r w:rsidR="005F243C">
        <w:t xml:space="preserve">applying </w:t>
      </w:r>
      <w:r w:rsidRPr="007C36D8">
        <w:t>CAM for thousands of handwrit</w:t>
      </w:r>
      <w:r w:rsidR="000E45E8" w:rsidRPr="000E45E8">
        <w:t>ing</w:t>
      </w:r>
      <w:r w:rsidRPr="007C36D8">
        <w:t xml:space="preserve"> Chinese characters is both time-consuming and subjective. </w:t>
      </w:r>
      <w:r w:rsidR="00AB3A7D" w:rsidRPr="00AB3A7D">
        <w:t xml:space="preserve">To address </w:t>
      </w:r>
      <w:r w:rsidR="00BB3EB5" w:rsidRPr="00BB3EB5">
        <w:t>this issue</w:t>
      </w:r>
      <w:r w:rsidR="00AB3A7D" w:rsidRPr="00AB3A7D">
        <w:t xml:space="preserve">, </w:t>
      </w:r>
      <w:r w:rsidR="00BB3EB5" w:rsidRPr="00BB3EB5">
        <w:t xml:space="preserve">in our third objective </w:t>
      </w:r>
      <w:r w:rsidR="00AB3A7D" w:rsidRPr="00AB3A7D">
        <w:t>we designed a method of encoding</w:t>
      </w:r>
      <w:r w:rsidR="00BB3EB5">
        <w:t xml:space="preserve"> </w:t>
      </w:r>
      <w:r w:rsidR="00BB3EB5" w:rsidRPr="00BB3EB5">
        <w:t>the results of</w:t>
      </w:r>
      <w:r w:rsidR="00AB3A7D" w:rsidRPr="00AB3A7D">
        <w:t xml:space="preserve"> CAM</w:t>
      </w:r>
      <w:r w:rsidR="00146A51">
        <w:t xml:space="preserve"> such that</w:t>
      </w:r>
      <w:r w:rsidR="007131A9" w:rsidRPr="007131A9">
        <w:t xml:space="preserve"> </w:t>
      </w:r>
      <w:r w:rsidR="00146A51">
        <w:t>t</w:t>
      </w:r>
      <w:r w:rsidR="007131A9" w:rsidRPr="007131A9">
        <w:t xml:space="preserve">he differences between </w:t>
      </w:r>
      <w:r w:rsidR="00BB3EB5" w:rsidRPr="00BB3EB5">
        <w:t>autistic</w:t>
      </w:r>
      <w:r w:rsidR="007131A9" w:rsidRPr="007131A9">
        <w:t xml:space="preserve"> and TD </w:t>
      </w:r>
      <w:r w:rsidR="00146A51">
        <w:t xml:space="preserve">children’s </w:t>
      </w:r>
      <w:r w:rsidR="007131A9" w:rsidRPr="007131A9">
        <w:t>handwriting</w:t>
      </w:r>
      <w:r w:rsidR="00146A51">
        <w:t>s</w:t>
      </w:r>
      <w:r w:rsidR="00146A51" w:rsidRPr="00146A51">
        <w:t xml:space="preserve"> </w:t>
      </w:r>
      <w:r w:rsidR="00146A51">
        <w:t xml:space="preserve">can be </w:t>
      </w:r>
      <w:r w:rsidR="00146A51" w:rsidRPr="00146A51">
        <w:t>objectively and swiftly observe</w:t>
      </w:r>
      <w:r w:rsidR="00146A51">
        <w:t>d</w:t>
      </w:r>
      <w:r w:rsidR="007131A9" w:rsidRPr="007131A9">
        <w:t>. This approach enhances the efficiency of analy</w:t>
      </w:r>
      <w:r w:rsidR="00FF5808">
        <w:t>zing</w:t>
      </w:r>
      <w:r w:rsidR="007131A9" w:rsidRPr="007131A9">
        <w:t xml:space="preserve"> </w:t>
      </w:r>
      <w:r w:rsidR="00BB3EB5" w:rsidRPr="00BB3EB5">
        <w:t>Chinese handwriting characteristic</w:t>
      </w:r>
      <w:r w:rsidR="007131A9" w:rsidRPr="007131A9">
        <w:t xml:space="preserve">s associated with </w:t>
      </w:r>
      <w:r w:rsidR="005D312C" w:rsidRPr="005D312C">
        <w:t>the autistic</w:t>
      </w:r>
      <w:r w:rsidR="007131A9" w:rsidRPr="007131A9">
        <w:t xml:space="preserve"> and TD </w:t>
      </w:r>
      <w:r w:rsidR="005D312C" w:rsidRPr="005D312C">
        <w:t>children</w:t>
      </w:r>
      <w:r w:rsidR="00AB3A7D" w:rsidRPr="00AB3A7D">
        <w:t>.</w:t>
      </w:r>
    </w:p>
    <w:p w14:paraId="583AA706" w14:textId="222EFF24" w:rsidR="007C36D8" w:rsidRPr="00107294" w:rsidRDefault="007C36D8" w:rsidP="008675C3">
      <w:pPr>
        <w:spacing w:line="360" w:lineRule="auto"/>
      </w:pPr>
      <w:r>
        <w:tab/>
      </w:r>
      <w:r w:rsidR="005D312C" w:rsidRPr="005D312C">
        <w:t xml:space="preserve">The remainder of the paper is organized as follows. Section 2 presents the related work on using handwriting data to detect ASD. Section 3 introduces our dataset and the neatness label. In Section 4, the flowchart of our work and the various models proposed are provided. </w:t>
      </w:r>
      <w:r w:rsidR="00142383" w:rsidRPr="00FF5808">
        <w:t>Section 5 covers the experiments</w:t>
      </w:r>
      <w:r w:rsidR="00FF5808" w:rsidRPr="00FF5808">
        <w:t xml:space="preserve"> and the </w:t>
      </w:r>
      <w:r w:rsidR="00142383" w:rsidRPr="00FF5808">
        <w:t>results</w:t>
      </w:r>
      <w:r w:rsidR="00FF5808" w:rsidRPr="00FF5808">
        <w:t>,</w:t>
      </w:r>
      <w:r w:rsidR="00142383" w:rsidRPr="00FF5808">
        <w:t xml:space="preserve"> and </w:t>
      </w:r>
      <w:r w:rsidR="00FF5808" w:rsidRPr="00FF5808">
        <w:t xml:space="preserve">the CAM analyses </w:t>
      </w:r>
      <w:r w:rsidR="00FF5808" w:rsidRPr="00FF5808">
        <w:lastRenderedPageBreak/>
        <w:t xml:space="preserve">of the </w:t>
      </w:r>
      <w:r w:rsidR="00142383" w:rsidRPr="00FF5808">
        <w:t>handwriting characteristic</w:t>
      </w:r>
      <w:r w:rsidR="004838E8">
        <w:t>s</w:t>
      </w:r>
      <w:r w:rsidR="005D312C" w:rsidRPr="005D312C">
        <w:t>. The conclusion is finally given in Section 6.</w:t>
      </w:r>
    </w:p>
    <w:p w14:paraId="6C644288" w14:textId="77777777" w:rsidR="00911F61" w:rsidRPr="00122278" w:rsidRDefault="00911F61" w:rsidP="00911F61">
      <w:pPr>
        <w:widowControl/>
        <w:jc w:val="left"/>
        <w:rPr>
          <w:rFonts w:cs="Times New Roman"/>
          <w:color w:val="000000"/>
        </w:rPr>
      </w:pPr>
      <w:r>
        <w:rPr>
          <w:rFonts w:cs="Times New Roman"/>
          <w:color w:val="000000"/>
        </w:rPr>
        <w:br w:type="page"/>
      </w:r>
    </w:p>
    <w:p w14:paraId="7113302B" w14:textId="0CEA8535" w:rsidR="00A74CCC" w:rsidRDefault="005960E7" w:rsidP="0074414C">
      <w:pPr>
        <w:pStyle w:val="10"/>
      </w:pPr>
      <w:bookmarkStart w:id="12" w:name="_Toc157447861"/>
      <w:r w:rsidRPr="006F5BBA">
        <w:lastRenderedPageBreak/>
        <w:t>Related Work</w:t>
      </w:r>
      <w:bookmarkEnd w:id="6"/>
      <w:bookmarkEnd w:id="7"/>
      <w:bookmarkEnd w:id="12"/>
    </w:p>
    <w:p w14:paraId="2C69F0D8" w14:textId="38ADF4EC" w:rsidR="008B2C62" w:rsidRDefault="008B2C62" w:rsidP="002F54A4">
      <w:pPr>
        <w:spacing w:line="360" w:lineRule="auto"/>
        <w:ind w:firstLine="425"/>
      </w:pPr>
      <w:r w:rsidRPr="008B2C62">
        <w:t xml:space="preserve">The </w:t>
      </w:r>
      <w:r w:rsidR="008E0669" w:rsidRPr="008E0669">
        <w:t>integration of various data modalities has been a longstanding strategy in the detection of</w:t>
      </w:r>
      <w:r w:rsidR="008E0669">
        <w:rPr>
          <w:rFonts w:hint="eastAsia"/>
        </w:rPr>
        <w:t xml:space="preserve"> </w:t>
      </w:r>
      <w:r w:rsidR="008E0669" w:rsidRPr="008E0669">
        <w:t xml:space="preserve">ASD tendencies. This approach stems from the intricate nature of ASD symptoms, which manifest across diverse domains. In the realm of social interactions, individuals diagnosed with </w:t>
      </w:r>
      <w:r w:rsidR="00DC08E6">
        <w:t>ASD</w:t>
      </w:r>
      <w:r w:rsidR="008E0669" w:rsidRPr="008E0669">
        <w:t xml:space="preserve"> often face challenges in establishing and sustaining eye contact during natural communication</w:t>
      </w:r>
      <w:r w:rsidR="008D08A6">
        <w:t>s</w:t>
      </w:r>
      <w:r w:rsidR="008E0669" w:rsidRPr="008E0669">
        <w:t xml:space="preserve">. Consequently, researchers </w:t>
      </w:r>
      <w:r w:rsidR="008D08A6">
        <w:t>e</w:t>
      </w:r>
      <w:r w:rsidR="008E0669" w:rsidRPr="008E0669">
        <w:t>xplored the use of eye-tracking technolog</w:t>
      </w:r>
      <w:r w:rsidR="008D08A6">
        <w:t>ies</w:t>
      </w:r>
      <w:r w:rsidR="008E0669" w:rsidRPr="008E0669">
        <w:t xml:space="preserve"> as a potential tool for detecting ASD</w:t>
      </w:r>
      <w:r w:rsidR="00DD41F0">
        <w:rPr>
          <w:rFonts w:hint="eastAsia"/>
        </w:rPr>
        <w:t xml:space="preserve"> </w:t>
      </w:r>
      <w:r w:rsidR="00744680">
        <w:fldChar w:fldCharType="begin"/>
      </w:r>
      <w:r w:rsidR="00BC2A65">
        <w:instrText xml:space="preserve"> ADDIN EN.CITE &lt;EndNote&gt;&lt;Cite&gt;&lt;Author&gt;Ahmed&lt;/Author&gt;&lt;Year&gt;2022&lt;/Year&gt;&lt;RecNum&gt;26&lt;/RecNum&gt;&lt;DisplayText&gt;[24, 25]&lt;/DisplayText&gt;&lt;record&gt;&lt;rec-number&gt;26&lt;/rec-number&gt;&lt;foreign-keys&gt;&lt;key app="EN" db-id="fs2td5ep0xptf3evta459xfq50xeadd2wedp" timestamp="1700032905"&gt;26&lt;/key&gt;&lt;/foreign-keys&gt;&lt;ref-type name="Journal Article"&gt;17&lt;/ref-type&gt;&lt;contributors&gt;&lt;authors&gt;&lt;author&gt;Ahmed, Ibrahim Abdulrab&lt;/author&gt;&lt;author&gt;Senan, Ebrahim Mohammed&lt;/author&gt;&lt;author&gt;Rassem, Taha H&lt;/author&gt;&lt;author&gt;Ali, Mohammed AH&lt;/author&gt;&lt;author&gt;Shatnawi, Hamzeh Salameh Ahmad&lt;/author&gt;&lt;author&gt;Alwazer, Salwa Mutahar&lt;/author&gt;&lt;author&gt;Alshahrani, Mohammed&lt;/author&gt;&lt;/authors&gt;&lt;/contributors&gt;&lt;titles&gt;&lt;title&gt;Eye tracking-based diagnosis and early detection of autism spectrum disorder using machine learning and deep learning techniques&lt;/title&gt;&lt;secondary-title&gt;Electronics&lt;/secondary-title&gt;&lt;/titles&gt;&lt;periodical&gt;&lt;full-title&gt;Electronics&lt;/full-title&gt;&lt;/periodical&gt;&lt;pages&gt;530&lt;/pages&gt;&lt;volume&gt;11&lt;/volume&gt;&lt;number&gt;4&lt;/number&gt;&lt;dates&gt;&lt;year&gt;2022&lt;/year&gt;&lt;/dates&gt;&lt;isbn&gt;2079-9292&lt;/isbn&gt;&lt;urls&gt;&lt;/urls&gt;&lt;/record&gt;&lt;/Cite&gt;&lt;Cite&gt;&lt;Author&gt;Cilia&lt;/Author&gt;&lt;Year&gt;2021&lt;/Year&gt;&lt;RecNum&gt;27&lt;/RecNum&gt;&lt;record&gt;&lt;rec-number&gt;27&lt;/rec-number&gt;&lt;foreign-keys&gt;&lt;key app="EN" db-id="fs2td5ep0xptf3evta459xfq50xeadd2wedp" timestamp="1700032938"&gt;27&lt;/key&gt;&lt;/foreign-keys&gt;&lt;ref-type name="Journal Article"&gt;17&lt;/ref-type&gt;&lt;contributors&gt;&lt;authors&gt;&lt;author&gt;Cilia, Federica&lt;/author&gt;&lt;author&gt;Carette, Romuald&lt;/author&gt;&lt;author&gt;Elbattah, Mahmoud&lt;/author&gt;&lt;author&gt;Dequen, Gilles&lt;/author&gt;&lt;author&gt;Guérin, Jean-Luc&lt;/author&gt;&lt;author&gt;Bosche, Jérôme&lt;/author&gt;&lt;author&gt;Vandromme, Luc&lt;/author&gt;&lt;author&gt;Le Driant, Barbara&lt;/author&gt;&lt;/authors&gt;&lt;/contributors&gt;&lt;titles&gt;&lt;title&gt;Computer-aided screening of autism spectrum disorder: Eye-tracking study using data visualization and deep learning&lt;/title&gt;&lt;secondary-title&gt;JMIR human factors&lt;/secondary-title&gt;&lt;/titles&gt;&lt;periodical&gt;&lt;full-title&gt;JMIR human factors&lt;/full-title&gt;&lt;/periodical&gt;&lt;pages&gt;e27706&lt;/pages&gt;&lt;volume&gt;8&lt;/volume&gt;&lt;number&gt;4&lt;/number&gt;&lt;dates&gt;&lt;year&gt;2021&lt;/year&gt;&lt;/dates&gt;&lt;urls&gt;&lt;/urls&gt;&lt;/record&gt;&lt;/Cite&gt;&lt;/EndNote&gt;</w:instrText>
      </w:r>
      <w:r w:rsidR="00744680">
        <w:fldChar w:fldCharType="separate"/>
      </w:r>
      <w:r w:rsidR="00BC2A65">
        <w:rPr>
          <w:noProof/>
        </w:rPr>
        <w:t>[2</w:t>
      </w:r>
      <w:r w:rsidR="00B71BA1">
        <w:rPr>
          <w:noProof/>
        </w:rPr>
        <w:t>4</w:t>
      </w:r>
      <w:r w:rsidR="00BC2A65">
        <w:rPr>
          <w:noProof/>
        </w:rPr>
        <w:t>, 25]</w:t>
      </w:r>
      <w:r w:rsidR="00744680">
        <w:fldChar w:fldCharType="end"/>
      </w:r>
      <w:r w:rsidR="008E0669">
        <w:rPr>
          <w:rFonts w:hint="eastAsia"/>
        </w:rPr>
        <w:t>.</w:t>
      </w:r>
      <w:r w:rsidR="002F54A4" w:rsidRPr="002F54A4">
        <w:t xml:space="preserve"> </w:t>
      </w:r>
      <w:r w:rsidR="008E0669" w:rsidRPr="008E0669">
        <w:t>ASD, being a neurodevelopmental disorder, is associated with developmental alterations in both brain structure and facial tissues</w:t>
      </w:r>
      <w:r w:rsidR="00DD41F0">
        <w:rPr>
          <w:rFonts w:hint="eastAsia"/>
        </w:rPr>
        <w:t xml:space="preserve"> </w:t>
      </w:r>
      <w:r w:rsidR="008E0669">
        <w:fldChar w:fldCharType="begin"/>
      </w:r>
      <w:r w:rsidR="00BC2A65">
        <w:instrText xml:space="preserve"> ADDIN EN.CITE &lt;EndNote&gt;&lt;Cite&gt;&lt;Author&gt;Lakshmi Praveena&lt;/Author&gt;&lt;Year&gt;2020&lt;/Year&gt;&lt;RecNum&gt;50&lt;/RecNum&gt;&lt;DisplayText&gt;[26]&lt;/DisplayText&gt;&lt;record&gt;&lt;rec-number&gt;50&lt;/rec-number&gt;&lt;foreign-keys&gt;&lt;key app="EN" db-id="fs2td5ep0xptf3evta459xfq50xeadd2wedp" timestamp="1704715336"&gt;50&lt;/key&gt;&lt;/foreign-keys&gt;&lt;ref-type name="Conference Proceedings"&gt;10&lt;/ref-type&gt;&lt;contributors&gt;&lt;authors&gt;&lt;author&gt;Lakshmi Praveena, T&lt;/author&gt;&lt;author&gt;Muthu Lakshmi, NV&lt;/author&gt;&lt;/authors&gt;&lt;/contributors&gt;&lt;titles&gt;&lt;title&gt;A methodology for detecting ASD from facial images efficiently using artificial neural networks&lt;/title&gt;&lt;secondary-title&gt;Advances in Computational and Bio-Engineering: Proceeding of the International Conference on Computational and Bio Engineering, 2019, Volume 1&lt;/secondary-title&gt;&lt;/titles&gt;&lt;pages&gt;365-373&lt;/pages&gt;&lt;dates&gt;&lt;year&gt;2020&lt;/year&gt;&lt;/dates&gt;&lt;publisher&gt;Springer&lt;/publisher&gt;&lt;isbn&gt;3030469387&lt;/isbn&gt;&lt;urls&gt;&lt;/urls&gt;&lt;/record&gt;&lt;/Cite&gt;&lt;/EndNote&gt;</w:instrText>
      </w:r>
      <w:r w:rsidR="008E0669">
        <w:fldChar w:fldCharType="separate"/>
      </w:r>
      <w:r w:rsidR="00BC2A65">
        <w:rPr>
          <w:noProof/>
        </w:rPr>
        <w:t>[26]</w:t>
      </w:r>
      <w:r w:rsidR="008E0669">
        <w:fldChar w:fldCharType="end"/>
      </w:r>
      <w:r w:rsidR="008E0669" w:rsidRPr="008E0669">
        <w:t>. Accordingly, studies have delved into utilizing brain imaging techniques</w:t>
      </w:r>
      <w:r w:rsidR="00DD41F0">
        <w:rPr>
          <w:rFonts w:hint="eastAsia"/>
        </w:rPr>
        <w:t xml:space="preserve"> </w:t>
      </w:r>
      <w:r w:rsidR="00744680">
        <w:fldChar w:fldCharType="begin">
          <w:fldData xml:space="preserve">PEVuZE5vdGU+PENpdGU+PEF1dGhvcj5IZWluc2ZlbGQ8L0F1dGhvcj48WWVhcj4yMDE4PC9ZZWFy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=
</w:fldData>
        </w:fldChar>
      </w:r>
      <w:r w:rsidR="00BC2A65">
        <w:instrText xml:space="preserve"> ADDIN EN.CITE </w:instrText>
      </w:r>
      <w:r w:rsidR="00BC2A65">
        <w:fldChar w:fldCharType="begin">
          <w:fldData xml:space="preserve">PEVuZE5vdGU+PENpdGU+PEF1dGhvcj5IZWluc2ZlbGQ8L0F1dGhvcj48WWVhcj4yMDE4PC9ZZWFy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=
</w:fldData>
        </w:fldChar>
      </w:r>
      <w:r w:rsidR="00BC2A65">
        <w:instrText xml:space="preserve"> ADDIN EN.CITE.DATA </w:instrText>
      </w:r>
      <w:r w:rsidR="00BC2A65">
        <w:fldChar w:fldCharType="end"/>
      </w:r>
      <w:r w:rsidR="00744680">
        <w:fldChar w:fldCharType="separate"/>
      </w:r>
      <w:r w:rsidR="00BC2A65">
        <w:rPr>
          <w:noProof/>
        </w:rPr>
        <w:t>[27-29]</w:t>
      </w:r>
      <w:r w:rsidR="00744680">
        <w:fldChar w:fldCharType="end"/>
      </w:r>
      <w:r w:rsidR="002F54A4" w:rsidRPr="002F54A4">
        <w:t xml:space="preserve"> </w:t>
      </w:r>
      <w:r w:rsidR="008E0669" w:rsidRPr="008E0669">
        <w:t>and facial image</w:t>
      </w:r>
      <w:r w:rsidR="00BD1018" w:rsidRPr="00BD1018">
        <w:t xml:space="preserve"> analysis</w:t>
      </w:r>
      <w:r w:rsidR="00DD41F0">
        <w:rPr>
          <w:rFonts w:hint="eastAsia"/>
        </w:rPr>
        <w:t xml:space="preserve"> </w:t>
      </w:r>
      <w:r w:rsidR="008E0669">
        <w:fldChar w:fldCharType="begin"/>
      </w:r>
      <w:r w:rsidR="00BC2A65">
        <w:instrText xml:space="preserve"> ADDIN EN.CITE &lt;EndNote&gt;&lt;Cite&gt;&lt;Author&gt;Lakshmi Praveena&lt;/Author&gt;&lt;Year&gt;2020&lt;/Year&gt;&lt;RecNum&gt;50&lt;/RecNum&gt;&lt;DisplayText&gt;[26, 30]&lt;/DisplayText&gt;&lt;record&gt;&lt;rec-number&gt;50&lt;/rec-number&gt;&lt;foreign-keys&gt;&lt;key app="EN" db-id="fs2td5ep0xptf3evta459xfq50xeadd2wedp" timestamp="1704715336"&gt;50&lt;/key&gt;&lt;/foreign-keys&gt;&lt;ref-type name="Conference Proceedings"&gt;10&lt;/ref-type&gt;&lt;contributors&gt;&lt;authors&gt;&lt;author&gt;Lakshmi Praveena, T&lt;/author&gt;&lt;author&gt;Muthu Lakshmi, NV&lt;/author&gt;&lt;/authors&gt;&lt;/contributors&gt;&lt;titles&gt;&lt;title&gt;A methodology for detecting ASD from facial images efficiently using artificial neural networks&lt;/title&gt;&lt;secondary-title&gt;Advances in Computational and Bio-Engineering: Proceeding of the International Conference on Computational and Bio Engineering, 2019, Volume 1&lt;/secondary-title&gt;&lt;/titles&gt;&lt;pages&gt;365-373&lt;/pages&gt;&lt;dates&gt;&lt;year&gt;2020&lt;/year&gt;&lt;/dates&gt;&lt;publisher&gt;Springer&lt;/publisher&gt;&lt;isbn&gt;3030469387&lt;/isbn&gt;&lt;urls&gt;&lt;/urls&gt;&lt;/record&gt;&lt;/Cite&gt;&lt;Cite&gt;&lt;Author&gt;Mujeeb Rahman&lt;/Author&gt;&lt;Year&gt;2022&lt;/Year&gt;&lt;RecNum&gt;51&lt;/RecNum&gt;&lt;record&gt;&lt;rec-number&gt;51&lt;/rec-number&gt;&lt;foreign-keys&gt;&lt;key app="EN" db-id="fs2td5ep0xptf3evta459xfq50xeadd2wedp" timestamp="1704715420"&gt;51&lt;/key&gt;&lt;/foreign-keys&gt;&lt;ref-type name="Journal Article"&gt;17&lt;/ref-type&gt;&lt;contributors&gt;&lt;authors&gt;&lt;author&gt;Mujeeb Rahman, KK&lt;/author&gt;&lt;author&gt;Subashini, M Monica&lt;/author&gt;&lt;/authors&gt;&lt;/contributors&gt;&lt;titles&gt;&lt;title&gt;Identification of autism in children using static facial features and deep neural networks&lt;/title&gt;&lt;secondary-title&gt;Brain Sciences&lt;/secondary-title&gt;&lt;/titles&gt;&lt;periodical&gt;&lt;full-title&gt;Brain Sciences&lt;/full-title&gt;&lt;/periodical&gt;&lt;pages&gt;94&lt;/pages&gt;&lt;volume&gt;12&lt;/volume&gt;&lt;number&gt;1&lt;/number&gt;&lt;dates&gt;&lt;year&gt;2022&lt;/year&gt;&lt;/dates&gt;&lt;isbn&gt;2076-3425&lt;/isbn&gt;&lt;urls&gt;&lt;/urls&gt;&lt;/record&gt;&lt;/Cite&gt;&lt;/EndNote&gt;</w:instrText>
      </w:r>
      <w:r w:rsidR="008E0669">
        <w:fldChar w:fldCharType="separate"/>
      </w:r>
      <w:r w:rsidR="00BC2A65">
        <w:rPr>
          <w:noProof/>
        </w:rPr>
        <w:t>[26, 30]</w:t>
      </w:r>
      <w:r w:rsidR="008E0669">
        <w:fldChar w:fldCharType="end"/>
      </w:r>
      <w:r w:rsidR="008E0669" w:rsidRPr="008E0669">
        <w:t xml:space="preserve"> to contribute to ASD detection efforts.</w:t>
      </w:r>
      <w:r w:rsidR="008E0669">
        <w:rPr>
          <w:rFonts w:hint="eastAsia"/>
        </w:rPr>
        <w:t xml:space="preserve"> </w:t>
      </w:r>
      <w:r w:rsidR="008E0669" w:rsidRPr="008E0669">
        <w:t>Moreover, ASD frequently coexists with language impairments, prompting investigations into linguistic aspects for diagnostic insights. Researchers have leveraged speech spectrograms to discern patterns indicative of ASD</w:t>
      </w:r>
      <w:r w:rsidR="00DD41F0">
        <w:rPr>
          <w:rFonts w:hint="eastAsia"/>
        </w:rPr>
        <w:t xml:space="preserve"> </w:t>
      </w:r>
      <w:r w:rsidR="008E0669">
        <w:fldChar w:fldCharType="begin"/>
      </w:r>
      <w:r w:rsidR="00BC2A65">
        <w:instrText xml:space="preserve"> ADDIN EN.CITE &lt;EndNote&gt;&lt;Cite&gt;&lt;Author&gt;Zhou&lt;/Author&gt;&lt;Year&gt;2017&lt;/Year&gt;&lt;RecNum&gt;52&lt;/RecNum&gt;&lt;DisplayText&gt;[31]&lt;/DisplayText&gt;&lt;record&gt;&lt;rec-number&gt;52&lt;/rec-number&gt;&lt;foreign-keys&gt;&lt;key app="EN" db-id="fs2td5ep0xptf3evta459xfq50xeadd2wedp" timestamp="1704715621"&gt;52&lt;/key&gt;&lt;/foreign-keys&gt;&lt;ref-type name="Conference Proceedings"&gt;10&lt;/ref-type&gt;&lt;contributors&gt;&lt;authors&gt;&lt;author&gt;Zhou, Tianyan&lt;/author&gt;&lt;author&gt;Xie, Y&lt;/author&gt;&lt;author&gt;Zou, Xiaobing&lt;/author&gt;&lt;author&gt;Li, Ming&lt;/author&gt;&lt;/authors&gt;&lt;/contributors&gt;&lt;titles&gt;&lt;title&gt;An automated assessment framework for speech abnormalities related to autism spectrum disorder&lt;/title&gt;&lt;secondary-title&gt;3rd International Workshop on Affective Social Multimedia Computing (ASMMC)&lt;/secondary-title&gt;&lt;/titles&gt;&lt;dates&gt;&lt;year&gt;2017&lt;/year&gt;&lt;/dates&gt;&lt;urls&gt;&lt;/urls&gt;&lt;/record&gt;&lt;/Cite&gt;&lt;/EndNote&gt;</w:instrText>
      </w:r>
      <w:r w:rsidR="008E0669">
        <w:fldChar w:fldCharType="separate"/>
      </w:r>
      <w:r w:rsidR="00BC2A65">
        <w:rPr>
          <w:noProof/>
        </w:rPr>
        <w:t>[31]</w:t>
      </w:r>
      <w:r w:rsidR="008E0669">
        <w:fldChar w:fldCharType="end"/>
      </w:r>
      <w:r w:rsidR="008E0669" w:rsidRPr="008E0669">
        <w:t>, and natural language processing techniques have been applied to analyze narrative expressions for potential ASD markers</w:t>
      </w:r>
      <w:r w:rsidR="00DD41F0">
        <w:rPr>
          <w:rFonts w:hint="eastAsia"/>
        </w:rPr>
        <w:t xml:space="preserve"> </w:t>
      </w:r>
      <w:r w:rsidR="00193463">
        <w:fldChar w:fldCharType="begin"/>
      </w:r>
      <w:r w:rsidR="00BC2A65">
        <w:instrText xml:space="preserve"> ADDIN EN.CITE &lt;EndNote&gt;&lt;Cite&gt;&lt;Author&gt;Chojnicka&lt;/Author&gt;&lt;Year&gt;2020&lt;/Year&gt;&lt;RecNum&gt;53&lt;/RecNum&gt;&lt;DisplayText&gt;[32]&lt;/DisplayText&gt;&lt;record&gt;&lt;rec-number&gt;53&lt;/rec-number&gt;&lt;foreign-keys&gt;&lt;key app="EN" db-id="fs2td5ep0xptf3evta459xfq50xeadd2wedp" timestamp="1704715705"&gt;53&lt;/key&gt;&lt;/foreign-keys&gt;&lt;ref-type name="Journal Article"&gt;17&lt;/ref-type&gt;&lt;contributors&gt;&lt;authors&gt;&lt;author&gt;Chojnicka, Izabela&lt;/author&gt;&lt;author&gt;Wawer, Aleksander&lt;/author&gt;&lt;/authors&gt;&lt;/contributors&gt;&lt;titles&gt;&lt;title&gt;Social language in autism spectrum disorder: A computational analysis of sentiment and linguistic abstraction&lt;/title&gt;&lt;secondary-title&gt;PLoS One&lt;/secondary-title&gt;&lt;/titles&gt;&lt;periodical&gt;&lt;full-title&gt;PLoS One&lt;/full-title&gt;&lt;/periodical&gt;&lt;pages&gt;e0229985&lt;/pages&gt;&lt;volume&gt;15&lt;/volume&gt;&lt;number&gt;3&lt;/number&gt;&lt;dates&gt;&lt;year&gt;2020&lt;/year&gt;&lt;/dates&gt;&lt;isbn&gt;1932-6203&lt;/isbn&gt;&lt;urls&gt;&lt;/urls&gt;&lt;/record&gt;&lt;/Cite&gt;&lt;/EndNote&gt;</w:instrText>
      </w:r>
      <w:r w:rsidR="00193463">
        <w:fldChar w:fldCharType="separate"/>
      </w:r>
      <w:r w:rsidR="00BC2A65">
        <w:rPr>
          <w:noProof/>
        </w:rPr>
        <w:t>[32]</w:t>
      </w:r>
      <w:r w:rsidR="00193463">
        <w:fldChar w:fldCharType="end"/>
      </w:r>
      <w:r w:rsidR="008E0669" w:rsidRPr="008E0669">
        <w:t>. This multifaceted approach recognizes the heterogeneity of ASD symptoms and aims to capture the disorder's varied manifestations through a combination of data sources and analytical methods.</w:t>
      </w:r>
      <w:r w:rsidR="00193463" w:rsidRPr="00193463">
        <w:t xml:space="preserve"> These modalities offer valuable insights into neurodevelopmental patterns and cognitive processes associated with ASD. Over the years, researchers have extensively explored the potential of these advanced technologies to enhance our understanding of ASD and contribute to early and accurate diagnosis.</w:t>
      </w:r>
    </w:p>
    <w:p w14:paraId="5018BA02" w14:textId="2BA34F15" w:rsidR="007134F4" w:rsidRDefault="00A90160" w:rsidP="008B2C62">
      <w:pPr>
        <w:spacing w:line="360" w:lineRule="auto"/>
        <w:ind w:firstLine="425"/>
      </w:pPr>
      <w:r w:rsidRPr="00A90160">
        <w:t>Autistic children encounter difficulties initiating actions that result in subsequent movements or ultimate goals, making them notably challenged in tasks involving sequential motor skills</w:t>
      </w:r>
      <w:r>
        <w:t xml:space="preserve"> </w:t>
      </w:r>
      <w:r>
        <w:fldChar w:fldCharType="begin"/>
      </w:r>
      <w:r>
        <w:instrText xml:space="preserve"> ADDIN EN.CITE &lt;EndNote&gt;&lt;Cite&gt;&lt;Author&gt;Chen&lt;/Author&gt;&lt;Year&gt;2019&lt;/Year&gt;&lt;RecNum&gt;42&lt;/RecNum&gt;&lt;DisplayText&gt;[9]&lt;/DisplayText&gt;&lt;record&gt;&lt;rec-number&gt;42&lt;/rec-number&gt;&lt;foreign-keys&gt;&lt;key app="EN" db-id="fs2td5ep0xptf3evta459xfq50xeadd2wedp" timestamp="1702555768"&gt;42&lt;/key&gt;&lt;/foreign-keys&gt;&lt;ref-type name="Journal Article"&gt;17&lt;/ref-type&gt;&lt;contributors&gt;&lt;authors&gt;&lt;author&gt;Chen, Li-Chiou&lt;/author&gt;&lt;author&gt;Su, Wan-Chun&lt;/author&gt;&lt;author&gt;Ho, Tzu-Lin&lt;/author&gt;&lt;author&gt;Lu, Lu&lt;/author&gt;&lt;author&gt;Tsai, Wen-Che&lt;/author&gt;&lt;author&gt;Chiu, Yen-Nan&lt;/author&gt;&lt;author&gt;Jeng, Suh-Fang&lt;/author&gt;&lt;/authors&gt;&lt;/contributors&gt;&lt;titles&gt;&lt;title&gt;Postural control and interceptive skills in children with autism spectrum disorder&lt;/title&gt;&lt;secondary-title&gt;Physical Therapy&lt;/secondary-title&gt;&lt;/titles&gt;&lt;periodical&gt;&lt;full-title&gt;Physical Therapy&lt;/full-title&gt;&lt;/periodical&gt;&lt;pages&gt;1231-1241&lt;/pages&gt;&lt;volume&gt;99&lt;/volume&gt;&lt;number&gt;9&lt;/number&gt;&lt;dates&gt;&lt;year&gt;2019&lt;/year&gt;&lt;/dates&gt;&lt;isbn&gt;0031-9023&lt;/isbn&gt;&lt;urls&gt;&lt;/urls&gt;&lt;/record&gt;&lt;/Cite&gt;&lt;/EndNote&gt;</w:instrText>
      </w:r>
      <w:r>
        <w:fldChar w:fldCharType="separate"/>
      </w:r>
      <w:r>
        <w:rPr>
          <w:noProof/>
        </w:rPr>
        <w:t>[9]</w:t>
      </w:r>
      <w:r>
        <w:fldChar w:fldCharType="end"/>
      </w:r>
      <w:r w:rsidRPr="00A90160">
        <w:t>. Handwriting is one such task. For example, a deviation in the initial stroke can impact the entire word's positioning.</w:t>
      </w:r>
      <w:r>
        <w:t xml:space="preserve"> </w:t>
      </w:r>
      <w:r w:rsidR="008B2C62" w:rsidRPr="008B2C62">
        <w:t xml:space="preserve">Handwriting analysis offers </w:t>
      </w:r>
      <w:r w:rsidR="006A4539">
        <w:lastRenderedPageBreak/>
        <w:t xml:space="preserve">insights </w:t>
      </w:r>
      <w:r w:rsidR="008B2C62" w:rsidRPr="008B2C62">
        <w:t xml:space="preserve">into a child's motor control, coordination, and cognitive processes during </w:t>
      </w:r>
      <w:r w:rsidR="006A4539">
        <w:t xml:space="preserve">such </w:t>
      </w:r>
      <w:r w:rsidR="008B2C62" w:rsidRPr="008B2C62">
        <w:t xml:space="preserve">a task. The subtleties in stroke irregularities, letter shapes, and overall handwriting style may serve as potential indicators of neurodevelopmental variations </w:t>
      </w:r>
      <w:r w:rsidR="006A4539">
        <w:t xml:space="preserve">that are </w:t>
      </w:r>
      <w:r w:rsidR="008B2C62" w:rsidRPr="008B2C62">
        <w:t>characteristic</w:t>
      </w:r>
      <w:r w:rsidR="00BD1018">
        <w:t>s</w:t>
      </w:r>
      <w:r w:rsidR="008B2C62" w:rsidRPr="008B2C62">
        <w:t xml:space="preserve"> of ASD. By focusing on this </w:t>
      </w:r>
      <w:r w:rsidR="006A4539">
        <w:t>relatively observable</w:t>
      </w:r>
      <w:r w:rsidR="008B2C62" w:rsidRPr="008B2C62">
        <w:t xml:space="preserve"> aspect of a child's behavior, our study aims to contribute to the growing body of research exploring unconventional yet promising avenues for ASD detection.</w:t>
      </w:r>
      <w:r w:rsidR="008B2C62">
        <w:t xml:space="preserve"> </w:t>
      </w:r>
      <w:r w:rsidR="007134F4" w:rsidRPr="007134F4">
        <w:t xml:space="preserve">In the study conducted by </w:t>
      </w:r>
      <w:proofErr w:type="spellStart"/>
      <w:r w:rsidR="007134F4" w:rsidRPr="007134F4">
        <w:t>Beversdorf</w:t>
      </w:r>
      <w:proofErr w:type="spellEnd"/>
      <w:r w:rsidR="007134F4" w:rsidRPr="007134F4">
        <w:t xml:space="preserve"> et al.</w:t>
      </w:r>
      <w:r w:rsidR="007134F4">
        <w:rPr>
          <w:rFonts w:hint="eastAsia"/>
        </w:rPr>
        <w:t xml:space="preserve"> </w:t>
      </w:r>
      <w:r w:rsidR="007134F4">
        <w:fldChar w:fldCharType="begin"/>
      </w:r>
      <w:r w:rsidR="00A26960">
        <w:instrText xml:space="preserve"> ADDIN EN.CITE &lt;EndNote&gt;&lt;Cite&gt;&lt;Author&gt;Beversdorf&lt;/Author&gt;&lt;Year&gt;2001&lt;/Year&gt;&lt;RecNum&gt;54&lt;/RecNum&gt;&lt;DisplayText&gt;[17]&lt;/DisplayText&gt;&lt;record&gt;&lt;rec-number&gt;54&lt;/rec-number&gt;&lt;foreign-keys&gt;&lt;key app="EN" db-id="fs2td5ep0xptf3evta459xfq50xeadd2wedp" timestamp="1704719769"&gt;54&lt;/key&gt;&lt;/foreign-keys&gt;&lt;ref-type name="Journal Article"&gt;17&lt;/ref-type&gt;&lt;contributors&gt;&lt;authors&gt;&lt;author&gt;Beversdorf, David Q&lt;/author&gt;&lt;author&gt;Anderson, Jeffrey M&lt;/author&gt;&lt;author&gt;Manning, Susan E&lt;/author&gt;&lt;author&gt;Anderson, Sheri L&lt;/author&gt;&lt;author&gt;Nordgren, Richard E&lt;/author&gt;&lt;author&gt;Felopulos, Gretchen J&lt;/author&gt;&lt;author&gt;Bauman, Margaret L&lt;/author&gt;&lt;/authors&gt;&lt;/contributors&gt;&lt;titles&gt;&lt;title&gt;Brief report: macrographia in high-functioning adults with autism spectrum disorder&lt;/title&gt;&lt;secondary-title&gt;Journal of Autism and developmental disorders&lt;/secondary-title&gt;&lt;/titles&gt;&lt;periodical&gt;&lt;full-title&gt;Journal of autism and developmental disorders&lt;/full-title&gt;&lt;/periodical&gt;&lt;pages&gt;97-101&lt;/pages&gt;&lt;volume&gt;31&lt;/volume&gt;&lt;dates&gt;&lt;year&gt;2001&lt;/year&gt;&lt;/dates&gt;&lt;isbn&gt;0162-3257&lt;/isbn&gt;&lt;urls&gt;&lt;/urls&gt;&lt;/record&gt;&lt;/Cite&gt;&lt;/EndNote&gt;</w:instrText>
      </w:r>
      <w:r w:rsidR="007134F4">
        <w:fldChar w:fldCharType="separate"/>
      </w:r>
      <w:r w:rsidR="00A26960">
        <w:rPr>
          <w:noProof/>
        </w:rPr>
        <w:t>[17]</w:t>
      </w:r>
      <w:r w:rsidR="007134F4">
        <w:fldChar w:fldCharType="end"/>
      </w:r>
      <w:r w:rsidR="007134F4" w:rsidRPr="007134F4">
        <w:t xml:space="preserve">, an examination of handwriting samples from adults with and without ASD revealed a noteworthy difference in letter size between the ASD group and the control </w:t>
      </w:r>
      <w:r w:rsidR="006A4539">
        <w:t xml:space="preserve">TD </w:t>
      </w:r>
      <w:r w:rsidR="007134F4" w:rsidRPr="007134F4">
        <w:t>group. Specifically, individuals with ASD tended to produce significantly larger letters compared to their counterparts.</w:t>
      </w:r>
      <w:r w:rsidR="007134F4">
        <w:rPr>
          <w:rFonts w:hint="eastAsia"/>
        </w:rPr>
        <w:t xml:space="preserve"> </w:t>
      </w:r>
      <w:r w:rsidR="007134F4" w:rsidRPr="007134F4">
        <w:t>Another relevant study by Johnson et al.</w:t>
      </w:r>
      <w:r w:rsidR="007134F4">
        <w:rPr>
          <w:rFonts w:hint="eastAsia"/>
        </w:rPr>
        <w:t xml:space="preserve"> </w:t>
      </w:r>
      <w:r w:rsidR="007134F4">
        <w:fldChar w:fldCharType="begin"/>
      </w:r>
      <w:r w:rsidR="00A26960">
        <w:instrText xml:space="preserve"> ADDIN EN.CITE &lt;EndNote&gt;&lt;Cite&gt;&lt;Author&gt;Johnson&lt;/Author&gt;&lt;Year&gt;2013&lt;/Year&gt;&lt;RecNum&gt;55&lt;/RecNum&gt;&lt;DisplayText&gt;[18]&lt;/DisplayText&gt;&lt;record&gt;&lt;rec-number&gt;55&lt;/rec-number&gt;&lt;foreign-keys&gt;&lt;key app="EN" db-id="fs2td5ep0xptf3evta459xfq50xeadd2wedp" timestamp="1704719846"&gt;55&lt;/key&gt;&lt;/foreign-keys&gt;&lt;ref-type name="Journal Article"&gt;17&lt;/ref-type&gt;&lt;contributors&gt;&lt;authors&gt;&lt;author&gt;Johnson, Beth P&lt;/author&gt;&lt;author&gt;Papadopoulos, Nicole&lt;/author&gt;&lt;author&gt;Fielding, Joanne&lt;/author&gt;&lt;author&gt;Tonge, Bruce&lt;/author&gt;&lt;author&gt;Phillips, James G&lt;/author&gt;&lt;author&gt;Rinehart, Nicole J&lt;/author&gt;&lt;/authors&gt;&lt;/contributors&gt;&lt;titles&gt;&lt;title&gt;A quantitative comparison of handwriting in children with high-functioning autism and attention deficit hyperactivity disorder&lt;/title&gt;&lt;secondary-title&gt;Research in autism spectrum disorders&lt;/secondary-title&gt;&lt;/titles&gt;&lt;periodical&gt;&lt;full-title&gt;Research in autism spectrum disorders&lt;/full-title&gt;&lt;/periodical&gt;&lt;pages&gt;1638-1646&lt;/pages&gt;&lt;volume&gt;7&lt;/volume&gt;&lt;number&gt;12&lt;/number&gt;&lt;dates&gt;&lt;year&gt;2013&lt;/year&gt;&lt;/dates&gt;&lt;isbn&gt;1750-9467&lt;/isbn&gt;&lt;urls&gt;&lt;/urls&gt;&lt;/record&gt;&lt;/Cite&gt;&lt;/EndNote&gt;</w:instrText>
      </w:r>
      <w:r w:rsidR="007134F4">
        <w:fldChar w:fldCharType="separate"/>
      </w:r>
      <w:r w:rsidR="00A26960">
        <w:rPr>
          <w:noProof/>
        </w:rPr>
        <w:t>[18]</w:t>
      </w:r>
      <w:r w:rsidR="007134F4">
        <w:fldChar w:fldCharType="end"/>
      </w:r>
      <w:r w:rsidR="007134F4" w:rsidRPr="007134F4">
        <w:t xml:space="preserve"> focused on autistic children and shed light on spatial aspects of their handwriting. The research disclosed that autistic children exhibited poorer spatial arrangement in their handwriting when compared to </w:t>
      </w:r>
      <w:r w:rsidR="00BD1018">
        <w:t>TD</w:t>
      </w:r>
      <w:r w:rsidR="007134F4" w:rsidRPr="007134F4">
        <w:t xml:space="preserve"> children. This indicates challenges in organizing and spacing characters appropriately on the writing surface, suggesting that spatial arrangement might be a distinctive feature in the handwriting of individuals with ASD.</w:t>
      </w:r>
    </w:p>
    <w:p w14:paraId="143B5CD2" w14:textId="00C013A9" w:rsidR="00C77A1C" w:rsidRDefault="00F11779" w:rsidP="007134F4">
      <w:pPr>
        <w:spacing w:line="360" w:lineRule="auto"/>
        <w:ind w:firstLine="425"/>
        <w:rPr>
          <w:rFonts w:cs="Times New Roman"/>
          <w:szCs w:val="24"/>
        </w:rPr>
      </w:pPr>
      <w:proofErr w:type="spellStart"/>
      <w:r w:rsidRPr="00F11779">
        <w:rPr>
          <w:rFonts w:cs="Times New Roman"/>
          <w:szCs w:val="24"/>
        </w:rPr>
        <w:t>Hendr</w:t>
      </w:r>
      <w:proofErr w:type="spellEnd"/>
      <w:r w:rsidRPr="00F11779">
        <w:rPr>
          <w:rFonts w:cs="Times New Roman"/>
          <w:szCs w:val="24"/>
        </w:rPr>
        <w:t xml:space="preserve"> et al.</w:t>
      </w:r>
      <w:r w:rsidR="00007A8A">
        <w:rPr>
          <w:rFonts w:cs="Times New Roman"/>
          <w:szCs w:val="24"/>
        </w:rPr>
        <w:t xml:space="preserve"> </w:t>
      </w:r>
      <w:r>
        <w:rPr>
          <w:rFonts w:cs="Times New Roman"/>
          <w:szCs w:val="24"/>
        </w:rPr>
        <w:fldChar w:fldCharType="begin"/>
      </w:r>
      <w:r w:rsidR="00BC2A65">
        <w:rPr>
          <w:rFonts w:cs="Times New Roman"/>
          <w:szCs w:val="24"/>
        </w:rPr>
        <w:instrText xml:space="preserve"> ADDIN EN.CITE &lt;EndNote&gt;&lt;Cite&gt;&lt;Author&gt;Hendr&lt;/Author&gt;&lt;Year&gt;2023&lt;/Year&gt;&lt;RecNum&gt;25&lt;/RecNum&gt;&lt;DisplayText&gt;[33]&lt;/DisplayText&gt;&lt;record&gt;&lt;rec-number&gt;25&lt;/rec-number&gt;&lt;foreign-keys&gt;&lt;key app="EN" db-id="fs2td5ep0xptf3evta459xfq50xeadd2wedp" timestamp="1699943251"&gt;25&lt;/key&gt;&lt;/foreign-keys&gt;&lt;ref-type name="Journal Article"&gt;17&lt;/ref-type&gt;&lt;contributors&gt;&lt;authors&gt;&lt;author&gt;Hendr, Amna&lt;/author&gt;&lt;author&gt;Ozgunalp, Umar&lt;/author&gt;&lt;author&gt;Erbilek Kaya, Meryem&lt;/author&gt;&lt;/authors&gt;&lt;/contributors&gt;&lt;titles&gt;&lt;title&gt;Diagnosis of Autism Spectrum Disorder Using Convolutional Neural Networks&lt;/title&gt;&lt;secondary-title&gt;Electronics&lt;/secondary-title&gt;&lt;/titles&gt;&lt;periodical&gt;&lt;full-title&gt;Electronics&lt;/full-title&gt;&lt;/periodical&gt;&lt;pages&gt;612&lt;/pages&gt;&lt;volume&gt;12&lt;/volume&gt;&lt;number&gt;3&lt;/number&gt;&lt;dates&gt;&lt;year&gt;2023&lt;/year&gt;&lt;/dates&gt;&lt;isbn&gt;2079-9292&lt;/isbn&gt;&lt;urls&gt;&lt;/urls&gt;&lt;/record&gt;&lt;/Cite&gt;&lt;/EndNote&gt;</w:instrText>
      </w:r>
      <w:r>
        <w:rPr>
          <w:rFonts w:cs="Times New Roman"/>
          <w:szCs w:val="24"/>
        </w:rPr>
        <w:fldChar w:fldCharType="separate"/>
      </w:r>
      <w:r w:rsidR="00BC2A65">
        <w:rPr>
          <w:rFonts w:cs="Times New Roman"/>
          <w:noProof/>
          <w:szCs w:val="24"/>
        </w:rPr>
        <w:t>[33]</w:t>
      </w:r>
      <w:r>
        <w:rPr>
          <w:rFonts w:cs="Times New Roman"/>
          <w:szCs w:val="24"/>
        </w:rPr>
        <w:fldChar w:fldCharType="end"/>
      </w:r>
      <w:r w:rsidRPr="00F11779">
        <w:rPr>
          <w:rFonts w:cs="Times New Roman"/>
          <w:szCs w:val="24"/>
        </w:rPr>
        <w:t xml:space="preserve"> collected data from 104 participants, comprising </w:t>
      </w:r>
      <w:r w:rsidR="008F2060">
        <w:rPr>
          <w:rFonts w:cs="Times New Roman"/>
          <w:szCs w:val="24"/>
        </w:rPr>
        <w:t xml:space="preserve">of </w:t>
      </w:r>
      <w:r w:rsidRPr="00F11779">
        <w:rPr>
          <w:rFonts w:cs="Times New Roman"/>
          <w:szCs w:val="24"/>
        </w:rPr>
        <w:t>51 individuals with</w:t>
      </w:r>
      <w:r>
        <w:rPr>
          <w:rFonts w:cs="Times New Roman"/>
          <w:szCs w:val="24"/>
        </w:rPr>
        <w:t xml:space="preserve"> </w:t>
      </w:r>
      <w:r w:rsidRPr="00F11779">
        <w:rPr>
          <w:rFonts w:cs="Times New Roman"/>
          <w:szCs w:val="24"/>
        </w:rPr>
        <w:t>ASD and 53 without ASD. Each participant completed a total of 18 tasks, encompassing shapes, numbers, and English, as illustrated in Figure 3.</w:t>
      </w:r>
      <w:r w:rsidR="008B2C62">
        <w:rPr>
          <w:rFonts w:cs="Times New Roman"/>
          <w:szCs w:val="24"/>
        </w:rPr>
        <w:t xml:space="preserve"> </w:t>
      </w:r>
      <w:r w:rsidR="008B2C62" w:rsidRPr="008B2C62">
        <w:rPr>
          <w:rFonts w:cs="Times New Roman"/>
          <w:szCs w:val="24"/>
        </w:rPr>
        <w:t xml:space="preserve">The tasks </w:t>
      </w:r>
      <w:r w:rsidR="008F2060">
        <w:rPr>
          <w:rFonts w:cs="Times New Roman"/>
          <w:szCs w:val="24"/>
        </w:rPr>
        <w:t>were</w:t>
      </w:r>
      <w:r w:rsidR="008F2060" w:rsidRPr="008B2C62">
        <w:rPr>
          <w:rFonts w:cs="Times New Roman"/>
          <w:szCs w:val="24"/>
        </w:rPr>
        <w:t xml:space="preserve"> </w:t>
      </w:r>
      <w:r w:rsidR="008B2C62" w:rsidRPr="008B2C62">
        <w:rPr>
          <w:rFonts w:cs="Times New Roman"/>
          <w:szCs w:val="24"/>
        </w:rPr>
        <w:t>divided into</w:t>
      </w:r>
      <w:r w:rsidR="000E0EB1">
        <w:rPr>
          <w:rFonts w:cs="Times New Roman"/>
          <w:szCs w:val="24"/>
        </w:rPr>
        <w:t xml:space="preserve"> three</w:t>
      </w:r>
      <w:r w:rsidR="008B2C62" w:rsidRPr="008B2C62">
        <w:rPr>
          <w:rFonts w:cs="Times New Roman"/>
          <w:szCs w:val="24"/>
        </w:rPr>
        <w:t xml:space="preserve"> set</w:t>
      </w:r>
      <w:r w:rsidR="000E0EB1">
        <w:rPr>
          <w:rFonts w:cs="Times New Roman"/>
          <w:szCs w:val="24"/>
        </w:rPr>
        <w:t>s</w:t>
      </w:r>
      <w:r w:rsidR="008B2C62" w:rsidRPr="008B2C62">
        <w:rPr>
          <w:rFonts w:cs="Times New Roman"/>
          <w:szCs w:val="24"/>
        </w:rPr>
        <w:t>, each set focusing on different instructions. The initial three tasks instruct</w:t>
      </w:r>
      <w:r w:rsidR="008F2060">
        <w:rPr>
          <w:rFonts w:cs="Times New Roman"/>
          <w:szCs w:val="24"/>
        </w:rPr>
        <w:t>ed</w:t>
      </w:r>
      <w:r w:rsidR="008B2C62" w:rsidRPr="008B2C62">
        <w:rPr>
          <w:rFonts w:cs="Times New Roman"/>
          <w:szCs w:val="24"/>
        </w:rPr>
        <w:t xml:space="preserve"> participants to draw circles, triangles, and squares within provided outlines. Subsequently, tasks 4 to 6 require</w:t>
      </w:r>
      <w:r w:rsidR="008F2060">
        <w:rPr>
          <w:rFonts w:cs="Times New Roman"/>
          <w:szCs w:val="24"/>
        </w:rPr>
        <w:t>d</w:t>
      </w:r>
      <w:r w:rsidR="008B2C62" w:rsidRPr="008B2C62">
        <w:rPr>
          <w:rFonts w:cs="Times New Roman"/>
          <w:szCs w:val="24"/>
        </w:rPr>
        <w:t xml:space="preserve"> participants to draw circles, triangles, and squares without the presence of outlines. Moving on, tasks 7 to 9 instruct</w:t>
      </w:r>
      <w:r w:rsidR="008F2060">
        <w:rPr>
          <w:rFonts w:cs="Times New Roman"/>
          <w:szCs w:val="24"/>
        </w:rPr>
        <w:t>ed</w:t>
      </w:r>
      <w:r w:rsidR="008B2C62" w:rsidRPr="008B2C62">
        <w:rPr>
          <w:rFonts w:cs="Times New Roman"/>
          <w:szCs w:val="24"/>
        </w:rPr>
        <w:t xml:space="preserve"> participants to write the numerals 1,</w:t>
      </w:r>
      <w:r w:rsidR="008F2060">
        <w:rPr>
          <w:rFonts w:cs="Times New Roman"/>
          <w:szCs w:val="24"/>
        </w:rPr>
        <w:t xml:space="preserve"> </w:t>
      </w:r>
      <w:r w:rsidR="008B2C62" w:rsidRPr="008B2C62">
        <w:rPr>
          <w:rFonts w:cs="Times New Roman"/>
          <w:szCs w:val="24"/>
        </w:rPr>
        <w:t>2,</w:t>
      </w:r>
      <w:r w:rsidR="008F2060">
        <w:rPr>
          <w:rFonts w:cs="Times New Roman"/>
          <w:szCs w:val="24"/>
        </w:rPr>
        <w:t xml:space="preserve"> </w:t>
      </w:r>
      <w:r w:rsidR="008B2C62" w:rsidRPr="008B2C62">
        <w:rPr>
          <w:rFonts w:cs="Times New Roman"/>
          <w:szCs w:val="24"/>
        </w:rPr>
        <w:t>3,</w:t>
      </w:r>
      <w:r w:rsidR="008F2060">
        <w:rPr>
          <w:rFonts w:cs="Times New Roman"/>
          <w:szCs w:val="24"/>
        </w:rPr>
        <w:t xml:space="preserve"> </w:t>
      </w:r>
      <w:r w:rsidR="008B2C62" w:rsidRPr="008B2C62">
        <w:rPr>
          <w:rFonts w:cs="Times New Roman"/>
          <w:szCs w:val="24"/>
        </w:rPr>
        <w:t>4,</w:t>
      </w:r>
      <w:r w:rsidR="008F2060">
        <w:rPr>
          <w:rFonts w:cs="Times New Roman"/>
          <w:szCs w:val="24"/>
        </w:rPr>
        <w:t xml:space="preserve"> and </w:t>
      </w:r>
      <w:r w:rsidR="008B2C62" w:rsidRPr="008B2C62">
        <w:rPr>
          <w:rFonts w:cs="Times New Roman"/>
          <w:szCs w:val="24"/>
        </w:rPr>
        <w:t>5 using ruled lines. Tasks 10 to 12 maintain</w:t>
      </w:r>
      <w:r w:rsidR="008F2060">
        <w:rPr>
          <w:rFonts w:cs="Times New Roman"/>
          <w:szCs w:val="24"/>
        </w:rPr>
        <w:t>ed</w:t>
      </w:r>
      <w:r w:rsidR="008B2C62" w:rsidRPr="008B2C62">
        <w:rPr>
          <w:rFonts w:cs="Times New Roman"/>
          <w:szCs w:val="24"/>
        </w:rPr>
        <w:t xml:space="preserve"> a similar theme </w:t>
      </w:r>
      <w:r w:rsidR="00FB4F96">
        <w:rPr>
          <w:rFonts w:cs="Times New Roman"/>
          <w:szCs w:val="24"/>
        </w:rPr>
        <w:t>without</w:t>
      </w:r>
      <w:r w:rsidR="008B2C62" w:rsidRPr="008B2C62">
        <w:rPr>
          <w:rFonts w:cs="Times New Roman"/>
          <w:szCs w:val="24"/>
        </w:rPr>
        <w:t xml:space="preserve"> ruled lines. Likewise, tasks 13 to 15 and tasks 16 to 18 instruct</w:t>
      </w:r>
      <w:r w:rsidR="008F2060">
        <w:rPr>
          <w:rFonts w:cs="Times New Roman"/>
          <w:szCs w:val="24"/>
        </w:rPr>
        <w:t>ed</w:t>
      </w:r>
      <w:r w:rsidR="008B2C62" w:rsidRPr="008B2C62">
        <w:rPr>
          <w:rFonts w:cs="Times New Roman"/>
          <w:szCs w:val="24"/>
        </w:rPr>
        <w:t xml:space="preserve"> participants to write the phrases </w:t>
      </w:r>
      <w:r w:rsidR="005F243C">
        <w:rPr>
          <w:rFonts w:cs="Times New Roman"/>
          <w:szCs w:val="24"/>
        </w:rPr>
        <w:t>“</w:t>
      </w:r>
      <w:r w:rsidR="008B2C62" w:rsidRPr="008B2C62">
        <w:rPr>
          <w:rFonts w:cs="Times New Roman"/>
          <w:szCs w:val="24"/>
        </w:rPr>
        <w:t>cat and dog</w:t>
      </w:r>
      <w:r w:rsidR="005F243C">
        <w:rPr>
          <w:rFonts w:cs="Times New Roman"/>
          <w:szCs w:val="24"/>
        </w:rPr>
        <w:t>”</w:t>
      </w:r>
      <w:r w:rsidR="008B2C62" w:rsidRPr="008B2C62">
        <w:rPr>
          <w:rFonts w:cs="Times New Roman"/>
          <w:szCs w:val="24"/>
        </w:rPr>
        <w:t xml:space="preserve"> with and without the guidance of ruled </w:t>
      </w:r>
      <w:r w:rsidR="008B2C62" w:rsidRPr="008B2C62">
        <w:rPr>
          <w:rFonts w:cs="Times New Roman"/>
          <w:szCs w:val="24"/>
        </w:rPr>
        <w:lastRenderedPageBreak/>
        <w:t>lines, respectively.</w:t>
      </w:r>
    </w:p>
    <w:p w14:paraId="515EF626" w14:textId="77777777" w:rsidR="00F11779" w:rsidRDefault="00F11779" w:rsidP="00F11779">
      <w:pPr>
        <w:keepNext/>
        <w:spacing w:line="360" w:lineRule="auto"/>
      </w:pPr>
      <w:r>
        <w:rPr>
          <w:rFonts w:cs="Times New Roman"/>
          <w:noProof/>
          <w:szCs w:val="24"/>
        </w:rPr>
        <w:drawing>
          <wp:inline distT="0" distB="0" distL="0" distR="0" wp14:anchorId="174A18FF" wp14:editId="15FCDDFB">
            <wp:extent cx="4465320" cy="6252741"/>
            <wp:effectExtent l="0" t="0" r="0" b="0"/>
            <wp:docPr id="170315424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98987" cy="6299884"/>
                    </a:xfrm>
                    <a:prstGeom prst="rect">
                      <a:avLst/>
                    </a:prstGeom>
                    <a:noFill/>
                    <a:ln>
                      <a:noFill/>
                    </a:ln>
                  </pic:spPr>
                </pic:pic>
              </a:graphicData>
            </a:graphic>
          </wp:inline>
        </w:drawing>
      </w:r>
    </w:p>
    <w:p w14:paraId="09CE5073" w14:textId="7909857C" w:rsidR="00F11779" w:rsidRDefault="00F11779" w:rsidP="00F11779">
      <w:pPr>
        <w:pStyle w:val="af2"/>
      </w:pPr>
      <w:bookmarkStart w:id="13" w:name="_Toc157447890"/>
      <w:r>
        <w:t xml:space="preserve">Figure </w:t>
      </w:r>
      <w:r w:rsidR="00F22773">
        <w:rPr>
          <w:noProof/>
        </w:rPr>
        <w:fldChar w:fldCharType="begin"/>
      </w:r>
      <w:r w:rsidR="00F22773">
        <w:rPr>
          <w:noProof/>
        </w:rPr>
        <w:instrText xml:space="preserve"> SEQ Figure \* ARABIC </w:instrText>
      </w:r>
      <w:r w:rsidR="00F22773">
        <w:rPr>
          <w:noProof/>
        </w:rPr>
        <w:fldChar w:fldCharType="separate"/>
      </w:r>
      <w:r w:rsidR="005F3467">
        <w:rPr>
          <w:noProof/>
        </w:rPr>
        <w:t>3</w:t>
      </w:r>
      <w:r w:rsidR="00F22773">
        <w:rPr>
          <w:noProof/>
        </w:rPr>
        <w:fldChar w:fldCharType="end"/>
      </w:r>
      <w:r>
        <w:t xml:space="preserve">: A total of 18 tasks </w:t>
      </w:r>
      <w:r w:rsidR="00F8508D">
        <w:t>for the</w:t>
      </w:r>
      <w:r>
        <w:t xml:space="preserve"> ASD and non-ASD</w:t>
      </w:r>
      <w:r w:rsidR="00F8508D">
        <w:t xml:space="preserve"> individuals</w:t>
      </w:r>
      <w:r w:rsidR="00DD41F0">
        <w:rPr>
          <w:rFonts w:hint="eastAsia"/>
        </w:rPr>
        <w:t xml:space="preserve"> </w:t>
      </w:r>
      <w:r>
        <w:fldChar w:fldCharType="begin"/>
      </w:r>
      <w:r w:rsidR="00BC2A65">
        <w:instrText xml:space="preserve"> ADDIN EN.CITE &lt;EndNote&gt;&lt;Cite&gt;&lt;Author&gt;Hendr&lt;/Author&gt;&lt;Year&gt;2023&lt;/Year&gt;&lt;RecNum&gt;25&lt;/RecNum&gt;&lt;DisplayText&gt;[33]&lt;/DisplayText&gt;&lt;record&gt;&lt;rec-number&gt;25&lt;/rec-number&gt;&lt;foreign-keys&gt;&lt;key app="EN" db-id="fs2td5ep0xptf3evta459xfq50xeadd2wedp" timestamp="1699943251"&gt;25&lt;/key&gt;&lt;/foreign-keys&gt;&lt;ref-type name="Journal Article"&gt;17&lt;/ref-type&gt;&lt;contributors&gt;&lt;authors&gt;&lt;author&gt;Hendr, Amna&lt;/author&gt;&lt;author&gt;Ozgunalp, Umar&lt;/author&gt;&lt;author&gt;Erbilek Kaya, Meryem&lt;/author&gt;&lt;/authors&gt;&lt;/contributors&gt;&lt;titles&gt;&lt;title&gt;Diagnosis of Autism Spectrum Disorder Using Convolutional Neural Networks&lt;/title&gt;&lt;secondary-title&gt;Electronics&lt;/secondary-title&gt;&lt;/titles&gt;&lt;periodical&gt;&lt;full-title&gt;Electronics&lt;/full-title&gt;&lt;/periodical&gt;&lt;pages&gt;612&lt;/pages&gt;&lt;volume&gt;12&lt;/volume&gt;&lt;number&gt;3&lt;/number&gt;&lt;dates&gt;&lt;year&gt;2023&lt;/year&gt;&lt;/dates&gt;&lt;isbn&gt;2079-9292&lt;/isbn&gt;&lt;urls&gt;&lt;/urls&gt;&lt;/record&gt;&lt;/Cite&gt;&lt;/EndNote&gt;</w:instrText>
      </w:r>
      <w:r>
        <w:fldChar w:fldCharType="separate"/>
      </w:r>
      <w:bookmarkEnd w:id="13"/>
      <w:r w:rsidR="00BC2A65">
        <w:rPr>
          <w:noProof/>
        </w:rPr>
        <w:t>[33]</w:t>
      </w:r>
      <w:r>
        <w:fldChar w:fldCharType="end"/>
      </w:r>
    </w:p>
    <w:p w14:paraId="58CAD204" w14:textId="03C29428" w:rsidR="00F11779" w:rsidRDefault="006E5821" w:rsidP="00737E11">
      <w:pPr>
        <w:spacing w:line="360" w:lineRule="auto"/>
        <w:ind w:firstLine="425"/>
      </w:pPr>
      <w:r>
        <w:t>A</w:t>
      </w:r>
      <w:r w:rsidR="00F11779" w:rsidRPr="00F11779">
        <w:t>fter pre-processing steps such as cropping and rescaling, t</w:t>
      </w:r>
      <w:r w:rsidRPr="006E5821">
        <w:t>hese handwriting pictures</w:t>
      </w:r>
      <w:r w:rsidR="00F11779" w:rsidRPr="00F11779">
        <w:t xml:space="preserve"> </w:t>
      </w:r>
      <w:r w:rsidR="008F2060">
        <w:t>were</w:t>
      </w:r>
      <w:r w:rsidR="008F2060" w:rsidRPr="00F11779">
        <w:t xml:space="preserve"> </w:t>
      </w:r>
      <w:r w:rsidR="00F11779" w:rsidRPr="00F11779">
        <w:t xml:space="preserve">input into </w:t>
      </w:r>
      <w:r w:rsidR="005E7210">
        <w:rPr>
          <w:rFonts w:hint="eastAsia"/>
        </w:rPr>
        <w:t xml:space="preserve">a </w:t>
      </w:r>
      <w:r w:rsidR="00EE72D2" w:rsidRPr="005E7210">
        <w:t>CNN model</w:t>
      </w:r>
      <w:r w:rsidR="00F11779" w:rsidRPr="00F11779">
        <w:t xml:space="preserve"> corresponding to each task. </w:t>
      </w:r>
      <w:r w:rsidR="00EE72D2">
        <w:t>T</w:t>
      </w:r>
      <w:r w:rsidR="00F11779" w:rsidRPr="00F11779">
        <w:t xml:space="preserve">he final outcome </w:t>
      </w:r>
      <w:r w:rsidR="008F2060">
        <w:t>was</w:t>
      </w:r>
      <w:r w:rsidR="008F2060" w:rsidRPr="00F11779">
        <w:t xml:space="preserve"> </w:t>
      </w:r>
      <w:r w:rsidR="00F11779" w:rsidRPr="00F11779">
        <w:t xml:space="preserve">determined by the </w:t>
      </w:r>
      <w:r w:rsidR="00EE72D2" w:rsidRPr="006E5821">
        <w:t>majority</w:t>
      </w:r>
      <w:r w:rsidR="005E7210">
        <w:t xml:space="preserve"> </w:t>
      </w:r>
      <w:r w:rsidR="008A5D0B">
        <w:t xml:space="preserve">output of </w:t>
      </w:r>
      <w:r>
        <w:t xml:space="preserve">the </w:t>
      </w:r>
      <w:r w:rsidR="008A5D0B">
        <w:t>18 tasks</w:t>
      </w:r>
      <w:r w:rsidR="00F11779" w:rsidRPr="00F11779">
        <w:t>. As the study made predictions on a participant-by-participant basis, the test</w:t>
      </w:r>
      <w:r w:rsidR="00860E21">
        <w:t>ing</w:t>
      </w:r>
      <w:r w:rsidR="00F11779" w:rsidRPr="00F11779">
        <w:t xml:space="preserve"> set included 18 participants and achieved an accuracy of 90.48%.</w:t>
      </w:r>
    </w:p>
    <w:p w14:paraId="48AF6706" w14:textId="75FD50F0" w:rsidR="005D69BC" w:rsidRDefault="00007A8A" w:rsidP="00547453">
      <w:pPr>
        <w:spacing w:line="360" w:lineRule="auto"/>
        <w:ind w:firstLine="425"/>
        <w:rPr>
          <w:rFonts w:cs="Times New Roman"/>
          <w:szCs w:val="24"/>
        </w:rPr>
      </w:pPr>
      <w:r>
        <w:lastRenderedPageBreak/>
        <w:t>Yen et al.</w:t>
      </w:r>
      <w:r w:rsidR="00415535">
        <w:rPr>
          <w:rFonts w:cs="Times New Roman" w:hint="eastAsia"/>
          <w:szCs w:val="24"/>
        </w:rPr>
        <w:t xml:space="preserve"> </w:t>
      </w:r>
      <w:r w:rsidR="00415535">
        <w:rPr>
          <w:rFonts w:cs="Times New Roman"/>
          <w:szCs w:val="24"/>
        </w:rPr>
        <w:fldChar w:fldCharType="begin"/>
      </w:r>
      <w:r w:rsidR="007E2BC7">
        <w:rPr>
          <w:rFonts w:cs="Times New Roman"/>
          <w:szCs w:val="24"/>
        </w:rPr>
        <w:instrText xml:space="preserve"> ADDIN EN.CITE &lt;EndNote&gt;&lt;Cite&gt;&lt;Author&gt;Yen&lt;/Author&gt;&lt;Year&gt;2024&lt;/Year&gt;&lt;RecNum&gt;48&lt;/RecNum&gt;&lt;DisplayText&gt;[20]&lt;/DisplayText&gt;&lt;record&gt;&lt;rec-number&gt;48&lt;/rec-number&gt;&lt;foreign-keys&gt;&lt;key app="EN" db-id="fs2td5ep0xptf3evta459xfq50xeadd2wedp" timestamp="1703484309"&gt;48&lt;/key&gt;&lt;/foreign-keys&gt;&lt;ref-type name="Journal Article"&gt;17&lt;/ref-type&gt;&lt;contributors&gt;&lt;authors&gt;&lt;author&gt;Yen, Lingkai&lt;/author&gt;&lt;author&gt;Wong, Jiasyun&lt;/author&gt;&lt;author&gt;Chen, Arbee L.P.&lt;/author&gt;&lt;/authors&gt;&lt;/contributors&gt;&lt;titles&gt;&lt;title&gt;Identifying Chinese Handwriting Characteristics for Detecting Children with Autism&lt;/title&gt;&lt;secondary-title&gt;The ACM/SIGAPP Symposium on Applied Computing&lt;/secondary-title&gt;&lt;/titles&gt;&lt;periodical&gt;&lt;full-title&gt;The ACM/SIGAPP Symposium on Applied Computing&lt;/full-title&gt;&lt;/periodical&gt;&lt;dates&gt;&lt;year&gt;2024&lt;/year&gt;&lt;/dates&gt;&lt;urls&gt;&lt;/urls&gt;&lt;/record&gt;&lt;/Cite&gt;&lt;/EndNote&gt;</w:instrText>
      </w:r>
      <w:r w:rsidR="00415535">
        <w:rPr>
          <w:rFonts w:cs="Times New Roman"/>
          <w:szCs w:val="24"/>
        </w:rPr>
        <w:fldChar w:fldCharType="separate"/>
      </w:r>
      <w:r w:rsidR="007E2BC7">
        <w:rPr>
          <w:rFonts w:cs="Times New Roman"/>
          <w:noProof/>
          <w:szCs w:val="24"/>
        </w:rPr>
        <w:t>[20]</w:t>
      </w:r>
      <w:r w:rsidR="00415535">
        <w:rPr>
          <w:rFonts w:cs="Times New Roman"/>
          <w:szCs w:val="24"/>
        </w:rPr>
        <w:fldChar w:fldCharType="end"/>
      </w:r>
      <w:r w:rsidR="005D69BC" w:rsidRPr="005D69BC">
        <w:t xml:space="preserve"> </w:t>
      </w:r>
      <w:r w:rsidR="005D69BC" w:rsidRPr="005D69BC">
        <w:rPr>
          <w:rFonts w:cs="Times New Roman"/>
          <w:szCs w:val="24"/>
        </w:rPr>
        <w:t>collected a handwriting dataset for autistic children that include</w:t>
      </w:r>
      <w:r w:rsidR="008F2060">
        <w:rPr>
          <w:rFonts w:cs="Times New Roman"/>
          <w:szCs w:val="24"/>
        </w:rPr>
        <w:t>d</w:t>
      </w:r>
      <w:r w:rsidR="005D69BC" w:rsidRPr="005D69BC">
        <w:rPr>
          <w:rFonts w:cs="Times New Roman"/>
          <w:szCs w:val="24"/>
        </w:rPr>
        <w:t xml:space="preserve"> both traditional Chinese characters and phonetic notations. However, the phonetic notations data were not utilized. The data were input into the</w:t>
      </w:r>
      <w:r w:rsidR="00531780">
        <w:rPr>
          <w:rFonts w:cs="Times New Roman" w:hint="eastAsia"/>
          <w:szCs w:val="24"/>
        </w:rPr>
        <w:t xml:space="preserve"> </w:t>
      </w:r>
      <w:r w:rsidR="00531780" w:rsidRPr="00531780">
        <w:rPr>
          <w:rFonts w:cs="Times New Roman"/>
          <w:szCs w:val="24"/>
        </w:rPr>
        <w:t>classification</w:t>
      </w:r>
      <w:r w:rsidR="005D69BC" w:rsidRPr="005D69BC">
        <w:rPr>
          <w:rFonts w:cs="Times New Roman"/>
          <w:szCs w:val="24"/>
        </w:rPr>
        <w:t xml:space="preserve"> model in Chinese character units, aiming to classify whether the handwrit</w:t>
      </w:r>
      <w:r w:rsidR="00B372BB" w:rsidRPr="00B372BB">
        <w:rPr>
          <w:rFonts w:cs="Times New Roman"/>
          <w:szCs w:val="24"/>
        </w:rPr>
        <w:t>ing</w:t>
      </w:r>
      <w:r w:rsidR="005D69BC" w:rsidRPr="005D69BC">
        <w:rPr>
          <w:rFonts w:cs="Times New Roman"/>
          <w:szCs w:val="24"/>
        </w:rPr>
        <w:t xml:space="preserve"> characters were produced by individuals with ASD or TD. </w:t>
      </w:r>
      <w:r w:rsidR="005C052C" w:rsidRPr="005C052C">
        <w:rPr>
          <w:rFonts w:cs="Times New Roman"/>
          <w:szCs w:val="24"/>
        </w:rPr>
        <w:t>Due to the uneven distribution of data</w:t>
      </w:r>
      <w:r w:rsidR="00FB4F96">
        <w:rPr>
          <w:rFonts w:cs="Times New Roman"/>
          <w:szCs w:val="24"/>
        </w:rPr>
        <w:t xml:space="preserve"> (</w:t>
      </w:r>
      <w:r w:rsidR="005C052C" w:rsidRPr="005C052C">
        <w:rPr>
          <w:rFonts w:cs="Times New Roman"/>
          <w:szCs w:val="24"/>
        </w:rPr>
        <w:t>more data from TD individuals than ASD individuals</w:t>
      </w:r>
      <w:r w:rsidR="00FB4F96">
        <w:rPr>
          <w:rFonts w:cs="Times New Roman"/>
          <w:szCs w:val="24"/>
        </w:rPr>
        <w:t>)</w:t>
      </w:r>
      <w:r w:rsidR="005C052C" w:rsidRPr="005C052C">
        <w:rPr>
          <w:rFonts w:cs="Times New Roman"/>
          <w:szCs w:val="24"/>
        </w:rPr>
        <w:t xml:space="preserve">, there was an issue of data imbalance. </w:t>
      </w:r>
      <w:r w:rsidR="005D69BC" w:rsidRPr="005D69BC">
        <w:rPr>
          <w:rFonts w:cs="Times New Roman"/>
          <w:szCs w:val="24"/>
        </w:rPr>
        <w:t xml:space="preserve">The study addressed data imbalance through </w:t>
      </w:r>
      <w:proofErr w:type="spellStart"/>
      <w:r w:rsidR="005D69BC" w:rsidRPr="005D69BC">
        <w:rPr>
          <w:rFonts w:cs="Times New Roman"/>
          <w:szCs w:val="24"/>
        </w:rPr>
        <w:t>undersampling</w:t>
      </w:r>
      <w:proofErr w:type="spellEnd"/>
      <w:r w:rsidR="005D69BC" w:rsidRPr="005D69BC">
        <w:rPr>
          <w:rFonts w:cs="Times New Roman"/>
          <w:szCs w:val="24"/>
        </w:rPr>
        <w:t xml:space="preserve">, achieving an F1-score of 0.954. However, the approach of performing </w:t>
      </w:r>
      <w:proofErr w:type="spellStart"/>
      <w:r w:rsidR="005D69BC" w:rsidRPr="005D69BC">
        <w:rPr>
          <w:rFonts w:cs="Times New Roman"/>
          <w:szCs w:val="24"/>
        </w:rPr>
        <w:t>undersampling</w:t>
      </w:r>
      <w:proofErr w:type="spellEnd"/>
      <w:r w:rsidR="005D69BC" w:rsidRPr="005D69BC">
        <w:rPr>
          <w:rFonts w:cs="Times New Roman"/>
          <w:szCs w:val="24"/>
        </w:rPr>
        <w:t xml:space="preserve"> before splitting the dataset into training and testing sets resulted in inconsistent testing sets across different experiments. In our study, we aim to investigate whether incorporating phonetic notation data contributes to improved model performance. </w:t>
      </w:r>
      <w:r w:rsidR="006E5821">
        <w:rPr>
          <w:rFonts w:cs="Times New Roman"/>
          <w:szCs w:val="24"/>
        </w:rPr>
        <w:t xml:space="preserve">Moreover, </w:t>
      </w:r>
      <w:r w:rsidR="005D69BC" w:rsidRPr="005D69BC">
        <w:rPr>
          <w:rFonts w:cs="Times New Roman"/>
          <w:szCs w:val="24"/>
        </w:rPr>
        <w:t xml:space="preserve">we split the dataset into training and testing sets and applied both </w:t>
      </w:r>
      <w:proofErr w:type="spellStart"/>
      <w:r w:rsidR="005D69BC" w:rsidRPr="005D69BC">
        <w:rPr>
          <w:rFonts w:cs="Times New Roman"/>
          <w:szCs w:val="24"/>
        </w:rPr>
        <w:t>undersampling</w:t>
      </w:r>
      <w:proofErr w:type="spellEnd"/>
      <w:r w:rsidR="005D69BC" w:rsidRPr="005D69BC">
        <w:rPr>
          <w:rFonts w:cs="Times New Roman"/>
          <w:szCs w:val="24"/>
        </w:rPr>
        <w:t xml:space="preserve"> and oversampling exclusively on the training set to address the issue of inconsistent testing sets.</w:t>
      </w:r>
    </w:p>
    <w:p w14:paraId="782B09DB" w14:textId="6618DF45" w:rsidR="007E1DA6" w:rsidRDefault="005D69BC" w:rsidP="00547453">
      <w:pPr>
        <w:spacing w:line="360" w:lineRule="auto"/>
        <w:ind w:firstLine="425"/>
        <w:rPr>
          <w:rFonts w:cs="Times New Roman"/>
          <w:szCs w:val="24"/>
        </w:rPr>
      </w:pPr>
      <w:r w:rsidRPr="005D69BC">
        <w:rPr>
          <w:rFonts w:cs="Times New Roman"/>
          <w:szCs w:val="24"/>
        </w:rPr>
        <w:t xml:space="preserve">Additionally, </w:t>
      </w:r>
      <w:r w:rsidR="00007A8A">
        <w:t>Yen et al.</w:t>
      </w:r>
      <w:r w:rsidR="00415535">
        <w:rPr>
          <w:rFonts w:cs="Times New Roman"/>
          <w:szCs w:val="24"/>
        </w:rPr>
        <w:t xml:space="preserve"> </w:t>
      </w:r>
      <w:r w:rsidR="00415535">
        <w:rPr>
          <w:rFonts w:cs="Times New Roman"/>
          <w:szCs w:val="24"/>
        </w:rPr>
        <w:fldChar w:fldCharType="begin"/>
      </w:r>
      <w:r w:rsidR="007E2BC7">
        <w:rPr>
          <w:rFonts w:cs="Times New Roman"/>
          <w:szCs w:val="24"/>
        </w:rPr>
        <w:instrText xml:space="preserve"> ADDIN EN.CITE &lt;EndNote&gt;&lt;Cite&gt;&lt;Author&gt;Yen&lt;/Author&gt;&lt;Year&gt;2024&lt;/Year&gt;&lt;RecNum&gt;48&lt;/RecNum&gt;&lt;DisplayText&gt;[20]&lt;/DisplayText&gt;&lt;record&gt;&lt;rec-number&gt;48&lt;/rec-number&gt;&lt;foreign-keys&gt;&lt;key app="EN" db-id="fs2td5ep0xptf3evta459xfq50xeadd2wedp" timestamp="1703484309"&gt;48&lt;/key&gt;&lt;/foreign-keys&gt;&lt;ref-type name="Journal Article"&gt;17&lt;/ref-type&gt;&lt;contributors&gt;&lt;authors&gt;&lt;author&gt;Yen, Lingkai&lt;/author&gt;&lt;author&gt;Wong, Jiasyun&lt;/author&gt;&lt;author&gt;Chen, Arbee L.P.&lt;/author&gt;&lt;/authors&gt;&lt;/contributors&gt;&lt;titles&gt;&lt;title&gt;Identifying Chinese Handwriting Characteristics for Detecting Children with Autism&lt;/title&gt;&lt;secondary-title&gt;The ACM/SIGAPP Symposium on Applied Computing&lt;/secondary-title&gt;&lt;/titles&gt;&lt;periodical&gt;&lt;full-title&gt;The ACM/SIGAPP Symposium on Applied Computing&lt;/full-title&gt;&lt;/periodical&gt;&lt;dates&gt;&lt;year&gt;2024&lt;/year&gt;&lt;/dates&gt;&lt;urls&gt;&lt;/urls&gt;&lt;/record&gt;&lt;/Cite&gt;&lt;/EndNote&gt;</w:instrText>
      </w:r>
      <w:r w:rsidR="00415535">
        <w:rPr>
          <w:rFonts w:cs="Times New Roman"/>
          <w:szCs w:val="24"/>
        </w:rPr>
        <w:fldChar w:fldCharType="separate"/>
      </w:r>
      <w:r w:rsidR="007E2BC7">
        <w:rPr>
          <w:rFonts w:cs="Times New Roman"/>
          <w:noProof/>
          <w:szCs w:val="24"/>
        </w:rPr>
        <w:t>[20]</w:t>
      </w:r>
      <w:r w:rsidR="00415535">
        <w:rPr>
          <w:rFonts w:cs="Times New Roman"/>
          <w:szCs w:val="24"/>
        </w:rPr>
        <w:fldChar w:fldCharType="end"/>
      </w:r>
      <w:r w:rsidR="000F67CD" w:rsidRPr="000F67CD">
        <w:rPr>
          <w:rFonts w:cs="Times New Roman"/>
          <w:szCs w:val="24"/>
        </w:rPr>
        <w:t xml:space="preserve"> </w:t>
      </w:r>
      <w:r w:rsidR="005F243C">
        <w:t>appl</w:t>
      </w:r>
      <w:r w:rsidR="006E5821">
        <w:t>ied</w:t>
      </w:r>
      <w:r w:rsidR="005F243C">
        <w:t xml:space="preserve"> </w:t>
      </w:r>
      <w:r w:rsidR="000F67CD" w:rsidRPr="000F67CD">
        <w:rPr>
          <w:rFonts w:cs="Times New Roman"/>
          <w:szCs w:val="24"/>
        </w:rPr>
        <w:t>CAM</w:t>
      </w:r>
      <w:r w:rsidR="00DD41F0">
        <w:rPr>
          <w:rFonts w:cs="Times New Roman" w:hint="eastAsia"/>
          <w:szCs w:val="24"/>
        </w:rPr>
        <w:t xml:space="preserve"> </w:t>
      </w:r>
      <w:r w:rsidR="00AD1426">
        <w:rPr>
          <w:rFonts w:cs="Times New Roman"/>
          <w:szCs w:val="24"/>
        </w:rPr>
        <w:fldChar w:fldCharType="begin"/>
      </w:r>
      <w:r w:rsidR="00BC2A65">
        <w:rPr>
          <w:rFonts w:cs="Times New Roman"/>
          <w:szCs w:val="24"/>
        </w:rPr>
        <w:instrText xml:space="preserve"> ADDIN EN.CITE &lt;EndNote&gt;&lt;Cite&gt;&lt;Author&gt;Selvaraju&lt;/Author&gt;&lt;Year&gt;2017&lt;/Year&gt;&lt;RecNum&gt;31&lt;/RecNum&gt;&lt;DisplayText&gt;[23]&lt;/DisplayText&gt;&lt;record&gt;&lt;rec-number&gt;31&lt;/rec-number&gt;&lt;foreign-keys&gt;&lt;key app="EN" db-id="fs2td5ep0xptf3evta459xfq50xeadd2wedp" timestamp="1700322973"&gt;31&lt;/key&gt;&lt;/foreign-keys&gt;&lt;ref-type name="Conference Proceedings"&gt;10&lt;/ref-type&gt;&lt;contributors&gt;&lt;authors&gt;&lt;author&gt;Selvaraju, Ramprasaath R&lt;/author&gt;&lt;author&gt;Cogswell, Michael&lt;/author&gt;&lt;author&gt;Das, Abhishek&lt;/author&gt;&lt;author&gt;Vedantam, Ramakrishna&lt;/author&gt;&lt;author&gt;Parikh, Devi&lt;/author&gt;&lt;author&gt;Batra, Dhruv&lt;/author&gt;&lt;/authors&gt;&lt;/contributors&gt;&lt;titles&gt;&lt;title&gt;Grad-cam: Visual explanations from deep networks via gradient-based localization&lt;/title&gt;&lt;secondary-title&gt;Proceedings of the IEEE international conference on computer vision&lt;/secondary-title&gt;&lt;/titles&gt;&lt;pages&gt;618-626&lt;/pages&gt;&lt;dates&gt;&lt;year&gt;2017&lt;/year&gt;&lt;/dates&gt;&lt;urls&gt;&lt;/urls&gt;&lt;/record&gt;&lt;/Cite&gt;&lt;/EndNote&gt;</w:instrText>
      </w:r>
      <w:r w:rsidR="00AD1426">
        <w:rPr>
          <w:rFonts w:cs="Times New Roman"/>
          <w:szCs w:val="24"/>
        </w:rPr>
        <w:fldChar w:fldCharType="separate"/>
      </w:r>
      <w:r w:rsidR="00BC2A65">
        <w:rPr>
          <w:rFonts w:cs="Times New Roman"/>
          <w:noProof/>
          <w:szCs w:val="24"/>
        </w:rPr>
        <w:t>[23]</w:t>
      </w:r>
      <w:r w:rsidR="00AD1426">
        <w:rPr>
          <w:rFonts w:cs="Times New Roman"/>
          <w:szCs w:val="24"/>
        </w:rPr>
        <w:fldChar w:fldCharType="end"/>
      </w:r>
      <w:r w:rsidR="000F67CD" w:rsidRPr="000F67CD">
        <w:rPr>
          <w:rFonts w:cs="Times New Roman"/>
          <w:szCs w:val="24"/>
        </w:rPr>
        <w:t xml:space="preserve"> </w:t>
      </w:r>
      <w:r w:rsidRPr="005D69BC">
        <w:rPr>
          <w:rFonts w:cs="Times New Roman"/>
          <w:szCs w:val="24"/>
        </w:rPr>
        <w:t xml:space="preserve">to observe the model's classification results and identify handwriting </w:t>
      </w:r>
      <w:r w:rsidR="00FB4F96">
        <w:rPr>
          <w:rFonts w:cs="Times New Roman"/>
          <w:szCs w:val="24"/>
        </w:rPr>
        <w:t>characteristic</w:t>
      </w:r>
      <w:r w:rsidRPr="005D69BC">
        <w:rPr>
          <w:rFonts w:cs="Times New Roman"/>
          <w:szCs w:val="24"/>
        </w:rPr>
        <w:t xml:space="preserve">s associated with ASD, such as turning strokes, alignment nuances, and spatial distribution. However, direct observation of </w:t>
      </w:r>
      <w:r w:rsidR="003763C2">
        <w:rPr>
          <w:rFonts w:cs="Times New Roman"/>
          <w:szCs w:val="24"/>
        </w:rPr>
        <w:t xml:space="preserve">the </w:t>
      </w:r>
      <w:r w:rsidR="00FD33FE" w:rsidRPr="00BB3EB5">
        <w:t xml:space="preserve">results of </w:t>
      </w:r>
      <w:r w:rsidR="005F243C">
        <w:t xml:space="preserve">applying </w:t>
      </w:r>
      <w:r w:rsidR="003763C2">
        <w:rPr>
          <w:rFonts w:cs="Times New Roman"/>
          <w:szCs w:val="24"/>
        </w:rPr>
        <w:t xml:space="preserve">CAM </w:t>
      </w:r>
      <w:r w:rsidRPr="005D69BC">
        <w:rPr>
          <w:rFonts w:cs="Times New Roman"/>
          <w:szCs w:val="24"/>
        </w:rPr>
        <w:t>is</w:t>
      </w:r>
      <w:r w:rsidR="0022309F">
        <w:rPr>
          <w:rFonts w:cs="Times New Roman"/>
          <w:szCs w:val="24"/>
        </w:rPr>
        <w:t xml:space="preserve"> often</w:t>
      </w:r>
      <w:r w:rsidRPr="005D69BC">
        <w:rPr>
          <w:rFonts w:cs="Times New Roman"/>
          <w:szCs w:val="24"/>
        </w:rPr>
        <w:t xml:space="preserve"> time-consuming and subjective. </w:t>
      </w:r>
      <w:r w:rsidR="00FB4F96">
        <w:rPr>
          <w:rFonts w:cs="Times New Roman"/>
          <w:szCs w:val="24"/>
        </w:rPr>
        <w:t>In this study</w:t>
      </w:r>
      <w:r w:rsidRPr="005D69BC">
        <w:rPr>
          <w:rFonts w:cs="Times New Roman"/>
          <w:szCs w:val="24"/>
        </w:rPr>
        <w:t>, we designed a</w:t>
      </w:r>
      <w:r w:rsidR="003763C2">
        <w:rPr>
          <w:rFonts w:cs="Times New Roman"/>
          <w:szCs w:val="24"/>
        </w:rPr>
        <w:t>n</w:t>
      </w:r>
      <w:r w:rsidRPr="005D69BC">
        <w:rPr>
          <w:rFonts w:cs="Times New Roman"/>
          <w:szCs w:val="24"/>
        </w:rPr>
        <w:t xml:space="preserve"> </w:t>
      </w:r>
      <w:r w:rsidRPr="00EB475E">
        <w:rPr>
          <w:rFonts w:cs="Times New Roman"/>
          <w:szCs w:val="24"/>
        </w:rPr>
        <w:t>encoding method</w:t>
      </w:r>
      <w:r w:rsidR="003763C2" w:rsidRPr="003763C2">
        <w:t xml:space="preserve"> </w:t>
      </w:r>
      <w:r w:rsidR="003763C2">
        <w:t xml:space="preserve">for </w:t>
      </w:r>
      <w:r w:rsidR="00FD33FE" w:rsidRPr="00BB3EB5">
        <w:t xml:space="preserve">the results of </w:t>
      </w:r>
      <w:r w:rsidR="005F243C">
        <w:t xml:space="preserve">applying </w:t>
      </w:r>
      <w:r w:rsidR="003763C2" w:rsidRPr="003763C2">
        <w:rPr>
          <w:rFonts w:cs="Times New Roman"/>
          <w:szCs w:val="24"/>
        </w:rPr>
        <w:t>CAM</w:t>
      </w:r>
      <w:r w:rsidR="006E5821">
        <w:rPr>
          <w:rFonts w:cs="Times New Roman"/>
          <w:szCs w:val="24"/>
        </w:rPr>
        <w:t xml:space="preserve"> to</w:t>
      </w:r>
      <w:r w:rsidRPr="005D69BC">
        <w:rPr>
          <w:rFonts w:cs="Times New Roman"/>
          <w:szCs w:val="24"/>
        </w:rPr>
        <w:t xml:space="preserve"> objectively and swiftly observe the differences between </w:t>
      </w:r>
      <w:r w:rsidR="003763C2">
        <w:rPr>
          <w:rFonts w:cs="Times New Roman"/>
          <w:szCs w:val="24"/>
        </w:rPr>
        <w:t xml:space="preserve">the </w:t>
      </w:r>
      <w:r w:rsidRPr="005D69BC">
        <w:rPr>
          <w:rFonts w:cs="Times New Roman"/>
          <w:szCs w:val="24"/>
        </w:rPr>
        <w:t>handwriting strokes</w:t>
      </w:r>
      <w:r w:rsidR="003763C2" w:rsidRPr="003763C2">
        <w:t xml:space="preserve"> </w:t>
      </w:r>
      <w:r w:rsidR="003763C2">
        <w:t xml:space="preserve">of the </w:t>
      </w:r>
      <w:r w:rsidR="003763C2" w:rsidRPr="003763C2">
        <w:rPr>
          <w:rFonts w:cs="Times New Roman"/>
          <w:szCs w:val="24"/>
        </w:rPr>
        <w:t>ASD and TD</w:t>
      </w:r>
      <w:r w:rsidR="003763C2">
        <w:rPr>
          <w:rFonts w:cs="Times New Roman"/>
          <w:szCs w:val="24"/>
        </w:rPr>
        <w:t xml:space="preserve"> individuals</w:t>
      </w:r>
      <w:r w:rsidRPr="005D69BC">
        <w:rPr>
          <w:rFonts w:cs="Times New Roman"/>
          <w:szCs w:val="24"/>
        </w:rPr>
        <w:t>.</w:t>
      </w:r>
    </w:p>
    <w:p w14:paraId="1289431E" w14:textId="77777777" w:rsidR="00234929" w:rsidRPr="00967C45" w:rsidRDefault="00234929" w:rsidP="00B97F56">
      <w:pPr>
        <w:widowControl/>
        <w:spacing w:line="360" w:lineRule="auto"/>
        <w:jc w:val="left"/>
        <w:rPr>
          <w:rFonts w:eastAsia="新細明體" w:cs="Times New Roman"/>
          <w:color w:val="000000"/>
          <w:kern w:val="0"/>
          <w:szCs w:val="24"/>
        </w:rPr>
      </w:pPr>
      <w:r w:rsidRPr="00967C45">
        <w:rPr>
          <w:rFonts w:cs="Times New Roman"/>
          <w:color w:val="000000"/>
        </w:rPr>
        <w:br w:type="page"/>
      </w:r>
    </w:p>
    <w:p w14:paraId="36E084F4" w14:textId="602BA01B" w:rsidR="00234929" w:rsidRPr="006F5BBA" w:rsidRDefault="00234929" w:rsidP="00234929">
      <w:pPr>
        <w:pStyle w:val="10"/>
      </w:pPr>
      <w:bookmarkStart w:id="14" w:name="_Toc109142084"/>
      <w:bookmarkStart w:id="15" w:name="_Toc109142164"/>
      <w:bookmarkStart w:id="16" w:name="_Toc157447862"/>
      <w:bookmarkEnd w:id="5"/>
      <w:r w:rsidRPr="006F5BBA">
        <w:lastRenderedPageBreak/>
        <w:t>Dataset</w:t>
      </w:r>
      <w:bookmarkEnd w:id="14"/>
      <w:bookmarkEnd w:id="15"/>
      <w:bookmarkEnd w:id="16"/>
      <w:r w:rsidR="003763C2">
        <w:t>s</w:t>
      </w:r>
    </w:p>
    <w:p w14:paraId="32A6400B" w14:textId="39DD391A" w:rsidR="007D2AC2" w:rsidRDefault="005E3F87" w:rsidP="00357329">
      <w:pPr>
        <w:keepNext/>
        <w:spacing w:line="360" w:lineRule="auto"/>
        <w:ind w:firstLine="425"/>
        <w:jc w:val="left"/>
        <w:rPr>
          <w:rFonts w:cs="Times New Roman"/>
        </w:rPr>
      </w:pPr>
      <w:bookmarkStart w:id="17" w:name="OLE_LINK7"/>
      <w:bookmarkStart w:id="18" w:name="OLE_LINK8"/>
      <w:r w:rsidRPr="005E3F87">
        <w:rPr>
          <w:rFonts w:cs="Times New Roman"/>
        </w:rPr>
        <w:t xml:space="preserve">This study </w:t>
      </w:r>
      <w:r w:rsidR="003763C2">
        <w:rPr>
          <w:rFonts w:cs="Times New Roman"/>
        </w:rPr>
        <w:t>use</w:t>
      </w:r>
      <w:r w:rsidR="00357329">
        <w:rPr>
          <w:rFonts w:cs="Times New Roman"/>
        </w:rPr>
        <w:t>d</w:t>
      </w:r>
      <w:r w:rsidR="00F921BE" w:rsidRPr="00F921BE">
        <w:rPr>
          <w:rFonts w:cs="Times New Roman"/>
        </w:rPr>
        <w:t xml:space="preserve"> the </w:t>
      </w:r>
      <w:r w:rsidR="003763C2">
        <w:rPr>
          <w:rFonts w:cs="Times New Roman"/>
        </w:rPr>
        <w:t xml:space="preserve">same </w:t>
      </w:r>
      <w:r w:rsidR="00F921BE" w:rsidRPr="00F921BE">
        <w:rPr>
          <w:rFonts w:cs="Times New Roman"/>
        </w:rPr>
        <w:t xml:space="preserve">dataset </w:t>
      </w:r>
      <w:r w:rsidR="003763C2">
        <w:rPr>
          <w:rFonts w:cs="Times New Roman"/>
        </w:rPr>
        <w:t>collected and introduced in</w:t>
      </w:r>
      <w:r w:rsidR="00007A8A">
        <w:t xml:space="preserve"> Yen et al.</w:t>
      </w:r>
      <w:r w:rsidR="00415535">
        <w:rPr>
          <w:rFonts w:cs="Times New Roman"/>
        </w:rPr>
        <w:t xml:space="preserve"> </w:t>
      </w:r>
      <w:r w:rsidR="00415535">
        <w:rPr>
          <w:rFonts w:cs="Times New Roman"/>
        </w:rPr>
        <w:fldChar w:fldCharType="begin"/>
      </w:r>
      <w:r w:rsidR="007E2BC7">
        <w:rPr>
          <w:rFonts w:cs="Times New Roman"/>
        </w:rPr>
        <w:instrText xml:space="preserve"> ADDIN EN.CITE &lt;EndNote&gt;&lt;Cite&gt;&lt;Author&gt;Yen&lt;/Author&gt;&lt;Year&gt;2024&lt;/Year&gt;&lt;RecNum&gt;48&lt;/RecNum&gt;&lt;DisplayText&gt;[20]&lt;/DisplayText&gt;&lt;record&gt;&lt;rec-number&gt;48&lt;/rec-number&gt;&lt;foreign-keys&gt;&lt;key app="EN" db-id="fs2td5ep0xptf3evta459xfq50xeadd2wedp" timestamp="1703484309"&gt;48&lt;/key&gt;&lt;/foreign-keys&gt;&lt;ref-type name="Journal Article"&gt;17&lt;/ref-type&gt;&lt;contributors&gt;&lt;authors&gt;&lt;author&gt;Yen, Lingkai&lt;/author&gt;&lt;author&gt;Wong, Jiasyun&lt;/author&gt;&lt;author&gt;Chen, Arbee L.P.&lt;/author&gt;&lt;/authors&gt;&lt;/contributors&gt;&lt;titles&gt;&lt;title&gt;Identifying Chinese Handwriting Characteristics for Detecting Children with Autism&lt;/title&gt;&lt;secondary-title&gt;The ACM/SIGAPP Symposium on Applied Computing&lt;/secondary-title&gt;&lt;/titles&gt;&lt;periodical&gt;&lt;full-title&gt;The ACM/SIGAPP Symposium on Applied Computing&lt;/full-title&gt;&lt;/periodical&gt;&lt;dates&gt;&lt;year&gt;2024&lt;/year&gt;&lt;/dates&gt;&lt;urls&gt;&lt;/urls&gt;&lt;/record&gt;&lt;/Cite&gt;&lt;/EndNote&gt;</w:instrText>
      </w:r>
      <w:r w:rsidR="00415535">
        <w:rPr>
          <w:rFonts w:cs="Times New Roman"/>
        </w:rPr>
        <w:fldChar w:fldCharType="separate"/>
      </w:r>
      <w:r w:rsidR="007E2BC7">
        <w:rPr>
          <w:rFonts w:cs="Times New Roman"/>
          <w:noProof/>
        </w:rPr>
        <w:t>[20]</w:t>
      </w:r>
      <w:r w:rsidR="00415535">
        <w:rPr>
          <w:rFonts w:cs="Times New Roman"/>
        </w:rPr>
        <w:fldChar w:fldCharType="end"/>
      </w:r>
      <w:r w:rsidRPr="005E3F87">
        <w:rPr>
          <w:rFonts w:cs="Times New Roman"/>
        </w:rPr>
        <w:t>.</w:t>
      </w:r>
      <w:r w:rsidR="00E0616C">
        <w:rPr>
          <w:rFonts w:cs="Times New Roman"/>
        </w:rPr>
        <w:t xml:space="preserve"> </w:t>
      </w:r>
      <w:r w:rsidR="00E0616C" w:rsidRPr="00E0616C">
        <w:rPr>
          <w:rFonts w:cs="Times New Roman"/>
        </w:rPr>
        <w:t>We collaborat</w:t>
      </w:r>
      <w:r w:rsidR="00F25F61">
        <w:rPr>
          <w:rFonts w:cs="Times New Roman"/>
        </w:rPr>
        <w:t>ed</w:t>
      </w:r>
      <w:r w:rsidR="00E0616C" w:rsidRPr="00E0616C">
        <w:rPr>
          <w:rFonts w:cs="Times New Roman"/>
        </w:rPr>
        <w:t xml:space="preserve"> with </w:t>
      </w:r>
      <w:r w:rsidR="003763C2">
        <w:rPr>
          <w:rFonts w:cs="Times New Roman"/>
        </w:rPr>
        <w:t>a</w:t>
      </w:r>
      <w:r w:rsidR="00F25F61">
        <w:rPr>
          <w:rFonts w:cs="Times New Roman"/>
        </w:rPr>
        <w:t xml:space="preserve"> local</w:t>
      </w:r>
      <w:r w:rsidR="00E0616C" w:rsidRPr="00E0616C">
        <w:rPr>
          <w:rFonts w:cs="Times New Roman"/>
        </w:rPr>
        <w:t xml:space="preserve"> </w:t>
      </w:r>
      <w:r w:rsidR="00F25F61">
        <w:rPr>
          <w:rFonts w:cs="Times New Roman"/>
        </w:rPr>
        <w:t>e</w:t>
      </w:r>
      <w:r w:rsidR="00CA6657" w:rsidRPr="00CA6657">
        <w:rPr>
          <w:rFonts w:cs="Times New Roman"/>
        </w:rPr>
        <w:t>lementary</w:t>
      </w:r>
      <w:r w:rsidR="00E0616C" w:rsidRPr="00E0616C">
        <w:rPr>
          <w:rFonts w:cs="Times New Roman"/>
        </w:rPr>
        <w:t xml:space="preserve"> </w:t>
      </w:r>
      <w:r w:rsidR="00F25F61">
        <w:rPr>
          <w:rFonts w:cs="Times New Roman"/>
        </w:rPr>
        <w:t>s</w:t>
      </w:r>
      <w:r w:rsidR="00E0616C" w:rsidRPr="00E0616C">
        <w:rPr>
          <w:rFonts w:cs="Times New Roman"/>
        </w:rPr>
        <w:t xml:space="preserve">chool and </w:t>
      </w:r>
      <w:r w:rsidR="00836F19">
        <w:rPr>
          <w:rFonts w:cs="Times New Roman"/>
        </w:rPr>
        <w:t>an a</w:t>
      </w:r>
      <w:r w:rsidR="00E0616C" w:rsidRPr="00E0616C">
        <w:rPr>
          <w:rFonts w:cs="Times New Roman"/>
        </w:rPr>
        <w:t xml:space="preserve">ssociation of </w:t>
      </w:r>
      <w:r w:rsidR="00836F19">
        <w:rPr>
          <w:rFonts w:cs="Times New Roman"/>
        </w:rPr>
        <w:t>a</w:t>
      </w:r>
      <w:r w:rsidR="00E0616C" w:rsidRPr="00E0616C">
        <w:rPr>
          <w:rFonts w:cs="Times New Roman"/>
        </w:rPr>
        <w:t>utism</w:t>
      </w:r>
      <w:r w:rsidR="003112E7">
        <w:rPr>
          <w:rFonts w:cs="Times New Roman"/>
        </w:rPr>
        <w:t xml:space="preserve"> to recruit participants</w:t>
      </w:r>
      <w:r w:rsidR="00E0616C" w:rsidRPr="00E0616C">
        <w:rPr>
          <w:rFonts w:cs="Times New Roman"/>
        </w:rPr>
        <w:t>.</w:t>
      </w:r>
      <w:r w:rsidRPr="005E3F87">
        <w:rPr>
          <w:rFonts w:cs="Times New Roman"/>
        </w:rPr>
        <w:t xml:space="preserve"> </w:t>
      </w:r>
      <w:r w:rsidR="003112E7">
        <w:rPr>
          <w:rFonts w:cs="Times New Roman"/>
        </w:rPr>
        <w:t>R</w:t>
      </w:r>
      <w:r w:rsidR="003112E7" w:rsidRPr="005E3F87">
        <w:rPr>
          <w:rFonts w:cs="Times New Roman"/>
        </w:rPr>
        <w:t xml:space="preserve">ather than </w:t>
      </w:r>
      <w:r w:rsidR="003112E7">
        <w:rPr>
          <w:rFonts w:cs="Times New Roman"/>
        </w:rPr>
        <w:t>conducting an experiment to collect children’s handwriting</w:t>
      </w:r>
      <w:r w:rsidR="003112E7" w:rsidRPr="003112E7">
        <w:rPr>
          <w:rFonts w:cs="Times New Roman"/>
        </w:rPr>
        <w:t xml:space="preserve"> </w:t>
      </w:r>
      <w:r w:rsidR="003112E7" w:rsidRPr="005E3F87">
        <w:rPr>
          <w:rFonts w:cs="Times New Roman"/>
        </w:rPr>
        <w:t xml:space="preserve">as </w:t>
      </w:r>
      <w:r w:rsidR="000061F2">
        <w:rPr>
          <w:rFonts w:cs="Times New Roman"/>
        </w:rPr>
        <w:t xml:space="preserve">was done in </w:t>
      </w:r>
      <w:proofErr w:type="spellStart"/>
      <w:r w:rsidR="003112E7" w:rsidRPr="005E3F87">
        <w:rPr>
          <w:rFonts w:cs="Times New Roman"/>
        </w:rPr>
        <w:t>Hendr</w:t>
      </w:r>
      <w:proofErr w:type="spellEnd"/>
      <w:r w:rsidR="003112E7" w:rsidRPr="005E3F87">
        <w:rPr>
          <w:rFonts w:cs="Times New Roman"/>
        </w:rPr>
        <w:t xml:space="preserve"> et al</w:t>
      </w:r>
      <w:r w:rsidR="003112E7">
        <w:rPr>
          <w:rFonts w:cs="Times New Roman"/>
        </w:rPr>
        <w:t xml:space="preserve">. </w:t>
      </w:r>
      <w:r w:rsidR="003112E7">
        <w:rPr>
          <w:rFonts w:cs="Times New Roman"/>
        </w:rPr>
        <w:fldChar w:fldCharType="begin"/>
      </w:r>
      <w:r w:rsidR="00BC2A65">
        <w:rPr>
          <w:rFonts w:cs="Times New Roman"/>
        </w:rPr>
        <w:instrText xml:space="preserve"> ADDIN EN.CITE &lt;EndNote&gt;&lt;Cite&gt;&lt;Author&gt;Hendr&lt;/Author&gt;&lt;Year&gt;2023&lt;/Year&gt;&lt;RecNum&gt;25&lt;/RecNum&gt;&lt;DisplayText&gt;[33]&lt;/DisplayText&gt;&lt;record&gt;&lt;rec-number&gt;25&lt;/rec-number&gt;&lt;foreign-keys&gt;&lt;key app="EN" db-id="fs2td5ep0xptf3evta459xfq50xeadd2wedp" timestamp="1699943251"&gt;25&lt;/key&gt;&lt;/foreign-keys&gt;&lt;ref-type name="Journal Article"&gt;17&lt;/ref-type&gt;&lt;contributors&gt;&lt;authors&gt;&lt;author&gt;Hendr, Amna&lt;/author&gt;&lt;author&gt;Ozgunalp, Umar&lt;/author&gt;&lt;author&gt;Erbilek Kaya, Meryem&lt;/author&gt;&lt;/authors&gt;&lt;/contributors&gt;&lt;titles&gt;&lt;title&gt;Diagnosis of Autism Spectrum Disorder Using Convolutional Neural Networks&lt;/title&gt;&lt;secondary-title&gt;Electronics&lt;/secondary-title&gt;&lt;/titles&gt;&lt;periodical&gt;&lt;full-title&gt;Electronics&lt;/full-title&gt;&lt;/periodical&gt;&lt;pages&gt;612&lt;/pages&gt;&lt;volume&gt;12&lt;/volume&gt;&lt;number&gt;3&lt;/number&gt;&lt;dates&gt;&lt;year&gt;2023&lt;/year&gt;&lt;/dates&gt;&lt;isbn&gt;2079-9292&lt;/isbn&gt;&lt;urls&gt;&lt;/urls&gt;&lt;/record&gt;&lt;/Cite&gt;&lt;/EndNote&gt;</w:instrText>
      </w:r>
      <w:r w:rsidR="003112E7">
        <w:rPr>
          <w:rFonts w:cs="Times New Roman"/>
        </w:rPr>
        <w:fldChar w:fldCharType="separate"/>
      </w:r>
      <w:r w:rsidR="00BC2A65">
        <w:rPr>
          <w:rFonts w:cs="Times New Roman"/>
          <w:noProof/>
        </w:rPr>
        <w:t>[33]</w:t>
      </w:r>
      <w:r w:rsidR="003112E7">
        <w:rPr>
          <w:rFonts w:cs="Times New Roman"/>
        </w:rPr>
        <w:fldChar w:fldCharType="end"/>
      </w:r>
      <w:r w:rsidR="003112E7">
        <w:rPr>
          <w:rFonts w:cs="Times New Roman"/>
        </w:rPr>
        <w:t xml:space="preserve">, we asked students to provide their handwriting </w:t>
      </w:r>
      <w:r w:rsidRPr="005E3F87">
        <w:rPr>
          <w:rFonts w:cs="Times New Roman"/>
        </w:rPr>
        <w:t>workbooks</w:t>
      </w:r>
      <w:r w:rsidR="003112E7">
        <w:rPr>
          <w:rFonts w:cs="Times New Roman"/>
        </w:rPr>
        <w:t xml:space="preserve"> </w:t>
      </w:r>
      <w:r w:rsidR="000061F2">
        <w:rPr>
          <w:rFonts w:cs="Times New Roman"/>
        </w:rPr>
        <w:t xml:space="preserve">in </w:t>
      </w:r>
      <w:r w:rsidR="003112E7">
        <w:rPr>
          <w:rFonts w:cs="Times New Roman"/>
        </w:rPr>
        <w:t xml:space="preserve">which they practiced Chinese characters </w:t>
      </w:r>
      <w:r w:rsidR="00836F19">
        <w:rPr>
          <w:rFonts w:cs="Times New Roman"/>
        </w:rPr>
        <w:t xml:space="preserve">and </w:t>
      </w:r>
      <w:r w:rsidR="00836F19" w:rsidRPr="00836F19">
        <w:rPr>
          <w:rFonts w:cs="Times New Roman"/>
        </w:rPr>
        <w:t>phonetic notation</w:t>
      </w:r>
      <w:r w:rsidR="00836F19">
        <w:rPr>
          <w:rFonts w:cs="Times New Roman"/>
        </w:rPr>
        <w:t>s</w:t>
      </w:r>
      <w:r w:rsidR="00836F19" w:rsidRPr="00836F19">
        <w:rPr>
          <w:rFonts w:cs="Times New Roman"/>
        </w:rPr>
        <w:t xml:space="preserve"> </w:t>
      </w:r>
      <w:r w:rsidR="003112E7">
        <w:rPr>
          <w:rFonts w:cs="Times New Roman"/>
        </w:rPr>
        <w:t xml:space="preserve">in class and at home. </w:t>
      </w:r>
      <w:r w:rsidR="000061F2">
        <w:rPr>
          <w:rFonts w:cs="Times New Roman"/>
        </w:rPr>
        <w:t>T</w:t>
      </w:r>
      <w:r w:rsidR="003112E7">
        <w:rPr>
          <w:rFonts w:cs="Times New Roman"/>
        </w:rPr>
        <w:t xml:space="preserve">his way, we were able to collect </w:t>
      </w:r>
      <w:r w:rsidR="000061F2">
        <w:rPr>
          <w:rFonts w:cs="Times New Roman"/>
        </w:rPr>
        <w:t xml:space="preserve">handwriting that is relatively natural, providing us with potentially more accurate insights into the handwriting differences between ASD and TD </w:t>
      </w:r>
      <w:r w:rsidR="00836F19">
        <w:rPr>
          <w:rFonts w:cs="Times New Roman"/>
        </w:rPr>
        <w:t>children</w:t>
      </w:r>
      <w:r w:rsidR="000061F2">
        <w:rPr>
          <w:rFonts w:cs="Times New Roman"/>
        </w:rPr>
        <w:t>. In total, t</w:t>
      </w:r>
      <w:r w:rsidRPr="005E3F87">
        <w:rPr>
          <w:rFonts w:cs="Times New Roman"/>
        </w:rPr>
        <w:t xml:space="preserve">he dataset comprises </w:t>
      </w:r>
      <w:r w:rsidR="003112E7">
        <w:rPr>
          <w:rFonts w:cs="Times New Roman"/>
        </w:rPr>
        <w:t>handwriting</w:t>
      </w:r>
      <w:r w:rsidR="00747B85">
        <w:rPr>
          <w:rFonts w:cs="Times New Roman"/>
        </w:rPr>
        <w:t>s</w:t>
      </w:r>
      <w:r w:rsidR="003112E7">
        <w:rPr>
          <w:rFonts w:cs="Times New Roman"/>
        </w:rPr>
        <w:t xml:space="preserve"> from </w:t>
      </w:r>
      <w:r w:rsidR="003112E7" w:rsidRPr="005E3F87">
        <w:rPr>
          <w:rFonts w:cs="Times New Roman"/>
        </w:rPr>
        <w:t>23 children</w:t>
      </w:r>
      <w:r w:rsidR="00063265">
        <w:rPr>
          <w:rFonts w:cs="Times New Roman"/>
        </w:rPr>
        <w:t>:</w:t>
      </w:r>
      <w:r w:rsidR="003112E7" w:rsidRPr="005E3F87">
        <w:rPr>
          <w:rFonts w:cs="Times New Roman"/>
        </w:rPr>
        <w:t xml:space="preserve"> </w:t>
      </w:r>
      <w:r w:rsidRPr="005E3F87">
        <w:rPr>
          <w:rFonts w:cs="Times New Roman"/>
        </w:rPr>
        <w:t xml:space="preserve">6 </w:t>
      </w:r>
      <w:r w:rsidR="000061F2">
        <w:rPr>
          <w:rFonts w:cs="Times New Roman"/>
        </w:rPr>
        <w:t>ASD</w:t>
      </w:r>
      <w:r w:rsidR="000061F2" w:rsidRPr="004E620D">
        <w:rPr>
          <w:rFonts w:cs="Times New Roman"/>
        </w:rPr>
        <w:t xml:space="preserve"> </w:t>
      </w:r>
      <w:r w:rsidR="004E620D" w:rsidRPr="004E620D">
        <w:rPr>
          <w:rFonts w:cs="Times New Roman"/>
        </w:rPr>
        <w:t>children</w:t>
      </w:r>
      <w:r w:rsidR="003112E7">
        <w:rPr>
          <w:rFonts w:cs="Times New Roman"/>
        </w:rPr>
        <w:t xml:space="preserve"> (average age: 10.5 years; all boys)</w:t>
      </w:r>
      <w:r w:rsidRPr="005E3F87">
        <w:rPr>
          <w:rFonts w:cs="Times New Roman"/>
        </w:rPr>
        <w:t xml:space="preserve"> and 17 </w:t>
      </w:r>
      <w:r w:rsidR="000061F2">
        <w:rPr>
          <w:rFonts w:cs="Times New Roman"/>
        </w:rPr>
        <w:t>TD</w:t>
      </w:r>
      <w:r w:rsidRPr="005E3F87">
        <w:rPr>
          <w:rFonts w:cs="Times New Roman"/>
        </w:rPr>
        <w:t xml:space="preserve"> </w:t>
      </w:r>
      <w:r w:rsidR="003112E7">
        <w:rPr>
          <w:rFonts w:cs="Times New Roman"/>
        </w:rPr>
        <w:t>peers (</w:t>
      </w:r>
      <w:r w:rsidRPr="005E3F87">
        <w:rPr>
          <w:rFonts w:cs="Times New Roman"/>
        </w:rPr>
        <w:t>average age</w:t>
      </w:r>
      <w:r w:rsidR="003112E7">
        <w:rPr>
          <w:rFonts w:cs="Times New Roman"/>
        </w:rPr>
        <w:t xml:space="preserve">: </w:t>
      </w:r>
      <w:r w:rsidRPr="005E3F87">
        <w:rPr>
          <w:rFonts w:cs="Times New Roman"/>
        </w:rPr>
        <w:t>8.67 years</w:t>
      </w:r>
      <w:r w:rsidR="003112E7">
        <w:rPr>
          <w:rFonts w:cs="Times New Roman"/>
        </w:rPr>
        <w:t xml:space="preserve">, </w:t>
      </w:r>
      <w:r w:rsidR="00063265" w:rsidRPr="00063265">
        <w:rPr>
          <w:rFonts w:cs="Times New Roman"/>
        </w:rPr>
        <w:t>eight</w:t>
      </w:r>
      <w:r w:rsidR="003112E7">
        <w:rPr>
          <w:rFonts w:cs="Times New Roman"/>
        </w:rPr>
        <w:t xml:space="preserve"> boys</w:t>
      </w:r>
      <w:r w:rsidR="00836F19">
        <w:rPr>
          <w:rFonts w:cs="Times New Roman"/>
        </w:rPr>
        <w:t xml:space="preserve"> and nine girls</w:t>
      </w:r>
      <w:r w:rsidR="003112E7">
        <w:rPr>
          <w:rFonts w:cs="Times New Roman"/>
        </w:rPr>
        <w:t>)</w:t>
      </w:r>
      <w:r w:rsidRPr="005E3F87">
        <w:rPr>
          <w:rFonts w:cs="Times New Roman"/>
        </w:rPr>
        <w:t>.</w:t>
      </w:r>
      <w:r w:rsidR="00737115" w:rsidRPr="00737115">
        <w:t xml:space="preserve"> </w:t>
      </w:r>
      <w:r w:rsidR="00737115" w:rsidRPr="00737115">
        <w:rPr>
          <w:rFonts w:cs="Times New Roman"/>
        </w:rPr>
        <w:t xml:space="preserve">Among them, there are a total of 4 </w:t>
      </w:r>
      <w:r w:rsidR="00836F19">
        <w:rPr>
          <w:rFonts w:cs="Times New Roman"/>
        </w:rPr>
        <w:t>children</w:t>
      </w:r>
      <w:r w:rsidR="00737115" w:rsidRPr="00737115">
        <w:rPr>
          <w:rFonts w:cs="Times New Roman"/>
        </w:rPr>
        <w:t xml:space="preserve"> with mild autism, 1 individual with moderate autism, and 1 individual with severe autism.</w:t>
      </w:r>
      <w:r w:rsidRPr="005E3F87">
        <w:rPr>
          <w:rFonts w:cs="Times New Roman"/>
        </w:rPr>
        <w:t xml:space="preserve"> </w:t>
      </w:r>
      <w:r w:rsidR="00063265">
        <w:rPr>
          <w:rFonts w:cs="Times New Roman"/>
        </w:rPr>
        <w:t>Compared</w:t>
      </w:r>
      <w:r w:rsidRPr="005E3F87">
        <w:rPr>
          <w:rFonts w:cs="Times New Roman"/>
        </w:rPr>
        <w:t xml:space="preserve"> with</w:t>
      </w:r>
      <w:r w:rsidR="00007A8A">
        <w:t xml:space="preserve"> Yen et al.</w:t>
      </w:r>
      <w:r w:rsidR="00415535">
        <w:rPr>
          <w:rFonts w:cs="Times New Roman"/>
        </w:rPr>
        <w:t xml:space="preserve"> </w:t>
      </w:r>
      <w:r w:rsidR="00415535">
        <w:rPr>
          <w:rFonts w:cs="Times New Roman"/>
        </w:rPr>
        <w:fldChar w:fldCharType="begin"/>
      </w:r>
      <w:r w:rsidR="007E2BC7">
        <w:rPr>
          <w:rFonts w:cs="Times New Roman"/>
        </w:rPr>
        <w:instrText xml:space="preserve"> ADDIN EN.CITE &lt;EndNote&gt;&lt;Cite&gt;&lt;Author&gt;Yen&lt;/Author&gt;&lt;Year&gt;2024&lt;/Year&gt;&lt;RecNum&gt;48&lt;/RecNum&gt;&lt;DisplayText&gt;[20]&lt;/DisplayText&gt;&lt;record&gt;&lt;rec-number&gt;48&lt;/rec-number&gt;&lt;foreign-keys&gt;&lt;key app="EN" db-id="fs2td5ep0xptf3evta459xfq50xeadd2wedp" timestamp="1703484309"&gt;48&lt;/key&gt;&lt;/foreign-keys&gt;&lt;ref-type name="Journal Article"&gt;17&lt;/ref-type&gt;&lt;contributors&gt;&lt;authors&gt;&lt;author&gt;Yen, Lingkai&lt;/author&gt;&lt;author&gt;Wong, Jiasyun&lt;/author&gt;&lt;author&gt;Chen, Arbee L.P.&lt;/author&gt;&lt;/authors&gt;&lt;/contributors&gt;&lt;titles&gt;&lt;title&gt;Identifying Chinese Handwriting Characteristics for Detecting Children with Autism&lt;/title&gt;&lt;secondary-title&gt;The ACM/SIGAPP Symposium on Applied Computing&lt;/secondary-title&gt;&lt;/titles&gt;&lt;periodical&gt;&lt;full-title&gt;The ACM/SIGAPP Symposium on Applied Computing&lt;/full-title&gt;&lt;/periodical&gt;&lt;dates&gt;&lt;year&gt;2024&lt;/year&gt;&lt;/dates&gt;&lt;urls&gt;&lt;/urls&gt;&lt;/record&gt;&lt;/Cite&gt;&lt;/EndNote&gt;</w:instrText>
      </w:r>
      <w:r w:rsidR="00415535">
        <w:rPr>
          <w:rFonts w:cs="Times New Roman"/>
        </w:rPr>
        <w:fldChar w:fldCharType="separate"/>
      </w:r>
      <w:r w:rsidR="007E2BC7">
        <w:rPr>
          <w:rFonts w:cs="Times New Roman"/>
          <w:noProof/>
        </w:rPr>
        <w:t>[20]</w:t>
      </w:r>
      <w:r w:rsidR="00415535">
        <w:rPr>
          <w:rFonts w:cs="Times New Roman"/>
        </w:rPr>
        <w:fldChar w:fldCharType="end"/>
      </w:r>
      <w:r w:rsidRPr="005E3F87">
        <w:rPr>
          <w:rFonts w:cs="Times New Roman"/>
        </w:rPr>
        <w:t xml:space="preserve">, this study includes one additional </w:t>
      </w:r>
      <w:r w:rsidR="004E620D" w:rsidRPr="004E620D">
        <w:rPr>
          <w:rFonts w:cs="Times New Roman"/>
        </w:rPr>
        <w:t>autistic child</w:t>
      </w:r>
      <w:r w:rsidRPr="005E3F87">
        <w:rPr>
          <w:rFonts w:cs="Times New Roman"/>
        </w:rPr>
        <w:t xml:space="preserve">. This child only </w:t>
      </w:r>
      <w:r w:rsidR="00836F19">
        <w:rPr>
          <w:rFonts w:cs="Times New Roman"/>
        </w:rPr>
        <w:t>provided</w:t>
      </w:r>
      <w:r w:rsidRPr="005E3F87">
        <w:rPr>
          <w:rFonts w:cs="Times New Roman"/>
        </w:rPr>
        <w:t xml:space="preserve"> phonetic </w:t>
      </w:r>
      <w:r w:rsidR="004B4118">
        <w:rPr>
          <w:rFonts w:cs="Times New Roman"/>
        </w:rPr>
        <w:t>notation data</w:t>
      </w:r>
      <w:r w:rsidRPr="005E3F87">
        <w:rPr>
          <w:rFonts w:cs="Times New Roman"/>
        </w:rPr>
        <w:t xml:space="preserve"> and was </w:t>
      </w:r>
      <w:r w:rsidR="00836F19">
        <w:rPr>
          <w:rFonts w:cs="Times New Roman"/>
        </w:rPr>
        <w:t xml:space="preserve">therefore </w:t>
      </w:r>
      <w:r w:rsidRPr="005E3F87">
        <w:rPr>
          <w:rFonts w:cs="Times New Roman"/>
        </w:rPr>
        <w:t xml:space="preserve">not </w:t>
      </w:r>
      <w:r w:rsidR="00836F19">
        <w:rPr>
          <w:rFonts w:cs="Times New Roman"/>
        </w:rPr>
        <w:t>includ</w:t>
      </w:r>
      <w:r w:rsidRPr="005E3F87">
        <w:rPr>
          <w:rFonts w:cs="Times New Roman"/>
        </w:rPr>
        <w:t>ed in</w:t>
      </w:r>
      <w:r w:rsidR="00007A8A">
        <w:t xml:space="preserve"> Yen et al.</w:t>
      </w:r>
      <w:r w:rsidR="00415535">
        <w:rPr>
          <w:rFonts w:cs="Times New Roman"/>
        </w:rPr>
        <w:t xml:space="preserve"> </w:t>
      </w:r>
      <w:r w:rsidR="00415535">
        <w:rPr>
          <w:rFonts w:cs="Times New Roman"/>
        </w:rPr>
        <w:fldChar w:fldCharType="begin"/>
      </w:r>
      <w:r w:rsidR="007E2BC7">
        <w:rPr>
          <w:rFonts w:cs="Times New Roman"/>
        </w:rPr>
        <w:instrText xml:space="preserve"> ADDIN EN.CITE &lt;EndNote&gt;&lt;Cite&gt;&lt;Author&gt;Yen&lt;/Author&gt;&lt;Year&gt;2024&lt;/Year&gt;&lt;RecNum&gt;48&lt;/RecNum&gt;&lt;DisplayText&gt;[20]&lt;/DisplayText&gt;&lt;record&gt;&lt;rec-number&gt;48&lt;/rec-number&gt;&lt;foreign-keys&gt;&lt;key app="EN" db-id="fs2td5ep0xptf3evta459xfq50xeadd2wedp" timestamp="1703484309"&gt;48&lt;/key&gt;&lt;/foreign-keys&gt;&lt;ref-type name="Journal Article"&gt;17&lt;/ref-type&gt;&lt;contributors&gt;&lt;authors&gt;&lt;author&gt;Yen, Lingkai&lt;/author&gt;&lt;author&gt;Wong, Jiasyun&lt;/author&gt;&lt;author&gt;Chen, Arbee L.P.&lt;/author&gt;&lt;/authors&gt;&lt;/contributors&gt;&lt;titles&gt;&lt;title&gt;Identifying Chinese Handwriting Characteristics for Detecting Children with Autism&lt;/title&gt;&lt;secondary-title&gt;The ACM/SIGAPP Symposium on Applied Computing&lt;/secondary-title&gt;&lt;/titles&gt;&lt;periodical&gt;&lt;full-title&gt;The ACM/SIGAPP Symposium on Applied Computing&lt;/full-title&gt;&lt;/periodical&gt;&lt;dates&gt;&lt;year&gt;2024&lt;/year&gt;&lt;/dates&gt;&lt;urls&gt;&lt;/urls&gt;&lt;/record&gt;&lt;/Cite&gt;&lt;/EndNote&gt;</w:instrText>
      </w:r>
      <w:r w:rsidR="00415535">
        <w:rPr>
          <w:rFonts w:cs="Times New Roman"/>
        </w:rPr>
        <w:fldChar w:fldCharType="separate"/>
      </w:r>
      <w:r w:rsidR="007E2BC7">
        <w:rPr>
          <w:rFonts w:cs="Times New Roman"/>
          <w:noProof/>
        </w:rPr>
        <w:t>[20]</w:t>
      </w:r>
      <w:r w:rsidR="00415535">
        <w:rPr>
          <w:rFonts w:cs="Times New Roman"/>
        </w:rPr>
        <w:fldChar w:fldCharType="end"/>
      </w:r>
      <w:r w:rsidRPr="005E3F87">
        <w:rPr>
          <w:rFonts w:cs="Times New Roman"/>
        </w:rPr>
        <w:t xml:space="preserve">. </w:t>
      </w:r>
      <w:bookmarkStart w:id="19" w:name="OLE_LINK5"/>
      <w:bookmarkStart w:id="20" w:name="OLE_LINK6"/>
    </w:p>
    <w:bookmarkEnd w:id="17"/>
    <w:bookmarkEnd w:id="18"/>
    <w:p w14:paraId="28E4CC08" w14:textId="64403C93" w:rsidR="00925241" w:rsidRDefault="00F8508D" w:rsidP="00357329">
      <w:pPr>
        <w:keepNext/>
        <w:spacing w:line="360" w:lineRule="auto"/>
        <w:ind w:firstLine="480"/>
        <w:jc w:val="left"/>
      </w:pPr>
      <w:r>
        <w:rPr>
          <w:rFonts w:cs="Times New Roman"/>
        </w:rPr>
        <w:t>W</w:t>
      </w:r>
      <w:r w:rsidR="007D2AC2" w:rsidRPr="007D2AC2">
        <w:rPr>
          <w:rFonts w:cs="Times New Roman"/>
        </w:rPr>
        <w:t xml:space="preserve">e </w:t>
      </w:r>
      <w:r>
        <w:rPr>
          <w:rFonts w:cs="Times New Roman"/>
        </w:rPr>
        <w:t>us</w:t>
      </w:r>
      <w:r w:rsidR="007D2AC2" w:rsidRPr="007D2AC2">
        <w:rPr>
          <w:rFonts w:cs="Times New Roman"/>
        </w:rPr>
        <w:t xml:space="preserve">ed three types of datasets in the analysis: </w:t>
      </w:r>
      <w:r>
        <w:rPr>
          <w:rFonts w:cs="Times New Roman"/>
        </w:rPr>
        <w:t xml:space="preserve">(1) </w:t>
      </w:r>
      <w:r w:rsidR="007D2AC2" w:rsidRPr="007D2AC2">
        <w:rPr>
          <w:rFonts w:cs="Times New Roman"/>
        </w:rPr>
        <w:t xml:space="preserve">the Chinese character-only dataset, </w:t>
      </w:r>
      <w:r>
        <w:rPr>
          <w:rFonts w:cs="Times New Roman"/>
        </w:rPr>
        <w:t xml:space="preserve">(2) </w:t>
      </w:r>
      <w:r w:rsidR="007D2AC2" w:rsidRPr="007D2AC2">
        <w:rPr>
          <w:rFonts w:cs="Times New Roman"/>
        </w:rPr>
        <w:t xml:space="preserve">the </w:t>
      </w:r>
      <w:r>
        <w:rPr>
          <w:rFonts w:cs="Times New Roman"/>
        </w:rPr>
        <w:t>p</w:t>
      </w:r>
      <w:r w:rsidR="007D2AC2" w:rsidRPr="007D2AC2">
        <w:rPr>
          <w:rFonts w:cs="Times New Roman"/>
        </w:rPr>
        <w:t>honetic</w:t>
      </w:r>
      <w:r w:rsidR="000061F2">
        <w:rPr>
          <w:rFonts w:cs="Times New Roman"/>
        </w:rPr>
        <w:t xml:space="preserve"> </w:t>
      </w:r>
      <w:r w:rsidR="007D2AC2" w:rsidRPr="007D2AC2">
        <w:rPr>
          <w:rFonts w:cs="Times New Roman"/>
        </w:rPr>
        <w:t xml:space="preserve">notation-only dataset, and </w:t>
      </w:r>
      <w:r>
        <w:rPr>
          <w:rFonts w:cs="Times New Roman"/>
        </w:rPr>
        <w:t xml:space="preserve">(3) </w:t>
      </w:r>
      <w:r w:rsidR="007D2AC2" w:rsidRPr="007D2AC2">
        <w:rPr>
          <w:rFonts w:cs="Times New Roman"/>
        </w:rPr>
        <w:t xml:space="preserve">the Chinese character + </w:t>
      </w:r>
      <w:r>
        <w:rPr>
          <w:rFonts w:cs="Times New Roman"/>
        </w:rPr>
        <w:t>p</w:t>
      </w:r>
      <w:r w:rsidR="007D2AC2" w:rsidRPr="007D2AC2">
        <w:rPr>
          <w:rFonts w:cs="Times New Roman"/>
        </w:rPr>
        <w:t xml:space="preserve">honetic notation dataset </w:t>
      </w:r>
      <w:r>
        <w:rPr>
          <w:rFonts w:cs="Times New Roman"/>
        </w:rPr>
        <w:t>where each Chinese character was written with its corresponding p</w:t>
      </w:r>
      <w:r w:rsidRPr="007D2AC2">
        <w:rPr>
          <w:rFonts w:cs="Times New Roman"/>
        </w:rPr>
        <w:t>honetic notation</w:t>
      </w:r>
      <w:r w:rsidR="007D2AC2" w:rsidRPr="007D2AC2">
        <w:rPr>
          <w:rFonts w:cs="Times New Roman"/>
        </w:rPr>
        <w:t xml:space="preserve">. </w:t>
      </w:r>
      <w:bookmarkEnd w:id="19"/>
      <w:bookmarkEnd w:id="20"/>
    </w:p>
    <w:p w14:paraId="394CE460" w14:textId="26A8152A" w:rsidR="00E631A6" w:rsidRPr="00E631A6" w:rsidRDefault="00E631A6" w:rsidP="00E631A6">
      <w:pPr>
        <w:spacing w:line="360" w:lineRule="auto"/>
        <w:outlineLvl w:val="1"/>
        <w:rPr>
          <w:rFonts w:cs="Times New Roman"/>
          <w:sz w:val="32"/>
          <w:szCs w:val="32"/>
        </w:rPr>
      </w:pPr>
      <w:bookmarkStart w:id="21" w:name="_Toc157447863"/>
      <w:r>
        <w:rPr>
          <w:rFonts w:cs="Times New Roman" w:hint="eastAsia"/>
          <w:sz w:val="32"/>
          <w:szCs w:val="32"/>
        </w:rPr>
        <w:t>3</w:t>
      </w:r>
      <w:r>
        <w:rPr>
          <w:rFonts w:cs="Times New Roman"/>
          <w:sz w:val="32"/>
          <w:szCs w:val="32"/>
        </w:rPr>
        <w:t xml:space="preserve">.1 </w:t>
      </w:r>
      <w:r w:rsidRPr="00E631A6">
        <w:rPr>
          <w:rFonts w:cs="Times New Roman"/>
          <w:sz w:val="32"/>
          <w:szCs w:val="32"/>
        </w:rPr>
        <w:t xml:space="preserve">Chinese </w:t>
      </w:r>
      <w:r w:rsidR="00A43D13">
        <w:rPr>
          <w:rFonts w:cs="Times New Roman"/>
          <w:sz w:val="32"/>
          <w:szCs w:val="32"/>
        </w:rPr>
        <w:t>C</w:t>
      </w:r>
      <w:r w:rsidRPr="00E631A6">
        <w:rPr>
          <w:rFonts w:cs="Times New Roman"/>
          <w:sz w:val="32"/>
          <w:szCs w:val="32"/>
        </w:rPr>
        <w:t>haracter</w:t>
      </w:r>
      <w:r w:rsidR="00543C15" w:rsidRPr="00543C15">
        <w:rPr>
          <w:rFonts w:cs="Times New Roman"/>
          <w:sz w:val="32"/>
          <w:szCs w:val="32"/>
        </w:rPr>
        <w:t>-</w:t>
      </w:r>
      <w:r w:rsidR="004838E8">
        <w:rPr>
          <w:rFonts w:cs="Times New Roman"/>
          <w:sz w:val="32"/>
          <w:szCs w:val="32"/>
        </w:rPr>
        <w:t>O</w:t>
      </w:r>
      <w:r w:rsidR="00543C15" w:rsidRPr="00543C15">
        <w:rPr>
          <w:rFonts w:cs="Times New Roman"/>
          <w:sz w:val="32"/>
          <w:szCs w:val="32"/>
        </w:rPr>
        <w:t>nly</w:t>
      </w:r>
      <w:r w:rsidRPr="00E631A6">
        <w:rPr>
          <w:rFonts w:cs="Times New Roman"/>
          <w:sz w:val="32"/>
          <w:szCs w:val="32"/>
        </w:rPr>
        <w:t xml:space="preserve"> </w:t>
      </w:r>
      <w:r w:rsidR="00A43D13">
        <w:rPr>
          <w:rFonts w:cs="Times New Roman"/>
          <w:sz w:val="32"/>
          <w:szCs w:val="32"/>
        </w:rPr>
        <w:t>D</w:t>
      </w:r>
      <w:r w:rsidRPr="00E631A6">
        <w:rPr>
          <w:rFonts w:cs="Times New Roman"/>
          <w:sz w:val="32"/>
          <w:szCs w:val="32"/>
        </w:rPr>
        <w:t>ataset</w:t>
      </w:r>
      <w:bookmarkEnd w:id="21"/>
    </w:p>
    <w:p w14:paraId="6498C7F2" w14:textId="32E6AAB6" w:rsidR="008A3BAD" w:rsidRDefault="00856584" w:rsidP="008A3BAD">
      <w:pPr>
        <w:spacing w:line="360" w:lineRule="auto"/>
        <w:ind w:firstLine="425"/>
        <w:rPr>
          <w:rFonts w:cs="Times New Roman"/>
        </w:rPr>
      </w:pPr>
      <w:bookmarkStart w:id="22" w:name="OLE_LINK9"/>
      <w:bookmarkStart w:id="23" w:name="OLE_LINK10"/>
      <w:r w:rsidRPr="00856584">
        <w:rPr>
          <w:rFonts w:cs="Times New Roman"/>
        </w:rPr>
        <w:t xml:space="preserve">The </w:t>
      </w:r>
      <w:r w:rsidR="00543C15" w:rsidRPr="00543C15">
        <w:rPr>
          <w:rFonts w:cs="Times New Roman"/>
        </w:rPr>
        <w:t>Chinese character-only dataset</w:t>
      </w:r>
      <w:r w:rsidRPr="00856584">
        <w:rPr>
          <w:rFonts w:cs="Times New Roman"/>
        </w:rPr>
        <w:t xml:space="preserve"> </w:t>
      </w:r>
      <w:r w:rsidR="008A3BAD" w:rsidRPr="008A3BAD">
        <w:rPr>
          <w:rFonts w:cs="Times New Roman"/>
        </w:rPr>
        <w:t xml:space="preserve">comprises 17,950 </w:t>
      </w:r>
      <w:r w:rsidR="00747B85">
        <w:rPr>
          <w:rFonts w:cs="Times New Roman"/>
        </w:rPr>
        <w:t>words</w:t>
      </w:r>
      <w:r w:rsidR="008A3BAD" w:rsidRPr="008A3BAD">
        <w:rPr>
          <w:rFonts w:cs="Times New Roman"/>
        </w:rPr>
        <w:t xml:space="preserve">, with 14,173 </w:t>
      </w:r>
      <w:r w:rsidR="00747B85">
        <w:rPr>
          <w:rFonts w:cs="Times New Roman"/>
        </w:rPr>
        <w:t>from</w:t>
      </w:r>
      <w:r w:rsidR="008A3BAD" w:rsidRPr="008A3BAD">
        <w:rPr>
          <w:rFonts w:cs="Times New Roman"/>
        </w:rPr>
        <w:t xml:space="preserve"> TD </w:t>
      </w:r>
      <w:r w:rsidR="00747B85">
        <w:rPr>
          <w:rFonts w:cs="Times New Roman"/>
        </w:rPr>
        <w:t xml:space="preserve">children </w:t>
      </w:r>
      <w:r w:rsidR="008A3BAD" w:rsidRPr="008A3BAD">
        <w:rPr>
          <w:rFonts w:cs="Times New Roman"/>
        </w:rPr>
        <w:t xml:space="preserve">and 3,777 </w:t>
      </w:r>
      <w:r w:rsidR="00747B85">
        <w:rPr>
          <w:rFonts w:cs="Times New Roman"/>
        </w:rPr>
        <w:t>from autistic children</w:t>
      </w:r>
      <w:r w:rsidR="008A3BAD" w:rsidRPr="008A3BAD">
        <w:rPr>
          <w:rFonts w:cs="Times New Roman"/>
        </w:rPr>
        <w:t xml:space="preserve">. </w:t>
      </w:r>
      <w:r w:rsidR="004E28C0" w:rsidRPr="004E28C0">
        <w:rPr>
          <w:rFonts w:cs="Times New Roman"/>
        </w:rPr>
        <w:t xml:space="preserve">We </w:t>
      </w:r>
      <w:r w:rsidR="00747B85">
        <w:rPr>
          <w:rFonts w:cs="Times New Roman"/>
        </w:rPr>
        <w:t xml:space="preserve">considered </w:t>
      </w:r>
      <w:r w:rsidR="004E28C0" w:rsidRPr="004E28C0">
        <w:rPr>
          <w:rFonts w:cs="Times New Roman"/>
        </w:rPr>
        <w:t>neat</w:t>
      </w:r>
      <w:r w:rsidR="00747B85">
        <w:rPr>
          <w:rFonts w:cs="Times New Roman"/>
        </w:rPr>
        <w:t>ness of</w:t>
      </w:r>
      <w:r w:rsidR="004E28C0" w:rsidRPr="004E28C0">
        <w:rPr>
          <w:rFonts w:cs="Times New Roman"/>
        </w:rPr>
        <w:t xml:space="preserve"> </w:t>
      </w:r>
      <w:r w:rsidR="00747B85">
        <w:rPr>
          <w:rFonts w:cs="Times New Roman"/>
        </w:rPr>
        <w:t xml:space="preserve">writing </w:t>
      </w:r>
      <w:r w:rsidR="004E28C0" w:rsidRPr="004E28C0">
        <w:rPr>
          <w:rFonts w:cs="Times New Roman"/>
        </w:rPr>
        <w:t xml:space="preserve">Chinese characters </w:t>
      </w:r>
      <w:r w:rsidR="00747B85">
        <w:rPr>
          <w:rFonts w:cs="Times New Roman"/>
        </w:rPr>
        <w:t xml:space="preserve">by defining the neatness criteria based on </w:t>
      </w:r>
      <w:r w:rsidR="008A3BAD" w:rsidRPr="008A3BAD">
        <w:rPr>
          <w:rFonts w:cs="Times New Roman"/>
        </w:rPr>
        <w:t>relevant literature</w:t>
      </w:r>
      <w:r w:rsidR="00DD41F0">
        <w:rPr>
          <w:rFonts w:cs="Times New Roman" w:hint="eastAsia"/>
        </w:rPr>
        <w:t xml:space="preserve"> </w:t>
      </w:r>
      <w:r w:rsidR="008A3BAD">
        <w:rPr>
          <w:rFonts w:cs="Times New Roman"/>
        </w:rPr>
        <w:fldChar w:fldCharType="begin"/>
      </w:r>
      <w:r w:rsidR="00BC2A65">
        <w:rPr>
          <w:rFonts w:cs="Times New Roman"/>
        </w:rPr>
        <w:instrText xml:space="preserve"> ADDIN EN.CITE &lt;EndNote&gt;&lt;Cite&gt;&lt;Author&gt;</w:instrText>
      </w:r>
      <w:r w:rsidR="00BC2A65">
        <w:rPr>
          <w:rFonts w:cs="Times New Roman" w:hint="eastAsia"/>
        </w:rPr>
        <w:instrText>李艺</w:instrText>
      </w:r>
      <w:r w:rsidR="00BC2A65">
        <w:rPr>
          <w:rFonts w:cs="Times New Roman"/>
        </w:rPr>
        <w:instrText>&lt;/Author&gt;&lt;Year&gt;2015&lt;/Year&gt;&lt;RecNum&gt;3&lt;/RecNum&gt;&lt;DisplayText&gt;[34, 35]&lt;/DisplayText&gt;&lt;record&gt;&lt;rec-number&gt;3&lt;/rec-number&gt;&lt;foreign-keys&gt;&lt;key app="EN" db-id="fs2td5ep0xptf3evta459xfq50xeadd2wedp" timestamp="1671456951"&gt;3&lt;/key&gt;&lt;/foreign-keys&gt;&lt;ref-type name="Journal Article"&gt;17&lt;/ref-type&gt;&lt;contributors&gt;&lt;authors&gt;&lt;author&gt;</w:instrText>
      </w:r>
      <w:r w:rsidR="00BC2A65">
        <w:rPr>
          <w:rFonts w:cs="Times New Roman" w:hint="eastAsia"/>
        </w:rPr>
        <w:instrText>李艺</w:instrText>
      </w:r>
      <w:r w:rsidR="00BC2A65">
        <w:rPr>
          <w:rFonts w:cs="Times New Roman"/>
        </w:rPr>
        <w:instrText>&lt;/author&gt;&lt;author&gt;</w:instrText>
      </w:r>
      <w:r w:rsidR="00BC2A65">
        <w:rPr>
          <w:rFonts w:cs="Times New Roman" w:hint="eastAsia"/>
        </w:rPr>
        <w:instrText>姜杰</w:instrText>
      </w:r>
      <w:r w:rsidR="00BC2A65">
        <w:rPr>
          <w:rFonts w:cs="Times New Roman"/>
        </w:rPr>
        <w:instrText>&lt;/author&gt;&lt;author&gt;</w:instrText>
      </w:r>
      <w:r w:rsidR="00BC2A65">
        <w:rPr>
          <w:rFonts w:cs="Times New Roman" w:hint="eastAsia"/>
        </w:rPr>
        <w:instrText>邓红静</w:instrText>
      </w:r>
      <w:r w:rsidR="00BC2A65">
        <w:rPr>
          <w:rFonts w:cs="Times New Roman"/>
        </w:rPr>
        <w:instrText>&lt;/author&gt;&lt;/authors&gt;&lt;/contributors&gt;&lt;titles&gt;&lt;title&gt;</w:instrText>
      </w:r>
      <w:r w:rsidR="00BC2A65">
        <w:rPr>
          <w:rFonts w:cs="Times New Roman" w:hint="eastAsia"/>
        </w:rPr>
        <w:instrText>硬笔汉字书写特征的理解</w:instrText>
      </w:r>
      <w:r w:rsidR="00BC2A65">
        <w:rPr>
          <w:rFonts w:cs="Times New Roman"/>
        </w:rPr>
        <w:instrText xml:space="preserve">, </w:instrText>
      </w:r>
      <w:r w:rsidR="00BC2A65">
        <w:rPr>
          <w:rFonts w:cs="Times New Roman" w:hint="eastAsia"/>
        </w:rPr>
        <w:instrText>描述</w:instrText>
      </w:r>
      <w:r w:rsidR="00BC2A65">
        <w:rPr>
          <w:rFonts w:cs="Times New Roman"/>
        </w:rPr>
        <w:instrText xml:space="preserve">, </w:instrText>
      </w:r>
      <w:r w:rsidR="00BC2A65">
        <w:rPr>
          <w:rFonts w:cs="Times New Roman" w:hint="eastAsia"/>
        </w:rPr>
        <w:instrText>计算实现和应用介绍</w:instrText>
      </w:r>
      <w:r w:rsidR="00BC2A65">
        <w:rPr>
          <w:rFonts w:cs="Times New Roman"/>
        </w:rPr>
        <w:instrText>&lt;/title&gt;&lt;secondary-title&gt;</w:instrText>
      </w:r>
      <w:r w:rsidR="00BC2A65">
        <w:rPr>
          <w:rFonts w:cs="Times New Roman" w:hint="eastAsia"/>
        </w:rPr>
        <w:instrText>电化教育研究</w:instrText>
      </w:r>
      <w:r w:rsidR="00BC2A65">
        <w:rPr>
          <w:rFonts w:cs="Times New Roman"/>
        </w:rPr>
        <w:instrText>&lt;/secondary-title&gt;&lt;/titles&gt;&lt;periodical&gt;&lt;full-title&gt;</w:instrText>
      </w:r>
      <w:r w:rsidR="00BC2A65">
        <w:rPr>
          <w:rFonts w:cs="Times New Roman" w:hint="eastAsia"/>
        </w:rPr>
        <w:instrText>电化教育研究</w:instrText>
      </w:r>
      <w:r w:rsidR="00BC2A65">
        <w:rPr>
          <w:rFonts w:cs="Times New Roman"/>
        </w:rPr>
        <w:instrText>&lt;/full-title&gt;&lt;/periodical&gt;&lt;pages&gt;62-69&lt;/pages&gt;&lt;volume&gt;36&lt;/volume&gt;&lt;number&gt;4&lt;/number&gt;&lt;dates&gt;&lt;year&gt;2015&lt;/year&gt;&lt;/dates&gt;&lt;urls&gt;&lt;/urls&gt;&lt;/record&gt;&lt;/Cite&gt;&lt;Cite&gt;&lt;Author&gt;</w:instrText>
      </w:r>
      <w:r w:rsidR="00BC2A65">
        <w:rPr>
          <w:rFonts w:cs="Times New Roman" w:hint="eastAsia"/>
        </w:rPr>
        <w:instrText>庄子明</w:instrText>
      </w:r>
      <w:r w:rsidR="00BC2A65">
        <w:rPr>
          <w:rFonts w:cs="Times New Roman"/>
        </w:rPr>
        <w:instrText>&lt;/Author&gt;&lt;Year&gt;2019&lt;/Year&gt;&lt;RecNum&gt;2&lt;/RecNum&gt;&lt;record&gt;</w:instrText>
      </w:r>
      <w:r w:rsidR="00BC2A65">
        <w:rPr>
          <w:rFonts w:cs="Times New Roman" w:hint="eastAsia"/>
        </w:rPr>
        <w:instrText>&lt;rec-number&gt;2&lt;/rec-number&gt;&lt;foreign-keys&gt;&lt;key app="EN" db-id="fs2td5ep0xptf3evta459xfq50xeadd2wedp" timestamp="1671456850"&gt;2&lt;/key&gt;&lt;/foreign-keys&gt;&lt;ref-type name="Thesis"&gt;32&lt;/ref-type&gt;&lt;contributors&gt;&lt;authors&gt;&lt;author&gt;</w:instrText>
      </w:r>
      <w:r w:rsidR="00BC2A65">
        <w:rPr>
          <w:rFonts w:cs="Times New Roman" w:hint="eastAsia"/>
        </w:rPr>
        <w:instrText>庄子明</w:instrText>
      </w:r>
      <w:r w:rsidR="00BC2A65">
        <w:rPr>
          <w:rFonts w:cs="Times New Roman" w:hint="eastAsia"/>
        </w:rPr>
        <w:instrText>&lt;/author&gt;&lt;/authors&gt;&lt;/contributors&gt;&lt;title</w:instrText>
      </w:r>
      <w:r w:rsidR="00BC2A65">
        <w:rPr>
          <w:rFonts w:cs="Times New Roman"/>
        </w:rPr>
        <w:instrText>s&gt;&lt;title&gt;</w:instrText>
      </w:r>
      <w:r w:rsidR="00BC2A65">
        <w:rPr>
          <w:rFonts w:cs="Times New Roman" w:hint="eastAsia"/>
        </w:rPr>
        <w:instrText>基于深度学习的手写汉字识别与美感评分</w:instrText>
      </w:r>
      <w:r w:rsidR="00BC2A65">
        <w:rPr>
          <w:rFonts w:cs="Times New Roman"/>
        </w:rPr>
        <w:instrText>&lt;/title&gt;&lt;/titles&gt;&lt;dates&gt;&lt;year&gt;2019&lt;/year&gt;&lt;/dates&gt;&lt;publisher&gt;</w:instrText>
      </w:r>
      <w:r w:rsidR="00BC2A65">
        <w:rPr>
          <w:rFonts w:cs="Times New Roman" w:hint="eastAsia"/>
        </w:rPr>
        <w:instrText>北京邮电大学</w:instrText>
      </w:r>
      <w:r w:rsidR="00BC2A65">
        <w:rPr>
          <w:rFonts w:cs="Times New Roman"/>
        </w:rPr>
        <w:instrText>&lt;/publisher&gt;&lt;urls&gt;&lt;/urls&gt;&lt;/record&gt;&lt;/Cite&gt;&lt;/EndNote&gt;</w:instrText>
      </w:r>
      <w:r w:rsidR="008A3BAD">
        <w:rPr>
          <w:rFonts w:cs="Times New Roman"/>
        </w:rPr>
        <w:fldChar w:fldCharType="separate"/>
      </w:r>
      <w:r w:rsidR="00BC2A65">
        <w:rPr>
          <w:rFonts w:cs="Times New Roman"/>
          <w:noProof/>
        </w:rPr>
        <w:t>[34, 35]</w:t>
      </w:r>
      <w:r w:rsidR="008A3BAD">
        <w:rPr>
          <w:rFonts w:cs="Times New Roman"/>
        </w:rPr>
        <w:fldChar w:fldCharType="end"/>
      </w:r>
      <w:r w:rsidR="008A3BAD" w:rsidRPr="008A3BAD">
        <w:rPr>
          <w:rFonts w:cs="Times New Roman"/>
        </w:rPr>
        <w:t xml:space="preserve"> and discussions with </w:t>
      </w:r>
      <w:r w:rsidR="00543C15" w:rsidRPr="00543C15">
        <w:rPr>
          <w:rFonts w:cs="Times New Roman"/>
        </w:rPr>
        <w:t>experienced elementary school teachers</w:t>
      </w:r>
      <w:r w:rsidR="008A3BAD" w:rsidRPr="008A3BAD">
        <w:rPr>
          <w:rFonts w:cs="Times New Roman"/>
        </w:rPr>
        <w:t>.</w:t>
      </w:r>
    </w:p>
    <w:p w14:paraId="337491E6" w14:textId="78E1D6CE" w:rsidR="00E631A6" w:rsidRPr="008A3BAD" w:rsidRDefault="00E631A6" w:rsidP="008A3BAD">
      <w:pPr>
        <w:spacing w:line="360" w:lineRule="auto"/>
        <w:outlineLvl w:val="2"/>
        <w:rPr>
          <w:rFonts w:cs="Times New Roman"/>
        </w:rPr>
      </w:pPr>
      <w:bookmarkStart w:id="24" w:name="_Toc157447864"/>
      <w:bookmarkEnd w:id="22"/>
      <w:bookmarkEnd w:id="23"/>
      <w:r w:rsidRPr="00E631A6">
        <w:rPr>
          <w:rFonts w:cs="Times New Roman" w:hint="eastAsia"/>
          <w:sz w:val="28"/>
          <w:szCs w:val="28"/>
        </w:rPr>
        <w:t>3</w:t>
      </w:r>
      <w:r w:rsidRPr="00E631A6">
        <w:rPr>
          <w:rFonts w:cs="Times New Roman"/>
          <w:sz w:val="28"/>
          <w:szCs w:val="28"/>
        </w:rPr>
        <w:t>.1.1</w:t>
      </w:r>
      <w:r>
        <w:rPr>
          <w:rFonts w:cs="Times New Roman"/>
          <w:sz w:val="28"/>
          <w:szCs w:val="28"/>
        </w:rPr>
        <w:t xml:space="preserve"> </w:t>
      </w:r>
      <w:r w:rsidRPr="00E631A6">
        <w:rPr>
          <w:rFonts w:cs="Times New Roman"/>
          <w:sz w:val="28"/>
          <w:szCs w:val="28"/>
        </w:rPr>
        <w:t xml:space="preserve">Neatness </w:t>
      </w:r>
      <w:r w:rsidR="00A43D13">
        <w:rPr>
          <w:rFonts w:cs="Times New Roman"/>
          <w:sz w:val="28"/>
          <w:szCs w:val="28"/>
        </w:rPr>
        <w:t>c</w:t>
      </w:r>
      <w:r w:rsidRPr="00E631A6">
        <w:rPr>
          <w:rFonts w:cs="Times New Roman"/>
          <w:sz w:val="28"/>
          <w:szCs w:val="28"/>
        </w:rPr>
        <w:t>riteria</w:t>
      </w:r>
      <w:bookmarkEnd w:id="24"/>
    </w:p>
    <w:p w14:paraId="2110F909" w14:textId="5009C20F" w:rsidR="008B5DF6" w:rsidRDefault="00E631A6" w:rsidP="00284BC0">
      <w:pPr>
        <w:spacing w:line="360" w:lineRule="auto"/>
        <w:ind w:firstLine="425"/>
        <w:rPr>
          <w:rFonts w:cs="Times New Roman"/>
        </w:rPr>
      </w:pPr>
      <w:r>
        <w:rPr>
          <w:rFonts w:cs="Times New Roman" w:hint="eastAsia"/>
        </w:rPr>
        <w:lastRenderedPageBreak/>
        <w:t>T</w:t>
      </w:r>
      <w:r>
        <w:rPr>
          <w:rFonts w:cs="Times New Roman"/>
        </w:rPr>
        <w:t xml:space="preserve">he </w:t>
      </w:r>
      <w:r w:rsidRPr="00E631A6">
        <w:rPr>
          <w:rFonts w:cs="Times New Roman"/>
        </w:rPr>
        <w:t xml:space="preserve">neatness criteria </w:t>
      </w:r>
      <w:r w:rsidR="00872945">
        <w:rPr>
          <w:rFonts w:cs="Times New Roman"/>
        </w:rPr>
        <w:t>were</w:t>
      </w:r>
      <w:r w:rsidRPr="00E631A6">
        <w:rPr>
          <w:rFonts w:cs="Times New Roman"/>
        </w:rPr>
        <w:t xml:space="preserve"> divided into two levels: stroke and component</w:t>
      </w:r>
      <w:r w:rsidR="001F26E6">
        <w:rPr>
          <w:rFonts w:cs="Times New Roman"/>
        </w:rPr>
        <w:t>,</w:t>
      </w:r>
      <w:r w:rsidR="00186F25">
        <w:rPr>
          <w:rFonts w:cs="Times New Roman"/>
        </w:rPr>
        <w:t xml:space="preserve"> and</w:t>
      </w:r>
      <w:r w:rsidRPr="00E631A6">
        <w:rPr>
          <w:rFonts w:cs="Times New Roman"/>
        </w:rPr>
        <w:t xml:space="preserve"> </w:t>
      </w:r>
      <w:r w:rsidR="00186F25">
        <w:rPr>
          <w:rFonts w:cs="Times New Roman"/>
        </w:rPr>
        <w:t>three factors:</w:t>
      </w:r>
      <w:r w:rsidR="00927C1C" w:rsidRPr="00927C1C">
        <w:rPr>
          <w:rFonts w:cs="Times New Roman"/>
        </w:rPr>
        <w:t xml:space="preserve"> position</w:t>
      </w:r>
      <w:r w:rsidRPr="00E631A6">
        <w:rPr>
          <w:rFonts w:cs="Times New Roman"/>
        </w:rPr>
        <w:t>, size</w:t>
      </w:r>
      <w:r w:rsidR="00872945">
        <w:rPr>
          <w:rFonts w:cs="Times New Roman" w:hint="eastAsia"/>
        </w:rPr>
        <w:t>,</w:t>
      </w:r>
      <w:r w:rsidRPr="00E631A6">
        <w:rPr>
          <w:rFonts w:cs="Times New Roman"/>
        </w:rPr>
        <w:t xml:space="preserve"> and correctness</w:t>
      </w:r>
      <w:r w:rsidR="00927C1C">
        <w:rPr>
          <w:rFonts w:cs="Times New Roman"/>
        </w:rPr>
        <w:t>.</w:t>
      </w:r>
      <w:r w:rsidR="00792B42">
        <w:rPr>
          <w:rFonts w:cs="Times New Roman"/>
        </w:rPr>
        <w:t xml:space="preserve"> </w:t>
      </w:r>
      <w:r w:rsidR="00792B42" w:rsidRPr="00792B42">
        <w:rPr>
          <w:rFonts w:cs="Times New Roman"/>
        </w:rPr>
        <w:t xml:space="preserve">The division into stroke and component levels allows for a more nuanced and comprehensive assessment of neatness. </w:t>
      </w:r>
      <w:r w:rsidR="00186F25">
        <w:rPr>
          <w:rFonts w:cs="Times New Roman"/>
        </w:rPr>
        <w:t>The s</w:t>
      </w:r>
      <w:r w:rsidR="00792B42" w:rsidRPr="00792B42">
        <w:rPr>
          <w:rFonts w:cs="Times New Roman"/>
        </w:rPr>
        <w:t>troke level pertains to the individual strokes that constitute a character, examining their position, size, and correctness. On the other hand, the component level considers the overall arrangement and coherence of the entire character, providing a holistic perspective on neatness. Specifically, at this level, size and position considerations extend beyond individual strokes to encompass the relative size and position between components. This broader view ensures that the evaluation captures not only the precision of each stroke but also the proportional relationships and overall structure of the characters. This multi-level approach ensures a detailed and nuanced evaluation, facilitating a more precise understanding of handwriting neatness in the context of our study.</w:t>
      </w:r>
      <w:r w:rsidR="008B5DF6" w:rsidRPr="008B5DF6">
        <w:rPr>
          <w:rFonts w:cs="Times New Roman"/>
        </w:rPr>
        <w:t xml:space="preserve"> </w:t>
      </w:r>
      <w:r w:rsidR="00284BC0">
        <w:rPr>
          <w:rFonts w:cs="Times New Roman"/>
        </w:rPr>
        <w:t xml:space="preserve">Therefore, we accessed the following six aspects: </w:t>
      </w:r>
      <w:r w:rsidR="00284BC0" w:rsidRPr="00357329">
        <w:rPr>
          <w:rFonts w:cs="Times New Roman"/>
          <w:i/>
          <w:iCs/>
        </w:rPr>
        <w:t>stroke position, stroke size, stroke correctness, component position, component size</w:t>
      </w:r>
      <w:r w:rsidR="00284BC0">
        <w:rPr>
          <w:rFonts w:cs="Times New Roman"/>
        </w:rPr>
        <w:t xml:space="preserve">, and </w:t>
      </w:r>
      <w:r w:rsidR="00284BC0" w:rsidRPr="00357329">
        <w:rPr>
          <w:rFonts w:cs="Times New Roman"/>
          <w:i/>
          <w:iCs/>
        </w:rPr>
        <w:t>component correctness</w:t>
      </w:r>
      <w:r w:rsidR="00284BC0">
        <w:rPr>
          <w:rFonts w:cs="Times New Roman"/>
        </w:rPr>
        <w:t xml:space="preserve"> for each word. The neatness </w:t>
      </w:r>
      <w:r w:rsidR="00A01629">
        <w:rPr>
          <w:rFonts w:cs="Times New Roman"/>
        </w:rPr>
        <w:t>is</w:t>
      </w:r>
      <w:r w:rsidR="00284BC0">
        <w:rPr>
          <w:rFonts w:cs="Times New Roman"/>
        </w:rPr>
        <w:t xml:space="preserve"> </w:t>
      </w:r>
      <w:r w:rsidR="00832CB3">
        <w:rPr>
          <w:rFonts w:cs="Times New Roman"/>
        </w:rPr>
        <w:t>label</w:t>
      </w:r>
      <w:r w:rsidR="00284BC0">
        <w:rPr>
          <w:rFonts w:cs="Times New Roman"/>
        </w:rPr>
        <w:t>ed as “1” i</w:t>
      </w:r>
      <w:r w:rsidR="008B5DF6" w:rsidRPr="008B5DF6">
        <w:rPr>
          <w:rFonts w:cs="Times New Roman"/>
        </w:rPr>
        <w:t xml:space="preserve">f </w:t>
      </w:r>
      <w:r w:rsidR="00284BC0">
        <w:rPr>
          <w:rFonts w:cs="Times New Roman"/>
        </w:rPr>
        <w:t xml:space="preserve">the individual word </w:t>
      </w:r>
      <w:r w:rsidR="00832CB3">
        <w:rPr>
          <w:rFonts w:cs="Times New Roman"/>
        </w:rPr>
        <w:t>satisfies</w:t>
      </w:r>
      <w:r w:rsidR="00284BC0">
        <w:rPr>
          <w:rFonts w:cs="Times New Roman"/>
        </w:rPr>
        <w:t xml:space="preserve"> </w:t>
      </w:r>
      <w:r w:rsidR="00832CB3">
        <w:rPr>
          <w:rFonts w:cs="Times New Roman"/>
        </w:rPr>
        <w:t>five or more</w:t>
      </w:r>
      <w:r w:rsidR="008B5DF6" w:rsidRPr="008B5DF6">
        <w:rPr>
          <w:rFonts w:cs="Times New Roman"/>
        </w:rPr>
        <w:t xml:space="preserve"> </w:t>
      </w:r>
      <w:r w:rsidR="00284BC0">
        <w:rPr>
          <w:rFonts w:cs="Times New Roman"/>
        </w:rPr>
        <w:t>aspect</w:t>
      </w:r>
      <w:r w:rsidR="00832CB3">
        <w:rPr>
          <w:rFonts w:cs="Times New Roman"/>
        </w:rPr>
        <w:t>s,</w:t>
      </w:r>
      <w:r w:rsidR="00284BC0">
        <w:rPr>
          <w:rFonts w:cs="Times New Roman"/>
        </w:rPr>
        <w:t xml:space="preserve"> </w:t>
      </w:r>
      <w:r w:rsidR="00832CB3">
        <w:rPr>
          <w:rFonts w:cs="Times New Roman"/>
        </w:rPr>
        <w:t>and</w:t>
      </w:r>
      <w:r w:rsidR="00A01629">
        <w:rPr>
          <w:rFonts w:cs="Times New Roman"/>
        </w:rPr>
        <w:t xml:space="preserve"> “0” </w:t>
      </w:r>
      <w:r w:rsidR="00284BC0">
        <w:rPr>
          <w:rFonts w:cs="Times New Roman"/>
        </w:rPr>
        <w:t>i</w:t>
      </w:r>
      <w:r w:rsidR="008B5DF6" w:rsidRPr="008B5DF6">
        <w:rPr>
          <w:rFonts w:cs="Times New Roman"/>
        </w:rPr>
        <w:t xml:space="preserve">f </w:t>
      </w:r>
      <w:r w:rsidR="00832CB3">
        <w:rPr>
          <w:rFonts w:cs="Times New Roman"/>
        </w:rPr>
        <w:t>it satisfies less</w:t>
      </w:r>
      <w:r w:rsidR="00284BC0">
        <w:rPr>
          <w:rFonts w:cs="Times New Roman"/>
        </w:rPr>
        <w:t xml:space="preserve"> than </w:t>
      </w:r>
      <w:r w:rsidR="00832CB3">
        <w:rPr>
          <w:rFonts w:cs="Times New Roman"/>
        </w:rPr>
        <w:t>five</w:t>
      </w:r>
      <w:r w:rsidR="00284BC0">
        <w:rPr>
          <w:rFonts w:cs="Times New Roman"/>
        </w:rPr>
        <w:t xml:space="preserve"> aspect</w:t>
      </w:r>
      <w:r w:rsidR="00832CB3">
        <w:rPr>
          <w:rFonts w:cs="Times New Roman"/>
        </w:rPr>
        <w:t>s</w:t>
      </w:r>
      <w:r w:rsidR="00A01629">
        <w:rPr>
          <w:rFonts w:cs="Times New Roman"/>
        </w:rPr>
        <w:t xml:space="preserve">. </w:t>
      </w:r>
      <w:r w:rsidR="00A378B4">
        <w:rPr>
          <w:rFonts w:cs="Times New Roman"/>
        </w:rPr>
        <w:t xml:space="preserve">Figure </w:t>
      </w:r>
      <w:r w:rsidR="001B430C">
        <w:rPr>
          <w:rFonts w:cs="Times New Roman"/>
        </w:rPr>
        <w:t>4</w:t>
      </w:r>
      <w:r w:rsidR="00A378B4" w:rsidRPr="00A378B4">
        <w:t xml:space="preserve"> </w:t>
      </w:r>
      <w:r w:rsidR="00A378B4" w:rsidRPr="00A378B4">
        <w:rPr>
          <w:rFonts w:cs="Times New Roman"/>
        </w:rPr>
        <w:t>exemplifies</w:t>
      </w:r>
      <w:r w:rsidR="00A378B4">
        <w:rPr>
          <w:rFonts w:cs="Times New Roman"/>
        </w:rPr>
        <w:t xml:space="preserve"> how we evaluated and </w:t>
      </w:r>
      <w:r w:rsidR="00BE69C3">
        <w:rPr>
          <w:rFonts w:cs="Times New Roman"/>
        </w:rPr>
        <w:t>label</w:t>
      </w:r>
      <w:r w:rsidR="00A378B4">
        <w:rPr>
          <w:rFonts w:cs="Times New Roman"/>
        </w:rPr>
        <w:t>ed the neatness of each word.</w:t>
      </w:r>
    </w:p>
    <w:p w14:paraId="6D883C82" w14:textId="586CC663" w:rsidR="00E631A6" w:rsidRDefault="008B5DF6" w:rsidP="00020EA2">
      <w:pPr>
        <w:spacing w:line="360" w:lineRule="auto"/>
        <w:ind w:firstLine="425"/>
        <w:rPr>
          <w:rFonts w:cs="Times New Roman"/>
        </w:rPr>
      </w:pPr>
      <w:r w:rsidRPr="00456985">
        <w:rPr>
          <w:rFonts w:cs="Times New Roman" w:hint="eastAsia"/>
        </w:rPr>
        <w:t xml:space="preserve">Figure </w:t>
      </w:r>
      <w:r w:rsidR="001B430C">
        <w:rPr>
          <w:rFonts w:cs="Times New Roman"/>
        </w:rPr>
        <w:t>4</w:t>
      </w:r>
      <w:r w:rsidRPr="00456985">
        <w:rPr>
          <w:rFonts w:cs="Times New Roman" w:hint="eastAsia"/>
        </w:rPr>
        <w:t>(a) demonstrate</w:t>
      </w:r>
      <w:r w:rsidR="00DC0C10" w:rsidRPr="00456985">
        <w:rPr>
          <w:rFonts w:cs="Times New Roman"/>
        </w:rPr>
        <w:t>s</w:t>
      </w:r>
      <w:r w:rsidR="00DC0C10">
        <w:rPr>
          <w:rFonts w:cs="Times New Roman"/>
        </w:rPr>
        <w:t xml:space="preserve"> </w:t>
      </w:r>
      <w:r w:rsidR="00456985">
        <w:rPr>
          <w:rFonts w:cs="Times New Roman"/>
        </w:rPr>
        <w:t>aspects not satisfied</w:t>
      </w:r>
      <w:r w:rsidR="00DC0C10">
        <w:rPr>
          <w:rFonts w:cs="Times New Roman"/>
        </w:rPr>
        <w:t xml:space="preserve"> in </w:t>
      </w:r>
      <w:r w:rsidR="00DC0C10" w:rsidRPr="00357329">
        <w:rPr>
          <w:rFonts w:cs="Times New Roman"/>
          <w:i/>
          <w:iCs/>
        </w:rPr>
        <w:t>stroke position</w:t>
      </w:r>
      <w:r w:rsidR="007D22E2">
        <w:rPr>
          <w:rFonts w:cs="Times New Roman"/>
        </w:rPr>
        <w:t xml:space="preserve"> and </w:t>
      </w:r>
      <w:r w:rsidR="007D22E2" w:rsidRPr="006E4E66">
        <w:rPr>
          <w:rFonts w:cs="Times New Roman"/>
          <w:i/>
          <w:iCs/>
        </w:rPr>
        <w:t>component correctness</w:t>
      </w:r>
      <w:r w:rsidRPr="008B5DF6">
        <w:rPr>
          <w:rFonts w:cs="Times New Roman" w:hint="eastAsia"/>
        </w:rPr>
        <w:t xml:space="preserve">. The horizontal stroke in the component </w:t>
      </w:r>
      <w:r>
        <w:rPr>
          <w:rFonts w:cs="Times New Roman"/>
        </w:rPr>
        <w:t>“</w:t>
      </w:r>
      <w:r w:rsidRPr="008B5DF6">
        <w:rPr>
          <w:rFonts w:cs="Times New Roman" w:hint="eastAsia"/>
        </w:rPr>
        <w:t>女</w:t>
      </w:r>
      <w:r>
        <w:rPr>
          <w:rFonts w:cs="Times New Roman"/>
        </w:rPr>
        <w:t>”</w:t>
      </w:r>
      <w:r w:rsidRPr="008B5DF6">
        <w:rPr>
          <w:rFonts w:cs="Times New Roman" w:hint="eastAsia"/>
        </w:rPr>
        <w:t xml:space="preserve"> is shifted downward</w:t>
      </w:r>
      <w:r w:rsidR="004E182F">
        <w:rPr>
          <w:rFonts w:cs="Times New Roman"/>
        </w:rPr>
        <w:t>,</w:t>
      </w:r>
      <w:r w:rsidR="007D22E2">
        <w:rPr>
          <w:rFonts w:cs="Times New Roman"/>
        </w:rPr>
        <w:t xml:space="preserve"> and</w:t>
      </w:r>
      <w:r w:rsidRPr="008B5DF6">
        <w:rPr>
          <w:rFonts w:cs="Times New Roman" w:hint="eastAsia"/>
        </w:rPr>
        <w:t xml:space="preserve"> </w:t>
      </w:r>
      <w:r w:rsidR="007D22E2" w:rsidRPr="008B5DF6">
        <w:rPr>
          <w:rFonts w:cs="Times New Roman" w:hint="eastAsia"/>
        </w:rPr>
        <w:t xml:space="preserve">the </w:t>
      </w:r>
      <w:r w:rsidR="007D22E2">
        <w:rPr>
          <w:rFonts w:cs="Times New Roman"/>
        </w:rPr>
        <w:t>“</w:t>
      </w:r>
      <w:r w:rsidR="007D22E2" w:rsidRPr="008B5DF6">
        <w:rPr>
          <w:rFonts w:cs="Times New Roman" w:hint="eastAsia"/>
        </w:rPr>
        <w:t>日</w:t>
      </w:r>
      <w:r w:rsidR="007D22E2">
        <w:rPr>
          <w:rFonts w:cs="Times New Roman"/>
        </w:rPr>
        <w:t>”</w:t>
      </w:r>
      <w:r w:rsidR="007D22E2" w:rsidRPr="008B5DF6">
        <w:rPr>
          <w:rFonts w:cs="Times New Roman" w:hint="eastAsia"/>
        </w:rPr>
        <w:t xml:space="preserve"> component </w:t>
      </w:r>
      <w:r w:rsidRPr="008B5DF6">
        <w:rPr>
          <w:rFonts w:cs="Times New Roman" w:hint="eastAsia"/>
        </w:rPr>
        <w:t xml:space="preserve">is </w:t>
      </w:r>
      <w:r w:rsidR="004E182F" w:rsidRPr="004E182F">
        <w:rPr>
          <w:rFonts w:cs="Times New Roman"/>
        </w:rPr>
        <w:t>miswritten</w:t>
      </w:r>
      <w:r w:rsidR="007D22E2">
        <w:rPr>
          <w:rFonts w:cs="Times New Roman"/>
        </w:rPr>
        <w:t>.</w:t>
      </w:r>
      <w:r w:rsidRPr="008B5DF6">
        <w:rPr>
          <w:rFonts w:cs="Times New Roman" w:hint="eastAsia"/>
        </w:rPr>
        <w:t xml:space="preserve"> </w:t>
      </w:r>
      <w:r w:rsidR="007D22E2">
        <w:rPr>
          <w:rFonts w:cs="Times New Roman"/>
        </w:rPr>
        <w:t xml:space="preserve">Therefore, </w:t>
      </w:r>
      <w:r w:rsidR="00C07D53">
        <w:rPr>
          <w:rFonts w:cs="Times New Roman"/>
        </w:rPr>
        <w:t>It</w:t>
      </w:r>
      <w:r w:rsidR="007D22E2">
        <w:rPr>
          <w:rFonts w:cs="Times New Roman"/>
        </w:rPr>
        <w:t xml:space="preserve"> </w:t>
      </w:r>
      <w:r w:rsidR="003F3A5B">
        <w:rPr>
          <w:rFonts w:cs="Times New Roman"/>
        </w:rPr>
        <w:t>is</w:t>
      </w:r>
      <w:r w:rsidR="007D22E2">
        <w:rPr>
          <w:rFonts w:cs="Times New Roman"/>
        </w:rPr>
        <w:t xml:space="preserve"> </w:t>
      </w:r>
      <w:r w:rsidR="00456985">
        <w:rPr>
          <w:rFonts w:cs="Times New Roman"/>
        </w:rPr>
        <w:t>label</w:t>
      </w:r>
      <w:r w:rsidR="007D22E2">
        <w:rPr>
          <w:rFonts w:cs="Times New Roman"/>
        </w:rPr>
        <w:t>ed</w:t>
      </w:r>
      <w:r w:rsidRPr="008B5DF6">
        <w:rPr>
          <w:rFonts w:cs="Times New Roman"/>
        </w:rPr>
        <w:t xml:space="preserve"> as 0. </w:t>
      </w:r>
      <w:r w:rsidR="00403070" w:rsidRPr="008B5DF6">
        <w:rPr>
          <w:rFonts w:cs="Times New Roman" w:hint="eastAsia"/>
        </w:rPr>
        <w:t xml:space="preserve">Figure </w:t>
      </w:r>
      <w:r w:rsidR="001B430C">
        <w:rPr>
          <w:rFonts w:cs="Times New Roman"/>
        </w:rPr>
        <w:t>4</w:t>
      </w:r>
      <w:r w:rsidR="00403070" w:rsidRPr="008B5DF6">
        <w:rPr>
          <w:rFonts w:cs="Times New Roman" w:hint="eastAsia"/>
        </w:rPr>
        <w:t>(</w:t>
      </w:r>
      <w:r w:rsidR="00403070">
        <w:rPr>
          <w:rFonts w:cs="Times New Roman"/>
        </w:rPr>
        <w:t>b</w:t>
      </w:r>
      <w:r w:rsidR="00403070" w:rsidRPr="008B5DF6">
        <w:rPr>
          <w:rFonts w:cs="Times New Roman" w:hint="eastAsia"/>
        </w:rPr>
        <w:t>)</w:t>
      </w:r>
      <w:r w:rsidR="00403070">
        <w:rPr>
          <w:rFonts w:cs="Times New Roman"/>
        </w:rPr>
        <w:t xml:space="preserve"> </w:t>
      </w:r>
      <w:r w:rsidR="00456985" w:rsidRPr="00456985">
        <w:rPr>
          <w:rFonts w:cs="Times New Roman"/>
        </w:rPr>
        <w:t>demonstrates</w:t>
      </w:r>
      <w:r w:rsidR="00403070">
        <w:rPr>
          <w:rFonts w:cs="Times New Roman"/>
        </w:rPr>
        <w:t xml:space="preserve"> </w:t>
      </w:r>
      <w:r w:rsidR="00456985">
        <w:rPr>
          <w:rFonts w:cs="Times New Roman"/>
        </w:rPr>
        <w:t xml:space="preserve">only </w:t>
      </w:r>
      <w:r w:rsidR="00C07D53">
        <w:rPr>
          <w:rFonts w:cs="Times New Roman"/>
        </w:rPr>
        <w:t xml:space="preserve">one </w:t>
      </w:r>
      <w:r w:rsidR="00456985" w:rsidRPr="00456985">
        <w:rPr>
          <w:rFonts w:cs="Times New Roman"/>
        </w:rPr>
        <w:t>aspect not satisfied</w:t>
      </w:r>
      <w:r w:rsidR="00403070">
        <w:rPr>
          <w:rFonts w:cs="Times New Roman"/>
        </w:rPr>
        <w:t xml:space="preserve"> </w:t>
      </w:r>
      <w:r w:rsidR="00456985">
        <w:rPr>
          <w:rFonts w:cs="Times New Roman"/>
        </w:rPr>
        <w:t>in</w:t>
      </w:r>
      <w:r w:rsidR="00403070">
        <w:rPr>
          <w:rFonts w:cs="Times New Roman"/>
        </w:rPr>
        <w:t xml:space="preserve"> </w:t>
      </w:r>
      <w:r w:rsidR="00403070" w:rsidRPr="00357329">
        <w:rPr>
          <w:rFonts w:cs="Times New Roman"/>
          <w:i/>
          <w:iCs/>
        </w:rPr>
        <w:t xml:space="preserve">component position </w:t>
      </w:r>
      <w:r w:rsidR="00403070">
        <w:rPr>
          <w:rFonts w:cs="Times New Roman"/>
        </w:rPr>
        <w:t xml:space="preserve">where the </w:t>
      </w:r>
      <w:r w:rsidR="00403070" w:rsidRPr="008B5DF6">
        <w:rPr>
          <w:rFonts w:cs="Times New Roman"/>
        </w:rPr>
        <w:t>rightmost component of the character is shifted downward</w:t>
      </w:r>
      <w:r w:rsidR="00C07D53">
        <w:rPr>
          <w:rFonts w:cs="Times New Roman"/>
        </w:rPr>
        <w:t xml:space="preserve">, and </w:t>
      </w:r>
      <w:r w:rsidR="003F3A5B">
        <w:rPr>
          <w:rFonts w:cs="Times New Roman"/>
        </w:rPr>
        <w:t>i</w:t>
      </w:r>
      <w:r w:rsidR="00403070">
        <w:rPr>
          <w:rFonts w:cs="Times New Roman"/>
        </w:rPr>
        <w:t xml:space="preserve">s </w:t>
      </w:r>
      <w:r w:rsidR="00456985">
        <w:rPr>
          <w:rFonts w:cs="Times New Roman"/>
        </w:rPr>
        <w:t>label</w:t>
      </w:r>
      <w:r w:rsidR="00403070" w:rsidRPr="008B5DF6">
        <w:rPr>
          <w:rFonts w:cs="Times New Roman"/>
        </w:rPr>
        <w:t>ed as 1</w:t>
      </w:r>
      <w:r w:rsidR="00403070">
        <w:rPr>
          <w:rFonts w:cs="Times New Roman"/>
        </w:rPr>
        <w:t xml:space="preserve">. </w:t>
      </w:r>
      <w:r w:rsidRPr="008B5DF6">
        <w:rPr>
          <w:rFonts w:cs="Times New Roman"/>
        </w:rPr>
        <w:t xml:space="preserve">Figure </w:t>
      </w:r>
      <w:r w:rsidR="001B430C">
        <w:rPr>
          <w:rFonts w:cs="Times New Roman"/>
        </w:rPr>
        <w:t>4</w:t>
      </w:r>
      <w:r w:rsidRPr="008B5DF6">
        <w:rPr>
          <w:rFonts w:cs="Times New Roman"/>
        </w:rPr>
        <w:t xml:space="preserve">(c) </w:t>
      </w:r>
      <w:r w:rsidR="00456985" w:rsidRPr="00456985">
        <w:rPr>
          <w:rFonts w:cs="Times New Roman"/>
        </w:rPr>
        <w:t>demonstrates</w:t>
      </w:r>
      <w:r w:rsidRPr="008B5DF6">
        <w:rPr>
          <w:rFonts w:cs="Times New Roman"/>
        </w:rPr>
        <w:t xml:space="preserve"> </w:t>
      </w:r>
      <w:r w:rsidR="00456985">
        <w:rPr>
          <w:rFonts w:cs="Times New Roman"/>
        </w:rPr>
        <w:t xml:space="preserve">an </w:t>
      </w:r>
      <w:r w:rsidR="00456985" w:rsidRPr="00456985">
        <w:rPr>
          <w:rFonts w:cs="Times New Roman"/>
        </w:rPr>
        <w:t>aspect not satisfied</w:t>
      </w:r>
      <w:r w:rsidR="003F3A5B" w:rsidRPr="003F3A5B">
        <w:rPr>
          <w:rFonts w:cs="Times New Roman"/>
        </w:rPr>
        <w:t xml:space="preserve"> in </w:t>
      </w:r>
      <w:r w:rsidR="00403070" w:rsidRPr="00357329">
        <w:rPr>
          <w:rFonts w:cs="Times New Roman"/>
          <w:i/>
          <w:iCs/>
        </w:rPr>
        <w:t>stroke size</w:t>
      </w:r>
      <w:r w:rsidR="003F3A5B">
        <w:rPr>
          <w:rFonts w:cs="Times New Roman"/>
          <w:i/>
          <w:iCs/>
        </w:rPr>
        <w:t>,</w:t>
      </w:r>
      <w:r w:rsidR="00403070">
        <w:rPr>
          <w:rFonts w:cs="Times New Roman"/>
        </w:rPr>
        <w:t xml:space="preserve"> as there is an overly long </w:t>
      </w:r>
      <w:r w:rsidR="00403070" w:rsidRPr="008B5DF6">
        <w:rPr>
          <w:rFonts w:cs="Times New Roman"/>
        </w:rPr>
        <w:t>horizontal stroke at the top</w:t>
      </w:r>
      <w:r w:rsidR="00456985">
        <w:rPr>
          <w:rFonts w:cs="Times New Roman"/>
        </w:rPr>
        <w:t>, and</w:t>
      </w:r>
      <w:r w:rsidR="00403070">
        <w:rPr>
          <w:rFonts w:cs="Times New Roman"/>
        </w:rPr>
        <w:t xml:space="preserve"> a</w:t>
      </w:r>
      <w:r w:rsidR="00456985">
        <w:rPr>
          <w:rFonts w:cs="Times New Roman"/>
        </w:rPr>
        <w:t>nother</w:t>
      </w:r>
      <w:r w:rsidR="00403070">
        <w:rPr>
          <w:rFonts w:cs="Times New Roman"/>
        </w:rPr>
        <w:t xml:space="preserve"> </w:t>
      </w:r>
      <w:r w:rsidR="00456985" w:rsidRPr="00456985">
        <w:rPr>
          <w:rFonts w:cs="Times New Roman"/>
        </w:rPr>
        <w:t>aspect not satisfied</w:t>
      </w:r>
      <w:r w:rsidR="00456985" w:rsidRPr="00EB475E">
        <w:rPr>
          <w:rFonts w:cs="Times New Roman"/>
        </w:rPr>
        <w:t xml:space="preserve"> </w:t>
      </w:r>
      <w:r w:rsidR="00456985">
        <w:rPr>
          <w:rFonts w:cs="Times New Roman"/>
        </w:rPr>
        <w:t xml:space="preserve">in </w:t>
      </w:r>
      <w:r w:rsidR="00403070" w:rsidRPr="00357329">
        <w:rPr>
          <w:rFonts w:cs="Times New Roman"/>
          <w:i/>
          <w:iCs/>
        </w:rPr>
        <w:t xml:space="preserve">component position </w:t>
      </w:r>
      <w:r w:rsidR="00403070">
        <w:rPr>
          <w:rFonts w:cs="Times New Roman"/>
        </w:rPr>
        <w:t>where the “</w:t>
      </w:r>
      <w:r w:rsidR="00403070" w:rsidRPr="008B5DF6">
        <w:rPr>
          <w:rFonts w:cs="Times New Roman" w:hint="eastAsia"/>
        </w:rPr>
        <w:t>比</w:t>
      </w:r>
      <w:r w:rsidR="00403070">
        <w:rPr>
          <w:rFonts w:cs="Times New Roman"/>
        </w:rPr>
        <w:t>”</w:t>
      </w:r>
      <w:r w:rsidR="00403070" w:rsidRPr="008B5DF6">
        <w:rPr>
          <w:rFonts w:cs="Times New Roman" w:hint="eastAsia"/>
        </w:rPr>
        <w:t xml:space="preserve"> component</w:t>
      </w:r>
      <w:r w:rsidR="00403070">
        <w:rPr>
          <w:rFonts w:cs="Times New Roman"/>
        </w:rPr>
        <w:t xml:space="preserve"> is displaced. </w:t>
      </w:r>
      <w:r w:rsidR="00C07D53">
        <w:rPr>
          <w:rFonts w:cs="Times New Roman"/>
        </w:rPr>
        <w:t>It</w:t>
      </w:r>
      <w:r w:rsidR="00403070">
        <w:rPr>
          <w:rFonts w:cs="Times New Roman"/>
        </w:rPr>
        <w:t xml:space="preserve"> </w:t>
      </w:r>
      <w:r w:rsidR="00456985">
        <w:rPr>
          <w:rFonts w:cs="Times New Roman"/>
        </w:rPr>
        <w:t xml:space="preserve">is labeled </w:t>
      </w:r>
      <w:r w:rsidR="00403070">
        <w:rPr>
          <w:rFonts w:cs="Times New Roman"/>
        </w:rPr>
        <w:t xml:space="preserve">as 0. </w:t>
      </w:r>
      <w:r w:rsidRPr="008B5DF6">
        <w:rPr>
          <w:rFonts w:cs="Times New Roman" w:hint="eastAsia"/>
        </w:rPr>
        <w:t xml:space="preserve">Figure </w:t>
      </w:r>
      <w:r w:rsidR="001B430C">
        <w:rPr>
          <w:rFonts w:cs="Times New Roman"/>
        </w:rPr>
        <w:t>4</w:t>
      </w:r>
      <w:r w:rsidRPr="008B5DF6">
        <w:rPr>
          <w:rFonts w:cs="Times New Roman" w:hint="eastAsia"/>
        </w:rPr>
        <w:t xml:space="preserve">(d) </w:t>
      </w:r>
      <w:r w:rsidR="00456985" w:rsidRPr="00456985">
        <w:rPr>
          <w:rFonts w:cs="Times New Roman"/>
        </w:rPr>
        <w:t>demonstrates</w:t>
      </w:r>
      <w:r w:rsidR="00403070" w:rsidRPr="00456985">
        <w:rPr>
          <w:rFonts w:cs="Times New Roman"/>
        </w:rPr>
        <w:t xml:space="preserve"> </w:t>
      </w:r>
      <w:r w:rsidR="00456985">
        <w:rPr>
          <w:rFonts w:cs="Times New Roman"/>
        </w:rPr>
        <w:t xml:space="preserve">only </w:t>
      </w:r>
      <w:r w:rsidR="00C07D53">
        <w:rPr>
          <w:rFonts w:cs="Times New Roman"/>
        </w:rPr>
        <w:t xml:space="preserve">one </w:t>
      </w:r>
      <w:r w:rsidR="00456985" w:rsidRPr="00456985">
        <w:rPr>
          <w:rFonts w:cs="Times New Roman"/>
        </w:rPr>
        <w:t>aspect not satisfied in</w:t>
      </w:r>
      <w:r w:rsidR="00403070">
        <w:rPr>
          <w:rFonts w:cs="Times New Roman"/>
        </w:rPr>
        <w:t xml:space="preserve"> </w:t>
      </w:r>
      <w:r w:rsidR="00403070" w:rsidRPr="00357329">
        <w:rPr>
          <w:rFonts w:cs="Times New Roman"/>
          <w:i/>
          <w:iCs/>
        </w:rPr>
        <w:t>component size</w:t>
      </w:r>
      <w:r w:rsidR="00403070">
        <w:rPr>
          <w:rFonts w:cs="Times New Roman"/>
        </w:rPr>
        <w:t xml:space="preserve"> </w:t>
      </w:r>
      <w:r w:rsidRPr="008B5DF6">
        <w:rPr>
          <w:rFonts w:cs="Times New Roman" w:hint="eastAsia"/>
        </w:rPr>
        <w:t xml:space="preserve">where the </w:t>
      </w:r>
      <w:r>
        <w:rPr>
          <w:rFonts w:cs="Times New Roman"/>
        </w:rPr>
        <w:t>“</w:t>
      </w:r>
      <w:r w:rsidRPr="008B5DF6">
        <w:rPr>
          <w:rFonts w:cs="Times New Roman" w:hint="eastAsia"/>
        </w:rPr>
        <w:t>口</w:t>
      </w:r>
      <w:r>
        <w:rPr>
          <w:rFonts w:cs="Times New Roman"/>
        </w:rPr>
        <w:t>”</w:t>
      </w:r>
      <w:r w:rsidRPr="008B5DF6">
        <w:rPr>
          <w:rFonts w:cs="Times New Roman" w:hint="eastAsia"/>
        </w:rPr>
        <w:t xml:space="preserve"> component is written too large</w:t>
      </w:r>
      <w:r w:rsidR="00C07D53">
        <w:rPr>
          <w:rFonts w:cs="Times New Roman"/>
        </w:rPr>
        <w:t xml:space="preserve">, and </w:t>
      </w:r>
      <w:r w:rsidRPr="008B5DF6">
        <w:rPr>
          <w:rFonts w:cs="Times New Roman" w:hint="eastAsia"/>
        </w:rPr>
        <w:t xml:space="preserve">is </w:t>
      </w:r>
      <w:r w:rsidR="00456985">
        <w:rPr>
          <w:rFonts w:cs="Times New Roman"/>
        </w:rPr>
        <w:t>label</w:t>
      </w:r>
      <w:r w:rsidRPr="008B5DF6">
        <w:rPr>
          <w:rFonts w:cs="Times New Roman" w:hint="eastAsia"/>
        </w:rPr>
        <w:t xml:space="preserve">ed as 1. </w:t>
      </w:r>
      <w:r w:rsidRPr="008B5DF6">
        <w:rPr>
          <w:rFonts w:cs="Times New Roman" w:hint="eastAsia"/>
        </w:rPr>
        <w:lastRenderedPageBreak/>
        <w:t xml:space="preserve">Figure </w:t>
      </w:r>
      <w:r w:rsidR="001B430C">
        <w:rPr>
          <w:rFonts w:cs="Times New Roman"/>
        </w:rPr>
        <w:t>4</w:t>
      </w:r>
      <w:r w:rsidRPr="008B5DF6">
        <w:rPr>
          <w:rFonts w:cs="Times New Roman" w:hint="eastAsia"/>
        </w:rPr>
        <w:t>(e)</w:t>
      </w:r>
      <w:r w:rsidR="002460D2">
        <w:rPr>
          <w:rFonts w:cs="Times New Roman"/>
        </w:rPr>
        <w:t xml:space="preserve"> </w:t>
      </w:r>
      <w:r w:rsidR="00456985" w:rsidRPr="00456985">
        <w:rPr>
          <w:rFonts w:cs="Times New Roman"/>
        </w:rPr>
        <w:t>demonstrates</w:t>
      </w:r>
      <w:r w:rsidR="002460D2" w:rsidRPr="00456985">
        <w:rPr>
          <w:rFonts w:cs="Times New Roman"/>
        </w:rPr>
        <w:t xml:space="preserve"> </w:t>
      </w:r>
      <w:r w:rsidR="00456985">
        <w:rPr>
          <w:rFonts w:cs="Times New Roman"/>
        </w:rPr>
        <w:t xml:space="preserve">an </w:t>
      </w:r>
      <w:r w:rsidR="00456985" w:rsidRPr="00456985">
        <w:rPr>
          <w:rFonts w:cs="Times New Roman"/>
        </w:rPr>
        <w:t>aspect not satisfied in</w:t>
      </w:r>
      <w:r w:rsidR="002460D2">
        <w:rPr>
          <w:rFonts w:cs="Times New Roman"/>
        </w:rPr>
        <w:t xml:space="preserve"> </w:t>
      </w:r>
      <w:r w:rsidR="002460D2" w:rsidRPr="00357329">
        <w:rPr>
          <w:rFonts w:cs="Times New Roman"/>
          <w:i/>
          <w:iCs/>
        </w:rPr>
        <w:t>stroke correctness</w:t>
      </w:r>
      <w:r w:rsidR="002460D2">
        <w:rPr>
          <w:rFonts w:cs="Times New Roman"/>
        </w:rPr>
        <w:t xml:space="preserve"> </w:t>
      </w:r>
      <w:r w:rsidRPr="008B5DF6">
        <w:rPr>
          <w:rFonts w:cs="Times New Roman" w:hint="eastAsia"/>
        </w:rPr>
        <w:t xml:space="preserve">in the upper-left horizontal stroke and the right vertical stroke. </w:t>
      </w:r>
      <w:r w:rsidR="002460D2">
        <w:rPr>
          <w:rFonts w:cs="Times New Roman"/>
        </w:rPr>
        <w:t>Moreover</w:t>
      </w:r>
      <w:r w:rsidRPr="008B5DF6">
        <w:rPr>
          <w:rFonts w:cs="Times New Roman" w:hint="eastAsia"/>
        </w:rPr>
        <w:t xml:space="preserve">, </w:t>
      </w:r>
      <w:r w:rsidR="00C07D53">
        <w:rPr>
          <w:rFonts w:cs="Times New Roman"/>
        </w:rPr>
        <w:t xml:space="preserve">another </w:t>
      </w:r>
      <w:r w:rsidR="00C07D53" w:rsidRPr="00C07D53">
        <w:rPr>
          <w:rFonts w:cs="Times New Roman"/>
        </w:rPr>
        <w:t xml:space="preserve">aspect </w:t>
      </w:r>
      <w:r w:rsidR="00C07D53">
        <w:rPr>
          <w:rFonts w:cs="Times New Roman"/>
        </w:rPr>
        <w:t xml:space="preserve">is </w:t>
      </w:r>
      <w:r w:rsidR="00C07D53" w:rsidRPr="00C07D53">
        <w:rPr>
          <w:rFonts w:cs="Times New Roman"/>
        </w:rPr>
        <w:t xml:space="preserve">not satisfied in </w:t>
      </w:r>
      <w:r w:rsidR="00C07D53" w:rsidRPr="00C07D53">
        <w:rPr>
          <w:rFonts w:cs="Times New Roman"/>
          <w:i/>
        </w:rPr>
        <w:t>stroke position</w:t>
      </w:r>
      <w:r w:rsidR="00C07D53" w:rsidRPr="00C07D53">
        <w:rPr>
          <w:rFonts w:cs="Times New Roman"/>
        </w:rPr>
        <w:t xml:space="preserve"> </w:t>
      </w:r>
      <w:r w:rsidR="00C07D53">
        <w:rPr>
          <w:rFonts w:cs="Times New Roman"/>
        </w:rPr>
        <w:t xml:space="preserve">since </w:t>
      </w:r>
      <w:r w:rsidRPr="008B5DF6">
        <w:rPr>
          <w:rFonts w:cs="Times New Roman" w:hint="eastAsia"/>
        </w:rPr>
        <w:t xml:space="preserve">some strokes </w:t>
      </w:r>
      <w:r w:rsidR="002460D2">
        <w:rPr>
          <w:rFonts w:cs="Times New Roman"/>
        </w:rPr>
        <w:t xml:space="preserve">in </w:t>
      </w:r>
      <w:r w:rsidR="002460D2" w:rsidRPr="008B5DF6">
        <w:rPr>
          <w:rFonts w:cs="Times New Roman" w:hint="eastAsia"/>
        </w:rPr>
        <w:t xml:space="preserve">Figure </w:t>
      </w:r>
      <w:r w:rsidR="001B430C">
        <w:rPr>
          <w:rFonts w:cs="Times New Roman"/>
        </w:rPr>
        <w:t>4</w:t>
      </w:r>
      <w:r w:rsidR="002460D2" w:rsidRPr="008B5DF6">
        <w:rPr>
          <w:rFonts w:cs="Times New Roman" w:hint="eastAsia"/>
        </w:rPr>
        <w:t>(e)</w:t>
      </w:r>
      <w:r w:rsidR="002460D2">
        <w:rPr>
          <w:rFonts w:cs="Times New Roman"/>
        </w:rPr>
        <w:t xml:space="preserve"> </w:t>
      </w:r>
      <w:r w:rsidRPr="008B5DF6">
        <w:rPr>
          <w:rFonts w:cs="Times New Roman" w:hint="eastAsia"/>
        </w:rPr>
        <w:t>exceed the grid</w:t>
      </w:r>
      <w:r w:rsidR="002460D2">
        <w:rPr>
          <w:rFonts w:cs="Times New Roman"/>
        </w:rPr>
        <w:t xml:space="preserve">. Therefore, </w:t>
      </w:r>
      <w:r w:rsidR="00C07D53">
        <w:rPr>
          <w:rFonts w:cs="Times New Roman"/>
        </w:rPr>
        <w:t>it</w:t>
      </w:r>
      <w:r w:rsidRPr="008B5DF6">
        <w:rPr>
          <w:rFonts w:cs="Times New Roman" w:hint="eastAsia"/>
        </w:rPr>
        <w:t xml:space="preserve"> </w:t>
      </w:r>
      <w:r w:rsidR="00456985">
        <w:rPr>
          <w:rFonts w:cs="Times New Roman"/>
        </w:rPr>
        <w:t>is la</w:t>
      </w:r>
      <w:r w:rsidR="00C07D53">
        <w:rPr>
          <w:rFonts w:cs="Times New Roman"/>
        </w:rPr>
        <w:t xml:space="preserve">beled </w:t>
      </w:r>
      <w:r w:rsidRPr="008B5DF6">
        <w:rPr>
          <w:rFonts w:cs="Times New Roman" w:hint="eastAsia"/>
        </w:rPr>
        <w:t xml:space="preserve">as 0. </w:t>
      </w:r>
      <w:r w:rsidR="009670FC">
        <w:rPr>
          <w:rFonts w:cs="Times New Roman"/>
        </w:rPr>
        <w:t>Finally</w:t>
      </w:r>
      <w:r w:rsidR="00020EA2">
        <w:rPr>
          <w:rFonts w:cs="Times New Roman"/>
        </w:rPr>
        <w:t>,</w:t>
      </w:r>
      <w:r w:rsidR="009670FC">
        <w:rPr>
          <w:rFonts w:cs="Times New Roman"/>
        </w:rPr>
        <w:t xml:space="preserve"> </w:t>
      </w:r>
      <w:r w:rsidRPr="008B5DF6">
        <w:rPr>
          <w:rFonts w:cs="Times New Roman" w:hint="eastAsia"/>
        </w:rPr>
        <w:t xml:space="preserve">Figure </w:t>
      </w:r>
      <w:r w:rsidR="001B430C">
        <w:rPr>
          <w:rFonts w:cs="Times New Roman"/>
        </w:rPr>
        <w:t>4</w:t>
      </w:r>
      <w:r w:rsidRPr="008B5DF6">
        <w:rPr>
          <w:rFonts w:cs="Times New Roman" w:hint="eastAsia"/>
        </w:rPr>
        <w:t xml:space="preserve">(f) </w:t>
      </w:r>
      <w:r w:rsidR="00456985" w:rsidRPr="00456985">
        <w:rPr>
          <w:rFonts w:cs="Times New Roman"/>
        </w:rPr>
        <w:t>demonstrates</w:t>
      </w:r>
      <w:r w:rsidRPr="00456985">
        <w:rPr>
          <w:rFonts w:cs="Times New Roman" w:hint="eastAsia"/>
        </w:rPr>
        <w:t xml:space="preserve"> </w:t>
      </w:r>
      <w:r w:rsidRPr="008B5DF6">
        <w:rPr>
          <w:rFonts w:cs="Times New Roman" w:hint="eastAsia"/>
        </w:rPr>
        <w:t>a</w:t>
      </w:r>
      <w:r w:rsidR="00020EA2">
        <w:rPr>
          <w:rFonts w:cs="Times New Roman"/>
        </w:rPr>
        <w:t xml:space="preserve">n </w:t>
      </w:r>
      <w:r w:rsidR="00C07D53" w:rsidRPr="00C07D53">
        <w:rPr>
          <w:rFonts w:cs="Times New Roman"/>
        </w:rPr>
        <w:t>aspect not satisfied in</w:t>
      </w:r>
      <w:r w:rsidRPr="008B5DF6">
        <w:rPr>
          <w:rFonts w:cs="Times New Roman" w:hint="eastAsia"/>
        </w:rPr>
        <w:t xml:space="preserve"> </w:t>
      </w:r>
      <w:r w:rsidRPr="00357329">
        <w:rPr>
          <w:rFonts w:cs="Times New Roman"/>
          <w:i/>
          <w:iCs/>
        </w:rPr>
        <w:t xml:space="preserve">component </w:t>
      </w:r>
      <w:r w:rsidR="00020EA2" w:rsidRPr="006E4E66">
        <w:rPr>
          <w:rFonts w:cs="Times New Roman"/>
          <w:i/>
          <w:iCs/>
        </w:rPr>
        <w:t>correctness</w:t>
      </w:r>
      <w:r w:rsidR="00020EA2" w:rsidRPr="008B5DF6" w:rsidDel="00020EA2">
        <w:rPr>
          <w:rFonts w:cs="Times New Roman" w:hint="eastAsia"/>
        </w:rPr>
        <w:t xml:space="preserve"> </w:t>
      </w:r>
      <w:r w:rsidRPr="008B5DF6">
        <w:rPr>
          <w:rFonts w:cs="Times New Roman" w:hint="eastAsia"/>
        </w:rPr>
        <w:t xml:space="preserve">where the </w:t>
      </w:r>
      <w:r>
        <w:rPr>
          <w:rFonts w:cs="Times New Roman"/>
        </w:rPr>
        <w:t>“</w:t>
      </w:r>
      <w:r w:rsidRPr="008B5DF6">
        <w:rPr>
          <w:rFonts w:cs="Times New Roman" w:hint="eastAsia"/>
        </w:rPr>
        <w:t>口</w:t>
      </w:r>
      <w:r>
        <w:rPr>
          <w:rFonts w:cs="Times New Roman"/>
        </w:rPr>
        <w:t>”</w:t>
      </w:r>
      <w:r w:rsidRPr="008B5DF6">
        <w:rPr>
          <w:rFonts w:cs="Times New Roman" w:hint="eastAsia"/>
        </w:rPr>
        <w:t xml:space="preserve"> is written as a circle</w:t>
      </w:r>
      <w:r w:rsidR="00C07D53">
        <w:rPr>
          <w:rFonts w:cs="Times New Roman"/>
        </w:rPr>
        <w:t xml:space="preserve">, and another aspect not satisfied in </w:t>
      </w:r>
      <w:r w:rsidR="00C07D53" w:rsidRPr="00C07D53">
        <w:rPr>
          <w:rFonts w:cs="Times New Roman"/>
          <w:i/>
        </w:rPr>
        <w:t>stroke position</w:t>
      </w:r>
      <w:r w:rsidR="00C07D53">
        <w:rPr>
          <w:rFonts w:cs="Times New Roman"/>
        </w:rPr>
        <w:t xml:space="preserve"> since</w:t>
      </w:r>
      <w:r w:rsidRPr="008B5DF6">
        <w:rPr>
          <w:rFonts w:cs="Times New Roman" w:hint="eastAsia"/>
        </w:rPr>
        <w:t xml:space="preserve"> strokes </w:t>
      </w:r>
      <w:r w:rsidR="00C07D53">
        <w:rPr>
          <w:rFonts w:cs="Times New Roman"/>
        </w:rPr>
        <w:t>in</w:t>
      </w:r>
      <w:r w:rsidR="00020EA2">
        <w:rPr>
          <w:rFonts w:cs="Times New Roman"/>
        </w:rPr>
        <w:t xml:space="preserve"> </w:t>
      </w:r>
      <w:r w:rsidR="00020EA2" w:rsidRPr="008B5DF6">
        <w:rPr>
          <w:rFonts w:cs="Times New Roman" w:hint="eastAsia"/>
        </w:rPr>
        <w:t xml:space="preserve">Figure </w:t>
      </w:r>
      <w:r w:rsidR="001B430C">
        <w:rPr>
          <w:rFonts w:cs="Times New Roman"/>
        </w:rPr>
        <w:t>4</w:t>
      </w:r>
      <w:r w:rsidR="00020EA2" w:rsidRPr="008B5DF6">
        <w:rPr>
          <w:rFonts w:cs="Times New Roman" w:hint="eastAsia"/>
        </w:rPr>
        <w:t xml:space="preserve">(f) </w:t>
      </w:r>
      <w:r w:rsidRPr="008B5DF6">
        <w:rPr>
          <w:rFonts w:cs="Times New Roman" w:hint="eastAsia"/>
        </w:rPr>
        <w:t>exceed the grid</w:t>
      </w:r>
      <w:r w:rsidR="00C07D53">
        <w:rPr>
          <w:rFonts w:cs="Times New Roman"/>
        </w:rPr>
        <w:t>. It is labeled</w:t>
      </w:r>
      <w:r w:rsidRPr="008B5DF6">
        <w:rPr>
          <w:rFonts w:cs="Times New Roman" w:hint="eastAsia"/>
        </w:rPr>
        <w:t xml:space="preserve"> as 0.</w:t>
      </w:r>
    </w:p>
    <w:p w14:paraId="7563C11E" w14:textId="77777777" w:rsidR="00070F24" w:rsidRDefault="00070F24" w:rsidP="00070F24">
      <w:pPr>
        <w:keepNext/>
        <w:spacing w:line="360" w:lineRule="auto"/>
        <w:ind w:firstLine="425"/>
      </w:pPr>
      <w:r>
        <w:rPr>
          <w:rFonts w:cs="Times New Roman"/>
          <w:noProof/>
        </w:rPr>
        <w:drawing>
          <wp:inline distT="0" distB="0" distL="0" distR="0" wp14:anchorId="4C78CAF1" wp14:editId="59B1ABC6">
            <wp:extent cx="2806700" cy="5738806"/>
            <wp:effectExtent l="0" t="0" r="0" b="0"/>
            <wp:docPr id="198363865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638654" name="圖片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846606" cy="5820401"/>
                    </a:xfrm>
                    <a:prstGeom prst="rect">
                      <a:avLst/>
                    </a:prstGeom>
                    <a:noFill/>
                  </pic:spPr>
                </pic:pic>
              </a:graphicData>
            </a:graphic>
          </wp:inline>
        </w:drawing>
      </w:r>
    </w:p>
    <w:p w14:paraId="2E6E966D" w14:textId="686816D6" w:rsidR="00070F24" w:rsidRDefault="00070F24" w:rsidP="00070F24">
      <w:pPr>
        <w:pStyle w:val="af2"/>
        <w:rPr>
          <w:rFonts w:cs="Times New Roman"/>
        </w:rPr>
      </w:pPr>
      <w:bookmarkStart w:id="25" w:name="_Toc157447893"/>
      <w:r>
        <w:t>Figure</w:t>
      </w:r>
      <w:r w:rsidR="001B430C">
        <w:rPr>
          <w:noProof/>
        </w:rPr>
        <w:t xml:space="preserve"> 4</w:t>
      </w:r>
      <w:r>
        <w:t xml:space="preserve">: </w:t>
      </w:r>
      <w:r w:rsidR="00B87E89">
        <w:t>Example aspects not satisfied by the neatness criteria</w:t>
      </w:r>
      <w:bookmarkEnd w:id="25"/>
    </w:p>
    <w:p w14:paraId="51367851" w14:textId="043FF851" w:rsidR="00E631A6" w:rsidRPr="00EF0C99" w:rsidRDefault="00EF0C99" w:rsidP="00EF0C99">
      <w:pPr>
        <w:spacing w:line="360" w:lineRule="auto"/>
        <w:outlineLvl w:val="2"/>
        <w:rPr>
          <w:rFonts w:cs="Times New Roman"/>
          <w:sz w:val="28"/>
          <w:szCs w:val="28"/>
        </w:rPr>
      </w:pPr>
      <w:bookmarkStart w:id="26" w:name="_Toc157447865"/>
      <w:r w:rsidRPr="00821410">
        <w:rPr>
          <w:rFonts w:cs="Times New Roman"/>
          <w:sz w:val="28"/>
          <w:szCs w:val="28"/>
        </w:rPr>
        <w:t xml:space="preserve">3.1.2 Evaluation of </w:t>
      </w:r>
      <w:r w:rsidR="00A43D13">
        <w:rPr>
          <w:rFonts w:cs="Times New Roman"/>
          <w:sz w:val="28"/>
          <w:szCs w:val="28"/>
        </w:rPr>
        <w:t>n</w:t>
      </w:r>
      <w:r w:rsidRPr="00821410">
        <w:rPr>
          <w:rFonts w:cs="Times New Roman"/>
          <w:sz w:val="28"/>
          <w:szCs w:val="28"/>
        </w:rPr>
        <w:t xml:space="preserve">eatness </w:t>
      </w:r>
      <w:r w:rsidR="00A43D13">
        <w:rPr>
          <w:rFonts w:cs="Times New Roman"/>
          <w:sz w:val="28"/>
          <w:szCs w:val="28"/>
        </w:rPr>
        <w:t>c</w:t>
      </w:r>
      <w:r w:rsidRPr="00821410">
        <w:rPr>
          <w:rFonts w:cs="Times New Roman"/>
          <w:sz w:val="28"/>
          <w:szCs w:val="28"/>
        </w:rPr>
        <w:t>riteria</w:t>
      </w:r>
      <w:bookmarkEnd w:id="26"/>
    </w:p>
    <w:p w14:paraId="6241D517" w14:textId="37EDAC42" w:rsidR="00EF0C99" w:rsidRPr="00EF0C99" w:rsidRDefault="00EF0C99" w:rsidP="00E631A6">
      <w:pPr>
        <w:spacing w:line="360" w:lineRule="auto"/>
        <w:rPr>
          <w:rFonts w:cs="Times New Roman"/>
        </w:rPr>
      </w:pPr>
      <w:r>
        <w:rPr>
          <w:rFonts w:cs="Times New Roman"/>
        </w:rPr>
        <w:tab/>
      </w:r>
      <w:r w:rsidRPr="00EF0C99">
        <w:rPr>
          <w:rFonts w:cs="Times New Roman"/>
        </w:rPr>
        <w:t xml:space="preserve">To assess the </w:t>
      </w:r>
      <w:r w:rsidR="00102DFC" w:rsidRPr="00102DFC">
        <w:rPr>
          <w:rFonts w:cs="Times New Roman"/>
        </w:rPr>
        <w:t>reliability</w:t>
      </w:r>
      <w:r w:rsidRPr="00EF0C99">
        <w:rPr>
          <w:rFonts w:cs="Times New Roman"/>
        </w:rPr>
        <w:t xml:space="preserve"> of the above criteria, we </w:t>
      </w:r>
      <w:r w:rsidR="00A3190C">
        <w:rPr>
          <w:rFonts w:cs="Times New Roman"/>
        </w:rPr>
        <w:t>employed</w:t>
      </w:r>
      <w:r w:rsidRPr="00EF0C99">
        <w:rPr>
          <w:rFonts w:cs="Times New Roman"/>
        </w:rPr>
        <w:t xml:space="preserve"> the Fleiss' Kappa value</w:t>
      </w:r>
      <w:r w:rsidR="00DD41F0">
        <w:rPr>
          <w:rFonts w:cs="Times New Roman" w:hint="eastAsia"/>
        </w:rPr>
        <w:t xml:space="preserve"> </w:t>
      </w:r>
      <w:r w:rsidR="003C0662">
        <w:rPr>
          <w:rFonts w:cs="Times New Roman"/>
        </w:rPr>
        <w:lastRenderedPageBreak/>
        <w:fldChar w:fldCharType="begin"/>
      </w:r>
      <w:r w:rsidR="00BC2A65">
        <w:rPr>
          <w:rFonts w:cs="Times New Roman"/>
        </w:rPr>
        <w:instrText xml:space="preserve"> ADDIN EN.CITE &lt;EndNote&gt;&lt;Cite&gt;&lt;Author&gt;Fleiss&lt;/Author&gt;&lt;Year&gt;1971&lt;/Year&gt;&lt;RecNum&gt;32&lt;/RecNum&gt;&lt;DisplayText&gt;[36]&lt;/DisplayText&gt;&lt;record&gt;&lt;rec-number&gt;32&lt;/rec-number&gt;&lt;foreign-keys&gt;&lt;key app="EN" db-id="fs2td5ep0xptf3evta459xfq50xeadd2wedp" timestamp="1700574772"&gt;32&lt;/key&gt;&lt;/foreign-keys&gt;&lt;ref-type name="Journal Article"&gt;17&lt;/ref-type&gt;&lt;contributors&gt;&lt;authors&gt;&lt;author&gt;Fleiss, Joseph L&lt;/author&gt;&lt;/authors&gt;&lt;/contributors&gt;&lt;titles&gt;&lt;title&gt;Measuring nominal scale agreement among many raters&lt;/title&gt;&lt;secondary-title&gt;Psychological bulletin&lt;/secondary-title&gt;&lt;/titles&gt;&lt;periodical&gt;&lt;full-title&gt;Psychological bulletin&lt;/full-title&gt;&lt;/periodical&gt;&lt;pages&gt;378&lt;/pages&gt;&lt;volume&gt;76&lt;/volume&gt;&lt;number&gt;5&lt;/number&gt;&lt;dates&gt;&lt;year&gt;1971&lt;/year&gt;&lt;/dates&gt;&lt;isbn&gt;1939-1455&lt;/isbn&gt;&lt;urls&gt;&lt;/urls&gt;&lt;/record&gt;&lt;/Cite&gt;&lt;/EndNote&gt;</w:instrText>
      </w:r>
      <w:r w:rsidR="003C0662">
        <w:rPr>
          <w:rFonts w:cs="Times New Roman"/>
        </w:rPr>
        <w:fldChar w:fldCharType="separate"/>
      </w:r>
      <w:r w:rsidR="00BC2A65">
        <w:rPr>
          <w:rFonts w:cs="Times New Roman"/>
          <w:noProof/>
        </w:rPr>
        <w:t>[36]</w:t>
      </w:r>
      <w:r w:rsidR="003C0662">
        <w:rPr>
          <w:rFonts w:cs="Times New Roman"/>
        </w:rPr>
        <w:fldChar w:fldCharType="end"/>
      </w:r>
      <w:r w:rsidR="00D979FB">
        <w:rPr>
          <w:rFonts w:cs="Times New Roman"/>
        </w:rPr>
        <w:t>,</w:t>
      </w:r>
      <w:r w:rsidRPr="00EF0C99">
        <w:rPr>
          <w:rFonts w:cs="Times New Roman"/>
        </w:rPr>
        <w:t xml:space="preserve"> </w:t>
      </w:r>
      <w:r w:rsidR="00D979FB" w:rsidRPr="00D979FB">
        <w:rPr>
          <w:rFonts w:cs="Times New Roman"/>
        </w:rPr>
        <w:t>which is used to measure the degree of agreement between raters</w:t>
      </w:r>
      <w:r w:rsidRPr="00EF0C99">
        <w:rPr>
          <w:rFonts w:cs="Times New Roman"/>
        </w:rPr>
        <w:t xml:space="preserve">. In </w:t>
      </w:r>
      <w:r w:rsidR="00542A6D">
        <w:rPr>
          <w:rFonts w:cs="Times New Roman"/>
        </w:rPr>
        <w:t>our</w:t>
      </w:r>
      <w:r w:rsidRPr="00EF0C99">
        <w:rPr>
          <w:rFonts w:cs="Times New Roman"/>
        </w:rPr>
        <w:t xml:space="preserve"> study, </w:t>
      </w:r>
      <w:r w:rsidR="00D979FB" w:rsidRPr="00D979FB">
        <w:rPr>
          <w:rFonts w:cs="Times New Roman"/>
        </w:rPr>
        <w:t>we randomly selected 3600 pictures, which constitute 20% of the Chinese character-only dataset.</w:t>
      </w:r>
      <w:r w:rsidRPr="00EF0C99">
        <w:rPr>
          <w:rFonts w:cs="Times New Roman"/>
        </w:rPr>
        <w:t xml:space="preserve"> </w:t>
      </w:r>
      <w:r w:rsidR="00D979FB" w:rsidRPr="00D979FB">
        <w:rPr>
          <w:rFonts w:cs="Times New Roman"/>
        </w:rPr>
        <w:t>The labels were made by three raters</w:t>
      </w:r>
      <w:r w:rsidRPr="00EF0C99">
        <w:rPr>
          <w:rFonts w:cs="Times New Roman"/>
        </w:rPr>
        <w:t xml:space="preserve"> according to the </w:t>
      </w:r>
      <w:r w:rsidR="00A3190C">
        <w:rPr>
          <w:rFonts w:cs="Times New Roman"/>
        </w:rPr>
        <w:t xml:space="preserve">neatness </w:t>
      </w:r>
      <w:r w:rsidRPr="00EF0C99">
        <w:rPr>
          <w:rFonts w:cs="Times New Roman"/>
        </w:rPr>
        <w:t xml:space="preserve">criteria mentioned </w:t>
      </w:r>
      <w:r w:rsidR="00A3190C">
        <w:rPr>
          <w:rFonts w:cs="Times New Roman"/>
        </w:rPr>
        <w:t>in Section 3.1.1</w:t>
      </w:r>
      <w:r w:rsidR="00C87EE3" w:rsidRPr="00C87EE3">
        <w:rPr>
          <w:rFonts w:cs="Times New Roman"/>
        </w:rPr>
        <w:t>, and a majority vote was taken. The label w</w:t>
      </w:r>
      <w:r w:rsidR="00C87EE3">
        <w:rPr>
          <w:rFonts w:cs="Times New Roman"/>
        </w:rPr>
        <w:t>as</w:t>
      </w:r>
      <w:r w:rsidR="00C87EE3" w:rsidRPr="00C87EE3">
        <w:rPr>
          <w:rFonts w:cs="Times New Roman"/>
        </w:rPr>
        <w:t xml:space="preserve"> then compared to the author's label.</w:t>
      </w:r>
      <w:r w:rsidRPr="00EF0C99">
        <w:rPr>
          <w:rFonts w:cs="Times New Roman"/>
        </w:rPr>
        <w:t xml:space="preserve"> The final calculated Kappa value was 0.</w:t>
      </w:r>
      <w:r w:rsidR="00C87EE3">
        <w:rPr>
          <w:rFonts w:cs="Times New Roman"/>
        </w:rPr>
        <w:t>7354</w:t>
      </w:r>
      <w:r w:rsidRPr="00EF0C99">
        <w:rPr>
          <w:rFonts w:cs="Times New Roman"/>
        </w:rPr>
        <w:t>, falling within the range of 0.61 to 0.80, indicating substantial agreement</w:t>
      </w:r>
      <w:r w:rsidR="001D3524">
        <w:rPr>
          <w:rFonts w:cs="Times New Roman"/>
        </w:rPr>
        <w:t xml:space="preserve"> </w:t>
      </w:r>
      <w:r w:rsidR="00BD1DF9">
        <w:rPr>
          <w:rFonts w:cs="Times New Roman"/>
        </w:rPr>
        <w:fldChar w:fldCharType="begin"/>
      </w:r>
      <w:r w:rsidR="00BC2A65">
        <w:rPr>
          <w:rFonts w:cs="Times New Roman"/>
        </w:rPr>
        <w:instrText xml:space="preserve"> ADDIN EN.CITE &lt;EndNote&gt;&lt;Cite&gt;&lt;Author&gt;Landis&lt;/Author&gt;&lt;Year&gt;1977&lt;/Year&gt;&lt;RecNum&gt;57&lt;/RecNum&gt;&lt;DisplayText&gt;[37]&lt;/DisplayText&gt;&lt;record&gt;&lt;rec-number&gt;57&lt;/rec-number&gt;&lt;foreign-keys&gt;&lt;key app="EN" db-id="fs2td5ep0xptf3evta459xfq50xeadd2wedp" timestamp="1705726964"&gt;57&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periodical&gt;&lt;pages&gt;159-174&lt;/pages&gt;&lt;dates&gt;&lt;year&gt;1977&lt;/year&gt;&lt;/dates&gt;&lt;isbn&gt;0006-341X&lt;/isbn&gt;&lt;urls&gt;&lt;/urls&gt;&lt;/record&gt;&lt;/Cite&gt;&lt;/EndNote&gt;</w:instrText>
      </w:r>
      <w:r w:rsidR="00BD1DF9">
        <w:rPr>
          <w:rFonts w:cs="Times New Roman"/>
        </w:rPr>
        <w:fldChar w:fldCharType="separate"/>
      </w:r>
      <w:r w:rsidR="00BC2A65">
        <w:rPr>
          <w:rFonts w:cs="Times New Roman"/>
          <w:noProof/>
        </w:rPr>
        <w:t>[37]</w:t>
      </w:r>
      <w:r w:rsidR="00BD1DF9">
        <w:rPr>
          <w:rFonts w:cs="Times New Roman"/>
        </w:rPr>
        <w:fldChar w:fldCharType="end"/>
      </w:r>
      <w:r w:rsidRPr="00EF0C99">
        <w:rPr>
          <w:rFonts w:cs="Times New Roman"/>
        </w:rPr>
        <w:t>.</w:t>
      </w:r>
    </w:p>
    <w:p w14:paraId="77CD59E2" w14:textId="3192D631" w:rsidR="00E631A6" w:rsidRDefault="00CB5997" w:rsidP="00CB5997">
      <w:pPr>
        <w:spacing w:line="360" w:lineRule="auto"/>
        <w:ind w:firstLine="425"/>
        <w:rPr>
          <w:rFonts w:cs="Times New Roman"/>
        </w:rPr>
      </w:pPr>
      <w:r w:rsidRPr="00CB5997">
        <w:rPr>
          <w:rFonts w:cs="Times New Roman"/>
        </w:rPr>
        <w:t xml:space="preserve">In conclusion, the author labeled all the pictures in the </w:t>
      </w:r>
      <w:r w:rsidR="00374B76" w:rsidRPr="00374B76">
        <w:rPr>
          <w:rFonts w:cs="Times New Roman"/>
        </w:rPr>
        <w:t>Chinese character-only dataset</w:t>
      </w:r>
      <w:r w:rsidRPr="00CB5997">
        <w:rPr>
          <w:rFonts w:cs="Times New Roman"/>
        </w:rPr>
        <w:t xml:space="preserve"> with 14,840 having a </w:t>
      </w:r>
      <w:r w:rsidR="001F26E6">
        <w:rPr>
          <w:rFonts w:cs="Times New Roman"/>
        </w:rPr>
        <w:t>neatness</w:t>
      </w:r>
      <w:r w:rsidRPr="00CB5997">
        <w:rPr>
          <w:rFonts w:cs="Times New Roman"/>
        </w:rPr>
        <w:t xml:space="preserve"> label of 1 and 3,110 having a </w:t>
      </w:r>
      <w:r w:rsidR="001F26E6">
        <w:rPr>
          <w:rFonts w:cs="Times New Roman"/>
        </w:rPr>
        <w:t>neatness</w:t>
      </w:r>
      <w:r w:rsidRPr="00CB5997">
        <w:rPr>
          <w:rFonts w:cs="Times New Roman"/>
        </w:rPr>
        <w:t xml:space="preserve"> label of 0. Detailed information is presented in </w:t>
      </w:r>
      <w:r w:rsidRPr="001A30A1">
        <w:rPr>
          <w:rFonts w:cs="Times New Roman"/>
        </w:rPr>
        <w:t xml:space="preserve">Table </w:t>
      </w:r>
      <w:r w:rsidR="007F566C">
        <w:rPr>
          <w:rFonts w:cs="Times New Roman"/>
        </w:rPr>
        <w:t>1</w:t>
      </w:r>
      <w:r w:rsidRPr="00CB5997">
        <w:rPr>
          <w:rFonts w:cs="Times New Roman"/>
        </w:rPr>
        <w:t xml:space="preserve">. </w:t>
      </w:r>
      <w:r w:rsidR="005F298F" w:rsidRPr="005F298F">
        <w:rPr>
          <w:rFonts w:cs="Times New Roman"/>
        </w:rPr>
        <w:t xml:space="preserve">The </w:t>
      </w:r>
      <w:r w:rsidR="003F3A5B">
        <w:rPr>
          <w:rFonts w:cs="Times New Roman"/>
        </w:rPr>
        <w:t xml:space="preserve">value of </w:t>
      </w:r>
      <w:r w:rsidR="00163A2B">
        <w:rPr>
          <w:rFonts w:cs="Times New Roman"/>
        </w:rPr>
        <w:t xml:space="preserve">the </w:t>
      </w:r>
      <w:r w:rsidR="00A3190C">
        <w:rPr>
          <w:rFonts w:cs="Times New Roman"/>
        </w:rPr>
        <w:t>C</w:t>
      </w:r>
      <w:r w:rsidR="00A3190C" w:rsidRPr="005F298F">
        <w:rPr>
          <w:rFonts w:cs="Times New Roman"/>
        </w:rPr>
        <w:t>hi</w:t>
      </w:r>
      <w:r w:rsidR="005F298F" w:rsidRPr="005F298F">
        <w:rPr>
          <w:rFonts w:cs="Times New Roman"/>
        </w:rPr>
        <w:t xml:space="preserve">-square </w:t>
      </w:r>
      <w:r w:rsidR="003F3A5B">
        <w:rPr>
          <w:rFonts w:cs="Times New Roman"/>
        </w:rPr>
        <w:t>test</w:t>
      </w:r>
      <w:r w:rsidR="003F3A5B" w:rsidRPr="005F298F">
        <w:rPr>
          <w:rFonts w:cs="Times New Roman"/>
        </w:rPr>
        <w:t xml:space="preserve"> </w:t>
      </w:r>
      <w:r w:rsidR="005F298F" w:rsidRPr="005F298F">
        <w:rPr>
          <w:rFonts w:cs="Times New Roman"/>
        </w:rPr>
        <w:t>is 8824.9</w:t>
      </w:r>
      <w:r w:rsidR="00445EE5">
        <w:rPr>
          <w:rFonts w:cs="Times New Roman"/>
        </w:rPr>
        <w:t>1</w:t>
      </w:r>
      <w:r w:rsidR="005F298F" w:rsidRPr="005F298F">
        <w:rPr>
          <w:rFonts w:cs="Times New Roman"/>
        </w:rPr>
        <w:t xml:space="preserve">, with a </w:t>
      </w:r>
      <w:r w:rsidR="005F298F" w:rsidRPr="00357329">
        <w:rPr>
          <w:rFonts w:cs="Times New Roman"/>
          <w:i/>
          <w:iCs/>
        </w:rPr>
        <w:t>p</w:t>
      </w:r>
      <w:r w:rsidR="005F298F" w:rsidRPr="005F298F">
        <w:rPr>
          <w:rFonts w:cs="Times New Roman"/>
        </w:rPr>
        <w:t>-value &lt; 0.01</w:t>
      </w:r>
      <w:r w:rsidR="00163A2B">
        <w:rPr>
          <w:rFonts w:cs="Times New Roman"/>
        </w:rPr>
        <w:t>, which shows</w:t>
      </w:r>
      <w:r w:rsidRPr="00CB5997">
        <w:rPr>
          <w:rFonts w:cs="Times New Roman"/>
        </w:rPr>
        <w:t xml:space="preserve"> </w:t>
      </w:r>
      <w:r w:rsidR="00A3190C">
        <w:rPr>
          <w:rFonts w:cs="Times New Roman"/>
        </w:rPr>
        <w:t>TD</w:t>
      </w:r>
      <w:r w:rsidRPr="00CB5997">
        <w:rPr>
          <w:rFonts w:cs="Times New Roman"/>
        </w:rPr>
        <w:t xml:space="preserve"> children </w:t>
      </w:r>
      <w:r w:rsidR="003F3A5B">
        <w:rPr>
          <w:rFonts w:cs="Times New Roman" w:hint="eastAsia"/>
        </w:rPr>
        <w:t>w</w:t>
      </w:r>
      <w:r w:rsidR="003F3A5B">
        <w:rPr>
          <w:rFonts w:cs="Times New Roman"/>
        </w:rPr>
        <w:t xml:space="preserve">ere more likely to produce </w:t>
      </w:r>
      <w:r w:rsidRPr="00CB5997">
        <w:rPr>
          <w:rFonts w:cs="Times New Roman"/>
        </w:rPr>
        <w:t xml:space="preserve">neat Chinese characters than </w:t>
      </w:r>
      <w:r w:rsidR="00E73D83" w:rsidRPr="00E73D83">
        <w:rPr>
          <w:rFonts w:cs="Times New Roman"/>
        </w:rPr>
        <w:t>autistic children</w:t>
      </w:r>
      <w:r w:rsidRPr="00CB5997">
        <w:rPr>
          <w:rFonts w:cs="Times New Roman"/>
        </w:rPr>
        <w:t>.</w:t>
      </w:r>
    </w:p>
    <w:p w14:paraId="52F991FF" w14:textId="50CE10FC" w:rsidR="00CB5997" w:rsidRDefault="00CB5997" w:rsidP="00CB5997">
      <w:pPr>
        <w:pStyle w:val="af2"/>
        <w:keepNext/>
      </w:pPr>
      <w:bookmarkStart w:id="27" w:name="_Toc157447910"/>
      <w:r>
        <w:t>Table</w:t>
      </w:r>
      <w:r w:rsidR="007F566C">
        <w:rPr>
          <w:noProof/>
        </w:rPr>
        <w:t xml:space="preserve"> 1</w:t>
      </w:r>
      <w:r>
        <w:t xml:space="preserve">: Detailed information </w:t>
      </w:r>
      <w:r w:rsidR="00357329">
        <w:t xml:space="preserve">of </w:t>
      </w:r>
      <w:r w:rsidR="00820C06">
        <w:t xml:space="preserve">the </w:t>
      </w:r>
      <w:r w:rsidR="007B2954" w:rsidRPr="007B2954">
        <w:t>Chinese character-only dataset</w:t>
      </w:r>
      <w:bookmarkEnd w:id="27"/>
    </w:p>
    <w:tbl>
      <w:tblPr>
        <w:tblStyle w:val="ab"/>
        <w:tblW w:w="0" w:type="auto"/>
        <w:tblLook w:val="04A0" w:firstRow="1" w:lastRow="0" w:firstColumn="1" w:lastColumn="0" w:noHBand="0" w:noVBand="1"/>
      </w:tblPr>
      <w:tblGrid>
        <w:gridCol w:w="2075"/>
        <w:gridCol w:w="2075"/>
        <w:gridCol w:w="2076"/>
        <w:gridCol w:w="2076"/>
      </w:tblGrid>
      <w:tr w:rsidR="00CB5997" w14:paraId="00A05F41" w14:textId="77777777" w:rsidTr="00CB5997">
        <w:tc>
          <w:tcPr>
            <w:tcW w:w="2075" w:type="dxa"/>
          </w:tcPr>
          <w:p w14:paraId="4B955C64" w14:textId="77777777" w:rsidR="00CB5997" w:rsidRDefault="00CB5997" w:rsidP="00CB5997">
            <w:pPr>
              <w:spacing w:line="360" w:lineRule="auto"/>
              <w:jc w:val="center"/>
              <w:rPr>
                <w:rFonts w:cs="Times New Roman"/>
              </w:rPr>
            </w:pPr>
          </w:p>
        </w:tc>
        <w:tc>
          <w:tcPr>
            <w:tcW w:w="2075" w:type="dxa"/>
          </w:tcPr>
          <w:p w14:paraId="3C064278" w14:textId="5DB960C5" w:rsidR="00CB5997" w:rsidRDefault="00CB5997" w:rsidP="00CB5997">
            <w:pPr>
              <w:spacing w:line="360" w:lineRule="auto"/>
              <w:jc w:val="center"/>
              <w:rPr>
                <w:rFonts w:cs="Times New Roman"/>
              </w:rPr>
            </w:pPr>
            <w:r>
              <w:rPr>
                <w:rFonts w:cs="Times New Roman" w:hint="eastAsia"/>
              </w:rPr>
              <w:t>T</w:t>
            </w:r>
            <w:r>
              <w:rPr>
                <w:rFonts w:cs="Times New Roman"/>
              </w:rPr>
              <w:t>D</w:t>
            </w:r>
          </w:p>
        </w:tc>
        <w:tc>
          <w:tcPr>
            <w:tcW w:w="2076" w:type="dxa"/>
          </w:tcPr>
          <w:p w14:paraId="5730BCC6" w14:textId="291F1674" w:rsidR="00CB5997" w:rsidRDefault="00CB5997" w:rsidP="00CB5997">
            <w:pPr>
              <w:spacing w:line="360" w:lineRule="auto"/>
              <w:jc w:val="center"/>
              <w:rPr>
                <w:rFonts w:cs="Times New Roman"/>
              </w:rPr>
            </w:pPr>
            <w:r>
              <w:rPr>
                <w:rFonts w:cs="Times New Roman" w:hint="eastAsia"/>
              </w:rPr>
              <w:t>A</w:t>
            </w:r>
            <w:r>
              <w:rPr>
                <w:rFonts w:cs="Times New Roman"/>
              </w:rPr>
              <w:t>SD</w:t>
            </w:r>
          </w:p>
        </w:tc>
        <w:tc>
          <w:tcPr>
            <w:tcW w:w="2076" w:type="dxa"/>
          </w:tcPr>
          <w:p w14:paraId="03C6E734" w14:textId="44909CB7" w:rsidR="00CB5997" w:rsidRDefault="00CB5997" w:rsidP="00CB5997">
            <w:pPr>
              <w:spacing w:line="360" w:lineRule="auto"/>
              <w:jc w:val="center"/>
              <w:rPr>
                <w:rFonts w:cs="Times New Roman"/>
              </w:rPr>
            </w:pPr>
            <w:r>
              <w:rPr>
                <w:rFonts w:cs="Times New Roman" w:hint="eastAsia"/>
              </w:rPr>
              <w:t>T</w:t>
            </w:r>
            <w:r>
              <w:rPr>
                <w:rFonts w:cs="Times New Roman"/>
              </w:rPr>
              <w:t>otal</w:t>
            </w:r>
          </w:p>
        </w:tc>
      </w:tr>
      <w:tr w:rsidR="00CB5997" w14:paraId="2C6DBEE0" w14:textId="77777777" w:rsidTr="00CB5997">
        <w:tc>
          <w:tcPr>
            <w:tcW w:w="2075" w:type="dxa"/>
          </w:tcPr>
          <w:p w14:paraId="2372FE48" w14:textId="5B567AB9" w:rsidR="00CB5997" w:rsidRDefault="00CB5997" w:rsidP="00CB5997">
            <w:pPr>
              <w:spacing w:line="360" w:lineRule="auto"/>
              <w:jc w:val="center"/>
              <w:rPr>
                <w:rFonts w:cs="Times New Roman"/>
              </w:rPr>
            </w:pPr>
            <w:r>
              <w:rPr>
                <w:rFonts w:cs="Times New Roman" w:hint="eastAsia"/>
              </w:rPr>
              <w:t>N</w:t>
            </w:r>
            <w:r>
              <w:rPr>
                <w:rFonts w:cs="Times New Roman"/>
              </w:rPr>
              <w:t>eat</w:t>
            </w:r>
            <w:r w:rsidR="00163A2B">
              <w:rPr>
                <w:rFonts w:cs="Times New Roman"/>
              </w:rPr>
              <w:t>ness</w:t>
            </w:r>
            <w:r>
              <w:rPr>
                <w:rFonts w:cs="Times New Roman"/>
              </w:rPr>
              <w:t xml:space="preserve"> = 1</w:t>
            </w:r>
          </w:p>
        </w:tc>
        <w:tc>
          <w:tcPr>
            <w:tcW w:w="2075" w:type="dxa"/>
          </w:tcPr>
          <w:p w14:paraId="0D91D672" w14:textId="0B239AEE" w:rsidR="00CB5997" w:rsidRDefault="00CB5997" w:rsidP="00CB5997">
            <w:pPr>
              <w:spacing w:line="360" w:lineRule="auto"/>
              <w:jc w:val="center"/>
              <w:rPr>
                <w:rFonts w:cs="Times New Roman"/>
              </w:rPr>
            </w:pPr>
            <w:r>
              <w:rPr>
                <w:rFonts w:cs="Times New Roman" w:hint="eastAsia"/>
              </w:rPr>
              <w:t>1</w:t>
            </w:r>
            <w:r>
              <w:rPr>
                <w:rFonts w:cs="Times New Roman"/>
              </w:rPr>
              <w:t>3</w:t>
            </w:r>
            <w:r w:rsidR="00BB1DCE">
              <w:rPr>
                <w:rFonts w:cs="Times New Roman"/>
              </w:rPr>
              <w:t>,</w:t>
            </w:r>
            <w:r>
              <w:rPr>
                <w:rFonts w:cs="Times New Roman"/>
              </w:rPr>
              <w:t>659</w:t>
            </w:r>
          </w:p>
        </w:tc>
        <w:tc>
          <w:tcPr>
            <w:tcW w:w="2076" w:type="dxa"/>
          </w:tcPr>
          <w:p w14:paraId="2EDC7A91" w14:textId="1A6E9D8C" w:rsidR="00CB5997" w:rsidRDefault="00CB5997" w:rsidP="00CB5997">
            <w:pPr>
              <w:spacing w:line="360" w:lineRule="auto"/>
              <w:jc w:val="center"/>
              <w:rPr>
                <w:rFonts w:cs="Times New Roman"/>
              </w:rPr>
            </w:pPr>
            <w:r>
              <w:rPr>
                <w:rFonts w:cs="Times New Roman" w:hint="eastAsia"/>
              </w:rPr>
              <w:t>1</w:t>
            </w:r>
            <w:r w:rsidR="00BB1DCE">
              <w:rPr>
                <w:rFonts w:cs="Times New Roman"/>
              </w:rPr>
              <w:t>,</w:t>
            </w:r>
            <w:r>
              <w:rPr>
                <w:rFonts w:cs="Times New Roman"/>
              </w:rPr>
              <w:t>181</w:t>
            </w:r>
          </w:p>
        </w:tc>
        <w:tc>
          <w:tcPr>
            <w:tcW w:w="2076" w:type="dxa"/>
          </w:tcPr>
          <w:p w14:paraId="5B56CFC6" w14:textId="756A1ABA" w:rsidR="00CB5997" w:rsidRDefault="00CB5997" w:rsidP="00CB5997">
            <w:pPr>
              <w:spacing w:line="360" w:lineRule="auto"/>
              <w:jc w:val="center"/>
              <w:rPr>
                <w:rFonts w:cs="Times New Roman"/>
              </w:rPr>
            </w:pPr>
            <w:r>
              <w:rPr>
                <w:rFonts w:cs="Times New Roman" w:hint="eastAsia"/>
              </w:rPr>
              <w:t>1</w:t>
            </w:r>
            <w:r>
              <w:rPr>
                <w:rFonts w:cs="Times New Roman"/>
              </w:rPr>
              <w:t>4</w:t>
            </w:r>
            <w:r w:rsidR="00BB1DCE">
              <w:rPr>
                <w:rFonts w:cs="Times New Roman"/>
              </w:rPr>
              <w:t>,</w:t>
            </w:r>
            <w:r>
              <w:rPr>
                <w:rFonts w:cs="Times New Roman"/>
              </w:rPr>
              <w:t>840</w:t>
            </w:r>
          </w:p>
        </w:tc>
      </w:tr>
      <w:tr w:rsidR="00CB5997" w14:paraId="3D656805" w14:textId="77777777" w:rsidTr="00CB5997">
        <w:tc>
          <w:tcPr>
            <w:tcW w:w="2075" w:type="dxa"/>
          </w:tcPr>
          <w:p w14:paraId="094074BD" w14:textId="1C0CBA36" w:rsidR="00CB5997" w:rsidRDefault="00CB5997" w:rsidP="00CB5997">
            <w:pPr>
              <w:spacing w:line="360" w:lineRule="auto"/>
              <w:jc w:val="center"/>
              <w:rPr>
                <w:rFonts w:cs="Times New Roman"/>
              </w:rPr>
            </w:pPr>
            <w:r>
              <w:rPr>
                <w:rFonts w:cs="Times New Roman" w:hint="eastAsia"/>
              </w:rPr>
              <w:t>N</w:t>
            </w:r>
            <w:r>
              <w:rPr>
                <w:rFonts w:cs="Times New Roman"/>
              </w:rPr>
              <w:t>eat</w:t>
            </w:r>
            <w:r w:rsidR="00163A2B">
              <w:rPr>
                <w:rFonts w:cs="Times New Roman"/>
              </w:rPr>
              <w:t>ness</w:t>
            </w:r>
            <w:r>
              <w:rPr>
                <w:rFonts w:cs="Times New Roman"/>
              </w:rPr>
              <w:t xml:space="preserve"> = 0</w:t>
            </w:r>
          </w:p>
        </w:tc>
        <w:tc>
          <w:tcPr>
            <w:tcW w:w="2075" w:type="dxa"/>
          </w:tcPr>
          <w:p w14:paraId="08CB3694" w14:textId="15DB4FB8" w:rsidR="00CB5997" w:rsidRDefault="00CB5997" w:rsidP="00CB5997">
            <w:pPr>
              <w:spacing w:line="360" w:lineRule="auto"/>
              <w:jc w:val="center"/>
              <w:rPr>
                <w:rFonts w:cs="Times New Roman"/>
              </w:rPr>
            </w:pPr>
            <w:r>
              <w:rPr>
                <w:rFonts w:cs="Times New Roman" w:hint="eastAsia"/>
              </w:rPr>
              <w:t>5</w:t>
            </w:r>
            <w:r>
              <w:rPr>
                <w:rFonts w:cs="Times New Roman"/>
              </w:rPr>
              <w:t>14</w:t>
            </w:r>
          </w:p>
        </w:tc>
        <w:tc>
          <w:tcPr>
            <w:tcW w:w="2076" w:type="dxa"/>
          </w:tcPr>
          <w:p w14:paraId="76F97CEA" w14:textId="03120691" w:rsidR="00CB5997" w:rsidRDefault="00CB5997" w:rsidP="00CB5997">
            <w:pPr>
              <w:spacing w:line="360" w:lineRule="auto"/>
              <w:jc w:val="center"/>
              <w:rPr>
                <w:rFonts w:cs="Times New Roman"/>
              </w:rPr>
            </w:pPr>
            <w:r>
              <w:rPr>
                <w:rFonts w:cs="Times New Roman" w:hint="eastAsia"/>
              </w:rPr>
              <w:t>2</w:t>
            </w:r>
            <w:r w:rsidR="00BB1DCE">
              <w:rPr>
                <w:rFonts w:cs="Times New Roman"/>
              </w:rPr>
              <w:t>,</w:t>
            </w:r>
            <w:r>
              <w:rPr>
                <w:rFonts w:cs="Times New Roman"/>
              </w:rPr>
              <w:t>596</w:t>
            </w:r>
          </w:p>
        </w:tc>
        <w:tc>
          <w:tcPr>
            <w:tcW w:w="2076" w:type="dxa"/>
          </w:tcPr>
          <w:p w14:paraId="5C3A2334" w14:textId="32F89B0A" w:rsidR="00CB5997" w:rsidRDefault="00CB5997" w:rsidP="00CB5997">
            <w:pPr>
              <w:spacing w:line="360" w:lineRule="auto"/>
              <w:jc w:val="center"/>
              <w:rPr>
                <w:rFonts w:cs="Times New Roman"/>
              </w:rPr>
            </w:pPr>
            <w:r>
              <w:rPr>
                <w:rFonts w:cs="Times New Roman" w:hint="eastAsia"/>
              </w:rPr>
              <w:t>3</w:t>
            </w:r>
            <w:r w:rsidR="00BB1DCE">
              <w:rPr>
                <w:rFonts w:cs="Times New Roman"/>
              </w:rPr>
              <w:t>,</w:t>
            </w:r>
            <w:r>
              <w:rPr>
                <w:rFonts w:cs="Times New Roman"/>
              </w:rPr>
              <w:t>110</w:t>
            </w:r>
          </w:p>
        </w:tc>
      </w:tr>
      <w:tr w:rsidR="00CB5997" w14:paraId="47727BAC" w14:textId="77777777" w:rsidTr="00CB5997">
        <w:tc>
          <w:tcPr>
            <w:tcW w:w="2075" w:type="dxa"/>
          </w:tcPr>
          <w:p w14:paraId="76545165" w14:textId="58280CB9" w:rsidR="00CB5997" w:rsidRDefault="00CB5997" w:rsidP="00CB5997">
            <w:pPr>
              <w:spacing w:line="360" w:lineRule="auto"/>
              <w:jc w:val="center"/>
              <w:rPr>
                <w:rFonts w:cs="Times New Roman"/>
              </w:rPr>
            </w:pPr>
            <w:r>
              <w:rPr>
                <w:rFonts w:cs="Times New Roman" w:hint="eastAsia"/>
              </w:rPr>
              <w:t>T</w:t>
            </w:r>
            <w:r>
              <w:rPr>
                <w:rFonts w:cs="Times New Roman"/>
              </w:rPr>
              <w:t>otal</w:t>
            </w:r>
          </w:p>
        </w:tc>
        <w:tc>
          <w:tcPr>
            <w:tcW w:w="2075" w:type="dxa"/>
          </w:tcPr>
          <w:p w14:paraId="1BC377C5" w14:textId="7536E970" w:rsidR="00CB5997" w:rsidRDefault="00CB5997" w:rsidP="00CB5997">
            <w:pPr>
              <w:spacing w:line="360" w:lineRule="auto"/>
              <w:jc w:val="center"/>
              <w:rPr>
                <w:rFonts w:cs="Times New Roman"/>
              </w:rPr>
            </w:pPr>
            <w:r>
              <w:rPr>
                <w:rFonts w:cs="Times New Roman" w:hint="eastAsia"/>
              </w:rPr>
              <w:t>1</w:t>
            </w:r>
            <w:r>
              <w:rPr>
                <w:rFonts w:cs="Times New Roman"/>
              </w:rPr>
              <w:t>4</w:t>
            </w:r>
            <w:r w:rsidR="00BB1DCE">
              <w:rPr>
                <w:rFonts w:cs="Times New Roman"/>
              </w:rPr>
              <w:t>,</w:t>
            </w:r>
            <w:r>
              <w:rPr>
                <w:rFonts w:cs="Times New Roman"/>
              </w:rPr>
              <w:t>173</w:t>
            </w:r>
          </w:p>
        </w:tc>
        <w:tc>
          <w:tcPr>
            <w:tcW w:w="2076" w:type="dxa"/>
          </w:tcPr>
          <w:p w14:paraId="34D67F95" w14:textId="49E45911" w:rsidR="00CB5997" w:rsidRDefault="00CB5997" w:rsidP="00CB5997">
            <w:pPr>
              <w:spacing w:line="360" w:lineRule="auto"/>
              <w:jc w:val="center"/>
              <w:rPr>
                <w:rFonts w:cs="Times New Roman"/>
              </w:rPr>
            </w:pPr>
            <w:r>
              <w:rPr>
                <w:rFonts w:cs="Times New Roman" w:hint="eastAsia"/>
              </w:rPr>
              <w:t>3</w:t>
            </w:r>
            <w:r w:rsidR="00BB1DCE">
              <w:rPr>
                <w:rFonts w:cs="Times New Roman"/>
              </w:rPr>
              <w:t>,</w:t>
            </w:r>
            <w:r>
              <w:rPr>
                <w:rFonts w:cs="Times New Roman"/>
              </w:rPr>
              <w:t>777</w:t>
            </w:r>
          </w:p>
        </w:tc>
        <w:tc>
          <w:tcPr>
            <w:tcW w:w="2076" w:type="dxa"/>
          </w:tcPr>
          <w:p w14:paraId="23E947C1" w14:textId="58BFBF96" w:rsidR="00CB5997" w:rsidRDefault="00CB5997" w:rsidP="00CB5997">
            <w:pPr>
              <w:spacing w:line="360" w:lineRule="auto"/>
              <w:jc w:val="center"/>
              <w:rPr>
                <w:rFonts w:cs="Times New Roman"/>
              </w:rPr>
            </w:pPr>
            <w:r>
              <w:rPr>
                <w:rFonts w:cs="Times New Roman" w:hint="eastAsia"/>
              </w:rPr>
              <w:t>1</w:t>
            </w:r>
            <w:r>
              <w:rPr>
                <w:rFonts w:cs="Times New Roman"/>
              </w:rPr>
              <w:t>7</w:t>
            </w:r>
            <w:r w:rsidR="00BB1DCE">
              <w:rPr>
                <w:rFonts w:cs="Times New Roman"/>
              </w:rPr>
              <w:t>,</w:t>
            </w:r>
            <w:r>
              <w:rPr>
                <w:rFonts w:cs="Times New Roman"/>
              </w:rPr>
              <w:t>950</w:t>
            </w:r>
          </w:p>
        </w:tc>
      </w:tr>
    </w:tbl>
    <w:p w14:paraId="48A2D551" w14:textId="62339ED3" w:rsidR="00530A9C" w:rsidRPr="00530A9C" w:rsidRDefault="001F3594" w:rsidP="001F3594">
      <w:pPr>
        <w:spacing w:line="360" w:lineRule="auto"/>
        <w:outlineLvl w:val="1"/>
        <w:rPr>
          <w:rFonts w:cs="Times New Roman"/>
          <w:sz w:val="32"/>
          <w:szCs w:val="32"/>
        </w:rPr>
      </w:pPr>
      <w:bookmarkStart w:id="28" w:name="_Toc157447866"/>
      <w:r w:rsidRPr="00530A9C">
        <w:rPr>
          <w:rFonts w:cs="Times New Roman" w:hint="eastAsia"/>
          <w:sz w:val="32"/>
          <w:szCs w:val="32"/>
        </w:rPr>
        <w:t>3</w:t>
      </w:r>
      <w:r w:rsidRPr="00530A9C">
        <w:rPr>
          <w:rFonts w:cs="Times New Roman"/>
          <w:sz w:val="32"/>
          <w:szCs w:val="32"/>
        </w:rPr>
        <w:t xml:space="preserve">.2 Phonetic </w:t>
      </w:r>
      <w:r w:rsidR="00A43D13">
        <w:rPr>
          <w:rFonts w:cs="Times New Roman"/>
          <w:sz w:val="32"/>
          <w:szCs w:val="32"/>
        </w:rPr>
        <w:t>N</w:t>
      </w:r>
      <w:r w:rsidRPr="00530A9C">
        <w:rPr>
          <w:rFonts w:cs="Times New Roman"/>
          <w:sz w:val="32"/>
          <w:szCs w:val="32"/>
        </w:rPr>
        <w:t>otation</w:t>
      </w:r>
      <w:r w:rsidR="002E40B7" w:rsidRPr="002E40B7">
        <w:rPr>
          <w:rFonts w:cs="Times New Roman"/>
          <w:sz w:val="32"/>
          <w:szCs w:val="32"/>
        </w:rPr>
        <w:t>-</w:t>
      </w:r>
      <w:r w:rsidR="004838E8">
        <w:rPr>
          <w:rFonts w:cs="Times New Roman"/>
          <w:sz w:val="32"/>
          <w:szCs w:val="32"/>
        </w:rPr>
        <w:t>O</w:t>
      </w:r>
      <w:r w:rsidR="002E40B7" w:rsidRPr="002E40B7">
        <w:rPr>
          <w:rFonts w:cs="Times New Roman"/>
          <w:sz w:val="32"/>
          <w:szCs w:val="32"/>
        </w:rPr>
        <w:t>nly</w:t>
      </w:r>
      <w:r w:rsidRPr="00530A9C">
        <w:rPr>
          <w:rFonts w:cs="Times New Roman"/>
          <w:sz w:val="32"/>
          <w:szCs w:val="32"/>
        </w:rPr>
        <w:t xml:space="preserve"> </w:t>
      </w:r>
      <w:r w:rsidR="00A43D13">
        <w:rPr>
          <w:rFonts w:cs="Times New Roman"/>
          <w:sz w:val="32"/>
          <w:szCs w:val="32"/>
        </w:rPr>
        <w:t>D</w:t>
      </w:r>
      <w:r w:rsidRPr="00530A9C">
        <w:rPr>
          <w:rFonts w:cs="Times New Roman"/>
          <w:sz w:val="32"/>
          <w:szCs w:val="32"/>
        </w:rPr>
        <w:t>ataset</w:t>
      </w:r>
      <w:bookmarkEnd w:id="28"/>
    </w:p>
    <w:p w14:paraId="5CD8F0AE" w14:textId="12F516F8" w:rsidR="00F66835" w:rsidRPr="00593020" w:rsidRDefault="00262C4D" w:rsidP="00593020">
      <w:pPr>
        <w:spacing w:line="360" w:lineRule="auto"/>
        <w:ind w:firstLine="425"/>
        <w:rPr>
          <w:rFonts w:cs="Times New Roman"/>
        </w:rPr>
      </w:pPr>
      <w:r w:rsidRPr="00262C4D">
        <w:rPr>
          <w:rFonts w:cs="Times New Roman"/>
        </w:rPr>
        <w:t xml:space="preserve">Our second dataset </w:t>
      </w:r>
      <w:r w:rsidR="00B30FBA">
        <w:rPr>
          <w:rFonts w:cs="Times New Roman"/>
        </w:rPr>
        <w:t>was</w:t>
      </w:r>
      <w:r w:rsidRPr="00262C4D">
        <w:rPr>
          <w:rFonts w:cs="Times New Roman"/>
        </w:rPr>
        <w:t xml:space="preserve"> the Phonetic notation-only dataset.</w:t>
      </w:r>
      <w:r>
        <w:rPr>
          <w:rFonts w:cs="Times New Roman"/>
        </w:rPr>
        <w:t xml:space="preserve"> </w:t>
      </w:r>
      <w:r w:rsidR="006A578D" w:rsidRPr="006A578D">
        <w:rPr>
          <w:rFonts w:cs="Times New Roman"/>
        </w:rPr>
        <w:t>In pursuit of our</w:t>
      </w:r>
      <w:r w:rsidR="00A3190C">
        <w:rPr>
          <w:rFonts w:cs="Times New Roman"/>
        </w:rPr>
        <w:t xml:space="preserve"> </w:t>
      </w:r>
      <w:r w:rsidR="0030498B">
        <w:rPr>
          <w:rFonts w:cs="Times New Roman"/>
        </w:rPr>
        <w:t>first</w:t>
      </w:r>
      <w:r w:rsidR="006A578D" w:rsidRPr="006A578D">
        <w:rPr>
          <w:rFonts w:cs="Times New Roman"/>
        </w:rPr>
        <w:t xml:space="preserve"> objective</w:t>
      </w:r>
      <w:r w:rsidR="00D1753C">
        <w:rPr>
          <w:rFonts w:cs="Times New Roman"/>
        </w:rPr>
        <w:t xml:space="preserve"> of</w:t>
      </w:r>
      <w:r w:rsidR="006A578D" w:rsidRPr="006A578D">
        <w:rPr>
          <w:rFonts w:cs="Times New Roman"/>
        </w:rPr>
        <w:t xml:space="preserve"> assess</w:t>
      </w:r>
      <w:r w:rsidR="00D1753C">
        <w:rPr>
          <w:rFonts w:cs="Times New Roman"/>
        </w:rPr>
        <w:t>ing</w:t>
      </w:r>
      <w:r w:rsidR="006A578D" w:rsidRPr="006A578D">
        <w:rPr>
          <w:rFonts w:cs="Times New Roman"/>
        </w:rPr>
        <w:t xml:space="preserve"> the potential contribution of phonetic notation</w:t>
      </w:r>
      <w:r w:rsidR="00D1753C">
        <w:rPr>
          <w:rFonts w:cs="Times New Roman"/>
        </w:rPr>
        <w:t>s</w:t>
      </w:r>
      <w:r w:rsidR="006A578D" w:rsidRPr="006A578D">
        <w:rPr>
          <w:rFonts w:cs="Times New Roman"/>
        </w:rPr>
        <w:t xml:space="preserve"> to the task at hand</w:t>
      </w:r>
      <w:r w:rsidR="00D1753C">
        <w:rPr>
          <w:rFonts w:cs="Times New Roman"/>
        </w:rPr>
        <w:t>, we</w:t>
      </w:r>
      <w:r w:rsidR="00091DB9" w:rsidRPr="00091DB9">
        <w:rPr>
          <w:rFonts w:cs="Times New Roman"/>
        </w:rPr>
        <w:t xml:space="preserve"> evaluate</w:t>
      </w:r>
      <w:r w:rsidR="00D1753C">
        <w:rPr>
          <w:rFonts w:cs="Times New Roman"/>
        </w:rPr>
        <w:t>d</w:t>
      </w:r>
      <w:r w:rsidR="00091DB9" w:rsidRPr="00091DB9">
        <w:rPr>
          <w:rFonts w:cs="Times New Roman"/>
        </w:rPr>
        <w:t xml:space="preserve"> the impact of incorporating phonetic notations in the classification of </w:t>
      </w:r>
      <w:r w:rsidR="00D1753C">
        <w:rPr>
          <w:rFonts w:cs="Times New Roman"/>
        </w:rPr>
        <w:t xml:space="preserve">the </w:t>
      </w:r>
      <w:r w:rsidR="00091DB9" w:rsidRPr="00091DB9">
        <w:rPr>
          <w:rFonts w:cs="Times New Roman"/>
        </w:rPr>
        <w:t>handwrit</w:t>
      </w:r>
      <w:r w:rsidR="008931CF" w:rsidRPr="008931CF">
        <w:rPr>
          <w:rFonts w:cs="Times New Roman"/>
        </w:rPr>
        <w:t>ing</w:t>
      </w:r>
      <w:r w:rsidR="00D1753C">
        <w:rPr>
          <w:rFonts w:cs="Times New Roman"/>
        </w:rPr>
        <w:t>s</w:t>
      </w:r>
      <w:r w:rsidR="00091DB9" w:rsidRPr="00091DB9">
        <w:rPr>
          <w:rFonts w:cs="Times New Roman"/>
        </w:rPr>
        <w:t>.</w:t>
      </w:r>
      <w:r w:rsidR="006A578D" w:rsidRPr="006A578D">
        <w:rPr>
          <w:rFonts w:cs="Times New Roman"/>
        </w:rPr>
        <w:t xml:space="preserve"> In alignment with </w:t>
      </w:r>
      <w:r w:rsidR="00357329">
        <w:rPr>
          <w:rFonts w:cs="Times New Roman"/>
        </w:rPr>
        <w:t xml:space="preserve">the </w:t>
      </w:r>
      <w:r w:rsidR="006A578D" w:rsidRPr="006A578D">
        <w:rPr>
          <w:rFonts w:cs="Times New Roman"/>
        </w:rPr>
        <w:t>established methodologies, we implemented the same data processing procedure as delineated in</w:t>
      </w:r>
      <w:r w:rsidR="003E133E" w:rsidRPr="003E133E">
        <w:rPr>
          <w:rFonts w:cs="Times New Roman"/>
        </w:rPr>
        <w:t xml:space="preserve"> Yen et al.</w:t>
      </w:r>
      <w:r w:rsidR="00415535">
        <w:rPr>
          <w:rFonts w:cs="Times New Roman"/>
        </w:rPr>
        <w:t xml:space="preserve"> </w:t>
      </w:r>
      <w:r w:rsidR="00415535">
        <w:rPr>
          <w:rFonts w:cs="Times New Roman"/>
        </w:rPr>
        <w:fldChar w:fldCharType="begin"/>
      </w:r>
      <w:r w:rsidR="007E2BC7">
        <w:rPr>
          <w:rFonts w:cs="Times New Roman"/>
        </w:rPr>
        <w:instrText xml:space="preserve"> ADDIN EN.CITE &lt;EndNote&gt;&lt;Cite&gt;&lt;Author&gt;Yen&lt;/Author&gt;&lt;Year&gt;2024&lt;/Year&gt;&lt;RecNum&gt;48&lt;/RecNum&gt;&lt;DisplayText&gt;[20]&lt;/DisplayText&gt;&lt;record&gt;&lt;rec-number&gt;48&lt;/rec-number&gt;&lt;foreign-keys&gt;&lt;key app="EN" db-id="fs2td5ep0xptf3evta459xfq50xeadd2wedp" timestamp="1703484309"&gt;48&lt;/key&gt;&lt;/foreign-keys&gt;&lt;ref-type name="Journal Article"&gt;17&lt;/ref-type&gt;&lt;contributors&gt;&lt;authors&gt;&lt;author&gt;Yen, Lingkai&lt;/author&gt;&lt;author&gt;Wong, Jiasyun&lt;/author&gt;&lt;author&gt;Chen, Arbee L.P.&lt;/author&gt;&lt;/authors&gt;&lt;/contributors&gt;&lt;titles&gt;&lt;title&gt;Identifying Chinese Handwriting Characteristics for Detecting Children with Autism&lt;/title&gt;&lt;secondary-title&gt;The ACM/SIGAPP Symposium on Applied Computing&lt;/secondary-title&gt;&lt;/titles&gt;&lt;periodical&gt;&lt;full-title&gt;The ACM/SIGAPP Symposium on Applied Computing&lt;/full-title&gt;&lt;/periodical&gt;&lt;dates&gt;&lt;year&gt;2024&lt;/year&gt;&lt;/dates&gt;&lt;urls&gt;&lt;/urls&gt;&lt;/record&gt;&lt;/Cite&gt;&lt;/EndNote&gt;</w:instrText>
      </w:r>
      <w:r w:rsidR="00415535">
        <w:rPr>
          <w:rFonts w:cs="Times New Roman"/>
        </w:rPr>
        <w:fldChar w:fldCharType="separate"/>
      </w:r>
      <w:r w:rsidR="007E2BC7">
        <w:rPr>
          <w:rFonts w:cs="Times New Roman"/>
          <w:noProof/>
        </w:rPr>
        <w:t>[20]</w:t>
      </w:r>
      <w:r w:rsidR="00415535">
        <w:rPr>
          <w:rFonts w:cs="Times New Roman"/>
        </w:rPr>
        <w:fldChar w:fldCharType="end"/>
      </w:r>
      <w:r w:rsidR="00593020" w:rsidRPr="00593020">
        <w:rPr>
          <w:rFonts w:cs="Times New Roman"/>
        </w:rPr>
        <w:t xml:space="preserve"> </w:t>
      </w:r>
      <w:r w:rsidR="006A578D" w:rsidRPr="006A578D">
        <w:rPr>
          <w:rFonts w:cs="Times New Roman"/>
        </w:rPr>
        <w:t xml:space="preserve">to meticulously extract phonetic notations from the grids within the workbooks. The resultant dataset, denoted as the </w:t>
      </w:r>
      <w:r w:rsidR="00374B76" w:rsidRPr="00374B76">
        <w:rPr>
          <w:rFonts w:cs="Times New Roman"/>
        </w:rPr>
        <w:t>Phonetic notation-only dataset</w:t>
      </w:r>
      <w:r w:rsidR="006A578D">
        <w:rPr>
          <w:rFonts w:cs="Times New Roman"/>
        </w:rPr>
        <w:t>,</w:t>
      </w:r>
      <w:r w:rsidR="006A578D" w:rsidRPr="006A578D">
        <w:rPr>
          <w:rFonts w:cs="Times New Roman"/>
        </w:rPr>
        <w:t xml:space="preserve"> </w:t>
      </w:r>
      <w:r w:rsidR="00F419AA" w:rsidRPr="006A578D">
        <w:rPr>
          <w:rFonts w:cs="Times New Roman"/>
        </w:rPr>
        <w:t>encompasse</w:t>
      </w:r>
      <w:r w:rsidR="00F419AA">
        <w:rPr>
          <w:rFonts w:cs="Times New Roman"/>
        </w:rPr>
        <w:t>d</w:t>
      </w:r>
      <w:r w:rsidR="00F419AA" w:rsidRPr="006A578D">
        <w:rPr>
          <w:rFonts w:cs="Times New Roman"/>
        </w:rPr>
        <w:t xml:space="preserve"> </w:t>
      </w:r>
      <w:r w:rsidR="006A578D" w:rsidRPr="006A578D">
        <w:rPr>
          <w:rFonts w:cs="Times New Roman"/>
        </w:rPr>
        <w:t>a total of 18,833 images. Within this dataset, 14,943 instances pertain</w:t>
      </w:r>
      <w:r w:rsidR="00F419AA">
        <w:rPr>
          <w:rFonts w:cs="Times New Roman"/>
        </w:rPr>
        <w:t>ed</w:t>
      </w:r>
      <w:r w:rsidR="006A578D" w:rsidRPr="006A578D">
        <w:rPr>
          <w:rFonts w:cs="Times New Roman"/>
        </w:rPr>
        <w:t xml:space="preserve"> to TD children, while 3,890 instances </w:t>
      </w:r>
      <w:r w:rsidR="00F419AA">
        <w:rPr>
          <w:rFonts w:cs="Times New Roman"/>
        </w:rPr>
        <w:t>were</w:t>
      </w:r>
      <w:r w:rsidR="00F419AA" w:rsidRPr="006A578D">
        <w:rPr>
          <w:rFonts w:cs="Times New Roman"/>
        </w:rPr>
        <w:t xml:space="preserve"> </w:t>
      </w:r>
      <w:r w:rsidR="00357329">
        <w:rPr>
          <w:rFonts w:cs="Times New Roman"/>
        </w:rPr>
        <w:t>from</w:t>
      </w:r>
      <w:r w:rsidR="006A578D" w:rsidRPr="006A578D">
        <w:rPr>
          <w:rFonts w:cs="Times New Roman"/>
        </w:rPr>
        <w:t xml:space="preserve"> </w:t>
      </w:r>
      <w:r w:rsidR="003E133E" w:rsidRPr="003E133E">
        <w:rPr>
          <w:rFonts w:cs="Times New Roman"/>
        </w:rPr>
        <w:lastRenderedPageBreak/>
        <w:t>autistic children</w:t>
      </w:r>
      <w:r w:rsidR="006A578D" w:rsidRPr="006A578D">
        <w:rPr>
          <w:rFonts w:cs="Times New Roman"/>
        </w:rPr>
        <w:t>.</w:t>
      </w:r>
      <w:r w:rsidR="00A119FD" w:rsidRPr="00A119FD">
        <w:rPr>
          <w:rFonts w:cs="Times New Roman"/>
        </w:rPr>
        <w:t xml:space="preserve"> The exploration of the </w:t>
      </w:r>
      <w:r w:rsidR="00374B76" w:rsidRPr="00374B76">
        <w:rPr>
          <w:rFonts w:cs="Times New Roman"/>
        </w:rPr>
        <w:t>Phonetic notation-only dataset</w:t>
      </w:r>
      <w:r w:rsidR="00A119FD" w:rsidRPr="00A119FD">
        <w:rPr>
          <w:rFonts w:cs="Times New Roman"/>
        </w:rPr>
        <w:t xml:space="preserve"> h</w:t>
      </w:r>
      <w:r w:rsidR="00B30FBA">
        <w:rPr>
          <w:rFonts w:cs="Times New Roman"/>
        </w:rPr>
        <w:t>e</w:t>
      </w:r>
      <w:r w:rsidR="00A119FD" w:rsidRPr="00A119FD">
        <w:rPr>
          <w:rFonts w:cs="Times New Roman"/>
        </w:rPr>
        <w:t xml:space="preserve">ld unique significance in our study. While the discussion of the </w:t>
      </w:r>
      <w:r w:rsidR="00374B76" w:rsidRPr="00374B76">
        <w:rPr>
          <w:rFonts w:cs="Times New Roman"/>
        </w:rPr>
        <w:t>Chinese character-only dataset</w:t>
      </w:r>
      <w:r w:rsidR="00A119FD" w:rsidRPr="00A119FD">
        <w:rPr>
          <w:rFonts w:cs="Times New Roman"/>
        </w:rPr>
        <w:t xml:space="preserve"> provide</w:t>
      </w:r>
      <w:r w:rsidR="00B30FBA">
        <w:rPr>
          <w:rFonts w:cs="Times New Roman"/>
        </w:rPr>
        <w:t>d</w:t>
      </w:r>
      <w:r w:rsidR="00A119FD" w:rsidRPr="00A119FD">
        <w:rPr>
          <w:rFonts w:cs="Times New Roman"/>
        </w:rPr>
        <w:t xml:space="preserve"> a detailed analysis of the handwriting characteristics of ASD and TD children, examining the </w:t>
      </w:r>
      <w:r w:rsidR="00374B76" w:rsidRPr="00374B76">
        <w:rPr>
          <w:rFonts w:cs="Times New Roman"/>
        </w:rPr>
        <w:t>Phonetic notation-only dataset</w:t>
      </w:r>
      <w:r w:rsidR="00A119FD" w:rsidRPr="00A119FD">
        <w:rPr>
          <w:rFonts w:cs="Times New Roman"/>
        </w:rPr>
        <w:t xml:space="preserve"> </w:t>
      </w:r>
      <w:r w:rsidR="00B30FBA">
        <w:rPr>
          <w:rFonts w:cs="Times New Roman"/>
        </w:rPr>
        <w:t>was</w:t>
      </w:r>
      <w:r w:rsidR="00A119FD" w:rsidRPr="00A119FD">
        <w:rPr>
          <w:rFonts w:cs="Times New Roman"/>
        </w:rPr>
        <w:t xml:space="preserve"> an essential corresponding part. By introducing the phonetic notations into the classification task, we aim</w:t>
      </w:r>
      <w:r w:rsidR="00B30FBA">
        <w:rPr>
          <w:rFonts w:cs="Times New Roman"/>
        </w:rPr>
        <w:t>ed</w:t>
      </w:r>
      <w:r w:rsidR="00A119FD" w:rsidRPr="00A119FD">
        <w:rPr>
          <w:rFonts w:cs="Times New Roman"/>
        </w:rPr>
        <w:t xml:space="preserve"> to identify unique patterns that m</w:t>
      </w:r>
      <w:r w:rsidR="00B30FBA">
        <w:rPr>
          <w:rFonts w:cs="Times New Roman"/>
        </w:rPr>
        <w:t>ight have</w:t>
      </w:r>
      <w:r w:rsidR="00A119FD" w:rsidRPr="00A119FD">
        <w:rPr>
          <w:rFonts w:cs="Times New Roman"/>
        </w:rPr>
        <w:t xml:space="preserve"> emerge</w:t>
      </w:r>
      <w:r w:rsidR="00357329">
        <w:rPr>
          <w:rFonts w:cs="Times New Roman"/>
        </w:rPr>
        <w:t>d</w:t>
      </w:r>
      <w:r w:rsidR="00A119FD" w:rsidRPr="00A119FD">
        <w:rPr>
          <w:rFonts w:cs="Times New Roman"/>
        </w:rPr>
        <w:t xml:space="preserve"> with the inclusion of phonetic data.</w:t>
      </w:r>
    </w:p>
    <w:p w14:paraId="68347C1C" w14:textId="5ED5D73A" w:rsidR="00530A9C" w:rsidRPr="00F66835" w:rsidRDefault="00F66835" w:rsidP="00F66835">
      <w:pPr>
        <w:spacing w:line="360" w:lineRule="auto"/>
        <w:outlineLvl w:val="1"/>
        <w:rPr>
          <w:rFonts w:cs="Times New Roman"/>
          <w:sz w:val="32"/>
          <w:szCs w:val="32"/>
        </w:rPr>
      </w:pPr>
      <w:bookmarkStart w:id="29" w:name="_Toc157447867"/>
      <w:r w:rsidRPr="00F66835">
        <w:rPr>
          <w:rFonts w:cs="Times New Roman" w:hint="eastAsia"/>
          <w:sz w:val="32"/>
          <w:szCs w:val="32"/>
        </w:rPr>
        <w:t>3</w:t>
      </w:r>
      <w:r w:rsidRPr="00F66835">
        <w:rPr>
          <w:rFonts w:cs="Times New Roman"/>
          <w:sz w:val="32"/>
          <w:szCs w:val="32"/>
        </w:rPr>
        <w:t xml:space="preserve">.3 Chinese </w:t>
      </w:r>
      <w:r w:rsidR="00D13007">
        <w:rPr>
          <w:rFonts w:cs="Times New Roman"/>
          <w:sz w:val="32"/>
          <w:szCs w:val="32"/>
        </w:rPr>
        <w:t>C</w:t>
      </w:r>
      <w:r w:rsidRPr="00F66835">
        <w:rPr>
          <w:rFonts w:cs="Times New Roman"/>
          <w:sz w:val="32"/>
          <w:szCs w:val="32"/>
        </w:rPr>
        <w:t xml:space="preserve">haracter + Phonetic </w:t>
      </w:r>
      <w:r w:rsidR="00D13007">
        <w:rPr>
          <w:rFonts w:cs="Times New Roman"/>
          <w:sz w:val="32"/>
          <w:szCs w:val="32"/>
        </w:rPr>
        <w:t>N</w:t>
      </w:r>
      <w:r w:rsidRPr="00F66835">
        <w:rPr>
          <w:rFonts w:cs="Times New Roman"/>
          <w:sz w:val="32"/>
          <w:szCs w:val="32"/>
        </w:rPr>
        <w:t xml:space="preserve">otation </w:t>
      </w:r>
      <w:r w:rsidR="00D13007">
        <w:rPr>
          <w:rFonts w:cs="Times New Roman"/>
          <w:sz w:val="32"/>
          <w:szCs w:val="32"/>
        </w:rPr>
        <w:t>D</w:t>
      </w:r>
      <w:r w:rsidRPr="00F66835">
        <w:rPr>
          <w:rFonts w:cs="Times New Roman"/>
          <w:sz w:val="32"/>
          <w:szCs w:val="32"/>
        </w:rPr>
        <w:t>ataset</w:t>
      </w:r>
      <w:bookmarkEnd w:id="29"/>
    </w:p>
    <w:p w14:paraId="350CB978" w14:textId="52C03104" w:rsidR="00091DB9" w:rsidRDefault="00666120" w:rsidP="008C5DF7">
      <w:pPr>
        <w:spacing w:line="360" w:lineRule="auto"/>
        <w:ind w:firstLine="425"/>
        <w:rPr>
          <w:rFonts w:cs="Times New Roman"/>
        </w:rPr>
      </w:pPr>
      <w:r w:rsidRPr="00666120">
        <w:rPr>
          <w:rFonts w:cs="Times New Roman"/>
        </w:rPr>
        <w:t xml:space="preserve">Our third dataset was the Chinese character + Phonetic notation dataset. </w:t>
      </w:r>
      <w:r w:rsidR="00593020" w:rsidRPr="00593020">
        <w:rPr>
          <w:rFonts w:cs="Times New Roman"/>
        </w:rPr>
        <w:t>Th</w:t>
      </w:r>
      <w:r w:rsidR="009773D4" w:rsidRPr="009773D4">
        <w:rPr>
          <w:rFonts w:cs="Times New Roman"/>
        </w:rPr>
        <w:t xml:space="preserve">e </w:t>
      </w:r>
      <w:r w:rsidR="00374B76" w:rsidRPr="00374B76">
        <w:rPr>
          <w:rFonts w:cs="Times New Roman"/>
        </w:rPr>
        <w:t>Chinese character + Phonetic notation dataset</w:t>
      </w:r>
      <w:r w:rsidR="009773D4" w:rsidRPr="009773D4">
        <w:rPr>
          <w:rFonts w:cs="Times New Roman"/>
        </w:rPr>
        <w:t xml:space="preserve"> </w:t>
      </w:r>
      <w:r w:rsidR="00F419AA" w:rsidRPr="009773D4">
        <w:rPr>
          <w:rFonts w:cs="Times New Roman"/>
        </w:rPr>
        <w:t>aggregate</w:t>
      </w:r>
      <w:r w:rsidR="00F419AA">
        <w:rPr>
          <w:rFonts w:cs="Times New Roman"/>
        </w:rPr>
        <w:t>d</w:t>
      </w:r>
      <w:r w:rsidR="00F419AA" w:rsidRPr="009773D4">
        <w:rPr>
          <w:rFonts w:cs="Times New Roman"/>
        </w:rPr>
        <w:t xml:space="preserve"> </w:t>
      </w:r>
      <w:r w:rsidR="009773D4" w:rsidRPr="009773D4">
        <w:rPr>
          <w:rFonts w:cs="Times New Roman"/>
        </w:rPr>
        <w:t>a total of 17,126 images. Among these, 13,687 instances pertain</w:t>
      </w:r>
      <w:r w:rsidR="00F419AA">
        <w:rPr>
          <w:rFonts w:cs="Times New Roman"/>
        </w:rPr>
        <w:t>ed</w:t>
      </w:r>
      <w:r w:rsidR="009773D4" w:rsidRPr="009773D4">
        <w:rPr>
          <w:rFonts w:cs="Times New Roman"/>
        </w:rPr>
        <w:t xml:space="preserve"> to TD children, while 3,439 instances </w:t>
      </w:r>
      <w:r w:rsidR="00413F27">
        <w:rPr>
          <w:rFonts w:cs="Times New Roman"/>
        </w:rPr>
        <w:t>to</w:t>
      </w:r>
      <w:r w:rsidR="009773D4" w:rsidRPr="009773D4">
        <w:rPr>
          <w:rFonts w:cs="Times New Roman"/>
        </w:rPr>
        <w:t xml:space="preserve"> </w:t>
      </w:r>
      <w:r w:rsidR="003E133E">
        <w:rPr>
          <w:rFonts w:cs="Times New Roman"/>
        </w:rPr>
        <w:t xml:space="preserve">ASD </w:t>
      </w:r>
      <w:r w:rsidR="009773D4" w:rsidRPr="009773D4">
        <w:rPr>
          <w:rFonts w:cs="Times New Roman"/>
        </w:rPr>
        <w:t>childre</w:t>
      </w:r>
      <w:r w:rsidR="00BF179C">
        <w:rPr>
          <w:rFonts w:cs="Times New Roman" w:hint="eastAsia"/>
        </w:rPr>
        <w:t>n</w:t>
      </w:r>
      <w:r w:rsidR="009773D4" w:rsidRPr="009773D4">
        <w:rPr>
          <w:rFonts w:cs="Times New Roman"/>
        </w:rPr>
        <w:t xml:space="preserve">. This dataset </w:t>
      </w:r>
      <w:r w:rsidR="00F419AA" w:rsidRPr="009773D4">
        <w:rPr>
          <w:rFonts w:cs="Times New Roman"/>
        </w:rPr>
        <w:t>serve</w:t>
      </w:r>
      <w:r w:rsidR="00F419AA">
        <w:rPr>
          <w:rFonts w:cs="Times New Roman"/>
        </w:rPr>
        <w:t>d</w:t>
      </w:r>
      <w:r w:rsidR="00F419AA" w:rsidRPr="009773D4">
        <w:rPr>
          <w:rFonts w:cs="Times New Roman"/>
        </w:rPr>
        <w:t xml:space="preserve"> </w:t>
      </w:r>
      <w:r w:rsidR="009773D4" w:rsidRPr="009773D4">
        <w:rPr>
          <w:rFonts w:cs="Times New Roman"/>
        </w:rPr>
        <w:t xml:space="preserve">as a comprehensive collection that incorporates both Chinese characters and their corresponding phonetic notations. </w:t>
      </w:r>
      <w:r w:rsidR="009773D4" w:rsidRPr="001A30A1">
        <w:rPr>
          <w:rFonts w:cs="Times New Roman"/>
        </w:rPr>
        <w:t xml:space="preserve">Table </w:t>
      </w:r>
      <w:r w:rsidR="007F566C">
        <w:rPr>
          <w:rFonts w:cs="Times New Roman"/>
        </w:rPr>
        <w:t>2</w:t>
      </w:r>
      <w:r w:rsidR="009773D4" w:rsidRPr="009773D4">
        <w:rPr>
          <w:rFonts w:cs="Times New Roman"/>
        </w:rPr>
        <w:t xml:space="preserve"> provides detailed number of image</w:t>
      </w:r>
      <w:r w:rsidR="00413F27">
        <w:rPr>
          <w:rFonts w:cs="Times New Roman"/>
        </w:rPr>
        <w:t>s in each of the three datasets</w:t>
      </w:r>
      <w:r w:rsidR="009773D4" w:rsidRPr="009773D4">
        <w:rPr>
          <w:rFonts w:cs="Times New Roman"/>
        </w:rPr>
        <w:t>.</w:t>
      </w:r>
      <w:r>
        <w:rPr>
          <w:rFonts w:cs="Times New Roman" w:hint="eastAsia"/>
        </w:rPr>
        <w:t xml:space="preserve"> </w:t>
      </w:r>
      <w:r w:rsidRPr="00666120">
        <w:rPr>
          <w:rFonts w:cs="Times New Roman"/>
        </w:rPr>
        <w:t xml:space="preserve">The </w:t>
      </w:r>
      <w:r w:rsidR="00374B76" w:rsidRPr="00374B76">
        <w:rPr>
          <w:rFonts w:cs="Times New Roman"/>
        </w:rPr>
        <w:t>Chinese character + Phonetic notation dataset</w:t>
      </w:r>
      <w:r w:rsidRPr="00666120">
        <w:rPr>
          <w:rFonts w:cs="Times New Roman"/>
        </w:rPr>
        <w:t xml:space="preserve"> occupied a unique position within our study, bridging the characteristics of the </w:t>
      </w:r>
      <w:r w:rsidR="00E36A4B" w:rsidRPr="00E36A4B">
        <w:rPr>
          <w:rFonts w:cs="Times New Roman"/>
        </w:rPr>
        <w:t>Chinese character-only dataset</w:t>
      </w:r>
      <w:r w:rsidRPr="00666120">
        <w:rPr>
          <w:rFonts w:cs="Times New Roman"/>
        </w:rPr>
        <w:t xml:space="preserve"> and </w:t>
      </w:r>
      <w:r w:rsidR="00E36A4B" w:rsidRPr="00E36A4B">
        <w:rPr>
          <w:rFonts w:cs="Times New Roman"/>
        </w:rPr>
        <w:t>Phonetic notation-only dataset</w:t>
      </w:r>
      <w:r w:rsidRPr="00666120">
        <w:rPr>
          <w:rFonts w:cs="Times New Roman"/>
        </w:rPr>
        <w:t>. It acted as a crossroads, offering insights into the interplay and potential synergies between handwrit</w:t>
      </w:r>
      <w:r w:rsidR="008931CF" w:rsidRPr="008931CF">
        <w:rPr>
          <w:rFonts w:cs="Times New Roman"/>
        </w:rPr>
        <w:t>ing</w:t>
      </w:r>
      <w:r w:rsidRPr="00666120">
        <w:rPr>
          <w:rFonts w:cs="Times New Roman"/>
        </w:rPr>
        <w:t xml:space="preserve"> Chinese characters and their associated phonetic notations. The reduced number of instances in the </w:t>
      </w:r>
      <w:r w:rsidR="00374B76" w:rsidRPr="00374B76">
        <w:rPr>
          <w:rFonts w:cs="Times New Roman"/>
        </w:rPr>
        <w:t>Chinese character + Phonetic notation dataset</w:t>
      </w:r>
      <w:r w:rsidRPr="00666120">
        <w:rPr>
          <w:rFonts w:cs="Times New Roman"/>
        </w:rPr>
        <w:t xml:space="preserve"> </w:t>
      </w:r>
      <w:r w:rsidR="00413F27">
        <w:rPr>
          <w:rFonts w:cs="Times New Roman"/>
        </w:rPr>
        <w:t xml:space="preserve">came from the fact that </w:t>
      </w:r>
      <w:r w:rsidR="000C4A7B">
        <w:rPr>
          <w:rFonts w:cs="Times New Roman"/>
        </w:rPr>
        <w:t>there exist</w:t>
      </w:r>
      <w:r w:rsidRPr="00666120">
        <w:rPr>
          <w:rFonts w:cs="Times New Roman"/>
        </w:rPr>
        <w:t xml:space="preserve"> data </w:t>
      </w:r>
      <w:r w:rsidR="000C4A7B">
        <w:rPr>
          <w:rFonts w:cs="Times New Roman"/>
        </w:rPr>
        <w:t>with only</w:t>
      </w:r>
      <w:r w:rsidRPr="00666120">
        <w:rPr>
          <w:rFonts w:cs="Times New Roman"/>
        </w:rPr>
        <w:t xml:space="preserve"> Chinese</w:t>
      </w:r>
      <w:r w:rsidR="00413F27" w:rsidRPr="00413F27">
        <w:t xml:space="preserve"> </w:t>
      </w:r>
      <w:r w:rsidRPr="00666120">
        <w:rPr>
          <w:rFonts w:cs="Times New Roman"/>
        </w:rPr>
        <w:t xml:space="preserve">characters (Figure 5(a)), </w:t>
      </w:r>
      <w:r w:rsidR="000C4A7B">
        <w:rPr>
          <w:rFonts w:cs="Times New Roman"/>
        </w:rPr>
        <w:t>and only</w:t>
      </w:r>
      <w:r w:rsidRPr="00666120">
        <w:rPr>
          <w:rFonts w:cs="Times New Roman"/>
        </w:rPr>
        <w:t xml:space="preserve"> phonetic notations (Figure 5(b)).</w:t>
      </w:r>
    </w:p>
    <w:p w14:paraId="75B72FA2" w14:textId="666DBD66" w:rsidR="00714C40" w:rsidRDefault="00714C40" w:rsidP="00714C40">
      <w:pPr>
        <w:spacing w:line="360" w:lineRule="auto"/>
        <w:rPr>
          <w:rFonts w:cs="Times New Roman"/>
        </w:rPr>
      </w:pPr>
      <w:r>
        <w:rPr>
          <w:noProof/>
        </w:rPr>
        <w:lastRenderedPageBreak/>
        <w:drawing>
          <wp:inline distT="0" distB="0" distL="0" distR="0" wp14:anchorId="1B07D0FE" wp14:editId="15E95912">
            <wp:extent cx="4679035" cy="2230897"/>
            <wp:effectExtent l="0" t="0" r="7620" b="0"/>
            <wp:docPr id="9" name="圖片 8" descr="一張含有 筆跡, 行, 字型, 圖表 的圖片&#10;&#10;自動產生的描述">
              <a:extLst xmlns:a="http://schemas.openxmlformats.org/drawingml/2006/main">
                <a:ext uri="{FF2B5EF4-FFF2-40B4-BE49-F238E27FC236}">
                  <a16:creationId xmlns:a16="http://schemas.microsoft.com/office/drawing/2014/main" id="{FB0D62B3-39B6-95FD-531F-960CA4CCFD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8" descr="一張含有 筆跡, 行, 字型, 圖表 的圖片&#10;&#10;自動產生的描述">
                      <a:extLst>
                        <a:ext uri="{FF2B5EF4-FFF2-40B4-BE49-F238E27FC236}">
                          <a16:creationId xmlns:a16="http://schemas.microsoft.com/office/drawing/2014/main" id="{FB0D62B3-39B6-95FD-531F-960CA4CCFD69}"/>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679035" cy="2230897"/>
                    </a:xfrm>
                    <a:prstGeom prst="rect">
                      <a:avLst/>
                    </a:prstGeom>
                  </pic:spPr>
                </pic:pic>
              </a:graphicData>
            </a:graphic>
          </wp:inline>
        </w:drawing>
      </w:r>
    </w:p>
    <w:p w14:paraId="589ADF09" w14:textId="44B307DB" w:rsidR="00714C40" w:rsidRPr="00714C40" w:rsidRDefault="00714C40" w:rsidP="00714C40">
      <w:pPr>
        <w:pStyle w:val="af2"/>
      </w:pPr>
      <w:bookmarkStart w:id="30" w:name="_Toc157447892"/>
      <w:r>
        <w:t xml:space="preserve">Figure </w:t>
      </w:r>
      <w:r w:rsidR="00272900">
        <w:fldChar w:fldCharType="begin"/>
      </w:r>
      <w:r w:rsidR="00272900">
        <w:instrText xml:space="preserve"> SEQ Figure \* ARABIC </w:instrText>
      </w:r>
      <w:r w:rsidR="00272900">
        <w:fldChar w:fldCharType="separate"/>
      </w:r>
      <w:r>
        <w:rPr>
          <w:noProof/>
        </w:rPr>
        <w:t>5</w:t>
      </w:r>
      <w:r w:rsidR="00272900">
        <w:rPr>
          <w:noProof/>
        </w:rPr>
        <w:fldChar w:fldCharType="end"/>
      </w:r>
      <w:r>
        <w:t xml:space="preserve">: </w:t>
      </w:r>
      <w:r w:rsidRPr="006A3F24">
        <w:t>(</w:t>
      </w:r>
      <w:r>
        <w:t>a</w:t>
      </w:r>
      <w:r w:rsidRPr="006A3F24">
        <w:t xml:space="preserve">) </w:t>
      </w:r>
      <w:r>
        <w:rPr>
          <w:rFonts w:hint="eastAsia"/>
        </w:rPr>
        <w:t>O</w:t>
      </w:r>
      <w:r w:rsidRPr="006A3F24">
        <w:t>nly handwrit</w:t>
      </w:r>
      <w:r w:rsidRPr="00B372BB">
        <w:t>ing</w:t>
      </w:r>
      <w:r w:rsidRPr="006A3F24">
        <w:t xml:space="preserve"> Chinese character, (</w:t>
      </w:r>
      <w:r>
        <w:t>b</w:t>
      </w:r>
      <w:r w:rsidRPr="006A3F24">
        <w:t xml:space="preserve">) </w:t>
      </w:r>
      <w:r>
        <w:rPr>
          <w:rFonts w:hint="eastAsia"/>
        </w:rPr>
        <w:t>O</w:t>
      </w:r>
      <w:r w:rsidRPr="006A3F24">
        <w:t>nly handwrit</w:t>
      </w:r>
      <w:r w:rsidRPr="00B372BB">
        <w:t>ing</w:t>
      </w:r>
      <w:r w:rsidRPr="006A3F24">
        <w:t xml:space="preserve"> phonetic notation</w:t>
      </w:r>
      <w:bookmarkEnd w:id="30"/>
    </w:p>
    <w:p w14:paraId="58D58846" w14:textId="619B0C3C" w:rsidR="00752696" w:rsidRDefault="00752696" w:rsidP="00752696">
      <w:pPr>
        <w:pStyle w:val="af2"/>
        <w:keepNext/>
      </w:pPr>
      <w:bookmarkStart w:id="31" w:name="_Toc157447911"/>
      <w:r>
        <w:t>Table</w:t>
      </w:r>
      <w:r w:rsidR="007F566C">
        <w:t xml:space="preserve"> </w:t>
      </w:r>
      <w:r w:rsidR="007F566C">
        <w:rPr>
          <w:noProof/>
        </w:rPr>
        <w:t>2</w:t>
      </w:r>
      <w:r>
        <w:t xml:space="preserve">: </w:t>
      </w:r>
      <w:r w:rsidRPr="00752696">
        <w:t xml:space="preserve">Statistics of </w:t>
      </w:r>
      <w:r w:rsidR="00820C06">
        <w:t xml:space="preserve">the </w:t>
      </w:r>
      <w:r w:rsidRPr="00752696">
        <w:t>three datasets</w:t>
      </w:r>
      <w:bookmarkEnd w:id="31"/>
    </w:p>
    <w:tbl>
      <w:tblPr>
        <w:tblStyle w:val="ab"/>
        <w:tblW w:w="0" w:type="auto"/>
        <w:tblLook w:val="04A0" w:firstRow="1" w:lastRow="0" w:firstColumn="1" w:lastColumn="0" w:noHBand="0" w:noVBand="1"/>
      </w:tblPr>
      <w:tblGrid>
        <w:gridCol w:w="2689"/>
        <w:gridCol w:w="1842"/>
        <w:gridCol w:w="1985"/>
        <w:gridCol w:w="1786"/>
      </w:tblGrid>
      <w:tr w:rsidR="00752696" w14:paraId="7D8A5E82" w14:textId="77777777" w:rsidTr="007B2954">
        <w:tc>
          <w:tcPr>
            <w:tcW w:w="2689" w:type="dxa"/>
          </w:tcPr>
          <w:p w14:paraId="47DD3975" w14:textId="6A74D1DE" w:rsidR="00752696" w:rsidRDefault="00752696" w:rsidP="00752696">
            <w:pPr>
              <w:spacing w:line="360" w:lineRule="auto"/>
              <w:jc w:val="center"/>
              <w:rPr>
                <w:rFonts w:cs="Times New Roman"/>
              </w:rPr>
            </w:pPr>
            <w:r>
              <w:rPr>
                <w:rFonts w:cs="Times New Roman" w:hint="eastAsia"/>
              </w:rPr>
              <w:t>D</w:t>
            </w:r>
            <w:r>
              <w:rPr>
                <w:rFonts w:cs="Times New Roman"/>
              </w:rPr>
              <w:t>ataset</w:t>
            </w:r>
          </w:p>
        </w:tc>
        <w:tc>
          <w:tcPr>
            <w:tcW w:w="1842" w:type="dxa"/>
          </w:tcPr>
          <w:p w14:paraId="0CF21C97" w14:textId="1C4D078B" w:rsidR="00752696" w:rsidRDefault="00752696" w:rsidP="00752696">
            <w:pPr>
              <w:spacing w:line="360" w:lineRule="auto"/>
              <w:jc w:val="center"/>
              <w:rPr>
                <w:rFonts w:cs="Times New Roman"/>
              </w:rPr>
            </w:pPr>
            <w:r>
              <w:rPr>
                <w:rFonts w:cs="Times New Roman" w:hint="eastAsia"/>
              </w:rPr>
              <w:t>T</w:t>
            </w:r>
            <w:r>
              <w:rPr>
                <w:rFonts w:cs="Times New Roman"/>
              </w:rPr>
              <w:t>D</w:t>
            </w:r>
          </w:p>
        </w:tc>
        <w:tc>
          <w:tcPr>
            <w:tcW w:w="1985" w:type="dxa"/>
          </w:tcPr>
          <w:p w14:paraId="3F3F9397" w14:textId="43FEDC51" w:rsidR="00752696" w:rsidRDefault="00752696" w:rsidP="00752696">
            <w:pPr>
              <w:spacing w:line="360" w:lineRule="auto"/>
              <w:jc w:val="center"/>
              <w:rPr>
                <w:rFonts w:cs="Times New Roman"/>
              </w:rPr>
            </w:pPr>
            <w:r>
              <w:rPr>
                <w:rFonts w:cs="Times New Roman" w:hint="eastAsia"/>
              </w:rPr>
              <w:t>A</w:t>
            </w:r>
            <w:r>
              <w:rPr>
                <w:rFonts w:cs="Times New Roman"/>
              </w:rPr>
              <w:t>SD</w:t>
            </w:r>
          </w:p>
        </w:tc>
        <w:tc>
          <w:tcPr>
            <w:tcW w:w="1786" w:type="dxa"/>
          </w:tcPr>
          <w:p w14:paraId="050DCD51" w14:textId="39367CAE" w:rsidR="00752696" w:rsidRDefault="00752696" w:rsidP="00752696">
            <w:pPr>
              <w:spacing w:line="360" w:lineRule="auto"/>
              <w:jc w:val="center"/>
              <w:rPr>
                <w:rFonts w:cs="Times New Roman"/>
              </w:rPr>
            </w:pPr>
            <w:r>
              <w:rPr>
                <w:rFonts w:cs="Times New Roman" w:hint="eastAsia"/>
              </w:rPr>
              <w:t>T</w:t>
            </w:r>
            <w:r>
              <w:rPr>
                <w:rFonts w:cs="Times New Roman"/>
              </w:rPr>
              <w:t>otal</w:t>
            </w:r>
          </w:p>
        </w:tc>
      </w:tr>
      <w:tr w:rsidR="007B2954" w14:paraId="4848D8D2" w14:textId="77777777" w:rsidTr="007B2954">
        <w:tc>
          <w:tcPr>
            <w:tcW w:w="2689" w:type="dxa"/>
          </w:tcPr>
          <w:p w14:paraId="4058A95F" w14:textId="0F46A0E3" w:rsidR="007B2954" w:rsidRDefault="007B2954" w:rsidP="007B2954">
            <w:pPr>
              <w:spacing w:line="360" w:lineRule="auto"/>
              <w:jc w:val="center"/>
              <w:rPr>
                <w:rFonts w:cs="Times New Roman"/>
              </w:rPr>
            </w:pPr>
            <w:r w:rsidRPr="003B0AF8">
              <w:t>Chinese character-only</w:t>
            </w:r>
          </w:p>
        </w:tc>
        <w:tc>
          <w:tcPr>
            <w:tcW w:w="1842" w:type="dxa"/>
          </w:tcPr>
          <w:p w14:paraId="24667D00" w14:textId="68DCCCE1" w:rsidR="007B2954" w:rsidRDefault="007B2954" w:rsidP="007B2954">
            <w:pPr>
              <w:spacing w:line="360" w:lineRule="auto"/>
              <w:jc w:val="center"/>
              <w:rPr>
                <w:rFonts w:cs="Times New Roman"/>
              </w:rPr>
            </w:pPr>
            <w:r>
              <w:rPr>
                <w:rFonts w:cs="Times New Roman" w:hint="eastAsia"/>
              </w:rPr>
              <w:t>1</w:t>
            </w:r>
            <w:r>
              <w:rPr>
                <w:rFonts w:cs="Times New Roman"/>
              </w:rPr>
              <w:t>4,173</w:t>
            </w:r>
          </w:p>
        </w:tc>
        <w:tc>
          <w:tcPr>
            <w:tcW w:w="1985" w:type="dxa"/>
          </w:tcPr>
          <w:p w14:paraId="0AD63A87" w14:textId="429F1AD9" w:rsidR="007B2954" w:rsidRDefault="007B2954" w:rsidP="007B2954">
            <w:pPr>
              <w:spacing w:line="360" w:lineRule="auto"/>
              <w:jc w:val="center"/>
              <w:rPr>
                <w:rFonts w:cs="Times New Roman"/>
              </w:rPr>
            </w:pPr>
            <w:r>
              <w:rPr>
                <w:rFonts w:cs="Times New Roman" w:hint="eastAsia"/>
              </w:rPr>
              <w:t>3</w:t>
            </w:r>
            <w:r>
              <w:rPr>
                <w:rFonts w:cs="Times New Roman"/>
              </w:rPr>
              <w:t>,777</w:t>
            </w:r>
          </w:p>
        </w:tc>
        <w:tc>
          <w:tcPr>
            <w:tcW w:w="1786" w:type="dxa"/>
          </w:tcPr>
          <w:p w14:paraId="578FF222" w14:textId="0043F849" w:rsidR="007B2954" w:rsidRDefault="007B2954" w:rsidP="007B2954">
            <w:pPr>
              <w:spacing w:line="360" w:lineRule="auto"/>
              <w:jc w:val="center"/>
              <w:rPr>
                <w:rFonts w:cs="Times New Roman"/>
              </w:rPr>
            </w:pPr>
            <w:r>
              <w:rPr>
                <w:rFonts w:cs="Times New Roman" w:hint="eastAsia"/>
              </w:rPr>
              <w:t>1</w:t>
            </w:r>
            <w:r>
              <w:rPr>
                <w:rFonts w:cs="Times New Roman"/>
              </w:rPr>
              <w:t>7,950</w:t>
            </w:r>
          </w:p>
        </w:tc>
      </w:tr>
      <w:tr w:rsidR="007B2954" w14:paraId="2AD80794" w14:textId="77777777" w:rsidTr="007B2954">
        <w:tc>
          <w:tcPr>
            <w:tcW w:w="2689" w:type="dxa"/>
          </w:tcPr>
          <w:p w14:paraId="2DB2BB4B" w14:textId="6CE9EA17" w:rsidR="007B2954" w:rsidRDefault="007B2954" w:rsidP="007B2954">
            <w:pPr>
              <w:spacing w:line="360" w:lineRule="auto"/>
              <w:jc w:val="center"/>
              <w:rPr>
                <w:rFonts w:cs="Times New Roman"/>
              </w:rPr>
            </w:pPr>
            <w:r w:rsidRPr="003B0AF8">
              <w:t>Phonetic notation-only</w:t>
            </w:r>
          </w:p>
        </w:tc>
        <w:tc>
          <w:tcPr>
            <w:tcW w:w="1842" w:type="dxa"/>
          </w:tcPr>
          <w:p w14:paraId="3CC7FF44" w14:textId="7E3E9B0B" w:rsidR="007B2954" w:rsidRDefault="007B2954" w:rsidP="007B2954">
            <w:pPr>
              <w:spacing w:line="360" w:lineRule="auto"/>
              <w:jc w:val="center"/>
              <w:rPr>
                <w:rFonts w:cs="Times New Roman"/>
              </w:rPr>
            </w:pPr>
            <w:r>
              <w:rPr>
                <w:rFonts w:cs="Times New Roman" w:hint="eastAsia"/>
              </w:rPr>
              <w:t>14</w:t>
            </w:r>
            <w:r>
              <w:rPr>
                <w:rFonts w:cs="Times New Roman"/>
              </w:rPr>
              <w:t>,</w:t>
            </w:r>
            <w:r>
              <w:rPr>
                <w:rFonts w:cs="Times New Roman" w:hint="eastAsia"/>
              </w:rPr>
              <w:t>943</w:t>
            </w:r>
          </w:p>
        </w:tc>
        <w:tc>
          <w:tcPr>
            <w:tcW w:w="1985" w:type="dxa"/>
          </w:tcPr>
          <w:p w14:paraId="5F98B76E" w14:textId="32E4CC9E" w:rsidR="007B2954" w:rsidRDefault="007B2954" w:rsidP="007B2954">
            <w:pPr>
              <w:spacing w:line="360" w:lineRule="auto"/>
              <w:jc w:val="center"/>
              <w:rPr>
                <w:rFonts w:cs="Times New Roman"/>
              </w:rPr>
            </w:pPr>
            <w:r>
              <w:rPr>
                <w:rFonts w:cs="Times New Roman" w:hint="eastAsia"/>
              </w:rPr>
              <w:t>3</w:t>
            </w:r>
            <w:r>
              <w:rPr>
                <w:rFonts w:cs="Times New Roman"/>
              </w:rPr>
              <w:t>,890</w:t>
            </w:r>
          </w:p>
        </w:tc>
        <w:tc>
          <w:tcPr>
            <w:tcW w:w="1786" w:type="dxa"/>
          </w:tcPr>
          <w:p w14:paraId="00C1EE1A" w14:textId="7942A5D0" w:rsidR="007B2954" w:rsidRDefault="007B2954" w:rsidP="007B2954">
            <w:pPr>
              <w:spacing w:line="360" w:lineRule="auto"/>
              <w:jc w:val="center"/>
              <w:rPr>
                <w:rFonts w:cs="Times New Roman"/>
              </w:rPr>
            </w:pPr>
            <w:r>
              <w:rPr>
                <w:rFonts w:cs="Times New Roman" w:hint="eastAsia"/>
              </w:rPr>
              <w:t>18</w:t>
            </w:r>
            <w:r>
              <w:rPr>
                <w:rFonts w:cs="Times New Roman"/>
              </w:rPr>
              <w:t>,</w:t>
            </w:r>
            <w:r>
              <w:rPr>
                <w:rFonts w:cs="Times New Roman" w:hint="eastAsia"/>
              </w:rPr>
              <w:t>833</w:t>
            </w:r>
          </w:p>
        </w:tc>
      </w:tr>
      <w:tr w:rsidR="007B2954" w14:paraId="7CFEC4B9" w14:textId="77777777" w:rsidTr="007B2954">
        <w:tc>
          <w:tcPr>
            <w:tcW w:w="2689" w:type="dxa"/>
          </w:tcPr>
          <w:p w14:paraId="3CA79215" w14:textId="2BC30BA9" w:rsidR="007B2954" w:rsidRDefault="007B2954" w:rsidP="007B2954">
            <w:pPr>
              <w:spacing w:line="360" w:lineRule="auto"/>
              <w:jc w:val="center"/>
              <w:rPr>
                <w:rFonts w:cs="Times New Roman"/>
              </w:rPr>
            </w:pPr>
            <w:r w:rsidRPr="003B0AF8">
              <w:t>Chinese character + Phonetic notation</w:t>
            </w:r>
          </w:p>
        </w:tc>
        <w:tc>
          <w:tcPr>
            <w:tcW w:w="1842" w:type="dxa"/>
          </w:tcPr>
          <w:p w14:paraId="039C0264" w14:textId="3C707B53" w:rsidR="007B2954" w:rsidRDefault="007B2954" w:rsidP="007B2954">
            <w:pPr>
              <w:spacing w:line="360" w:lineRule="auto"/>
              <w:jc w:val="center"/>
              <w:rPr>
                <w:rFonts w:cs="Times New Roman"/>
              </w:rPr>
            </w:pPr>
            <w:r>
              <w:rPr>
                <w:rFonts w:cs="Times New Roman" w:hint="eastAsia"/>
              </w:rPr>
              <w:t>1</w:t>
            </w:r>
            <w:r>
              <w:rPr>
                <w:rFonts w:cs="Times New Roman"/>
              </w:rPr>
              <w:t>3,687</w:t>
            </w:r>
          </w:p>
        </w:tc>
        <w:tc>
          <w:tcPr>
            <w:tcW w:w="1985" w:type="dxa"/>
          </w:tcPr>
          <w:p w14:paraId="13146E87" w14:textId="2E490DDD" w:rsidR="007B2954" w:rsidRDefault="007B2954" w:rsidP="007B2954">
            <w:pPr>
              <w:spacing w:line="360" w:lineRule="auto"/>
              <w:jc w:val="center"/>
              <w:rPr>
                <w:rFonts w:cs="Times New Roman"/>
              </w:rPr>
            </w:pPr>
            <w:r>
              <w:rPr>
                <w:rFonts w:cs="Times New Roman" w:hint="eastAsia"/>
              </w:rPr>
              <w:t>3</w:t>
            </w:r>
            <w:r>
              <w:rPr>
                <w:rFonts w:cs="Times New Roman"/>
              </w:rPr>
              <w:t>,439</w:t>
            </w:r>
          </w:p>
        </w:tc>
        <w:tc>
          <w:tcPr>
            <w:tcW w:w="1786" w:type="dxa"/>
          </w:tcPr>
          <w:p w14:paraId="11E0ED5D" w14:textId="34236AE2" w:rsidR="007B2954" w:rsidRDefault="007B2954" w:rsidP="007B2954">
            <w:pPr>
              <w:spacing w:line="360" w:lineRule="auto"/>
              <w:jc w:val="center"/>
              <w:rPr>
                <w:rFonts w:cs="Times New Roman"/>
              </w:rPr>
            </w:pPr>
            <w:r>
              <w:rPr>
                <w:rFonts w:cs="Times New Roman" w:hint="eastAsia"/>
              </w:rPr>
              <w:t>1</w:t>
            </w:r>
            <w:r>
              <w:rPr>
                <w:rFonts w:cs="Times New Roman"/>
              </w:rPr>
              <w:t>7,126</w:t>
            </w:r>
          </w:p>
        </w:tc>
      </w:tr>
    </w:tbl>
    <w:p w14:paraId="72B09912" w14:textId="1E6903FF" w:rsidR="00752696" w:rsidRPr="00752696" w:rsidRDefault="00752696" w:rsidP="00752696">
      <w:pPr>
        <w:pStyle w:val="af2"/>
      </w:pPr>
    </w:p>
    <w:p w14:paraId="4164E2EF" w14:textId="2976B87E" w:rsidR="00210478" w:rsidRDefault="00A93416" w:rsidP="006467E3">
      <w:pPr>
        <w:widowControl/>
        <w:tabs>
          <w:tab w:val="center" w:pos="4156"/>
        </w:tabs>
        <w:jc w:val="left"/>
        <w:rPr>
          <w:rFonts w:cs="Times New Roman"/>
        </w:rPr>
      </w:pPr>
      <w:r w:rsidRPr="006467E3">
        <w:br w:type="page"/>
      </w:r>
    </w:p>
    <w:p w14:paraId="12A63D91" w14:textId="7B324BA4" w:rsidR="00004EE4" w:rsidRDefault="00EB1963" w:rsidP="00947E43">
      <w:pPr>
        <w:pStyle w:val="10"/>
      </w:pPr>
      <w:bookmarkStart w:id="32" w:name="_Toc109142086"/>
      <w:bookmarkStart w:id="33" w:name="_Toc109142166"/>
      <w:bookmarkStart w:id="34" w:name="_Toc157447868"/>
      <w:r w:rsidRPr="006F5BBA">
        <w:rPr>
          <w:rFonts w:hint="eastAsia"/>
        </w:rPr>
        <w:lastRenderedPageBreak/>
        <w:t>M</w:t>
      </w:r>
      <w:r w:rsidRPr="006F5BBA">
        <w:t>ethod</w:t>
      </w:r>
      <w:bookmarkStart w:id="35" w:name="_Toc109181788"/>
      <w:bookmarkStart w:id="36" w:name="_Toc109181789"/>
      <w:bookmarkEnd w:id="32"/>
      <w:bookmarkEnd w:id="33"/>
      <w:bookmarkEnd w:id="34"/>
      <w:bookmarkEnd w:id="35"/>
      <w:bookmarkEnd w:id="36"/>
    </w:p>
    <w:p w14:paraId="58F2BD45" w14:textId="32254563" w:rsidR="00947E43" w:rsidRDefault="009E5F35" w:rsidP="009E5F35">
      <w:pPr>
        <w:spacing w:line="360" w:lineRule="auto"/>
        <w:ind w:firstLine="425"/>
      </w:pPr>
      <w:r w:rsidRPr="009E5F35">
        <w:t xml:space="preserve">Our flowchart </w:t>
      </w:r>
      <w:r w:rsidR="002D550D">
        <w:t xml:space="preserve">of building classification models </w:t>
      </w:r>
      <w:r w:rsidR="00F419AA">
        <w:t>is</w:t>
      </w:r>
      <w:r w:rsidRPr="009E5F35">
        <w:t xml:space="preserve"> divided into two types: a 5-fold flowchart, as shown in Figure </w:t>
      </w:r>
      <w:r w:rsidR="00714C40">
        <w:t>6</w:t>
      </w:r>
      <w:r w:rsidRPr="009E5F35">
        <w:t xml:space="preserve">, and the CAM flowchart, depicted in Figure </w:t>
      </w:r>
      <w:r w:rsidR="00714C40">
        <w:t>7</w:t>
      </w:r>
      <w:r w:rsidRPr="009E5F35">
        <w:t xml:space="preserve">. The 5-fold flowchart signifies our utilization of 5-fold cross-validation during model training. We </w:t>
      </w:r>
      <w:r w:rsidR="00F419AA">
        <w:t>used</w:t>
      </w:r>
      <w:r w:rsidRPr="009E5F35">
        <w:t xml:space="preserve"> the average of the results from the 5 folds for evaluation. On the other hand, the CAM flowchart </w:t>
      </w:r>
      <w:r w:rsidR="00F419AA" w:rsidRPr="009E5F35">
        <w:t>employ</w:t>
      </w:r>
      <w:r w:rsidR="00F419AA">
        <w:t>ed</w:t>
      </w:r>
      <w:r w:rsidR="00F419AA" w:rsidRPr="009E5F35">
        <w:t xml:space="preserve"> </w:t>
      </w:r>
      <w:r w:rsidR="00D13007">
        <w:t xml:space="preserve">the results of applying </w:t>
      </w:r>
      <w:r w:rsidRPr="009E5F35">
        <w:t xml:space="preserve">CAM for </w:t>
      </w:r>
      <w:r w:rsidR="004358AB">
        <w:t xml:space="preserve">identifying </w:t>
      </w:r>
      <w:r w:rsidR="004A6DF2" w:rsidRPr="004A6DF2">
        <w:t>the handwriting characteristics</w:t>
      </w:r>
      <w:r w:rsidRPr="009E5F35">
        <w:t xml:space="preserve">. This </w:t>
      </w:r>
      <w:r w:rsidR="00F419AA" w:rsidRPr="009E5F35">
        <w:t>require</w:t>
      </w:r>
      <w:r w:rsidR="00F419AA">
        <w:t>d</w:t>
      </w:r>
      <w:r w:rsidR="00F419AA" w:rsidRPr="009E5F35">
        <w:t xml:space="preserve"> </w:t>
      </w:r>
      <w:r w:rsidRPr="009E5F35">
        <w:t>an individual model rather than an average of 5 models. Below, we introduce each step in the flowchart in order.</w:t>
      </w:r>
    </w:p>
    <w:p w14:paraId="2A58C50C" w14:textId="77777777" w:rsidR="00F802A4" w:rsidRDefault="00F802A4" w:rsidP="00F802A4">
      <w:pPr>
        <w:keepNext/>
        <w:spacing w:line="360" w:lineRule="auto"/>
      </w:pPr>
      <w:r>
        <w:rPr>
          <w:noProof/>
        </w:rPr>
        <w:drawing>
          <wp:inline distT="0" distB="0" distL="0" distR="0" wp14:anchorId="348E5CE6" wp14:editId="4E981192">
            <wp:extent cx="5275885" cy="1362075"/>
            <wp:effectExtent l="0" t="0" r="0" b="0"/>
            <wp:docPr id="1988753232" name="圖片 1988753232">
              <a:extLst xmlns:a="http://schemas.openxmlformats.org/drawingml/2006/main">
                <a:ext uri="{FF2B5EF4-FFF2-40B4-BE49-F238E27FC236}">
                  <a16:creationId xmlns:a16="http://schemas.microsoft.com/office/drawing/2014/main" id="{A78A0BC3-5C04-A4EB-9E70-B05D17EC54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753232" name="圖片 1988753232">
                      <a:extLst>
                        <a:ext uri="{FF2B5EF4-FFF2-40B4-BE49-F238E27FC236}">
                          <a16:creationId xmlns:a16="http://schemas.microsoft.com/office/drawing/2014/main" id="{A78A0BC3-5C04-A4EB-9E70-B05D17EC5425}"/>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275885" cy="1362075"/>
                    </a:xfrm>
                    <a:prstGeom prst="rect">
                      <a:avLst/>
                    </a:prstGeom>
                  </pic:spPr>
                </pic:pic>
              </a:graphicData>
            </a:graphic>
          </wp:inline>
        </w:drawing>
      </w:r>
    </w:p>
    <w:p w14:paraId="223C1007" w14:textId="40667152" w:rsidR="00F802A4" w:rsidRDefault="00F802A4" w:rsidP="00F802A4">
      <w:pPr>
        <w:pStyle w:val="af2"/>
      </w:pPr>
      <w:bookmarkStart w:id="37" w:name="_Toc157447896"/>
      <w:r>
        <w:t xml:space="preserve">Figure </w:t>
      </w:r>
      <w:r w:rsidR="00714C40">
        <w:rPr>
          <w:noProof/>
        </w:rPr>
        <w:t>6</w:t>
      </w:r>
      <w:r>
        <w:t>: The 5-fold flowchart</w:t>
      </w:r>
      <w:bookmarkEnd w:id="37"/>
    </w:p>
    <w:p w14:paraId="23B740A4" w14:textId="77777777" w:rsidR="00F802A4" w:rsidRDefault="00F802A4" w:rsidP="00F802A4">
      <w:pPr>
        <w:keepNext/>
      </w:pPr>
      <w:r>
        <w:rPr>
          <w:noProof/>
        </w:rPr>
        <w:drawing>
          <wp:inline distT="0" distB="0" distL="0" distR="0" wp14:anchorId="6E7F57BE" wp14:editId="4244495B">
            <wp:extent cx="5268245" cy="2599690"/>
            <wp:effectExtent l="0" t="0" r="0" b="3810"/>
            <wp:docPr id="6" name="圖片 5">
              <a:extLst xmlns:a="http://schemas.openxmlformats.org/drawingml/2006/main">
                <a:ext uri="{FF2B5EF4-FFF2-40B4-BE49-F238E27FC236}">
                  <a16:creationId xmlns:a16="http://schemas.microsoft.com/office/drawing/2014/main" id="{3C93419A-556F-A719-3374-CF8CD72B6C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3C93419A-556F-A719-3374-CF8CD72B6C11}"/>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268245" cy="2599690"/>
                    </a:xfrm>
                    <a:prstGeom prst="rect">
                      <a:avLst/>
                    </a:prstGeom>
                  </pic:spPr>
                </pic:pic>
              </a:graphicData>
            </a:graphic>
          </wp:inline>
        </w:drawing>
      </w:r>
    </w:p>
    <w:p w14:paraId="1BBDEC15" w14:textId="548694E1" w:rsidR="00F802A4" w:rsidRDefault="00F802A4" w:rsidP="00F802A4">
      <w:pPr>
        <w:pStyle w:val="af2"/>
      </w:pPr>
      <w:bookmarkStart w:id="38" w:name="_Toc157447897"/>
      <w:r>
        <w:t>Figure</w:t>
      </w:r>
      <w:r w:rsidR="00714C40">
        <w:rPr>
          <w:noProof/>
        </w:rPr>
        <w:t xml:space="preserve"> 7</w:t>
      </w:r>
      <w:r>
        <w:t>: The CAM flowchart</w:t>
      </w:r>
      <w:bookmarkEnd w:id="38"/>
    </w:p>
    <w:p w14:paraId="33B17922" w14:textId="3B3B0591" w:rsidR="00546D86" w:rsidRDefault="00546D86" w:rsidP="00546D86">
      <w:pPr>
        <w:spacing w:line="360" w:lineRule="auto"/>
        <w:ind w:firstLine="480"/>
      </w:pPr>
      <w:r w:rsidRPr="00546D86">
        <w:t>We use</w:t>
      </w:r>
      <w:r w:rsidR="00F419AA">
        <w:t>d</w:t>
      </w:r>
      <w:r w:rsidRPr="00546D86">
        <w:t xml:space="preserve"> Precision, Recall, and F1-score as metrics, as shown in formulas (1), (2), and (3). TP stands for True Positive, FP for False Positive, and FN for False Negative. Precision represents the accuracy of the model's positive predictions. Recall is the proportion of positives correctly predicted by the model out of all actual positives. The </w:t>
      </w:r>
      <w:r w:rsidRPr="00546D86">
        <w:lastRenderedPageBreak/>
        <w:t>F1-score is the harmonic mean of Precision and Recall, providing a comprehensive metric for model evaluation.</w:t>
      </w:r>
    </w:p>
    <w:p w14:paraId="50CBA905" w14:textId="77777777" w:rsidR="00546D86" w:rsidRPr="00096C72" w:rsidRDefault="00546D86" w:rsidP="00546D86">
      <w:pPr>
        <w:spacing w:line="360" w:lineRule="auto"/>
        <w:jc w:val="center"/>
      </w:pPr>
      <m:oMath>
        <m:r>
          <w:rPr>
            <w:rFonts w:ascii="Cambria Math" w:hAnsi="Cambria Math"/>
          </w:rPr>
          <m:t>Prec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FP</m:t>
            </m:r>
          </m:den>
        </m:f>
      </m:oMath>
      <w:r w:rsidRPr="00096C72">
        <w:tab/>
      </w:r>
      <w:r w:rsidRPr="00096C72">
        <w:tab/>
      </w:r>
      <w:r>
        <w:tab/>
      </w:r>
      <w:r>
        <w:tab/>
      </w:r>
      <w:r>
        <w:tab/>
      </w:r>
      <w:r w:rsidRPr="00096C72">
        <w:rPr>
          <w:rFonts w:hint="cs"/>
        </w:rPr>
        <w:t>(</w:t>
      </w:r>
      <w:r w:rsidRPr="00096C72">
        <w:t>1)</w:t>
      </w:r>
    </w:p>
    <w:p w14:paraId="301FF60A" w14:textId="77777777" w:rsidR="00546D86" w:rsidRPr="00096C72" w:rsidRDefault="00546D86" w:rsidP="00546D86">
      <w:pPr>
        <w:spacing w:line="360" w:lineRule="auto"/>
        <w:jc w:val="center"/>
      </w:pP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FN</m:t>
            </m:r>
          </m:den>
        </m:f>
      </m:oMath>
      <w:r w:rsidRPr="00096C72">
        <w:tab/>
      </w:r>
      <w:r w:rsidRPr="00096C72">
        <w:tab/>
      </w:r>
      <w:r>
        <w:tab/>
      </w:r>
      <w:r>
        <w:tab/>
      </w:r>
      <w:r>
        <w:tab/>
      </w:r>
      <w:r w:rsidRPr="00096C72">
        <w:rPr>
          <w:rFonts w:hint="cs"/>
        </w:rPr>
        <w:t>(</w:t>
      </w:r>
      <w:r w:rsidRPr="00096C72">
        <w:t>2)</w:t>
      </w:r>
    </w:p>
    <w:p w14:paraId="10D7848E" w14:textId="7466AF27" w:rsidR="00546D86" w:rsidRPr="00546D86" w:rsidRDefault="00546D86" w:rsidP="00546D86">
      <w:pPr>
        <w:spacing w:line="360" w:lineRule="auto"/>
        <w:jc w:val="center"/>
      </w:pPr>
      <m:oMath>
        <m:r>
          <w:rPr>
            <w:rFonts w:ascii="Cambria Math" w:hAnsi="Cambria Math"/>
          </w:rPr>
          <m:t>F1-score</m:t>
        </m:r>
        <m:r>
          <m:rPr>
            <m:sty m:val="p"/>
          </m:rPr>
          <w:rPr>
            <w:rFonts w:ascii="Cambria Math" w:hAnsi="Cambria Math"/>
          </w:rPr>
          <m:t>=</m:t>
        </m:r>
        <m:f>
          <m:fPr>
            <m:ctrlPr>
              <w:rPr>
                <w:rFonts w:ascii="Cambria Math" w:hAnsi="Cambria Math"/>
              </w:rPr>
            </m:ctrlPr>
          </m:fPr>
          <m:num>
            <m:r>
              <w:rPr>
                <w:rFonts w:ascii="Cambria Math" w:hAnsi="Cambria Math"/>
              </w:rPr>
              <m:t>2*Precision*Recall</m:t>
            </m:r>
          </m:num>
          <m:den>
            <m:r>
              <w:rPr>
                <w:rFonts w:ascii="Cambria Math" w:hAnsi="Cambria Math"/>
              </w:rPr>
              <m:t>Precision+Recall</m:t>
            </m:r>
          </m:den>
        </m:f>
      </m:oMath>
      <w:r w:rsidRPr="00096C72">
        <w:tab/>
      </w:r>
      <w:r w:rsidRPr="00096C72">
        <w:tab/>
      </w:r>
      <w:r w:rsidRPr="00096C72">
        <w:rPr>
          <w:rFonts w:hint="cs"/>
        </w:rPr>
        <w:t>(</w:t>
      </w:r>
      <w:r w:rsidRPr="00096C72">
        <w:t>3)</w:t>
      </w:r>
    </w:p>
    <w:p w14:paraId="5F24F423" w14:textId="48728D8B" w:rsidR="009E5F35" w:rsidRDefault="009E5F35" w:rsidP="009E5F35">
      <w:pPr>
        <w:pStyle w:val="20"/>
      </w:pPr>
      <w:bookmarkStart w:id="39" w:name="_Toc157447869"/>
      <w:r w:rsidRPr="009E5F35">
        <w:t>Data Preprocessing</w:t>
      </w:r>
      <w:bookmarkEnd w:id="39"/>
    </w:p>
    <w:p w14:paraId="5E784EC4" w14:textId="2951B148" w:rsidR="009E5F35" w:rsidRDefault="009E5F35" w:rsidP="009E5F35">
      <w:pPr>
        <w:spacing w:line="360" w:lineRule="auto"/>
        <w:ind w:firstLine="425"/>
      </w:pPr>
      <w:r w:rsidRPr="009E5F35">
        <w:t>Both flowcharts employ</w:t>
      </w:r>
      <w:r w:rsidR="00F419AA">
        <w:t>ed</w:t>
      </w:r>
      <w:r w:rsidRPr="009E5F35">
        <w:t xml:space="preserve"> the same data preprocessing. First, we convert</w:t>
      </w:r>
      <w:r w:rsidR="00F419AA">
        <w:t>ed</w:t>
      </w:r>
      <w:r w:rsidRPr="009E5F35">
        <w:t xml:space="preserve"> the image to grayscale. The second step </w:t>
      </w:r>
      <w:r w:rsidR="00F419AA" w:rsidRPr="009E5F35">
        <w:t>involve</w:t>
      </w:r>
      <w:r w:rsidR="00F419AA">
        <w:t>d</w:t>
      </w:r>
      <w:r w:rsidR="00F419AA" w:rsidRPr="009E5F35">
        <w:t xml:space="preserve"> </w:t>
      </w:r>
      <w:r w:rsidRPr="009E5F35">
        <w:t>resizing the image to 224x224.</w:t>
      </w:r>
      <w:r w:rsidR="00CF1DED">
        <w:t xml:space="preserve"> </w:t>
      </w:r>
      <w:r w:rsidR="00CF1DED" w:rsidRPr="00CF1DED">
        <w:t>This is because ResNet-18</w:t>
      </w:r>
      <w:r w:rsidR="004358AB">
        <w:t xml:space="preserve"> </w:t>
      </w:r>
      <w:r w:rsidR="00CF1DED">
        <w:fldChar w:fldCharType="begin"/>
      </w:r>
      <w:r w:rsidR="00BC2A65">
        <w:instrText xml:space="preserve"> ADDIN EN.CITE &lt;EndNote&gt;&lt;Cite&gt;&lt;Author&gt;He&lt;/Author&gt;&lt;Year&gt;2016&lt;/Year&gt;&lt;RecNum&gt;36&lt;/RecNum&gt;&lt;DisplayText&gt;[38]&lt;/DisplayText&gt;&lt;record&gt;&lt;rec-number&gt;36&lt;/rec-number&gt;&lt;foreign-keys&gt;&lt;key app="EN" db-id="fs2td5ep0xptf3evta459xfq50xeadd2wedp" timestamp="1702128705"&gt;36&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CF1DED">
        <w:fldChar w:fldCharType="separate"/>
      </w:r>
      <w:r w:rsidR="00BC2A65">
        <w:rPr>
          <w:noProof/>
        </w:rPr>
        <w:t>[38]</w:t>
      </w:r>
      <w:r w:rsidR="00CF1DED">
        <w:fldChar w:fldCharType="end"/>
      </w:r>
      <w:r w:rsidR="00CF1DED" w:rsidRPr="00CF1DED">
        <w:t xml:space="preserve"> requires an input image of</w:t>
      </w:r>
      <w:r w:rsidR="00DC254F" w:rsidRPr="00DC254F">
        <w:t xml:space="preserve"> size</w:t>
      </w:r>
      <w:r w:rsidR="00CF1DED" w:rsidRPr="00CF1DED">
        <w:t xml:space="preserve"> 224x224.</w:t>
      </w:r>
    </w:p>
    <w:p w14:paraId="619C870F" w14:textId="27B0A62C" w:rsidR="009E5F35" w:rsidRDefault="009E5F35" w:rsidP="009E5F35">
      <w:pPr>
        <w:pStyle w:val="20"/>
      </w:pPr>
      <w:bookmarkStart w:id="40" w:name="_Toc157447870"/>
      <w:r w:rsidRPr="009E5F35">
        <w:t>Dataset Balance</w:t>
      </w:r>
      <w:bookmarkEnd w:id="40"/>
    </w:p>
    <w:p w14:paraId="49359562" w14:textId="7BEDAAAE" w:rsidR="009E5F35" w:rsidRDefault="009E5F35" w:rsidP="009E5F35">
      <w:pPr>
        <w:spacing w:line="360" w:lineRule="auto"/>
        <w:ind w:firstLine="425"/>
      </w:pPr>
      <w:r w:rsidRPr="009E5F35">
        <w:t xml:space="preserve">As seen in Table </w:t>
      </w:r>
      <w:r w:rsidR="007F566C">
        <w:t>1</w:t>
      </w:r>
      <w:r w:rsidRPr="009E5F35">
        <w:t xml:space="preserve">, our data </w:t>
      </w:r>
      <w:r w:rsidR="00F419AA">
        <w:t>was</w:t>
      </w:r>
      <w:r w:rsidR="00F419AA" w:rsidRPr="009E5F35">
        <w:t xml:space="preserve"> </w:t>
      </w:r>
      <w:r w:rsidRPr="009E5F35">
        <w:t xml:space="preserve">imbalanced. To address this issue, we </w:t>
      </w:r>
      <w:r w:rsidR="00F419AA" w:rsidRPr="009E5F35">
        <w:t>appl</w:t>
      </w:r>
      <w:r w:rsidR="00F419AA">
        <w:t>ied</w:t>
      </w:r>
      <w:r w:rsidR="00F419AA" w:rsidRPr="009E5F35">
        <w:t xml:space="preserve"> </w:t>
      </w:r>
      <w:r w:rsidRPr="009E5F35">
        <w:t xml:space="preserve">oversampling </w:t>
      </w:r>
      <w:r w:rsidR="00DC254F">
        <w:t>and</w:t>
      </w:r>
      <w:r w:rsidR="00DC254F" w:rsidRPr="009E5F35">
        <w:t xml:space="preserve"> </w:t>
      </w:r>
      <w:proofErr w:type="spellStart"/>
      <w:r w:rsidRPr="009E5F35">
        <w:t>undersampling</w:t>
      </w:r>
      <w:proofErr w:type="spellEnd"/>
      <w:r w:rsidRPr="009E5F35">
        <w:t xml:space="preserve"> techniques to the data in the training set. In the case of the 5-fold flowchart, oversampling or </w:t>
      </w:r>
      <w:proofErr w:type="spellStart"/>
      <w:r w:rsidRPr="009E5F35">
        <w:t>undersampling</w:t>
      </w:r>
      <w:proofErr w:type="spellEnd"/>
      <w:r w:rsidRPr="009E5F35">
        <w:t xml:space="preserve"> </w:t>
      </w:r>
      <w:r w:rsidR="00F419AA">
        <w:t>was</w:t>
      </w:r>
      <w:r w:rsidR="00F419AA" w:rsidRPr="009E5F35">
        <w:t xml:space="preserve"> </w:t>
      </w:r>
      <w:r w:rsidRPr="009E5F35">
        <w:t>applied to the training set in each fold.</w:t>
      </w:r>
    </w:p>
    <w:p w14:paraId="36DB97E8" w14:textId="197B1BC0" w:rsidR="009E5F35" w:rsidRDefault="00AF5FCC" w:rsidP="009E5F35">
      <w:pPr>
        <w:spacing w:line="360" w:lineRule="auto"/>
        <w:ind w:firstLine="425"/>
      </w:pPr>
      <w:r w:rsidRPr="00AF5FCC">
        <w:t xml:space="preserve">When undertaking </w:t>
      </w:r>
      <w:proofErr w:type="spellStart"/>
      <w:r w:rsidRPr="00AF5FCC">
        <w:t>undersampling</w:t>
      </w:r>
      <w:proofErr w:type="spellEnd"/>
      <w:r w:rsidRPr="00AF5FCC">
        <w:t>, we randomly select</w:t>
      </w:r>
      <w:r w:rsidR="00F419AA">
        <w:t>ed</w:t>
      </w:r>
      <w:r w:rsidRPr="00AF5FCC">
        <w:t xml:space="preserve"> a number of </w:t>
      </w:r>
      <w:r w:rsidR="002D550D">
        <w:t xml:space="preserve">the </w:t>
      </w:r>
      <w:r w:rsidRPr="00AF5FCC">
        <w:t xml:space="preserve">majority </w:t>
      </w:r>
      <w:r w:rsidR="002D550D">
        <w:t xml:space="preserve">dataset </w:t>
      </w:r>
      <w:r w:rsidRPr="00AF5FCC">
        <w:t>to match the size of the minority</w:t>
      </w:r>
      <w:r w:rsidR="002D550D">
        <w:t xml:space="preserve"> dataset</w:t>
      </w:r>
      <w:r w:rsidRPr="00AF5FCC">
        <w:t xml:space="preserve">. As depicted in Figure </w:t>
      </w:r>
      <w:r w:rsidR="00714C40">
        <w:t>8</w:t>
      </w:r>
      <w:r w:rsidRPr="00AF5FCC">
        <w:t>, there are 14,360 images in the training set, comprising 11,338 TD and 3,022 ASD images. We randomly select</w:t>
      </w:r>
      <w:r w:rsidR="00F419AA">
        <w:t>ed</w:t>
      </w:r>
      <w:r w:rsidRPr="00AF5FCC">
        <w:t xml:space="preserve"> 3,022 images from the 11,338 TD images. Consequently, the final </w:t>
      </w:r>
      <w:proofErr w:type="spellStart"/>
      <w:r w:rsidRPr="00AF5FCC">
        <w:t>undersampled</w:t>
      </w:r>
      <w:proofErr w:type="spellEnd"/>
      <w:r w:rsidRPr="00AF5FCC">
        <w:t xml:space="preserve"> training set consists of a total of 6,044 images.</w:t>
      </w:r>
    </w:p>
    <w:p w14:paraId="41C022C3" w14:textId="4AF566F1" w:rsidR="00BD3743" w:rsidRDefault="00AF5FCC" w:rsidP="00A51A1E">
      <w:pPr>
        <w:spacing w:line="360" w:lineRule="auto"/>
        <w:ind w:firstLine="425"/>
      </w:pPr>
      <w:r w:rsidRPr="00AF5FCC">
        <w:t>When conducting oversampling, we employ</w:t>
      </w:r>
      <w:r w:rsidR="00F419AA">
        <w:t>ed</w:t>
      </w:r>
      <w:r w:rsidRPr="00AF5FCC">
        <w:t xml:space="preserve"> duplicate oversampling, wherein we duplicate</w:t>
      </w:r>
      <w:r w:rsidR="00F419AA">
        <w:t>d</w:t>
      </w:r>
      <w:r w:rsidRPr="00AF5FCC">
        <w:t xml:space="preserve"> i</w:t>
      </w:r>
      <w:r>
        <w:t>mages</w:t>
      </w:r>
      <w:r w:rsidRPr="00AF5FCC">
        <w:t xml:space="preserve"> from the minority </w:t>
      </w:r>
      <w:r w:rsidR="002D550D">
        <w:t xml:space="preserve">dataset </w:t>
      </w:r>
      <w:r w:rsidRPr="00AF5FCC">
        <w:t>to a multiple close to, but not exceeding, the majority</w:t>
      </w:r>
      <w:r w:rsidR="002D550D">
        <w:t xml:space="preserve"> dataset</w:t>
      </w:r>
      <w:r w:rsidRPr="00AF5FCC">
        <w:t xml:space="preserve">. As illustrated in Figure </w:t>
      </w:r>
      <w:r w:rsidR="00714C40">
        <w:t>8</w:t>
      </w:r>
      <w:r w:rsidRPr="00AF5FCC">
        <w:t>, there are 14,360 images in the training set, consisting of 11,338 TD and 3,022 ASD images. In this scenario, we duplicate</w:t>
      </w:r>
      <w:r w:rsidR="00F419AA">
        <w:t>d</w:t>
      </w:r>
      <w:r w:rsidRPr="00AF5FCC">
        <w:t xml:space="preserve"> the </w:t>
      </w:r>
      <w:r w:rsidRPr="00AF5FCC">
        <w:lastRenderedPageBreak/>
        <w:t xml:space="preserve">ASD images to three times their original size. Consequently, the final oversampled training set </w:t>
      </w:r>
      <w:r w:rsidR="00F419AA" w:rsidRPr="00AF5FCC">
        <w:t>comprise</w:t>
      </w:r>
      <w:r w:rsidR="00F419AA">
        <w:t xml:space="preserve">d </w:t>
      </w:r>
      <w:r w:rsidRPr="00AF5FCC">
        <w:t>a total of 20,404 images.</w:t>
      </w:r>
    </w:p>
    <w:p w14:paraId="70BE80CB" w14:textId="77777777" w:rsidR="00BD3743" w:rsidRDefault="00BD3743" w:rsidP="00BD3743">
      <w:pPr>
        <w:keepNext/>
        <w:spacing w:line="360" w:lineRule="auto"/>
      </w:pPr>
      <w:r>
        <w:rPr>
          <w:noProof/>
        </w:rPr>
        <w:drawing>
          <wp:inline distT="0" distB="0" distL="0" distR="0" wp14:anchorId="34F51614" wp14:editId="105CC357">
            <wp:extent cx="5278120" cy="2419350"/>
            <wp:effectExtent l="0" t="0" r="0" b="0"/>
            <wp:docPr id="470141097" name="圖片 470141097" descr="一張含有 文字, 螢幕擷取畫面, 圖表, 設計 的圖片&#10;&#10;自動產生的描述">
              <a:extLst xmlns:a="http://schemas.openxmlformats.org/drawingml/2006/main">
                <a:ext uri="{FF2B5EF4-FFF2-40B4-BE49-F238E27FC236}">
                  <a16:creationId xmlns:a16="http://schemas.microsoft.com/office/drawing/2014/main" id="{F110F7A5-BBC8-E229-F19C-D28CF7BF35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141097" name="圖片 470141097" descr="一張含有 文字, 螢幕擷取畫面, 圖表, 設計 的圖片&#10;&#10;自動產生的描述">
                      <a:extLst>
                        <a:ext uri="{FF2B5EF4-FFF2-40B4-BE49-F238E27FC236}">
                          <a16:creationId xmlns:a16="http://schemas.microsoft.com/office/drawing/2014/main" id="{F110F7A5-BBC8-E229-F19C-D28CF7BF3566}"/>
                        </a:ext>
                      </a:extLst>
                    </pic:cNvPr>
                    <pic:cNvPicPr>
                      <a:picLocks noChangeAspect="1"/>
                    </pic:cNvPicPr>
                  </pic:nvPicPr>
                  <pic:blipFill>
                    <a:blip r:embed="rId16"/>
                    <a:stretch>
                      <a:fillRect/>
                    </a:stretch>
                  </pic:blipFill>
                  <pic:spPr>
                    <a:xfrm>
                      <a:off x="0" y="0"/>
                      <a:ext cx="5278120" cy="2419350"/>
                    </a:xfrm>
                    <a:prstGeom prst="rect">
                      <a:avLst/>
                    </a:prstGeom>
                  </pic:spPr>
                </pic:pic>
              </a:graphicData>
            </a:graphic>
          </wp:inline>
        </w:drawing>
      </w:r>
    </w:p>
    <w:p w14:paraId="2BD16884" w14:textId="395DC3ED" w:rsidR="00BD3743" w:rsidRDefault="00BD3743" w:rsidP="00BD3743">
      <w:pPr>
        <w:pStyle w:val="af2"/>
      </w:pPr>
      <w:bookmarkStart w:id="41" w:name="_Toc157447898"/>
      <w:r>
        <w:t>Figure</w:t>
      </w:r>
      <w:r w:rsidR="00714C40">
        <w:rPr>
          <w:noProof/>
        </w:rPr>
        <w:t xml:space="preserve"> 8</w:t>
      </w:r>
      <w:r>
        <w:t xml:space="preserve">: Example of </w:t>
      </w:r>
      <w:proofErr w:type="spellStart"/>
      <w:r w:rsidR="002D550D">
        <w:t>u</w:t>
      </w:r>
      <w:r>
        <w:t>nder</w:t>
      </w:r>
      <w:r w:rsidR="002D550D" w:rsidRPr="002D550D">
        <w:t>sampling</w:t>
      </w:r>
      <w:proofErr w:type="spellEnd"/>
      <w:r w:rsidR="002D550D">
        <w:t xml:space="preserve"> and o</w:t>
      </w:r>
      <w:r>
        <w:t>versampling</w:t>
      </w:r>
      <w:bookmarkEnd w:id="41"/>
    </w:p>
    <w:p w14:paraId="06108A26" w14:textId="432D0277" w:rsidR="00A807D8" w:rsidRDefault="00A807D8" w:rsidP="00A807D8">
      <w:pPr>
        <w:pStyle w:val="20"/>
      </w:pPr>
      <w:bookmarkStart w:id="42" w:name="_Toc157447871"/>
      <w:r>
        <w:t>Model</w:t>
      </w:r>
      <w:bookmarkEnd w:id="42"/>
    </w:p>
    <w:p w14:paraId="6AB4C147" w14:textId="5DB998CC" w:rsidR="005A6F40" w:rsidRDefault="00F22CF7" w:rsidP="00F22CF7">
      <w:pPr>
        <w:spacing w:line="360" w:lineRule="auto"/>
        <w:ind w:firstLine="425"/>
      </w:pPr>
      <w:r w:rsidRPr="00F22CF7">
        <w:t xml:space="preserve">In terms of models, we </w:t>
      </w:r>
      <w:r w:rsidR="00F419AA">
        <w:t xml:space="preserve">employed </w:t>
      </w:r>
      <w:r w:rsidR="005C6964">
        <w:t>support vector machine (</w:t>
      </w:r>
      <w:r w:rsidRPr="00F22CF7">
        <w:t>SVM</w:t>
      </w:r>
      <w:r w:rsidR="005C6964">
        <w:t>)</w:t>
      </w:r>
      <w:r w:rsidR="00DD41F0">
        <w:rPr>
          <w:rFonts w:hint="eastAsia"/>
        </w:rPr>
        <w:t xml:space="preserve"> </w:t>
      </w:r>
      <w:r w:rsidR="00512973">
        <w:fldChar w:fldCharType="begin"/>
      </w:r>
      <w:r w:rsidR="00BC2A65">
        <w:instrText xml:space="preserve"> ADDIN EN.CITE &lt;EndNote&gt;&lt;Cite&gt;&lt;Author&gt;Cortes&lt;/Author&gt;&lt;Year&gt;1995&lt;/Year&gt;&lt;RecNum&gt;34&lt;/RecNum&gt;&lt;DisplayText&gt;[39]&lt;/DisplayText&gt;&lt;record&gt;&lt;rec-number&gt;34&lt;/rec-number&gt;&lt;foreign-keys&gt;&lt;key app="EN" db-id="fs2td5ep0xptf3evta459xfq50xeadd2wedp" timestamp="1702051009"&gt;34&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dates&gt;&lt;year&gt;1995&lt;/year&gt;&lt;/dates&gt;&lt;isbn&gt;0885-6125&lt;/isbn&gt;&lt;urls&gt;&lt;/urls&gt;&lt;/record&gt;&lt;/Cite&gt;&lt;/EndNote&gt;</w:instrText>
      </w:r>
      <w:r w:rsidR="00512973">
        <w:fldChar w:fldCharType="separate"/>
      </w:r>
      <w:r w:rsidR="00BC2A65">
        <w:rPr>
          <w:noProof/>
        </w:rPr>
        <w:t>[39]</w:t>
      </w:r>
      <w:r w:rsidR="00512973">
        <w:fldChar w:fldCharType="end"/>
      </w:r>
      <w:r w:rsidRPr="00F22CF7">
        <w:t>, decision tree</w:t>
      </w:r>
      <w:r w:rsidR="00365D59">
        <w:t xml:space="preserve"> (DT)</w:t>
      </w:r>
      <w:r w:rsidR="00643FF4">
        <w:t xml:space="preserve"> </w:t>
      </w:r>
      <w:r w:rsidR="00643FF4">
        <w:fldChar w:fldCharType="begin"/>
      </w:r>
      <w:r w:rsidR="00BC2A65">
        <w:instrText xml:space="preserve"> ADDIN EN.CITE &lt;EndNote&gt;&lt;Cite&gt;&lt;Author&gt;Von Winterfeldt&lt;/Author&gt;&lt;Year&gt;1986&lt;/Year&gt;&lt;RecNum&gt;58&lt;/RecNum&gt;&lt;DisplayText&gt;[40]&lt;/DisplayText&gt;&lt;record&gt;&lt;rec-number&gt;58&lt;/rec-number&gt;&lt;foreign-keys&gt;&lt;key app="EN" db-id="fs2td5ep0xptf3evta459xfq50xeadd2wedp" timestamp="1706014429"&gt;58&lt;/key&gt;&lt;/foreign-keys&gt;&lt;ref-type name="Journal Article"&gt;17&lt;/ref-type&gt;&lt;contributors&gt;&lt;authors&gt;&lt;author&gt;Von Winterfeldt, Detlov&lt;/author&gt;&lt;author&gt;Edwards, Ward&lt;/author&gt;&lt;/authors&gt;&lt;/contributors&gt;&lt;titles&gt;&lt;title&gt;Decision analysis and behavioral research&lt;/title&gt;&lt;secondary-title&gt;(No Title)&lt;/secondary-title&gt;&lt;/titles&gt;&lt;periodical&gt;&lt;full-title&gt;(No Title)&lt;/full-title&gt;&lt;/periodical&gt;&lt;dates&gt;&lt;year&gt;1986&lt;/year&gt;&lt;/dates&gt;&lt;urls&gt;&lt;/urls&gt;&lt;/record&gt;&lt;/Cite&gt;&lt;/EndNote&gt;</w:instrText>
      </w:r>
      <w:r w:rsidR="00643FF4">
        <w:fldChar w:fldCharType="separate"/>
      </w:r>
      <w:r w:rsidR="00BC2A65">
        <w:rPr>
          <w:noProof/>
        </w:rPr>
        <w:t>[40]</w:t>
      </w:r>
      <w:r w:rsidR="00643FF4">
        <w:fldChar w:fldCharType="end"/>
      </w:r>
      <w:r w:rsidRPr="00F22CF7">
        <w:t xml:space="preserve">, </w:t>
      </w:r>
      <w:r w:rsidR="00365D59">
        <w:t>K</w:t>
      </w:r>
      <w:r w:rsidR="00DC254F">
        <w:t>-</w:t>
      </w:r>
      <w:r w:rsidR="00365D59">
        <w:t>nearest neighbor (</w:t>
      </w:r>
      <w:r w:rsidRPr="00F22CF7">
        <w:t>KNN</w:t>
      </w:r>
      <w:r w:rsidR="00365D59">
        <w:t>)</w:t>
      </w:r>
      <w:r w:rsidR="00643FF4">
        <w:t xml:space="preserve"> </w:t>
      </w:r>
      <w:r w:rsidR="00643FF4">
        <w:fldChar w:fldCharType="begin"/>
      </w:r>
      <w:r w:rsidR="00BC2A65">
        <w:instrText xml:space="preserve"> ADDIN EN.CITE &lt;EndNote&gt;&lt;Cite&gt;&lt;Author&gt;Altman&lt;/Author&gt;&lt;Year&gt;1992&lt;/Year&gt;&lt;RecNum&gt;59&lt;/RecNum&gt;&lt;DisplayText&gt;[41]&lt;/DisplayText&gt;&lt;record&gt;&lt;rec-number&gt;59&lt;/rec-number&gt;&lt;foreign-keys&gt;&lt;key app="EN" db-id="fs2td5ep0xptf3evta459xfq50xeadd2wedp" timestamp="1706014538"&gt;59&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643FF4">
        <w:fldChar w:fldCharType="separate"/>
      </w:r>
      <w:r w:rsidR="00BC2A65">
        <w:rPr>
          <w:noProof/>
        </w:rPr>
        <w:t>[41]</w:t>
      </w:r>
      <w:r w:rsidR="00643FF4">
        <w:fldChar w:fldCharType="end"/>
      </w:r>
      <w:r w:rsidRPr="00F22CF7">
        <w:t>, and logistic regression</w:t>
      </w:r>
      <w:r w:rsidR="00365D59">
        <w:t xml:space="preserve"> (LR)</w:t>
      </w:r>
      <w:r w:rsidR="00643FF4">
        <w:t xml:space="preserve"> </w:t>
      </w:r>
      <w:r w:rsidR="00643FF4">
        <w:fldChar w:fldCharType="begin"/>
      </w:r>
      <w:r w:rsidR="00BC2A65">
        <w:instrText xml:space="preserve"> ADDIN EN.CITE &lt;EndNote&gt;&lt;Cite&gt;&lt;Author&gt;Hosmer Jr&lt;/Author&gt;&lt;Year&gt;2013&lt;/Year&gt;&lt;RecNum&gt;60&lt;/RecNum&gt;&lt;DisplayText&gt;[42]&lt;/DisplayText&gt;&lt;record&gt;&lt;rec-number&gt;60&lt;/rec-number&gt;&lt;foreign-keys&gt;&lt;key app="EN" db-id="fs2td5ep0xptf3evta459xfq50xeadd2wedp" timestamp="1706014598"&gt;60&lt;/key&gt;&lt;/foreign-keys&gt;&lt;ref-type name="Book"&gt;6&lt;/ref-type&gt;&lt;contributors&gt;&lt;authors&gt;&lt;author&gt;Hosmer Jr, David W&lt;/author&gt;&lt;author&gt;Lemeshow, Stanley&lt;/author&gt;&lt;author&gt;Sturdivant, Rodney X&lt;/author&gt;&lt;/authors&gt;&lt;/contributors&gt;&lt;titles&gt;&lt;title&gt;Applied logistic regression&lt;/title&gt;&lt;/titles&gt;&lt;volume&gt;398&lt;/volume&gt;&lt;dates&gt;&lt;year&gt;2013&lt;/year&gt;&lt;/dates&gt;&lt;publisher&gt;John Wiley &amp;amp; Sons&lt;/publisher&gt;&lt;isbn&gt;0470582472&lt;/isbn&gt;&lt;urls&gt;&lt;/urls&gt;&lt;/record&gt;&lt;/Cite&gt;&lt;/EndNote&gt;</w:instrText>
      </w:r>
      <w:r w:rsidR="00643FF4">
        <w:fldChar w:fldCharType="separate"/>
      </w:r>
      <w:r w:rsidR="00BC2A65">
        <w:rPr>
          <w:noProof/>
        </w:rPr>
        <w:t>[42]</w:t>
      </w:r>
      <w:r w:rsidR="00643FF4">
        <w:fldChar w:fldCharType="end"/>
      </w:r>
      <w:r w:rsidRPr="00F22CF7">
        <w:t>—commonly used models in machine learning that are applicable to classification tasks.</w:t>
      </w:r>
      <w:r w:rsidR="005A6F40">
        <w:t xml:space="preserve"> </w:t>
      </w:r>
      <w:r w:rsidR="005A6F40" w:rsidRPr="005A6F40">
        <w:t>SVM operates by identifying a hyperplane that best separates the data into different classes while maximizing the margin between them. Its ability to handle complex decision boundaries and adapt to high-dimensional spaces makes SVM a valuable choice for our study.</w:t>
      </w:r>
      <w:r w:rsidR="005A6F40">
        <w:t xml:space="preserve"> </w:t>
      </w:r>
      <w:r w:rsidR="005A6F40" w:rsidRPr="005A6F40">
        <w:t xml:space="preserve">DT </w:t>
      </w:r>
      <w:r w:rsidR="009D1EB5">
        <w:t>is an</w:t>
      </w:r>
      <w:r w:rsidR="005A6F40" w:rsidRPr="005A6F40">
        <w:t xml:space="preserve"> intuitive model that make</w:t>
      </w:r>
      <w:r w:rsidR="009D1EB5">
        <w:t>s</w:t>
      </w:r>
      <w:r w:rsidR="005A6F40" w:rsidRPr="005A6F40">
        <w:t xml:space="preserve"> decisions based on a tree-like structure of conditional statements. Each node in the tree represents a decision based on a particular feature, leading to subsequent nodes until a final decision is reached. </w:t>
      </w:r>
      <w:r w:rsidR="009D1EB5">
        <w:t>It</w:t>
      </w:r>
      <w:r w:rsidR="005A6F40" w:rsidRPr="005A6F40">
        <w:t xml:space="preserve"> captur</w:t>
      </w:r>
      <w:r w:rsidR="009D1EB5">
        <w:t>es</w:t>
      </w:r>
      <w:r w:rsidR="005A6F40" w:rsidRPr="005A6F40">
        <w:t xml:space="preserve"> non-linear relationships within the data and </w:t>
      </w:r>
      <w:r w:rsidR="009D1EB5">
        <w:t>is</w:t>
      </w:r>
      <w:r w:rsidR="005A6F40" w:rsidRPr="005A6F40">
        <w:t xml:space="preserve"> easily interpretable, facilitating insights into the decision-making process.</w:t>
      </w:r>
      <w:r w:rsidR="005A6F40">
        <w:t xml:space="preserve"> </w:t>
      </w:r>
      <w:r w:rsidR="005A6F40" w:rsidRPr="005A6F40">
        <w:t>K</w:t>
      </w:r>
      <w:r w:rsidR="009D1EB5">
        <w:t>NN</w:t>
      </w:r>
      <w:r w:rsidR="005A6F40" w:rsidRPr="005A6F40">
        <w:t xml:space="preserve"> is a non-parametric and instance-based learning algorithm. It classifies new instances based on the majority class of their k-nearest neighbors in the feature space. </w:t>
      </w:r>
      <w:r w:rsidR="009D1EB5">
        <w:t>It</w:t>
      </w:r>
      <w:r w:rsidR="005A6F40" w:rsidRPr="005A6F40">
        <w:t xml:space="preserve"> is particularly useful for capturing local patterns and is effective in scenarios where instances of the same class tend to cluster </w:t>
      </w:r>
      <w:r w:rsidR="005A6F40" w:rsidRPr="005A6F40">
        <w:lastRenderedPageBreak/>
        <w:t>together in the feature space.</w:t>
      </w:r>
      <w:r w:rsidR="005A6F40">
        <w:t xml:space="preserve"> </w:t>
      </w:r>
      <w:r w:rsidR="005A6F40" w:rsidRPr="005A6F40">
        <w:t xml:space="preserve">Despite its name, LR is a classification algorithm commonly used for multiclass classification tasks. It models the probability of an instance belonging to a particular class using the logistic function. </w:t>
      </w:r>
      <w:r w:rsidR="009D1EB5">
        <w:t>It</w:t>
      </w:r>
      <w:r w:rsidR="005A6F40" w:rsidRPr="005A6F40">
        <w:t xml:space="preserve"> is computationally efficient, interpretable, and provides probabilities for class membership, making it a staple in classification tasks.</w:t>
      </w:r>
    </w:p>
    <w:p w14:paraId="0075D304" w14:textId="5AE3C61F" w:rsidR="00A807D8" w:rsidRDefault="00F22CF7" w:rsidP="00F22CF7">
      <w:pPr>
        <w:spacing w:line="360" w:lineRule="auto"/>
        <w:ind w:firstLine="425"/>
      </w:pPr>
      <w:r w:rsidRPr="00F22CF7">
        <w:t xml:space="preserve">Additionally, we </w:t>
      </w:r>
      <w:r w:rsidR="00CE460A">
        <w:t>utilized</w:t>
      </w:r>
      <w:r w:rsidRPr="00F22CF7">
        <w:t xml:space="preserve"> the ResNet-18</w:t>
      </w:r>
      <w:r w:rsidR="00DD41F0">
        <w:rPr>
          <w:rFonts w:hint="eastAsia"/>
        </w:rPr>
        <w:t xml:space="preserve"> </w:t>
      </w:r>
      <w:r w:rsidR="003946B6">
        <w:fldChar w:fldCharType="begin"/>
      </w:r>
      <w:r w:rsidR="00BC2A65">
        <w:instrText xml:space="preserve"> ADDIN EN.CITE &lt;EndNote&gt;&lt;Cite&gt;&lt;Author&gt;He&lt;/Author&gt;&lt;Year&gt;2016&lt;/Year&gt;&lt;RecNum&gt;36&lt;/RecNum&gt;&lt;DisplayText&gt;[38]&lt;/DisplayText&gt;&lt;record&gt;&lt;rec-number&gt;36&lt;/rec-number&gt;&lt;foreign-keys&gt;&lt;key app="EN" db-id="fs2td5ep0xptf3evta459xfq50xeadd2wedp" timestamp="1702128705"&gt;36&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3946B6">
        <w:fldChar w:fldCharType="separate"/>
      </w:r>
      <w:r w:rsidR="00BC2A65">
        <w:rPr>
          <w:noProof/>
        </w:rPr>
        <w:t>[38]</w:t>
      </w:r>
      <w:r w:rsidR="003946B6">
        <w:fldChar w:fldCharType="end"/>
      </w:r>
      <w:r w:rsidRPr="00F22CF7">
        <w:t xml:space="preserve"> model, a widely adopted architecture in the field of computer vision. Its innovative residual connection design addresses the challenge of training deep convolutional neural networks by mitigating issues associated with excessive layer depth.</w:t>
      </w:r>
      <w:r w:rsidR="005A6F40">
        <w:t xml:space="preserve"> </w:t>
      </w:r>
      <w:r w:rsidR="005A6F40" w:rsidRPr="005A6F40">
        <w:t xml:space="preserve">The </w:t>
      </w:r>
      <w:proofErr w:type="spellStart"/>
      <w:r w:rsidR="005A6F40" w:rsidRPr="005A6F40">
        <w:t>ResNet</w:t>
      </w:r>
      <w:proofErr w:type="spellEnd"/>
      <w:r w:rsidR="005A6F40" w:rsidRPr="005A6F40">
        <w:t xml:space="preserve"> architecture's skip connections enable the direct flow of information, facilitating the training of deeper networks without suffering from degradation issues.</w:t>
      </w:r>
      <w:r w:rsidRPr="00F22CF7">
        <w:t xml:space="preserve"> In this study, we </w:t>
      </w:r>
      <w:r w:rsidR="00481036">
        <w:t xml:space="preserve">used </w:t>
      </w:r>
      <w:r w:rsidRPr="00F22CF7">
        <w:t>a ResNet-18 model pretrained on ImageNet</w:t>
      </w:r>
      <w:r w:rsidR="00284F14">
        <w:t xml:space="preserve"> </w:t>
      </w:r>
      <w:r w:rsidR="000F22DB">
        <w:t>[43]</w:t>
      </w:r>
      <w:r w:rsidRPr="00F22CF7">
        <w:t>.</w:t>
      </w:r>
    </w:p>
    <w:p w14:paraId="79F912E5" w14:textId="4180F5F7" w:rsidR="00F22CF7" w:rsidRDefault="00F22CF7" w:rsidP="00F22CF7">
      <w:pPr>
        <w:pStyle w:val="20"/>
      </w:pPr>
      <w:bookmarkStart w:id="43" w:name="_Toc157447872"/>
      <w:r w:rsidRPr="00F22CF7">
        <w:t>Class Activation Map</w:t>
      </w:r>
      <w:bookmarkEnd w:id="43"/>
    </w:p>
    <w:p w14:paraId="4BA62FB4" w14:textId="764CC540" w:rsidR="00F22CF7" w:rsidRDefault="00F22CF7" w:rsidP="00F22CF7">
      <w:pPr>
        <w:spacing w:line="360" w:lineRule="auto"/>
        <w:ind w:firstLine="425"/>
      </w:pPr>
      <w:r w:rsidRPr="00F22CF7">
        <w:t>C</w:t>
      </w:r>
      <w:r w:rsidR="00512973">
        <w:t>lass Activation Map</w:t>
      </w:r>
      <w:r w:rsidR="00284F14">
        <w:t xml:space="preserve"> (CAM)</w:t>
      </w:r>
      <w:r w:rsidR="00DD41F0">
        <w:rPr>
          <w:rFonts w:hint="eastAsia"/>
        </w:rPr>
        <w:t xml:space="preserve"> </w:t>
      </w:r>
      <w:r w:rsidR="00512973">
        <w:fldChar w:fldCharType="begin"/>
      </w:r>
      <w:r w:rsidR="00BC2A65">
        <w:instrText xml:space="preserve"> ADDIN EN.CITE &lt;EndNote&gt;&lt;Cite&gt;&lt;Author&gt;Zhou&lt;/Author&gt;&lt;Year&gt;2016&lt;/Year&gt;&lt;RecNum&gt;35&lt;/RecNum&gt;&lt;DisplayText&gt;[43]&lt;/DisplayText&gt;&lt;record&gt;&lt;rec-number&gt;35&lt;/rec-number&gt;&lt;foreign-keys&gt;&lt;key app="EN" db-id="fs2td5ep0xptf3evta459xfq50xeadd2wedp" timestamp="1702051100"&gt;35&lt;/key&gt;&lt;/foreign-keys&gt;&lt;ref-type name="Conference Proceedings"&gt;10&lt;/ref-type&gt;&lt;contributors&gt;&lt;authors&gt;&lt;author&gt;Zhou, Bolei&lt;/author&gt;&lt;author&gt;Khosla, Aditya&lt;/author&gt;&lt;author&gt;Lapedriza, Agata&lt;/author&gt;&lt;author&gt;Oliva, Aude&lt;/author&gt;&lt;author&gt;Torralba, Antonio&lt;/author&gt;&lt;/authors&gt;&lt;/contributors&gt;&lt;titles&gt;&lt;title&gt;Learning deep features for discriminative localization&lt;/title&gt;&lt;secondary-title&gt;Proceedings of the IEEE conference on computer vision and pattern recognition&lt;/secondary-title&gt;&lt;/titles&gt;&lt;pages&gt;2921-2929&lt;/pages&gt;&lt;dates&gt;&lt;year&gt;2016&lt;/year&gt;&lt;/dates&gt;&lt;urls&gt;&lt;/urls&gt;&lt;/record&gt;&lt;/Cite&gt;&lt;/EndNote&gt;</w:instrText>
      </w:r>
      <w:r w:rsidR="00512973">
        <w:fldChar w:fldCharType="separate"/>
      </w:r>
      <w:r w:rsidR="00BC2A65">
        <w:rPr>
          <w:noProof/>
        </w:rPr>
        <w:t>[4</w:t>
      </w:r>
      <w:r w:rsidR="000F22DB">
        <w:rPr>
          <w:noProof/>
        </w:rPr>
        <w:t>4</w:t>
      </w:r>
      <w:r w:rsidR="00BC2A65">
        <w:rPr>
          <w:noProof/>
        </w:rPr>
        <w:t>]</w:t>
      </w:r>
      <w:r w:rsidR="00512973">
        <w:fldChar w:fldCharType="end"/>
      </w:r>
      <w:r w:rsidRPr="00F22CF7">
        <w:t xml:space="preserve"> </w:t>
      </w:r>
      <w:r w:rsidR="00C11657" w:rsidRPr="00C11657">
        <w:t xml:space="preserve">serves as a crucial visualization </w:t>
      </w:r>
      <w:r w:rsidR="00284F14">
        <w:t>tool</w:t>
      </w:r>
      <w:r w:rsidR="00C11657" w:rsidRPr="00C11657">
        <w:t xml:space="preserve"> that facilitates a deeper understanding of a model's focal points. This technique involves establishing a connection with the Global Average Pooling (GAP) layer after the final convolutional layer. Following this connection, it captures the weights associated with the GAP layer output and linearly combines them with the corresponding feature map to generate </w:t>
      </w:r>
      <w:r w:rsidR="00FB0B5C" w:rsidRPr="00BB3EB5">
        <w:t>the results</w:t>
      </w:r>
      <w:r w:rsidR="00C11657" w:rsidRPr="00C11657">
        <w:t>. The conventional approach outlined above mandates the utilization of the GAP layer, imposing constraints on the overall flexibility of the network architecture.</w:t>
      </w:r>
    </w:p>
    <w:p w14:paraId="187D9F88" w14:textId="718693E2" w:rsidR="00A807D8" w:rsidRPr="00A807D8" w:rsidRDefault="00911FB7" w:rsidP="00DC254F">
      <w:pPr>
        <w:spacing w:line="360" w:lineRule="auto"/>
        <w:ind w:firstLine="425"/>
      </w:pPr>
      <w:r w:rsidRPr="00911FB7">
        <w:t>To overcome this limitation,</w:t>
      </w:r>
      <w:r w:rsidR="00F22CF7" w:rsidRPr="00F22CF7">
        <w:t xml:space="preserve"> Grad-CAM</w:t>
      </w:r>
      <w:r w:rsidR="00DD41F0">
        <w:rPr>
          <w:rFonts w:hint="eastAsia"/>
        </w:rPr>
        <w:t xml:space="preserve"> </w:t>
      </w:r>
      <w:r w:rsidR="00512973">
        <w:fldChar w:fldCharType="begin"/>
      </w:r>
      <w:r w:rsidR="00BC2A65">
        <w:instrText xml:space="preserve"> ADDIN EN.CITE &lt;EndNote&gt;&lt;Cite&gt;&lt;Author&gt;Selvaraju&lt;/Author&gt;&lt;Year&gt;2017&lt;/Year&gt;&lt;RecNum&gt;31&lt;/RecNum&gt;&lt;DisplayText&gt;[23]&lt;/DisplayText&gt;&lt;record&gt;&lt;rec-number&gt;31&lt;/rec-number&gt;&lt;foreign-keys&gt;&lt;key app="EN" db-id="fs2td5ep0xptf3evta459xfq50xeadd2wedp" timestamp="1700322973"&gt;31&lt;/key&gt;&lt;/foreign-keys&gt;&lt;ref-type name="Conference Proceedings"&gt;10&lt;/ref-type&gt;&lt;contributors&gt;&lt;authors&gt;&lt;author&gt;Selvaraju, Ramprasaath R&lt;/author&gt;&lt;author&gt;Cogswell, Michael&lt;/author&gt;&lt;author&gt;Das, Abhishek&lt;/author&gt;&lt;author&gt;Vedantam, Ramakrishna&lt;/author&gt;&lt;author&gt;Parikh, Devi&lt;/author&gt;&lt;author&gt;Batra, Dhruv&lt;/author&gt;&lt;/authors&gt;&lt;/contributors&gt;&lt;titles&gt;&lt;title&gt;Grad-cam: Visual explanations from deep networks via gradient-based localization&lt;/title&gt;&lt;secondary-title&gt;Proceedings of the IEEE international conference on computer vision&lt;/secondary-title&gt;&lt;/titles&gt;&lt;pages&gt;618-626&lt;/pages&gt;&lt;dates&gt;&lt;year&gt;2017&lt;/year&gt;&lt;/dates&gt;&lt;urls&gt;&lt;/urls&gt;&lt;/record&gt;&lt;/Cite&gt;&lt;/EndNote&gt;</w:instrText>
      </w:r>
      <w:r w:rsidR="00512973">
        <w:fldChar w:fldCharType="separate"/>
      </w:r>
      <w:r w:rsidR="00BC2A65">
        <w:rPr>
          <w:noProof/>
        </w:rPr>
        <w:t>[23]</w:t>
      </w:r>
      <w:r w:rsidR="00512973">
        <w:fldChar w:fldCharType="end"/>
      </w:r>
      <w:r w:rsidR="00F22CF7" w:rsidRPr="00F22CF7">
        <w:t xml:space="preserve"> </w:t>
      </w:r>
      <w:r w:rsidRPr="00911FB7">
        <w:t>introduces an innovative solution by incorporating the partial differential of the feature map in the relevant category to supplant the weight output derived from the GAP layer. This modification enables Grad-CAM to be applied across a broader spectrum of</w:t>
      </w:r>
      <w:r>
        <w:t xml:space="preserve"> </w:t>
      </w:r>
      <w:r w:rsidRPr="00911FB7">
        <w:t xml:space="preserve">CNN architectures, </w:t>
      </w:r>
      <w:r w:rsidR="00284F14">
        <w:t xml:space="preserve">and therefore </w:t>
      </w:r>
      <w:r w:rsidRPr="00911FB7">
        <w:lastRenderedPageBreak/>
        <w:t>offer</w:t>
      </w:r>
      <w:r w:rsidR="00284F14">
        <w:t>s</w:t>
      </w:r>
      <w:r w:rsidRPr="00911FB7">
        <w:t xml:space="preserve"> enhanced adaptability.</w:t>
      </w:r>
      <w:r w:rsidR="00F22CF7" w:rsidRPr="00F22CF7">
        <w:t xml:space="preserve"> </w:t>
      </w:r>
      <w:r w:rsidRPr="00911FB7">
        <w:t xml:space="preserve">In the context of this study, we </w:t>
      </w:r>
      <w:r w:rsidR="0091651F">
        <w:t>adopted</w:t>
      </w:r>
      <w:r w:rsidRPr="00911FB7">
        <w:t xml:space="preserve"> the Grad-CAM approach, aligning with the methodology employed by</w:t>
      </w:r>
      <w:r w:rsidR="00007A8A">
        <w:t xml:space="preserve"> Yen et al.</w:t>
      </w:r>
      <w:r w:rsidR="00415535">
        <w:t xml:space="preserve"> </w:t>
      </w:r>
      <w:r w:rsidR="00415535">
        <w:fldChar w:fldCharType="begin"/>
      </w:r>
      <w:r w:rsidR="007E2BC7">
        <w:instrText xml:space="preserve"> ADDIN EN.CITE &lt;EndNote&gt;&lt;Cite&gt;&lt;Author&gt;Yen&lt;/Author&gt;&lt;Year&gt;2024&lt;/Year&gt;&lt;RecNum&gt;48&lt;/RecNum&gt;&lt;DisplayText&gt;[20]&lt;/DisplayText&gt;&lt;record&gt;&lt;rec-number&gt;48&lt;/rec-number&gt;&lt;foreign-keys&gt;&lt;key app="EN" db-id="fs2td5ep0xptf3evta459xfq50xeadd2wedp" timestamp="1703484309"&gt;48&lt;/key&gt;&lt;/foreign-keys&gt;&lt;ref-type name="Journal Article"&gt;17&lt;/ref-type&gt;&lt;contributors&gt;&lt;authors&gt;&lt;author&gt;Yen, Lingkai&lt;/author&gt;&lt;author&gt;Wong, Jiasyun&lt;/author&gt;&lt;author&gt;Chen, Arbee L.P.&lt;/author&gt;&lt;/authors&gt;&lt;/contributors&gt;&lt;titles&gt;&lt;title&gt;Identifying Chinese Handwriting Characteristics for Detecting Children with Autism&lt;/title&gt;&lt;secondary-title&gt;The ACM/SIGAPP Symposium on Applied Computing&lt;/secondary-title&gt;&lt;/titles&gt;&lt;periodical&gt;&lt;full-title&gt;The ACM/SIGAPP Symposium on Applied Computing&lt;/full-title&gt;&lt;/periodical&gt;&lt;dates&gt;&lt;year&gt;2024&lt;/year&gt;&lt;/dates&gt;&lt;urls&gt;&lt;/urls&gt;&lt;/record&gt;&lt;/Cite&gt;&lt;/EndNote&gt;</w:instrText>
      </w:r>
      <w:r w:rsidR="00415535">
        <w:fldChar w:fldCharType="separate"/>
      </w:r>
      <w:r w:rsidR="007E2BC7">
        <w:rPr>
          <w:noProof/>
        </w:rPr>
        <w:t>[20]</w:t>
      </w:r>
      <w:r w:rsidR="00415535">
        <w:fldChar w:fldCharType="end"/>
      </w:r>
      <w:r>
        <w:t>.</w:t>
      </w:r>
      <w:r w:rsidR="00F22CF7" w:rsidRPr="00F22CF7">
        <w:t xml:space="preserve"> </w:t>
      </w:r>
      <w:r w:rsidRPr="00911FB7">
        <w:t>This ensure</w:t>
      </w:r>
      <w:r w:rsidR="00AD437D">
        <w:t>d</w:t>
      </w:r>
      <w:r w:rsidRPr="00911FB7">
        <w:t xml:space="preserve"> consistency and </w:t>
      </w:r>
      <w:r w:rsidR="00AD437D" w:rsidRPr="00911FB7">
        <w:t>enable</w:t>
      </w:r>
      <w:r w:rsidR="00AD437D">
        <w:t>d</w:t>
      </w:r>
      <w:r w:rsidR="00AD437D" w:rsidRPr="00911FB7">
        <w:t xml:space="preserve"> </w:t>
      </w:r>
      <w:r w:rsidRPr="00911FB7">
        <w:t>us to leverage the proven effectiveness of Grad-CAM in visualizing and interpreting the focus areas of our model.</w:t>
      </w:r>
    </w:p>
    <w:p w14:paraId="267E828B" w14:textId="03F69D6F" w:rsidR="001D1AC7" w:rsidRPr="002F298A" w:rsidRDefault="001D1AC7" w:rsidP="002F298A">
      <w:pPr>
        <w:widowControl/>
        <w:spacing w:line="360" w:lineRule="auto"/>
        <w:jc w:val="left"/>
        <w:rPr>
          <w:rFonts w:eastAsiaTheme="minorEastAsia" w:cs="Times New Roman"/>
        </w:rPr>
      </w:pPr>
      <w:r w:rsidRPr="002F298A">
        <w:rPr>
          <w:rFonts w:eastAsiaTheme="minorEastAsia" w:cs="Times New Roman"/>
        </w:rPr>
        <w:br w:type="page"/>
      </w:r>
    </w:p>
    <w:p w14:paraId="2935EE49" w14:textId="2A7B794B" w:rsidR="006F5BBA" w:rsidRDefault="00EB1963" w:rsidP="0074414C">
      <w:pPr>
        <w:pStyle w:val="10"/>
      </w:pPr>
      <w:bookmarkStart w:id="44" w:name="_Toc109142093"/>
      <w:bookmarkStart w:id="45" w:name="_Toc109142173"/>
      <w:bookmarkStart w:id="46" w:name="_Toc157447873"/>
      <w:r w:rsidRPr="007C1643">
        <w:rPr>
          <w:rFonts w:hint="eastAsia"/>
        </w:rPr>
        <w:lastRenderedPageBreak/>
        <w:t>E</w:t>
      </w:r>
      <w:r w:rsidRPr="007C1643">
        <w:t>xperiment</w:t>
      </w:r>
      <w:bookmarkEnd w:id="44"/>
      <w:bookmarkEnd w:id="45"/>
      <w:r w:rsidR="00E04F69">
        <w:rPr>
          <w:rFonts w:hint="eastAsia"/>
        </w:rPr>
        <w:t>s</w:t>
      </w:r>
      <w:bookmarkEnd w:id="46"/>
    </w:p>
    <w:p w14:paraId="70FCC68A" w14:textId="595C7059" w:rsidR="00141556" w:rsidRDefault="009052ED" w:rsidP="00F77924">
      <w:pPr>
        <w:spacing w:line="360" w:lineRule="auto"/>
        <w:ind w:firstLine="425"/>
        <w:rPr>
          <w:rFonts w:eastAsiaTheme="minorEastAsia"/>
        </w:rPr>
      </w:pPr>
      <w:bookmarkStart w:id="47" w:name="_Toc105793301"/>
      <w:bookmarkEnd w:id="47"/>
      <w:r w:rsidRPr="009052ED">
        <w:rPr>
          <w:rFonts w:eastAsiaTheme="minorEastAsia"/>
        </w:rPr>
        <w:t>The neatness labels utilized in this study were manually annotated by human coders, which is a time-consuming process.</w:t>
      </w:r>
      <w:r>
        <w:rPr>
          <w:rFonts w:eastAsiaTheme="minorEastAsia"/>
        </w:rPr>
        <w:t xml:space="preserve"> In</w:t>
      </w:r>
      <w:r w:rsidR="00F77924" w:rsidRPr="00F77924">
        <w:rPr>
          <w:rFonts w:eastAsiaTheme="minorEastAsia"/>
        </w:rPr>
        <w:t xml:space="preserve"> this section, we first </w:t>
      </w:r>
      <w:r w:rsidR="009C2674">
        <w:rPr>
          <w:rFonts w:eastAsiaTheme="minorEastAsia"/>
        </w:rPr>
        <w:t>presented</w:t>
      </w:r>
      <w:r w:rsidR="009C2674" w:rsidRPr="00F77924">
        <w:rPr>
          <w:rFonts w:eastAsiaTheme="minorEastAsia"/>
        </w:rPr>
        <w:t xml:space="preserve"> </w:t>
      </w:r>
      <w:r w:rsidR="00A663ED">
        <w:rPr>
          <w:rFonts w:eastAsiaTheme="minorEastAsia"/>
        </w:rPr>
        <w:t xml:space="preserve">the </w:t>
      </w:r>
      <w:r>
        <w:rPr>
          <w:rFonts w:eastAsiaTheme="minorEastAsia"/>
        </w:rPr>
        <w:t>performance</w:t>
      </w:r>
      <w:r w:rsidR="00F77924" w:rsidRPr="00F77924">
        <w:rPr>
          <w:rFonts w:eastAsiaTheme="minorEastAsia"/>
        </w:rPr>
        <w:t xml:space="preserve"> </w:t>
      </w:r>
      <w:r>
        <w:rPr>
          <w:rFonts w:eastAsiaTheme="minorEastAsia"/>
        </w:rPr>
        <w:t xml:space="preserve">of </w:t>
      </w:r>
      <w:r w:rsidRPr="009052ED">
        <w:rPr>
          <w:rFonts w:eastAsiaTheme="minorEastAsia"/>
        </w:rPr>
        <w:t xml:space="preserve">a model built </w:t>
      </w:r>
      <w:r>
        <w:rPr>
          <w:rFonts w:eastAsiaTheme="minorEastAsia"/>
        </w:rPr>
        <w:t xml:space="preserve">for </w:t>
      </w:r>
      <w:r w:rsidRPr="009052ED">
        <w:rPr>
          <w:rFonts w:eastAsiaTheme="minorEastAsia"/>
        </w:rPr>
        <w:t>automatic neatness labeling</w:t>
      </w:r>
      <w:r w:rsidR="00F77924" w:rsidRPr="00F77924">
        <w:rPr>
          <w:rFonts w:eastAsiaTheme="minorEastAsia"/>
        </w:rPr>
        <w:t xml:space="preserve">. </w:t>
      </w:r>
      <w:r w:rsidR="00A310CC" w:rsidRPr="00A310CC">
        <w:rPr>
          <w:rFonts w:eastAsiaTheme="minorEastAsia"/>
        </w:rPr>
        <w:t>If the</w:t>
      </w:r>
      <w:r w:rsidR="000215BF">
        <w:rPr>
          <w:rFonts w:eastAsiaTheme="minorEastAsia"/>
        </w:rPr>
        <w:t xml:space="preserve"> model performs well, </w:t>
      </w:r>
      <w:r w:rsidR="00BD550C">
        <w:rPr>
          <w:rFonts w:eastAsiaTheme="minorEastAsia"/>
        </w:rPr>
        <w:t>it can be used to</w:t>
      </w:r>
      <w:r w:rsidR="00A310CC" w:rsidRPr="00A310CC">
        <w:rPr>
          <w:rFonts w:eastAsiaTheme="minorEastAsia"/>
        </w:rPr>
        <w:t xml:space="preserve"> automatic</w:t>
      </w:r>
      <w:r w:rsidR="00BD550C">
        <w:rPr>
          <w:rFonts w:eastAsiaTheme="minorEastAsia"/>
        </w:rPr>
        <w:t>ally</w:t>
      </w:r>
      <w:r w:rsidR="00A310CC" w:rsidRPr="00A310CC">
        <w:rPr>
          <w:rFonts w:eastAsiaTheme="minorEastAsia"/>
        </w:rPr>
        <w:t xml:space="preserve"> </w:t>
      </w:r>
      <w:r w:rsidR="00255B68">
        <w:rPr>
          <w:rFonts w:eastAsiaTheme="minorEastAsia"/>
        </w:rPr>
        <w:t xml:space="preserve">do the </w:t>
      </w:r>
      <w:r w:rsidR="00A310CC" w:rsidRPr="00A310CC">
        <w:rPr>
          <w:rFonts w:eastAsiaTheme="minorEastAsia"/>
        </w:rPr>
        <w:t>label</w:t>
      </w:r>
      <w:r w:rsidR="00255B68">
        <w:rPr>
          <w:rFonts w:eastAsiaTheme="minorEastAsia"/>
        </w:rPr>
        <w:t>ing</w:t>
      </w:r>
      <w:r w:rsidR="00BD550C">
        <w:rPr>
          <w:rFonts w:eastAsiaTheme="minorEastAsia"/>
        </w:rPr>
        <w:t xml:space="preserve"> in the future</w:t>
      </w:r>
      <w:r w:rsidR="00A310CC" w:rsidRPr="00A310CC">
        <w:rPr>
          <w:rFonts w:eastAsiaTheme="minorEastAsia"/>
        </w:rPr>
        <w:t>.</w:t>
      </w:r>
    </w:p>
    <w:p w14:paraId="0650A134" w14:textId="379E944B" w:rsidR="00F77924" w:rsidRDefault="00F77924" w:rsidP="00F77924">
      <w:pPr>
        <w:spacing w:line="360" w:lineRule="auto"/>
        <w:ind w:firstLine="425"/>
        <w:rPr>
          <w:rFonts w:eastAsiaTheme="minorEastAsia"/>
        </w:rPr>
      </w:pPr>
      <w:r w:rsidRPr="00F77924">
        <w:rPr>
          <w:rFonts w:eastAsiaTheme="minorEastAsia"/>
        </w:rPr>
        <w:t xml:space="preserve">Next, we </w:t>
      </w:r>
      <w:r w:rsidR="004E2C49" w:rsidRPr="004E2C49">
        <w:rPr>
          <w:rFonts w:eastAsiaTheme="minorEastAsia"/>
        </w:rPr>
        <w:t>presented</w:t>
      </w:r>
      <w:r w:rsidRPr="00F77924">
        <w:rPr>
          <w:rFonts w:eastAsiaTheme="minorEastAsia"/>
        </w:rPr>
        <w:t xml:space="preserve"> experiments on ASD/TD classification, which constitute</w:t>
      </w:r>
      <w:r w:rsidR="004E2C49">
        <w:rPr>
          <w:rFonts w:eastAsiaTheme="minorEastAsia"/>
        </w:rPr>
        <w:t>d</w:t>
      </w:r>
      <w:r w:rsidRPr="00F77924">
        <w:rPr>
          <w:rFonts w:eastAsiaTheme="minorEastAsia"/>
        </w:rPr>
        <w:t xml:space="preserve"> the primary focus of this study. </w:t>
      </w:r>
      <w:r w:rsidR="00A310CC" w:rsidRPr="00A310CC">
        <w:rPr>
          <w:rFonts w:eastAsiaTheme="minorEastAsia"/>
        </w:rPr>
        <w:t>W</w:t>
      </w:r>
      <w:r w:rsidR="00A310CC">
        <w:rPr>
          <w:rFonts w:eastAsiaTheme="minorEastAsia"/>
        </w:rPr>
        <w:t>e</w:t>
      </w:r>
      <w:r w:rsidR="00A310CC" w:rsidRPr="00A310CC">
        <w:rPr>
          <w:rFonts w:eastAsiaTheme="minorEastAsia"/>
        </w:rPr>
        <w:t xml:space="preserve"> investigate</w:t>
      </w:r>
      <w:r w:rsidR="004E2C49">
        <w:rPr>
          <w:rFonts w:eastAsiaTheme="minorEastAsia"/>
        </w:rPr>
        <w:t>d</w:t>
      </w:r>
      <w:r w:rsidRPr="00F77924">
        <w:rPr>
          <w:rFonts w:eastAsiaTheme="minorEastAsia"/>
        </w:rPr>
        <w:t xml:space="preserve"> the effectiveness of distinguishing between Chinese characters written by </w:t>
      </w:r>
      <w:r>
        <w:rPr>
          <w:rFonts w:eastAsiaTheme="minorEastAsia"/>
        </w:rPr>
        <w:t xml:space="preserve">ASD </w:t>
      </w:r>
      <w:r w:rsidRPr="00F77924">
        <w:rPr>
          <w:rFonts w:eastAsiaTheme="minorEastAsia"/>
        </w:rPr>
        <w:t xml:space="preserve">children </w:t>
      </w:r>
      <w:r w:rsidR="00255B68">
        <w:rPr>
          <w:rFonts w:eastAsiaTheme="minorEastAsia"/>
        </w:rPr>
        <w:t>and</w:t>
      </w:r>
      <w:r w:rsidRPr="00F77924">
        <w:rPr>
          <w:rFonts w:eastAsiaTheme="minorEastAsia"/>
        </w:rPr>
        <w:t xml:space="preserve"> TD children using only neat Chinese characters. Additionally, we </w:t>
      </w:r>
      <w:r w:rsidR="00A310CC" w:rsidRPr="00A310CC">
        <w:rPr>
          <w:rFonts w:eastAsiaTheme="minorEastAsia"/>
        </w:rPr>
        <w:t>explore</w:t>
      </w:r>
      <w:r w:rsidR="004E2C49">
        <w:rPr>
          <w:rFonts w:eastAsiaTheme="minorEastAsia"/>
        </w:rPr>
        <w:t>d</w:t>
      </w:r>
      <w:r w:rsidRPr="00F77924">
        <w:rPr>
          <w:rFonts w:eastAsiaTheme="minorEastAsia"/>
        </w:rPr>
        <w:t xml:space="preserve"> whether adding phonetic notation</w:t>
      </w:r>
      <w:r w:rsidR="002A61DC">
        <w:rPr>
          <w:rFonts w:eastAsiaTheme="minorEastAsia"/>
        </w:rPr>
        <w:t>s</w:t>
      </w:r>
      <w:r w:rsidRPr="00F77924">
        <w:rPr>
          <w:rFonts w:eastAsiaTheme="minorEastAsia"/>
        </w:rPr>
        <w:t xml:space="preserve"> </w:t>
      </w:r>
      <w:r w:rsidR="004E2C49" w:rsidRPr="004E2C49">
        <w:rPr>
          <w:rFonts w:eastAsiaTheme="minorEastAsia"/>
        </w:rPr>
        <w:t>could</w:t>
      </w:r>
      <w:r w:rsidRPr="00F77924">
        <w:rPr>
          <w:rFonts w:eastAsiaTheme="minorEastAsia"/>
        </w:rPr>
        <w:t xml:space="preserve"> enhance the model's performance. We also </w:t>
      </w:r>
      <w:r w:rsidR="00557FB5" w:rsidRPr="00557FB5">
        <w:rPr>
          <w:rFonts w:eastAsiaTheme="minorEastAsia"/>
        </w:rPr>
        <w:t>attempt</w:t>
      </w:r>
      <w:r w:rsidR="004E2C49">
        <w:rPr>
          <w:rFonts w:eastAsiaTheme="minorEastAsia"/>
        </w:rPr>
        <w:t>ed</w:t>
      </w:r>
      <w:r w:rsidRPr="00F77924">
        <w:rPr>
          <w:rFonts w:eastAsiaTheme="minorEastAsia"/>
        </w:rPr>
        <w:t xml:space="preserve"> domain adaptation to assess the model's ability to accurately predict data from different datasets.</w:t>
      </w:r>
    </w:p>
    <w:p w14:paraId="256A0D1E" w14:textId="23273EA0" w:rsidR="00F77924" w:rsidRDefault="00F77924" w:rsidP="00F77924">
      <w:pPr>
        <w:spacing w:line="360" w:lineRule="auto"/>
        <w:ind w:firstLine="425"/>
        <w:rPr>
          <w:rFonts w:eastAsiaTheme="minorEastAsia"/>
        </w:rPr>
      </w:pPr>
      <w:r w:rsidRPr="00F77924">
        <w:rPr>
          <w:rFonts w:eastAsiaTheme="minorEastAsia"/>
        </w:rPr>
        <w:t xml:space="preserve">Finally, we </w:t>
      </w:r>
      <w:r w:rsidR="007136EF" w:rsidRPr="007136EF">
        <w:rPr>
          <w:rFonts w:eastAsiaTheme="minorEastAsia"/>
        </w:rPr>
        <w:t>conducted</w:t>
      </w:r>
      <w:r w:rsidRPr="00F77924">
        <w:rPr>
          <w:rFonts w:eastAsiaTheme="minorEastAsia"/>
        </w:rPr>
        <w:t xml:space="preserve"> </w:t>
      </w:r>
      <w:r w:rsidR="002A61DC">
        <w:rPr>
          <w:rFonts w:eastAsiaTheme="minorEastAsia"/>
        </w:rPr>
        <w:t xml:space="preserve">the analyses of </w:t>
      </w:r>
      <w:r w:rsidR="00ED7D43" w:rsidRPr="00ED7D43">
        <w:rPr>
          <w:rFonts w:eastAsiaTheme="minorEastAsia"/>
        </w:rPr>
        <w:t>the handwriting characteristics</w:t>
      </w:r>
      <w:r w:rsidRPr="00F77924">
        <w:rPr>
          <w:rFonts w:eastAsiaTheme="minorEastAsia"/>
        </w:rPr>
        <w:t xml:space="preserve">. After </w:t>
      </w:r>
      <w:r w:rsidR="007136EF" w:rsidRPr="00E01EF6">
        <w:rPr>
          <w:rFonts w:eastAsiaTheme="minorEastAsia"/>
        </w:rPr>
        <w:t>encoding</w:t>
      </w:r>
      <w:r w:rsidRPr="00E01EF6">
        <w:rPr>
          <w:rFonts w:eastAsiaTheme="minorEastAsia"/>
        </w:rPr>
        <w:t xml:space="preserve"> </w:t>
      </w:r>
      <w:r w:rsidR="00FB0B5C" w:rsidRPr="00BB3EB5">
        <w:t xml:space="preserve">the </w:t>
      </w:r>
      <w:r w:rsidR="00E01EF6">
        <w:t xml:space="preserve">CAM </w:t>
      </w:r>
      <w:r w:rsidR="00FB0B5C" w:rsidRPr="00BB3EB5">
        <w:t>results</w:t>
      </w:r>
      <w:r w:rsidRPr="00F77924">
        <w:rPr>
          <w:rFonts w:eastAsiaTheme="minorEastAsia"/>
        </w:rPr>
        <w:t xml:space="preserve">, we </w:t>
      </w:r>
      <w:r w:rsidRPr="00E01EF6">
        <w:rPr>
          <w:rFonts w:eastAsiaTheme="minorEastAsia"/>
        </w:rPr>
        <w:t>statistically observe</w:t>
      </w:r>
      <w:r w:rsidR="007136EF" w:rsidRPr="00E01EF6">
        <w:rPr>
          <w:rFonts w:eastAsiaTheme="minorEastAsia"/>
        </w:rPr>
        <w:t>d</w:t>
      </w:r>
      <w:r w:rsidRPr="00F77924">
        <w:rPr>
          <w:rFonts w:eastAsiaTheme="minorEastAsia"/>
        </w:rPr>
        <w:t xml:space="preserve"> the trend of the model's focus. We aim</w:t>
      </w:r>
      <w:r w:rsidR="007136EF">
        <w:rPr>
          <w:rFonts w:eastAsiaTheme="minorEastAsia"/>
        </w:rPr>
        <w:t>ed</w:t>
      </w:r>
      <w:r w:rsidRPr="00F77924">
        <w:rPr>
          <w:rFonts w:eastAsiaTheme="minorEastAsia"/>
        </w:rPr>
        <w:t xml:space="preserve"> to analyze whether there </w:t>
      </w:r>
      <w:r w:rsidR="007136EF">
        <w:rPr>
          <w:rFonts w:eastAsiaTheme="minorEastAsia"/>
        </w:rPr>
        <w:t>were</w:t>
      </w:r>
      <w:r w:rsidR="007136EF" w:rsidRPr="00F77924">
        <w:rPr>
          <w:rFonts w:eastAsiaTheme="minorEastAsia"/>
        </w:rPr>
        <w:t xml:space="preserve"> </w:t>
      </w:r>
      <w:r w:rsidRPr="00F77924">
        <w:rPr>
          <w:rFonts w:eastAsiaTheme="minorEastAsia"/>
        </w:rPr>
        <w:t xml:space="preserve">differences in focus between the </w:t>
      </w:r>
      <w:r w:rsidR="00E01EF6">
        <w:t>training set in</w:t>
      </w:r>
      <w:r w:rsidR="00E01EF6" w:rsidRPr="00DE0C55">
        <w:t xml:space="preserve"> Chinese character-only dataset</w:t>
      </w:r>
      <w:r w:rsidR="00E01EF6">
        <w:t xml:space="preserve"> and neat</w:t>
      </w:r>
      <w:r w:rsidR="00E01EF6" w:rsidRPr="00DE0C55">
        <w:t xml:space="preserve"> Chinese character-only dataset</w:t>
      </w:r>
      <w:r w:rsidR="00E01EF6">
        <w:t>.</w:t>
      </w:r>
    </w:p>
    <w:p w14:paraId="25247880" w14:textId="19FF4FEF" w:rsidR="00255386" w:rsidRDefault="00255386" w:rsidP="00255386">
      <w:pPr>
        <w:pStyle w:val="20"/>
      </w:pPr>
      <w:bookmarkStart w:id="48" w:name="_Toc157447874"/>
      <w:r>
        <w:t>Neat</w:t>
      </w:r>
      <w:r w:rsidR="009C2674">
        <w:t>ness</w:t>
      </w:r>
      <w:r>
        <w:t xml:space="preserve"> </w:t>
      </w:r>
      <w:r w:rsidR="00D13007">
        <w:t>C</w:t>
      </w:r>
      <w:r>
        <w:t>lassification</w:t>
      </w:r>
      <w:bookmarkEnd w:id="48"/>
    </w:p>
    <w:p w14:paraId="59BB01D7" w14:textId="5878E86F" w:rsidR="00255386" w:rsidRDefault="00255386" w:rsidP="00255386">
      <w:pPr>
        <w:spacing w:line="360" w:lineRule="auto"/>
        <w:ind w:firstLine="425"/>
        <w:rPr>
          <w:rFonts w:eastAsiaTheme="minorEastAsia"/>
        </w:rPr>
      </w:pPr>
      <w:r w:rsidRPr="00255386">
        <w:rPr>
          <w:rFonts w:eastAsiaTheme="minorEastAsia"/>
        </w:rPr>
        <w:t>In the neat</w:t>
      </w:r>
      <w:r w:rsidR="002A61DC">
        <w:rPr>
          <w:rFonts w:eastAsiaTheme="minorEastAsia"/>
        </w:rPr>
        <w:t>ness</w:t>
      </w:r>
      <w:r w:rsidRPr="00255386">
        <w:rPr>
          <w:rFonts w:eastAsiaTheme="minorEastAsia"/>
        </w:rPr>
        <w:t xml:space="preserve"> classification experiments, we utilized SVM, DT, KNN, LR, and ResNet-18 models, each with three methods</w:t>
      </w:r>
      <w:r w:rsidR="00A244AC">
        <w:rPr>
          <w:rFonts w:eastAsiaTheme="minorEastAsia"/>
        </w:rPr>
        <w:t xml:space="preserve"> to deal with the data imbalance problem</w:t>
      </w:r>
      <w:r w:rsidRPr="00255386">
        <w:rPr>
          <w:rFonts w:eastAsiaTheme="minorEastAsia"/>
        </w:rPr>
        <w:t xml:space="preserve">: </w:t>
      </w:r>
      <w:proofErr w:type="spellStart"/>
      <w:r w:rsidRPr="00255386">
        <w:rPr>
          <w:rFonts w:eastAsiaTheme="minorEastAsia"/>
        </w:rPr>
        <w:t>undersampling</w:t>
      </w:r>
      <w:proofErr w:type="spellEnd"/>
      <w:r w:rsidRPr="00255386">
        <w:rPr>
          <w:rFonts w:eastAsiaTheme="minorEastAsia"/>
        </w:rPr>
        <w:t>, oversampling</w:t>
      </w:r>
      <w:r w:rsidR="001B7922">
        <w:rPr>
          <w:rFonts w:eastAsiaTheme="minorEastAsia"/>
        </w:rPr>
        <w:t>,</w:t>
      </w:r>
      <w:r w:rsidR="00E01EF6">
        <w:rPr>
          <w:rFonts w:eastAsiaTheme="minorEastAsia"/>
        </w:rPr>
        <w:t xml:space="preserve"> and </w:t>
      </w:r>
      <w:r w:rsidR="00E01EF6" w:rsidRPr="00E01EF6">
        <w:rPr>
          <w:rFonts w:eastAsiaTheme="minorEastAsia"/>
        </w:rPr>
        <w:t>X</w:t>
      </w:r>
      <w:r w:rsidR="001B7922">
        <w:rPr>
          <w:rFonts w:eastAsiaTheme="minorEastAsia"/>
        </w:rPr>
        <w:t xml:space="preserve"> which</w:t>
      </w:r>
      <w:r w:rsidR="00E01EF6" w:rsidRPr="00E01EF6">
        <w:rPr>
          <w:rFonts w:eastAsiaTheme="minorEastAsia"/>
        </w:rPr>
        <w:t xml:space="preserve"> </w:t>
      </w:r>
      <w:r w:rsidR="00E01EF6">
        <w:rPr>
          <w:rFonts w:eastAsiaTheme="minorEastAsia"/>
        </w:rPr>
        <w:t>mean</w:t>
      </w:r>
      <w:r w:rsidR="001B7922">
        <w:rPr>
          <w:rFonts w:eastAsiaTheme="minorEastAsia"/>
        </w:rPr>
        <w:t>s</w:t>
      </w:r>
      <w:r w:rsidR="00E01EF6">
        <w:rPr>
          <w:rFonts w:eastAsiaTheme="minorEastAsia"/>
        </w:rPr>
        <w:t xml:space="preserve"> </w:t>
      </w:r>
      <w:r w:rsidR="009E7C25" w:rsidRPr="009E7C25">
        <w:rPr>
          <w:rFonts w:eastAsiaTheme="minorEastAsia"/>
        </w:rPr>
        <w:t xml:space="preserve">neither </w:t>
      </w:r>
      <w:proofErr w:type="spellStart"/>
      <w:r w:rsidR="009E7C25" w:rsidRPr="009E7C25">
        <w:rPr>
          <w:rFonts w:eastAsiaTheme="minorEastAsia"/>
        </w:rPr>
        <w:t>undersampling</w:t>
      </w:r>
      <w:proofErr w:type="spellEnd"/>
      <w:r w:rsidR="009E7C25" w:rsidRPr="009E7C25">
        <w:rPr>
          <w:rFonts w:eastAsiaTheme="minorEastAsia"/>
        </w:rPr>
        <w:t xml:space="preserve"> nor oversampling techniques w</w:t>
      </w:r>
      <w:r w:rsidR="002A61DC">
        <w:rPr>
          <w:rFonts w:eastAsiaTheme="minorEastAsia"/>
        </w:rPr>
        <w:t>ere</w:t>
      </w:r>
      <w:r w:rsidR="009E7C25" w:rsidRPr="009E7C25">
        <w:rPr>
          <w:rFonts w:eastAsiaTheme="minorEastAsia"/>
        </w:rPr>
        <w:t xml:space="preserve"> applied. </w:t>
      </w:r>
      <w:r w:rsidRPr="00255386">
        <w:rPr>
          <w:rFonts w:eastAsiaTheme="minorEastAsia"/>
        </w:rPr>
        <w:t xml:space="preserve">All results </w:t>
      </w:r>
      <w:r w:rsidR="00A90CDF">
        <w:rPr>
          <w:rFonts w:eastAsiaTheme="minorEastAsia"/>
        </w:rPr>
        <w:t>were</w:t>
      </w:r>
      <w:r w:rsidR="00A90CDF" w:rsidRPr="00255386">
        <w:rPr>
          <w:rFonts w:eastAsiaTheme="minorEastAsia"/>
        </w:rPr>
        <w:t xml:space="preserve"> </w:t>
      </w:r>
      <w:r w:rsidRPr="00255386">
        <w:rPr>
          <w:rFonts w:eastAsiaTheme="minorEastAsia"/>
        </w:rPr>
        <w:t xml:space="preserve">presented in Table </w:t>
      </w:r>
      <w:r w:rsidR="007F566C">
        <w:rPr>
          <w:rFonts w:eastAsiaTheme="minorEastAsia"/>
        </w:rPr>
        <w:t>3</w:t>
      </w:r>
      <w:r w:rsidRPr="00255386">
        <w:rPr>
          <w:rFonts w:eastAsiaTheme="minorEastAsia"/>
        </w:rPr>
        <w:t xml:space="preserve">, and the best performance of each model </w:t>
      </w:r>
      <w:r w:rsidR="00A90CDF">
        <w:rPr>
          <w:rFonts w:eastAsiaTheme="minorEastAsia"/>
        </w:rPr>
        <w:t>was</w:t>
      </w:r>
      <w:r w:rsidR="00A90CDF" w:rsidRPr="00255386">
        <w:rPr>
          <w:rFonts w:eastAsiaTheme="minorEastAsia"/>
        </w:rPr>
        <w:t xml:space="preserve"> </w:t>
      </w:r>
      <w:r w:rsidRPr="00255386">
        <w:rPr>
          <w:rFonts w:eastAsiaTheme="minorEastAsia"/>
        </w:rPr>
        <w:t xml:space="preserve">summarized in Table </w:t>
      </w:r>
      <w:r w:rsidR="007F566C">
        <w:rPr>
          <w:rFonts w:eastAsiaTheme="minorEastAsia"/>
        </w:rPr>
        <w:t>4</w:t>
      </w:r>
      <w:r w:rsidRPr="00255386">
        <w:rPr>
          <w:rFonts w:eastAsiaTheme="minorEastAsia"/>
        </w:rPr>
        <w:t>.</w:t>
      </w:r>
    </w:p>
    <w:p w14:paraId="05297495" w14:textId="293EBBB9" w:rsidR="00255386" w:rsidRDefault="00255386" w:rsidP="00255386">
      <w:pPr>
        <w:spacing w:line="360" w:lineRule="auto"/>
        <w:ind w:firstLine="425"/>
        <w:rPr>
          <w:rFonts w:eastAsiaTheme="minorEastAsia"/>
        </w:rPr>
      </w:pPr>
      <w:r w:rsidRPr="00255386">
        <w:rPr>
          <w:rFonts w:eastAsiaTheme="minorEastAsia"/>
        </w:rPr>
        <w:t xml:space="preserve">Observing Table </w:t>
      </w:r>
      <w:r w:rsidR="007F566C">
        <w:rPr>
          <w:rFonts w:eastAsiaTheme="minorEastAsia"/>
        </w:rPr>
        <w:t>3</w:t>
      </w:r>
      <w:r w:rsidRPr="00255386">
        <w:rPr>
          <w:rFonts w:eastAsiaTheme="minorEastAsia"/>
        </w:rPr>
        <w:t xml:space="preserve">, the </w:t>
      </w:r>
      <w:proofErr w:type="spellStart"/>
      <w:r w:rsidRPr="00255386">
        <w:rPr>
          <w:rFonts w:eastAsiaTheme="minorEastAsia"/>
        </w:rPr>
        <w:t>undersampling</w:t>
      </w:r>
      <w:proofErr w:type="spellEnd"/>
      <w:r w:rsidRPr="00255386">
        <w:rPr>
          <w:rFonts w:eastAsiaTheme="minorEastAsia"/>
        </w:rPr>
        <w:t xml:space="preserve"> practice increase</w:t>
      </w:r>
      <w:r w:rsidR="00A90CDF">
        <w:rPr>
          <w:rFonts w:eastAsiaTheme="minorEastAsia"/>
        </w:rPr>
        <w:t>d</w:t>
      </w:r>
      <w:r w:rsidRPr="00255386">
        <w:rPr>
          <w:rFonts w:eastAsiaTheme="minorEastAsia"/>
        </w:rPr>
        <w:t xml:space="preserve"> the proportion of </w:t>
      </w:r>
      <w:r w:rsidR="00757D54">
        <w:rPr>
          <w:rFonts w:eastAsiaTheme="minorEastAsia"/>
        </w:rPr>
        <w:t>“</w:t>
      </w:r>
      <w:r w:rsidRPr="00255386">
        <w:rPr>
          <w:rFonts w:eastAsiaTheme="minorEastAsia"/>
        </w:rPr>
        <w:t>Neat</w:t>
      </w:r>
      <w:r w:rsidR="001B7922">
        <w:rPr>
          <w:rFonts w:eastAsiaTheme="minorEastAsia"/>
        </w:rPr>
        <w:t>ness</w:t>
      </w:r>
      <w:r w:rsidRPr="00255386">
        <w:rPr>
          <w:rFonts w:eastAsiaTheme="minorEastAsia"/>
        </w:rPr>
        <w:t xml:space="preserve"> = 0</w:t>
      </w:r>
      <w:r w:rsidR="00757D54">
        <w:rPr>
          <w:rFonts w:eastAsiaTheme="minorEastAsia"/>
        </w:rPr>
        <w:t>”</w:t>
      </w:r>
      <w:r w:rsidRPr="00255386">
        <w:rPr>
          <w:rFonts w:eastAsiaTheme="minorEastAsia"/>
        </w:rPr>
        <w:t xml:space="preserve"> in the training set, making the model more inclined to predict </w:t>
      </w:r>
      <w:r w:rsidR="00757D54">
        <w:rPr>
          <w:rFonts w:eastAsiaTheme="minorEastAsia"/>
        </w:rPr>
        <w:t>“</w:t>
      </w:r>
      <w:r w:rsidRPr="00255386">
        <w:rPr>
          <w:rFonts w:eastAsiaTheme="minorEastAsia"/>
        </w:rPr>
        <w:t>Neat</w:t>
      </w:r>
      <w:r w:rsidR="001B7922">
        <w:rPr>
          <w:rFonts w:eastAsiaTheme="minorEastAsia"/>
        </w:rPr>
        <w:t>ness</w:t>
      </w:r>
      <w:r w:rsidRPr="00255386">
        <w:rPr>
          <w:rFonts w:eastAsiaTheme="minorEastAsia"/>
        </w:rPr>
        <w:t xml:space="preserve"> = 0</w:t>
      </w:r>
      <w:r w:rsidR="00A244AC">
        <w:rPr>
          <w:rFonts w:eastAsiaTheme="minorEastAsia"/>
        </w:rPr>
        <w:t>.</w:t>
      </w:r>
      <w:r w:rsidR="00757D54">
        <w:rPr>
          <w:rFonts w:eastAsiaTheme="minorEastAsia"/>
        </w:rPr>
        <w:t>”</w:t>
      </w:r>
      <w:r w:rsidRPr="00255386">
        <w:rPr>
          <w:rFonts w:eastAsiaTheme="minorEastAsia"/>
        </w:rPr>
        <w:t xml:space="preserve"> This </w:t>
      </w:r>
      <w:r w:rsidR="009E7C25" w:rsidRPr="009E7C25">
        <w:rPr>
          <w:rFonts w:eastAsiaTheme="minorEastAsia"/>
        </w:rPr>
        <w:t>led</w:t>
      </w:r>
      <w:r w:rsidRPr="00255386">
        <w:rPr>
          <w:rFonts w:eastAsiaTheme="minorEastAsia"/>
        </w:rPr>
        <w:t xml:space="preserve"> to an improvement in </w:t>
      </w:r>
      <w:r w:rsidR="001B7922">
        <w:rPr>
          <w:rFonts w:eastAsiaTheme="minorEastAsia"/>
        </w:rPr>
        <w:t xml:space="preserve">the </w:t>
      </w:r>
      <w:r w:rsidRPr="00255386">
        <w:rPr>
          <w:rFonts w:eastAsiaTheme="minorEastAsia"/>
        </w:rPr>
        <w:t xml:space="preserve">Recall compared to the imbalanced approach. </w:t>
      </w:r>
      <w:r w:rsidRPr="00255386">
        <w:rPr>
          <w:rFonts w:eastAsiaTheme="minorEastAsia"/>
        </w:rPr>
        <w:lastRenderedPageBreak/>
        <w:t xml:space="preserve">However, </w:t>
      </w:r>
      <w:r w:rsidR="001B7922">
        <w:rPr>
          <w:rFonts w:eastAsiaTheme="minorEastAsia"/>
        </w:rPr>
        <w:t xml:space="preserve">the </w:t>
      </w:r>
      <w:r w:rsidRPr="00255386">
        <w:rPr>
          <w:rFonts w:eastAsiaTheme="minorEastAsia"/>
        </w:rPr>
        <w:t>Precision experience</w:t>
      </w:r>
      <w:r w:rsidR="009E7C25">
        <w:rPr>
          <w:rFonts w:eastAsiaTheme="minorEastAsia"/>
        </w:rPr>
        <w:t>d</w:t>
      </w:r>
      <w:r w:rsidRPr="00255386">
        <w:rPr>
          <w:rFonts w:eastAsiaTheme="minorEastAsia"/>
        </w:rPr>
        <w:t xml:space="preserve"> a significant drop due to the bolder prediction of </w:t>
      </w:r>
      <w:r w:rsidR="00757D54">
        <w:rPr>
          <w:rFonts w:eastAsiaTheme="minorEastAsia"/>
        </w:rPr>
        <w:t>“</w:t>
      </w:r>
      <w:r w:rsidRPr="00255386">
        <w:rPr>
          <w:rFonts w:eastAsiaTheme="minorEastAsia"/>
        </w:rPr>
        <w:t>Neat</w:t>
      </w:r>
      <w:r w:rsidR="001B7922">
        <w:rPr>
          <w:rFonts w:eastAsiaTheme="minorEastAsia"/>
        </w:rPr>
        <w:t>ness</w:t>
      </w:r>
      <w:r w:rsidRPr="00255386">
        <w:rPr>
          <w:rFonts w:eastAsiaTheme="minorEastAsia"/>
        </w:rPr>
        <w:t xml:space="preserve"> = 0</w:t>
      </w:r>
      <w:r w:rsidR="00A244AC">
        <w:rPr>
          <w:rFonts w:eastAsiaTheme="minorEastAsia"/>
        </w:rPr>
        <w:t>.</w:t>
      </w:r>
      <w:r w:rsidR="00757D54">
        <w:rPr>
          <w:rFonts w:eastAsiaTheme="minorEastAsia"/>
        </w:rPr>
        <w:t>”</w:t>
      </w:r>
      <w:r w:rsidRPr="00255386">
        <w:rPr>
          <w:rFonts w:eastAsiaTheme="minorEastAsia"/>
        </w:rPr>
        <w:t xml:space="preserve"> On the other hand, oversampling exhibit</w:t>
      </w:r>
      <w:r w:rsidR="009E7C25">
        <w:rPr>
          <w:rFonts w:eastAsiaTheme="minorEastAsia"/>
        </w:rPr>
        <w:t>ed</w:t>
      </w:r>
      <w:r w:rsidRPr="00255386">
        <w:rPr>
          <w:rFonts w:eastAsiaTheme="minorEastAsia"/>
        </w:rPr>
        <w:t xml:space="preserve"> higher stability in </w:t>
      </w:r>
      <w:r w:rsidR="001B7922">
        <w:rPr>
          <w:rFonts w:eastAsiaTheme="minorEastAsia"/>
        </w:rPr>
        <w:t xml:space="preserve">the </w:t>
      </w:r>
      <w:r w:rsidRPr="00255386">
        <w:rPr>
          <w:rFonts w:eastAsiaTheme="minorEastAsia"/>
        </w:rPr>
        <w:t xml:space="preserve">Precision than </w:t>
      </w:r>
      <w:proofErr w:type="spellStart"/>
      <w:r w:rsidRPr="00255386">
        <w:rPr>
          <w:rFonts w:eastAsiaTheme="minorEastAsia"/>
        </w:rPr>
        <w:t>undersampling</w:t>
      </w:r>
      <w:proofErr w:type="spellEnd"/>
      <w:r w:rsidRPr="00255386">
        <w:rPr>
          <w:rFonts w:eastAsiaTheme="minorEastAsia"/>
        </w:rPr>
        <w:t>.</w:t>
      </w:r>
      <w:r>
        <w:rPr>
          <w:rFonts w:eastAsiaTheme="minorEastAsia"/>
        </w:rPr>
        <w:t xml:space="preserve"> </w:t>
      </w:r>
      <w:r w:rsidRPr="00255386">
        <w:rPr>
          <w:rFonts w:eastAsiaTheme="minorEastAsia"/>
        </w:rPr>
        <w:t xml:space="preserve">Table </w:t>
      </w:r>
      <w:r w:rsidR="007F566C">
        <w:rPr>
          <w:rFonts w:eastAsiaTheme="minorEastAsia"/>
        </w:rPr>
        <w:t>4</w:t>
      </w:r>
      <w:r w:rsidRPr="00255386">
        <w:rPr>
          <w:rFonts w:eastAsiaTheme="minorEastAsia"/>
        </w:rPr>
        <w:t xml:space="preserve"> reveal</w:t>
      </w:r>
      <w:r w:rsidR="009E7C25">
        <w:rPr>
          <w:rFonts w:eastAsiaTheme="minorEastAsia"/>
        </w:rPr>
        <w:t>ed</w:t>
      </w:r>
      <w:r w:rsidRPr="00255386">
        <w:rPr>
          <w:rFonts w:eastAsiaTheme="minorEastAsia"/>
        </w:rPr>
        <w:t xml:space="preserve"> that ResNet-18 with oversampling </w:t>
      </w:r>
      <w:r w:rsidR="00A244AC" w:rsidRPr="00255386">
        <w:rPr>
          <w:rFonts w:eastAsiaTheme="minorEastAsia"/>
        </w:rPr>
        <w:t>yield</w:t>
      </w:r>
      <w:r w:rsidR="00A244AC">
        <w:rPr>
          <w:rFonts w:eastAsiaTheme="minorEastAsia"/>
        </w:rPr>
        <w:t>ed</w:t>
      </w:r>
      <w:r w:rsidR="00A244AC" w:rsidRPr="00255386">
        <w:rPr>
          <w:rFonts w:eastAsiaTheme="minorEastAsia"/>
        </w:rPr>
        <w:t xml:space="preserve"> </w:t>
      </w:r>
      <w:r w:rsidRPr="00255386">
        <w:rPr>
          <w:rFonts w:eastAsiaTheme="minorEastAsia"/>
        </w:rPr>
        <w:t>the best performance in this task.</w:t>
      </w:r>
    </w:p>
    <w:p w14:paraId="325BFDE6" w14:textId="5C6EB1DD" w:rsidR="00DA724F" w:rsidRDefault="00DA724F" w:rsidP="00DA724F">
      <w:pPr>
        <w:pStyle w:val="af2"/>
        <w:keepNext/>
      </w:pPr>
      <w:bookmarkStart w:id="49" w:name="_Toc157447912"/>
      <w:r>
        <w:t>Table</w:t>
      </w:r>
      <w:r w:rsidR="007F566C">
        <w:rPr>
          <w:noProof/>
        </w:rPr>
        <w:t xml:space="preserve"> 3</w:t>
      </w:r>
      <w:r>
        <w:t xml:space="preserve">: All results from </w:t>
      </w:r>
      <w:r w:rsidR="00A244AC">
        <w:t xml:space="preserve">neatness </w:t>
      </w:r>
      <w:r>
        <w:t>classification</w:t>
      </w:r>
      <w:bookmarkEnd w:id="49"/>
    </w:p>
    <w:tbl>
      <w:tblPr>
        <w:tblStyle w:val="ab"/>
        <w:tblW w:w="0" w:type="auto"/>
        <w:tblLook w:val="04A0" w:firstRow="1" w:lastRow="0" w:firstColumn="1" w:lastColumn="0" w:noHBand="0" w:noVBand="1"/>
      </w:tblPr>
      <w:tblGrid>
        <w:gridCol w:w="1335"/>
        <w:gridCol w:w="1696"/>
        <w:gridCol w:w="1284"/>
        <w:gridCol w:w="1349"/>
        <w:gridCol w:w="1319"/>
        <w:gridCol w:w="1319"/>
      </w:tblGrid>
      <w:tr w:rsidR="00DA724F" w14:paraId="31DC4B5C" w14:textId="77777777" w:rsidTr="00DA724F">
        <w:tc>
          <w:tcPr>
            <w:tcW w:w="1343" w:type="dxa"/>
          </w:tcPr>
          <w:p w14:paraId="2874355A" w14:textId="57726007" w:rsidR="00DA724F" w:rsidRDefault="00DA724F" w:rsidP="00DA724F">
            <w:pPr>
              <w:spacing w:line="360" w:lineRule="auto"/>
              <w:jc w:val="center"/>
              <w:rPr>
                <w:rFonts w:eastAsiaTheme="minorEastAsia"/>
              </w:rPr>
            </w:pPr>
            <w:r>
              <w:rPr>
                <w:rFonts w:eastAsiaTheme="minorEastAsia" w:hint="eastAsia"/>
              </w:rPr>
              <w:t>M</w:t>
            </w:r>
            <w:r>
              <w:rPr>
                <w:rFonts w:eastAsiaTheme="minorEastAsia"/>
              </w:rPr>
              <w:t>odel</w:t>
            </w:r>
          </w:p>
        </w:tc>
        <w:tc>
          <w:tcPr>
            <w:tcW w:w="1643" w:type="dxa"/>
          </w:tcPr>
          <w:p w14:paraId="0D2F809C" w14:textId="303BD13D" w:rsidR="00DA724F" w:rsidRDefault="00DA724F" w:rsidP="00DA724F">
            <w:pPr>
              <w:spacing w:line="360" w:lineRule="auto"/>
              <w:jc w:val="center"/>
              <w:rPr>
                <w:rFonts w:eastAsiaTheme="minorEastAsia"/>
              </w:rPr>
            </w:pPr>
            <w:r>
              <w:rPr>
                <w:rFonts w:eastAsiaTheme="minorEastAsia" w:hint="eastAsia"/>
              </w:rPr>
              <w:t>B</w:t>
            </w:r>
            <w:r>
              <w:rPr>
                <w:rFonts w:eastAsiaTheme="minorEastAsia"/>
              </w:rPr>
              <w:t>alance</w:t>
            </w:r>
          </w:p>
        </w:tc>
        <w:tc>
          <w:tcPr>
            <w:tcW w:w="1301" w:type="dxa"/>
          </w:tcPr>
          <w:p w14:paraId="72659C03" w14:textId="126234FE" w:rsidR="00DA724F" w:rsidRDefault="00DA724F" w:rsidP="00DA724F">
            <w:pPr>
              <w:spacing w:line="360" w:lineRule="auto"/>
              <w:jc w:val="center"/>
              <w:rPr>
                <w:rFonts w:eastAsiaTheme="minorEastAsia"/>
              </w:rPr>
            </w:pPr>
            <w:r>
              <w:rPr>
                <w:rFonts w:eastAsiaTheme="minorEastAsia" w:hint="eastAsia"/>
              </w:rPr>
              <w:t>5</w:t>
            </w:r>
            <w:r>
              <w:rPr>
                <w:rFonts w:eastAsiaTheme="minorEastAsia"/>
              </w:rPr>
              <w:t>-fold</w:t>
            </w:r>
          </w:p>
        </w:tc>
        <w:tc>
          <w:tcPr>
            <w:tcW w:w="1355" w:type="dxa"/>
          </w:tcPr>
          <w:p w14:paraId="3F1F19E6" w14:textId="1B131BFF" w:rsidR="00DA724F" w:rsidRDefault="00DA724F" w:rsidP="00DA724F">
            <w:pPr>
              <w:spacing w:line="360" w:lineRule="auto"/>
              <w:jc w:val="center"/>
              <w:rPr>
                <w:rFonts w:eastAsiaTheme="minorEastAsia"/>
              </w:rPr>
            </w:pPr>
            <w:r>
              <w:rPr>
                <w:rFonts w:eastAsiaTheme="minorEastAsia" w:hint="eastAsia"/>
              </w:rPr>
              <w:t>P</w:t>
            </w:r>
            <w:r>
              <w:rPr>
                <w:rFonts w:eastAsiaTheme="minorEastAsia"/>
              </w:rPr>
              <w:t>recision</w:t>
            </w:r>
          </w:p>
        </w:tc>
        <w:tc>
          <w:tcPr>
            <w:tcW w:w="1330" w:type="dxa"/>
          </w:tcPr>
          <w:p w14:paraId="27315B4E" w14:textId="045EE6D8" w:rsidR="00DA724F" w:rsidRDefault="00DA724F" w:rsidP="00DA724F">
            <w:pPr>
              <w:spacing w:line="360" w:lineRule="auto"/>
              <w:jc w:val="center"/>
              <w:rPr>
                <w:rFonts w:eastAsiaTheme="minorEastAsia"/>
              </w:rPr>
            </w:pPr>
            <w:r>
              <w:rPr>
                <w:rFonts w:eastAsiaTheme="minorEastAsia" w:hint="eastAsia"/>
              </w:rPr>
              <w:t>R</w:t>
            </w:r>
            <w:r>
              <w:rPr>
                <w:rFonts w:eastAsiaTheme="minorEastAsia"/>
              </w:rPr>
              <w:t>ecall</w:t>
            </w:r>
          </w:p>
        </w:tc>
        <w:tc>
          <w:tcPr>
            <w:tcW w:w="1330" w:type="dxa"/>
          </w:tcPr>
          <w:p w14:paraId="2B889581" w14:textId="4BC13DF3" w:rsidR="00DA724F" w:rsidRDefault="00DA724F" w:rsidP="00DA724F">
            <w:pPr>
              <w:spacing w:line="360" w:lineRule="auto"/>
              <w:jc w:val="center"/>
              <w:rPr>
                <w:rFonts w:eastAsiaTheme="minorEastAsia"/>
              </w:rPr>
            </w:pPr>
            <w:r>
              <w:rPr>
                <w:rFonts w:eastAsiaTheme="minorEastAsia" w:hint="eastAsia"/>
              </w:rPr>
              <w:t>F</w:t>
            </w:r>
            <w:r>
              <w:rPr>
                <w:rFonts w:eastAsiaTheme="minorEastAsia"/>
              </w:rPr>
              <w:t>1-score</w:t>
            </w:r>
          </w:p>
        </w:tc>
      </w:tr>
      <w:tr w:rsidR="00DA724F" w14:paraId="20AEED01" w14:textId="77777777" w:rsidTr="00DA724F">
        <w:tc>
          <w:tcPr>
            <w:tcW w:w="1343" w:type="dxa"/>
          </w:tcPr>
          <w:p w14:paraId="6B43C590" w14:textId="32460948" w:rsidR="00DA724F" w:rsidRDefault="00DA724F" w:rsidP="00DA724F">
            <w:pPr>
              <w:spacing w:line="360" w:lineRule="auto"/>
              <w:jc w:val="center"/>
              <w:rPr>
                <w:rFonts w:eastAsiaTheme="minorEastAsia"/>
              </w:rPr>
            </w:pPr>
            <w:r>
              <w:rPr>
                <w:rFonts w:eastAsiaTheme="minorEastAsia" w:hint="eastAsia"/>
              </w:rPr>
              <w:t>S</w:t>
            </w:r>
            <w:r>
              <w:rPr>
                <w:rFonts w:eastAsiaTheme="minorEastAsia"/>
              </w:rPr>
              <w:t>VM</w:t>
            </w:r>
          </w:p>
        </w:tc>
        <w:tc>
          <w:tcPr>
            <w:tcW w:w="1643" w:type="dxa"/>
          </w:tcPr>
          <w:p w14:paraId="21FF078C" w14:textId="6EBA0068" w:rsidR="00DA724F" w:rsidRDefault="00DA724F" w:rsidP="00DA724F">
            <w:pPr>
              <w:spacing w:line="360" w:lineRule="auto"/>
              <w:jc w:val="center"/>
              <w:rPr>
                <w:rFonts w:eastAsiaTheme="minorEastAsia"/>
              </w:rPr>
            </w:pPr>
            <w:r>
              <w:rPr>
                <w:rFonts w:eastAsiaTheme="minorEastAsia" w:hint="eastAsia"/>
              </w:rPr>
              <w:t>X</w:t>
            </w:r>
          </w:p>
        </w:tc>
        <w:tc>
          <w:tcPr>
            <w:tcW w:w="1301" w:type="dxa"/>
          </w:tcPr>
          <w:p w14:paraId="4FD13E6E" w14:textId="59402394" w:rsidR="00DA724F" w:rsidRDefault="00DA724F" w:rsidP="00DA724F">
            <w:pPr>
              <w:spacing w:line="360" w:lineRule="auto"/>
              <w:jc w:val="center"/>
              <w:rPr>
                <w:rFonts w:eastAsiaTheme="minorEastAsia"/>
              </w:rPr>
            </w:pPr>
            <w:r>
              <w:rPr>
                <w:rFonts w:eastAsiaTheme="minorEastAsia" w:hint="eastAsia"/>
              </w:rPr>
              <w:t>V</w:t>
            </w:r>
          </w:p>
        </w:tc>
        <w:tc>
          <w:tcPr>
            <w:tcW w:w="1355" w:type="dxa"/>
          </w:tcPr>
          <w:p w14:paraId="2954E11F" w14:textId="08286E07" w:rsidR="00DA724F" w:rsidRDefault="00DA724F" w:rsidP="00DA724F">
            <w:pPr>
              <w:spacing w:line="360" w:lineRule="auto"/>
              <w:jc w:val="center"/>
              <w:rPr>
                <w:rFonts w:eastAsiaTheme="minorEastAsia"/>
              </w:rPr>
            </w:pPr>
            <w:r>
              <w:rPr>
                <w:rFonts w:eastAsiaTheme="minorEastAsia" w:hint="eastAsia"/>
              </w:rPr>
              <w:t>0</w:t>
            </w:r>
            <w:r>
              <w:rPr>
                <w:rFonts w:eastAsiaTheme="minorEastAsia"/>
              </w:rPr>
              <w:t>.6637</w:t>
            </w:r>
          </w:p>
        </w:tc>
        <w:tc>
          <w:tcPr>
            <w:tcW w:w="1330" w:type="dxa"/>
          </w:tcPr>
          <w:p w14:paraId="384D2FF7" w14:textId="55E9529A" w:rsidR="00DA724F" w:rsidRDefault="00DA724F" w:rsidP="00DA724F">
            <w:pPr>
              <w:spacing w:line="360" w:lineRule="auto"/>
              <w:jc w:val="center"/>
              <w:rPr>
                <w:rFonts w:eastAsiaTheme="minorEastAsia"/>
              </w:rPr>
            </w:pPr>
            <w:r>
              <w:rPr>
                <w:rFonts w:eastAsiaTheme="minorEastAsia" w:hint="eastAsia"/>
              </w:rPr>
              <w:t>0</w:t>
            </w:r>
            <w:r>
              <w:rPr>
                <w:rFonts w:eastAsiaTheme="minorEastAsia"/>
              </w:rPr>
              <w:t>.6948</w:t>
            </w:r>
          </w:p>
        </w:tc>
        <w:tc>
          <w:tcPr>
            <w:tcW w:w="1330" w:type="dxa"/>
          </w:tcPr>
          <w:p w14:paraId="0435D812" w14:textId="542B5E4F" w:rsidR="00DA724F" w:rsidRDefault="00DA724F" w:rsidP="00DA724F">
            <w:pPr>
              <w:spacing w:line="360" w:lineRule="auto"/>
              <w:jc w:val="center"/>
              <w:rPr>
                <w:rFonts w:eastAsiaTheme="minorEastAsia"/>
              </w:rPr>
            </w:pPr>
            <w:r>
              <w:rPr>
                <w:rFonts w:eastAsiaTheme="minorEastAsia" w:hint="eastAsia"/>
              </w:rPr>
              <w:t>0</w:t>
            </w:r>
            <w:r>
              <w:rPr>
                <w:rFonts w:eastAsiaTheme="minorEastAsia"/>
              </w:rPr>
              <w:t>.6787</w:t>
            </w:r>
          </w:p>
        </w:tc>
      </w:tr>
      <w:tr w:rsidR="00DA724F" w14:paraId="52F7E000" w14:textId="77777777" w:rsidTr="00DA724F">
        <w:tc>
          <w:tcPr>
            <w:tcW w:w="1343" w:type="dxa"/>
          </w:tcPr>
          <w:p w14:paraId="71C6F742" w14:textId="1B66CE24" w:rsidR="00DA724F" w:rsidRDefault="00DA724F" w:rsidP="00DA724F">
            <w:pPr>
              <w:spacing w:line="360" w:lineRule="auto"/>
              <w:jc w:val="center"/>
              <w:rPr>
                <w:rFonts w:eastAsiaTheme="minorEastAsia"/>
              </w:rPr>
            </w:pPr>
            <w:r>
              <w:rPr>
                <w:rFonts w:eastAsiaTheme="minorEastAsia" w:hint="eastAsia"/>
              </w:rPr>
              <w:t>S</w:t>
            </w:r>
            <w:r>
              <w:rPr>
                <w:rFonts w:eastAsiaTheme="minorEastAsia"/>
              </w:rPr>
              <w:t>VM</w:t>
            </w:r>
          </w:p>
        </w:tc>
        <w:tc>
          <w:tcPr>
            <w:tcW w:w="1643" w:type="dxa"/>
          </w:tcPr>
          <w:p w14:paraId="79088C25" w14:textId="0C790872" w:rsidR="00DA724F" w:rsidRDefault="00E638CE" w:rsidP="00DA724F">
            <w:pPr>
              <w:spacing w:line="360" w:lineRule="auto"/>
              <w:jc w:val="center"/>
              <w:rPr>
                <w:rFonts w:eastAsiaTheme="minorEastAsia"/>
              </w:rPr>
            </w:pPr>
            <w:proofErr w:type="spellStart"/>
            <w:r>
              <w:rPr>
                <w:rFonts w:eastAsiaTheme="minorEastAsia"/>
              </w:rPr>
              <w:t>U</w:t>
            </w:r>
            <w:r w:rsidR="00DA724F">
              <w:rPr>
                <w:rFonts w:eastAsiaTheme="minorEastAsia"/>
              </w:rPr>
              <w:t>ndersampling</w:t>
            </w:r>
            <w:proofErr w:type="spellEnd"/>
          </w:p>
        </w:tc>
        <w:tc>
          <w:tcPr>
            <w:tcW w:w="1301" w:type="dxa"/>
          </w:tcPr>
          <w:p w14:paraId="57F55A4E" w14:textId="0CA1C3EE" w:rsidR="00DA724F" w:rsidRDefault="00DA724F" w:rsidP="00DA724F">
            <w:pPr>
              <w:spacing w:line="360" w:lineRule="auto"/>
              <w:jc w:val="center"/>
              <w:rPr>
                <w:rFonts w:eastAsiaTheme="minorEastAsia"/>
              </w:rPr>
            </w:pPr>
            <w:r>
              <w:rPr>
                <w:rFonts w:eastAsiaTheme="minorEastAsia" w:hint="eastAsia"/>
              </w:rPr>
              <w:t>V</w:t>
            </w:r>
          </w:p>
        </w:tc>
        <w:tc>
          <w:tcPr>
            <w:tcW w:w="1355" w:type="dxa"/>
          </w:tcPr>
          <w:p w14:paraId="7A964DB4" w14:textId="258A98AF" w:rsidR="00DA724F" w:rsidRDefault="00DA724F" w:rsidP="00DA724F">
            <w:pPr>
              <w:spacing w:line="360" w:lineRule="auto"/>
              <w:jc w:val="center"/>
              <w:rPr>
                <w:rFonts w:eastAsiaTheme="minorEastAsia"/>
              </w:rPr>
            </w:pPr>
            <w:r>
              <w:rPr>
                <w:rFonts w:eastAsiaTheme="minorEastAsia" w:hint="eastAsia"/>
              </w:rPr>
              <w:t>0</w:t>
            </w:r>
            <w:r>
              <w:rPr>
                <w:rFonts w:eastAsiaTheme="minorEastAsia"/>
              </w:rPr>
              <w:t>.4795</w:t>
            </w:r>
          </w:p>
        </w:tc>
        <w:tc>
          <w:tcPr>
            <w:tcW w:w="1330" w:type="dxa"/>
          </w:tcPr>
          <w:p w14:paraId="732FFDC1" w14:textId="0F3AD411" w:rsidR="00DA724F" w:rsidRDefault="00DA724F" w:rsidP="00DA724F">
            <w:pPr>
              <w:spacing w:line="360" w:lineRule="auto"/>
              <w:jc w:val="center"/>
              <w:rPr>
                <w:rFonts w:eastAsiaTheme="minorEastAsia"/>
              </w:rPr>
            </w:pPr>
            <w:r>
              <w:rPr>
                <w:rFonts w:eastAsiaTheme="minorEastAsia" w:hint="eastAsia"/>
              </w:rPr>
              <w:t>0</w:t>
            </w:r>
            <w:r>
              <w:rPr>
                <w:rFonts w:eastAsiaTheme="minorEastAsia"/>
              </w:rPr>
              <w:t>.8291</w:t>
            </w:r>
          </w:p>
        </w:tc>
        <w:tc>
          <w:tcPr>
            <w:tcW w:w="1330" w:type="dxa"/>
          </w:tcPr>
          <w:p w14:paraId="1326CFA0" w14:textId="41F5B7E1" w:rsidR="00DA724F" w:rsidRDefault="00DA724F" w:rsidP="00DA724F">
            <w:pPr>
              <w:spacing w:line="360" w:lineRule="auto"/>
              <w:jc w:val="center"/>
              <w:rPr>
                <w:rFonts w:eastAsiaTheme="minorEastAsia"/>
              </w:rPr>
            </w:pPr>
            <w:r>
              <w:rPr>
                <w:rFonts w:eastAsiaTheme="minorEastAsia" w:hint="eastAsia"/>
              </w:rPr>
              <w:t>0</w:t>
            </w:r>
            <w:r>
              <w:rPr>
                <w:rFonts w:eastAsiaTheme="minorEastAsia"/>
              </w:rPr>
              <w:t>.6075</w:t>
            </w:r>
          </w:p>
        </w:tc>
      </w:tr>
      <w:tr w:rsidR="00DA724F" w14:paraId="4517B8A7" w14:textId="77777777" w:rsidTr="00DA724F">
        <w:tc>
          <w:tcPr>
            <w:tcW w:w="1343" w:type="dxa"/>
          </w:tcPr>
          <w:p w14:paraId="0A5946A8" w14:textId="1723F9A4" w:rsidR="00DA724F" w:rsidRDefault="00DA724F" w:rsidP="00DA724F">
            <w:pPr>
              <w:spacing w:line="360" w:lineRule="auto"/>
              <w:jc w:val="center"/>
              <w:rPr>
                <w:rFonts w:eastAsiaTheme="minorEastAsia"/>
              </w:rPr>
            </w:pPr>
            <w:r>
              <w:rPr>
                <w:rFonts w:eastAsiaTheme="minorEastAsia" w:hint="eastAsia"/>
              </w:rPr>
              <w:t>S</w:t>
            </w:r>
            <w:r>
              <w:rPr>
                <w:rFonts w:eastAsiaTheme="minorEastAsia"/>
              </w:rPr>
              <w:t>VM</w:t>
            </w:r>
          </w:p>
        </w:tc>
        <w:tc>
          <w:tcPr>
            <w:tcW w:w="1643" w:type="dxa"/>
          </w:tcPr>
          <w:p w14:paraId="1DF848AA" w14:textId="7FF5FD1B" w:rsidR="00DA724F" w:rsidRDefault="00E638CE" w:rsidP="00DA724F">
            <w:pPr>
              <w:spacing w:line="360" w:lineRule="auto"/>
              <w:jc w:val="center"/>
              <w:rPr>
                <w:rFonts w:eastAsiaTheme="minorEastAsia"/>
              </w:rPr>
            </w:pPr>
            <w:r>
              <w:rPr>
                <w:rFonts w:eastAsiaTheme="minorEastAsia"/>
              </w:rPr>
              <w:t>O</w:t>
            </w:r>
            <w:r w:rsidR="00DA724F">
              <w:rPr>
                <w:rFonts w:eastAsiaTheme="minorEastAsia"/>
              </w:rPr>
              <w:t>versampling</w:t>
            </w:r>
          </w:p>
        </w:tc>
        <w:tc>
          <w:tcPr>
            <w:tcW w:w="1301" w:type="dxa"/>
          </w:tcPr>
          <w:p w14:paraId="59086CFC" w14:textId="34E628CD" w:rsidR="00DA724F" w:rsidRDefault="00DA724F" w:rsidP="00DA724F">
            <w:pPr>
              <w:spacing w:line="360" w:lineRule="auto"/>
              <w:jc w:val="center"/>
              <w:rPr>
                <w:rFonts w:eastAsiaTheme="minorEastAsia"/>
              </w:rPr>
            </w:pPr>
            <w:r>
              <w:rPr>
                <w:rFonts w:eastAsiaTheme="minorEastAsia" w:hint="eastAsia"/>
              </w:rPr>
              <w:t>V</w:t>
            </w:r>
          </w:p>
        </w:tc>
        <w:tc>
          <w:tcPr>
            <w:tcW w:w="1355" w:type="dxa"/>
          </w:tcPr>
          <w:p w14:paraId="3349E779" w14:textId="7814CA22" w:rsidR="00DA724F" w:rsidRDefault="00DA724F" w:rsidP="00DA724F">
            <w:pPr>
              <w:spacing w:line="360" w:lineRule="auto"/>
              <w:jc w:val="center"/>
              <w:rPr>
                <w:rFonts w:eastAsiaTheme="minorEastAsia"/>
              </w:rPr>
            </w:pPr>
            <w:r>
              <w:rPr>
                <w:rFonts w:eastAsiaTheme="minorEastAsia" w:hint="eastAsia"/>
              </w:rPr>
              <w:t>0</w:t>
            </w:r>
            <w:r>
              <w:rPr>
                <w:rFonts w:eastAsiaTheme="minorEastAsia"/>
              </w:rPr>
              <w:t>.6624</w:t>
            </w:r>
          </w:p>
        </w:tc>
        <w:tc>
          <w:tcPr>
            <w:tcW w:w="1330" w:type="dxa"/>
          </w:tcPr>
          <w:p w14:paraId="3541E453" w14:textId="23A23E27" w:rsidR="00DA724F" w:rsidRDefault="00DA724F" w:rsidP="00DA724F">
            <w:pPr>
              <w:spacing w:line="360" w:lineRule="auto"/>
              <w:jc w:val="center"/>
              <w:rPr>
                <w:rFonts w:eastAsiaTheme="minorEastAsia"/>
              </w:rPr>
            </w:pPr>
            <w:r>
              <w:rPr>
                <w:rFonts w:eastAsiaTheme="minorEastAsia" w:hint="eastAsia"/>
              </w:rPr>
              <w:t>0</w:t>
            </w:r>
            <w:r>
              <w:rPr>
                <w:rFonts w:eastAsiaTheme="minorEastAsia"/>
              </w:rPr>
              <w:t>.6955</w:t>
            </w:r>
          </w:p>
        </w:tc>
        <w:tc>
          <w:tcPr>
            <w:tcW w:w="1330" w:type="dxa"/>
          </w:tcPr>
          <w:p w14:paraId="3BE1160D" w14:textId="71E6C497" w:rsidR="00DA724F" w:rsidRDefault="00DA724F" w:rsidP="00DA724F">
            <w:pPr>
              <w:spacing w:line="360" w:lineRule="auto"/>
              <w:jc w:val="center"/>
              <w:rPr>
                <w:rFonts w:eastAsiaTheme="minorEastAsia"/>
              </w:rPr>
            </w:pPr>
            <w:r>
              <w:rPr>
                <w:rFonts w:eastAsiaTheme="minorEastAsia" w:hint="eastAsia"/>
              </w:rPr>
              <w:t>0</w:t>
            </w:r>
            <w:r>
              <w:rPr>
                <w:rFonts w:eastAsiaTheme="minorEastAsia"/>
              </w:rPr>
              <w:t>.6782</w:t>
            </w:r>
          </w:p>
        </w:tc>
      </w:tr>
      <w:tr w:rsidR="00DA724F" w14:paraId="20C3CAC0" w14:textId="77777777" w:rsidTr="00DA724F">
        <w:tc>
          <w:tcPr>
            <w:tcW w:w="1343" w:type="dxa"/>
          </w:tcPr>
          <w:p w14:paraId="3A13C6E5" w14:textId="0250EA17" w:rsidR="00DA724F" w:rsidRDefault="00DA724F" w:rsidP="00DA724F">
            <w:pPr>
              <w:spacing w:line="360" w:lineRule="auto"/>
              <w:jc w:val="center"/>
              <w:rPr>
                <w:rFonts w:eastAsiaTheme="minorEastAsia"/>
              </w:rPr>
            </w:pPr>
            <w:r>
              <w:rPr>
                <w:rFonts w:eastAsiaTheme="minorEastAsia" w:hint="eastAsia"/>
              </w:rPr>
              <w:t>D</w:t>
            </w:r>
            <w:r>
              <w:rPr>
                <w:rFonts w:eastAsiaTheme="minorEastAsia"/>
              </w:rPr>
              <w:t>T</w:t>
            </w:r>
          </w:p>
        </w:tc>
        <w:tc>
          <w:tcPr>
            <w:tcW w:w="1643" w:type="dxa"/>
          </w:tcPr>
          <w:p w14:paraId="23C20C12" w14:textId="70AE89B1" w:rsidR="00DA724F" w:rsidRDefault="00DA724F" w:rsidP="00DA724F">
            <w:pPr>
              <w:spacing w:line="360" w:lineRule="auto"/>
              <w:jc w:val="center"/>
              <w:rPr>
                <w:rFonts w:eastAsiaTheme="minorEastAsia"/>
              </w:rPr>
            </w:pPr>
            <w:r>
              <w:rPr>
                <w:rFonts w:eastAsiaTheme="minorEastAsia" w:hint="eastAsia"/>
              </w:rPr>
              <w:t>X</w:t>
            </w:r>
          </w:p>
        </w:tc>
        <w:tc>
          <w:tcPr>
            <w:tcW w:w="1301" w:type="dxa"/>
          </w:tcPr>
          <w:p w14:paraId="6655CFF3" w14:textId="7CB801CF" w:rsidR="00DA724F" w:rsidRDefault="00DA724F" w:rsidP="00DA724F">
            <w:pPr>
              <w:spacing w:line="360" w:lineRule="auto"/>
              <w:jc w:val="center"/>
              <w:rPr>
                <w:rFonts w:eastAsiaTheme="minorEastAsia"/>
              </w:rPr>
            </w:pPr>
            <w:r>
              <w:rPr>
                <w:rFonts w:eastAsiaTheme="minorEastAsia" w:hint="eastAsia"/>
              </w:rPr>
              <w:t>V</w:t>
            </w:r>
          </w:p>
        </w:tc>
        <w:tc>
          <w:tcPr>
            <w:tcW w:w="1355" w:type="dxa"/>
          </w:tcPr>
          <w:p w14:paraId="05178D13" w14:textId="3B72B048" w:rsidR="00DA724F" w:rsidRDefault="00DA724F" w:rsidP="00DA724F">
            <w:pPr>
              <w:spacing w:line="360" w:lineRule="auto"/>
              <w:jc w:val="center"/>
              <w:rPr>
                <w:rFonts w:eastAsiaTheme="minorEastAsia"/>
              </w:rPr>
            </w:pPr>
            <w:r>
              <w:rPr>
                <w:rFonts w:eastAsiaTheme="minorEastAsia" w:hint="eastAsia"/>
              </w:rPr>
              <w:t>0</w:t>
            </w:r>
            <w:r>
              <w:rPr>
                <w:rFonts w:eastAsiaTheme="minorEastAsia"/>
              </w:rPr>
              <w:t>.6927</w:t>
            </w:r>
          </w:p>
        </w:tc>
        <w:tc>
          <w:tcPr>
            <w:tcW w:w="1330" w:type="dxa"/>
          </w:tcPr>
          <w:p w14:paraId="738BC5AD" w14:textId="582E61CE" w:rsidR="00DA724F" w:rsidRDefault="00DA724F" w:rsidP="00DA724F">
            <w:pPr>
              <w:spacing w:line="360" w:lineRule="auto"/>
              <w:jc w:val="center"/>
              <w:rPr>
                <w:rFonts w:eastAsiaTheme="minorEastAsia"/>
              </w:rPr>
            </w:pPr>
            <w:r>
              <w:rPr>
                <w:rFonts w:eastAsiaTheme="minorEastAsia" w:hint="eastAsia"/>
              </w:rPr>
              <w:t>0</w:t>
            </w:r>
            <w:r>
              <w:rPr>
                <w:rFonts w:eastAsiaTheme="minorEastAsia"/>
              </w:rPr>
              <w:t>.7448</w:t>
            </w:r>
          </w:p>
        </w:tc>
        <w:tc>
          <w:tcPr>
            <w:tcW w:w="1330" w:type="dxa"/>
          </w:tcPr>
          <w:p w14:paraId="542B6B64" w14:textId="7DD0554A" w:rsidR="00DA724F" w:rsidRDefault="00DA724F" w:rsidP="00DA724F">
            <w:pPr>
              <w:spacing w:line="360" w:lineRule="auto"/>
              <w:jc w:val="center"/>
              <w:rPr>
                <w:rFonts w:eastAsiaTheme="minorEastAsia"/>
              </w:rPr>
            </w:pPr>
            <w:r>
              <w:rPr>
                <w:rFonts w:eastAsiaTheme="minorEastAsia" w:hint="eastAsia"/>
              </w:rPr>
              <w:t>0</w:t>
            </w:r>
            <w:r>
              <w:rPr>
                <w:rFonts w:eastAsiaTheme="minorEastAsia"/>
              </w:rPr>
              <w:t>.7174</w:t>
            </w:r>
          </w:p>
        </w:tc>
      </w:tr>
      <w:tr w:rsidR="00DA724F" w14:paraId="474F42D4" w14:textId="77777777" w:rsidTr="00DA724F">
        <w:tc>
          <w:tcPr>
            <w:tcW w:w="1343" w:type="dxa"/>
          </w:tcPr>
          <w:p w14:paraId="1245DF0D" w14:textId="76B88BBE" w:rsidR="00DA724F" w:rsidRDefault="00DA724F" w:rsidP="00DA724F">
            <w:pPr>
              <w:spacing w:line="360" w:lineRule="auto"/>
              <w:jc w:val="center"/>
              <w:rPr>
                <w:rFonts w:eastAsiaTheme="minorEastAsia"/>
              </w:rPr>
            </w:pPr>
            <w:r>
              <w:rPr>
                <w:rFonts w:eastAsiaTheme="minorEastAsia" w:hint="eastAsia"/>
              </w:rPr>
              <w:t>D</w:t>
            </w:r>
            <w:r>
              <w:rPr>
                <w:rFonts w:eastAsiaTheme="minorEastAsia"/>
              </w:rPr>
              <w:t>T</w:t>
            </w:r>
          </w:p>
        </w:tc>
        <w:tc>
          <w:tcPr>
            <w:tcW w:w="1643" w:type="dxa"/>
          </w:tcPr>
          <w:p w14:paraId="1D8AAB26" w14:textId="5021182F" w:rsidR="00DA724F" w:rsidRDefault="00E638CE" w:rsidP="00DA724F">
            <w:pPr>
              <w:spacing w:line="360" w:lineRule="auto"/>
              <w:jc w:val="center"/>
              <w:rPr>
                <w:rFonts w:eastAsiaTheme="minorEastAsia"/>
              </w:rPr>
            </w:pPr>
            <w:proofErr w:type="spellStart"/>
            <w:r>
              <w:rPr>
                <w:rFonts w:eastAsiaTheme="minorEastAsia"/>
              </w:rPr>
              <w:t>U</w:t>
            </w:r>
            <w:r w:rsidR="00DA724F">
              <w:rPr>
                <w:rFonts w:eastAsiaTheme="minorEastAsia"/>
              </w:rPr>
              <w:t>ndersampling</w:t>
            </w:r>
            <w:proofErr w:type="spellEnd"/>
          </w:p>
        </w:tc>
        <w:tc>
          <w:tcPr>
            <w:tcW w:w="1301" w:type="dxa"/>
          </w:tcPr>
          <w:p w14:paraId="6BD497D6" w14:textId="3A2A4B06" w:rsidR="00DA724F" w:rsidRDefault="00DA724F" w:rsidP="00DA724F">
            <w:pPr>
              <w:spacing w:line="360" w:lineRule="auto"/>
              <w:jc w:val="center"/>
              <w:rPr>
                <w:rFonts w:eastAsiaTheme="minorEastAsia"/>
              </w:rPr>
            </w:pPr>
            <w:r>
              <w:rPr>
                <w:rFonts w:eastAsiaTheme="minorEastAsia" w:hint="eastAsia"/>
              </w:rPr>
              <w:t>V</w:t>
            </w:r>
          </w:p>
        </w:tc>
        <w:tc>
          <w:tcPr>
            <w:tcW w:w="1355" w:type="dxa"/>
          </w:tcPr>
          <w:p w14:paraId="55D1CE13" w14:textId="5276553F" w:rsidR="00DA724F" w:rsidRDefault="00DA724F" w:rsidP="00DA724F">
            <w:pPr>
              <w:spacing w:line="360" w:lineRule="auto"/>
              <w:jc w:val="center"/>
              <w:rPr>
                <w:rFonts w:eastAsiaTheme="minorEastAsia"/>
              </w:rPr>
            </w:pPr>
            <w:r>
              <w:rPr>
                <w:rFonts w:eastAsiaTheme="minorEastAsia" w:hint="eastAsia"/>
              </w:rPr>
              <w:t>0</w:t>
            </w:r>
            <w:r>
              <w:rPr>
                <w:rFonts w:eastAsiaTheme="minorEastAsia"/>
              </w:rPr>
              <w:t>.4744</w:t>
            </w:r>
          </w:p>
        </w:tc>
        <w:tc>
          <w:tcPr>
            <w:tcW w:w="1330" w:type="dxa"/>
          </w:tcPr>
          <w:p w14:paraId="6CDB86F1" w14:textId="0B08B65B" w:rsidR="00DA724F" w:rsidRDefault="00DA724F" w:rsidP="00DA724F">
            <w:pPr>
              <w:spacing w:line="360" w:lineRule="auto"/>
              <w:jc w:val="center"/>
              <w:rPr>
                <w:rFonts w:eastAsiaTheme="minorEastAsia"/>
              </w:rPr>
            </w:pPr>
            <w:r>
              <w:rPr>
                <w:rFonts w:eastAsiaTheme="minorEastAsia" w:hint="eastAsia"/>
              </w:rPr>
              <w:t>0</w:t>
            </w:r>
            <w:r>
              <w:rPr>
                <w:rFonts w:eastAsiaTheme="minorEastAsia"/>
              </w:rPr>
              <w:t>.8337</w:t>
            </w:r>
          </w:p>
        </w:tc>
        <w:tc>
          <w:tcPr>
            <w:tcW w:w="1330" w:type="dxa"/>
          </w:tcPr>
          <w:p w14:paraId="3CD4B5CD" w14:textId="00055632" w:rsidR="00DA724F" w:rsidRDefault="00DA724F" w:rsidP="00DA724F">
            <w:pPr>
              <w:spacing w:line="360" w:lineRule="auto"/>
              <w:jc w:val="center"/>
              <w:rPr>
                <w:rFonts w:eastAsiaTheme="minorEastAsia"/>
              </w:rPr>
            </w:pPr>
            <w:r>
              <w:rPr>
                <w:rFonts w:eastAsiaTheme="minorEastAsia" w:hint="eastAsia"/>
              </w:rPr>
              <w:t>0</w:t>
            </w:r>
            <w:r>
              <w:rPr>
                <w:rFonts w:eastAsiaTheme="minorEastAsia"/>
              </w:rPr>
              <w:t>.6046</w:t>
            </w:r>
          </w:p>
        </w:tc>
      </w:tr>
      <w:tr w:rsidR="00DA724F" w14:paraId="24AF17E3" w14:textId="77777777" w:rsidTr="00DA724F">
        <w:tc>
          <w:tcPr>
            <w:tcW w:w="1343" w:type="dxa"/>
          </w:tcPr>
          <w:p w14:paraId="46C39230" w14:textId="4CFF4B0A" w:rsidR="00DA724F" w:rsidRDefault="00DA724F" w:rsidP="00DA724F">
            <w:pPr>
              <w:spacing w:line="360" w:lineRule="auto"/>
              <w:jc w:val="center"/>
              <w:rPr>
                <w:rFonts w:eastAsiaTheme="minorEastAsia"/>
              </w:rPr>
            </w:pPr>
            <w:r>
              <w:rPr>
                <w:rFonts w:eastAsiaTheme="minorEastAsia" w:hint="eastAsia"/>
              </w:rPr>
              <w:t>D</w:t>
            </w:r>
            <w:r>
              <w:rPr>
                <w:rFonts w:eastAsiaTheme="minorEastAsia"/>
              </w:rPr>
              <w:t>T</w:t>
            </w:r>
          </w:p>
        </w:tc>
        <w:tc>
          <w:tcPr>
            <w:tcW w:w="1643" w:type="dxa"/>
          </w:tcPr>
          <w:p w14:paraId="57CC06BD" w14:textId="244941F4" w:rsidR="00DA724F" w:rsidRDefault="00E638CE" w:rsidP="00DA724F">
            <w:pPr>
              <w:spacing w:line="360" w:lineRule="auto"/>
              <w:jc w:val="center"/>
              <w:rPr>
                <w:rFonts w:eastAsiaTheme="minorEastAsia"/>
              </w:rPr>
            </w:pPr>
            <w:r>
              <w:rPr>
                <w:rFonts w:eastAsiaTheme="minorEastAsia"/>
              </w:rPr>
              <w:t>O</w:t>
            </w:r>
            <w:r w:rsidR="00DA724F">
              <w:rPr>
                <w:rFonts w:eastAsiaTheme="minorEastAsia"/>
              </w:rPr>
              <w:t>versampling</w:t>
            </w:r>
          </w:p>
        </w:tc>
        <w:tc>
          <w:tcPr>
            <w:tcW w:w="1301" w:type="dxa"/>
          </w:tcPr>
          <w:p w14:paraId="492B6F8E" w14:textId="038D0385" w:rsidR="00DA724F" w:rsidRDefault="00DA724F" w:rsidP="00DA724F">
            <w:pPr>
              <w:spacing w:line="360" w:lineRule="auto"/>
              <w:jc w:val="center"/>
              <w:rPr>
                <w:rFonts w:eastAsiaTheme="minorEastAsia"/>
              </w:rPr>
            </w:pPr>
            <w:r>
              <w:rPr>
                <w:rFonts w:eastAsiaTheme="minorEastAsia" w:hint="eastAsia"/>
              </w:rPr>
              <w:t>V</w:t>
            </w:r>
          </w:p>
        </w:tc>
        <w:tc>
          <w:tcPr>
            <w:tcW w:w="1355" w:type="dxa"/>
          </w:tcPr>
          <w:p w14:paraId="22636DD5" w14:textId="187A704B" w:rsidR="00DA724F" w:rsidRDefault="00DA724F" w:rsidP="00DA724F">
            <w:pPr>
              <w:spacing w:line="360" w:lineRule="auto"/>
              <w:jc w:val="center"/>
              <w:rPr>
                <w:rFonts w:eastAsiaTheme="minorEastAsia"/>
              </w:rPr>
            </w:pPr>
            <w:r>
              <w:rPr>
                <w:rFonts w:eastAsiaTheme="minorEastAsia" w:hint="eastAsia"/>
              </w:rPr>
              <w:t>0</w:t>
            </w:r>
            <w:r>
              <w:rPr>
                <w:rFonts w:eastAsiaTheme="minorEastAsia"/>
              </w:rPr>
              <w:t>.7378</w:t>
            </w:r>
          </w:p>
        </w:tc>
        <w:tc>
          <w:tcPr>
            <w:tcW w:w="1330" w:type="dxa"/>
          </w:tcPr>
          <w:p w14:paraId="5B7956A6" w14:textId="415D2AA2" w:rsidR="00DA724F" w:rsidRDefault="00DA724F" w:rsidP="00DA724F">
            <w:pPr>
              <w:spacing w:line="360" w:lineRule="auto"/>
              <w:jc w:val="center"/>
              <w:rPr>
                <w:rFonts w:eastAsiaTheme="minorEastAsia"/>
              </w:rPr>
            </w:pPr>
            <w:r>
              <w:rPr>
                <w:rFonts w:eastAsiaTheme="minorEastAsia" w:hint="eastAsia"/>
              </w:rPr>
              <w:t>0</w:t>
            </w:r>
            <w:r>
              <w:rPr>
                <w:rFonts w:eastAsiaTheme="minorEastAsia"/>
              </w:rPr>
              <w:t>.7314</w:t>
            </w:r>
          </w:p>
        </w:tc>
        <w:tc>
          <w:tcPr>
            <w:tcW w:w="1330" w:type="dxa"/>
          </w:tcPr>
          <w:p w14:paraId="58FE0914" w14:textId="32C6667D" w:rsidR="00DA724F" w:rsidRDefault="00DA724F" w:rsidP="00DA724F">
            <w:pPr>
              <w:spacing w:line="360" w:lineRule="auto"/>
              <w:jc w:val="center"/>
              <w:rPr>
                <w:rFonts w:eastAsiaTheme="minorEastAsia"/>
              </w:rPr>
            </w:pPr>
            <w:r>
              <w:rPr>
                <w:rFonts w:eastAsiaTheme="minorEastAsia" w:hint="eastAsia"/>
              </w:rPr>
              <w:t>0</w:t>
            </w:r>
            <w:r>
              <w:rPr>
                <w:rFonts w:eastAsiaTheme="minorEastAsia"/>
              </w:rPr>
              <w:t>.7346</w:t>
            </w:r>
          </w:p>
        </w:tc>
      </w:tr>
      <w:tr w:rsidR="00DA724F" w14:paraId="7E4498BD" w14:textId="77777777" w:rsidTr="00DA724F">
        <w:tc>
          <w:tcPr>
            <w:tcW w:w="1343" w:type="dxa"/>
          </w:tcPr>
          <w:p w14:paraId="6C342E36" w14:textId="46163F58" w:rsidR="00DA724F" w:rsidRDefault="00DA724F" w:rsidP="00DA724F">
            <w:pPr>
              <w:spacing w:line="360" w:lineRule="auto"/>
              <w:jc w:val="center"/>
              <w:rPr>
                <w:rFonts w:eastAsiaTheme="minorEastAsia"/>
              </w:rPr>
            </w:pPr>
            <w:r>
              <w:rPr>
                <w:rFonts w:eastAsiaTheme="minorEastAsia" w:hint="eastAsia"/>
              </w:rPr>
              <w:t>K</w:t>
            </w:r>
            <w:r>
              <w:rPr>
                <w:rFonts w:eastAsiaTheme="minorEastAsia"/>
              </w:rPr>
              <w:t>NN</w:t>
            </w:r>
          </w:p>
        </w:tc>
        <w:tc>
          <w:tcPr>
            <w:tcW w:w="1643" w:type="dxa"/>
          </w:tcPr>
          <w:p w14:paraId="28DDCA26" w14:textId="72E54B80" w:rsidR="00DA724F" w:rsidRDefault="00DA724F" w:rsidP="00DA724F">
            <w:pPr>
              <w:spacing w:line="360" w:lineRule="auto"/>
              <w:jc w:val="center"/>
              <w:rPr>
                <w:rFonts w:eastAsiaTheme="minorEastAsia"/>
              </w:rPr>
            </w:pPr>
            <w:r>
              <w:rPr>
                <w:rFonts w:eastAsiaTheme="minorEastAsia" w:hint="eastAsia"/>
              </w:rPr>
              <w:t>X</w:t>
            </w:r>
          </w:p>
        </w:tc>
        <w:tc>
          <w:tcPr>
            <w:tcW w:w="1301" w:type="dxa"/>
          </w:tcPr>
          <w:p w14:paraId="5FA0E972" w14:textId="53CCACBA" w:rsidR="00DA724F" w:rsidRDefault="00DA724F" w:rsidP="00DA724F">
            <w:pPr>
              <w:spacing w:line="360" w:lineRule="auto"/>
              <w:jc w:val="center"/>
              <w:rPr>
                <w:rFonts w:eastAsiaTheme="minorEastAsia"/>
              </w:rPr>
            </w:pPr>
            <w:r>
              <w:rPr>
                <w:rFonts w:eastAsiaTheme="minorEastAsia" w:hint="eastAsia"/>
              </w:rPr>
              <w:t>V</w:t>
            </w:r>
          </w:p>
        </w:tc>
        <w:tc>
          <w:tcPr>
            <w:tcW w:w="1355" w:type="dxa"/>
          </w:tcPr>
          <w:p w14:paraId="3B28ABDB" w14:textId="7461C390" w:rsidR="00DA724F" w:rsidRDefault="00DA724F" w:rsidP="00DA724F">
            <w:pPr>
              <w:spacing w:line="360" w:lineRule="auto"/>
              <w:jc w:val="center"/>
              <w:rPr>
                <w:rFonts w:eastAsiaTheme="minorEastAsia"/>
              </w:rPr>
            </w:pPr>
            <w:r>
              <w:rPr>
                <w:rFonts w:eastAsiaTheme="minorEastAsia" w:hint="eastAsia"/>
              </w:rPr>
              <w:t>0</w:t>
            </w:r>
            <w:r>
              <w:rPr>
                <w:rFonts w:eastAsiaTheme="minorEastAsia"/>
              </w:rPr>
              <w:t>.6138</w:t>
            </w:r>
          </w:p>
        </w:tc>
        <w:tc>
          <w:tcPr>
            <w:tcW w:w="1330" w:type="dxa"/>
          </w:tcPr>
          <w:p w14:paraId="2255CA8D" w14:textId="7D8550F7" w:rsidR="00DA724F" w:rsidRDefault="00DA724F" w:rsidP="00DA724F">
            <w:pPr>
              <w:spacing w:line="360" w:lineRule="auto"/>
              <w:jc w:val="center"/>
              <w:rPr>
                <w:rFonts w:eastAsiaTheme="minorEastAsia"/>
              </w:rPr>
            </w:pPr>
            <w:r>
              <w:rPr>
                <w:rFonts w:eastAsiaTheme="minorEastAsia" w:hint="eastAsia"/>
              </w:rPr>
              <w:t>0</w:t>
            </w:r>
            <w:r>
              <w:rPr>
                <w:rFonts w:eastAsiaTheme="minorEastAsia"/>
              </w:rPr>
              <w:t>.7683</w:t>
            </w:r>
          </w:p>
        </w:tc>
        <w:tc>
          <w:tcPr>
            <w:tcW w:w="1330" w:type="dxa"/>
          </w:tcPr>
          <w:p w14:paraId="50483C78" w14:textId="68EE7A90" w:rsidR="00DA724F" w:rsidRDefault="00DA724F" w:rsidP="00DA724F">
            <w:pPr>
              <w:spacing w:line="360" w:lineRule="auto"/>
              <w:jc w:val="center"/>
              <w:rPr>
                <w:rFonts w:eastAsiaTheme="minorEastAsia"/>
              </w:rPr>
            </w:pPr>
            <w:r>
              <w:rPr>
                <w:rFonts w:eastAsiaTheme="minorEastAsia" w:hint="eastAsia"/>
              </w:rPr>
              <w:t>0</w:t>
            </w:r>
            <w:r>
              <w:rPr>
                <w:rFonts w:eastAsiaTheme="minorEastAsia"/>
              </w:rPr>
              <w:t>.6823</w:t>
            </w:r>
          </w:p>
        </w:tc>
      </w:tr>
      <w:tr w:rsidR="00DA724F" w14:paraId="6F94D73E" w14:textId="77777777" w:rsidTr="00DA724F">
        <w:tc>
          <w:tcPr>
            <w:tcW w:w="1343" w:type="dxa"/>
          </w:tcPr>
          <w:p w14:paraId="28A48000" w14:textId="2C375308" w:rsidR="00DA724F" w:rsidRDefault="00DA724F" w:rsidP="00DA724F">
            <w:pPr>
              <w:spacing w:line="360" w:lineRule="auto"/>
              <w:jc w:val="center"/>
              <w:rPr>
                <w:rFonts w:eastAsiaTheme="minorEastAsia"/>
              </w:rPr>
            </w:pPr>
            <w:r>
              <w:rPr>
                <w:rFonts w:eastAsiaTheme="minorEastAsia" w:hint="eastAsia"/>
              </w:rPr>
              <w:t>K</w:t>
            </w:r>
            <w:r>
              <w:rPr>
                <w:rFonts w:eastAsiaTheme="minorEastAsia"/>
              </w:rPr>
              <w:t>NN</w:t>
            </w:r>
          </w:p>
        </w:tc>
        <w:tc>
          <w:tcPr>
            <w:tcW w:w="1643" w:type="dxa"/>
          </w:tcPr>
          <w:p w14:paraId="49CF44DC" w14:textId="5D876DF5" w:rsidR="00DA724F" w:rsidRDefault="00E638CE" w:rsidP="00DA724F">
            <w:pPr>
              <w:spacing w:line="360" w:lineRule="auto"/>
              <w:jc w:val="center"/>
              <w:rPr>
                <w:rFonts w:eastAsiaTheme="minorEastAsia"/>
              </w:rPr>
            </w:pPr>
            <w:proofErr w:type="spellStart"/>
            <w:r>
              <w:rPr>
                <w:rFonts w:eastAsiaTheme="minorEastAsia"/>
              </w:rPr>
              <w:t>U</w:t>
            </w:r>
            <w:r w:rsidR="00DA724F">
              <w:rPr>
                <w:rFonts w:eastAsiaTheme="minorEastAsia"/>
              </w:rPr>
              <w:t>ndersampling</w:t>
            </w:r>
            <w:proofErr w:type="spellEnd"/>
          </w:p>
        </w:tc>
        <w:tc>
          <w:tcPr>
            <w:tcW w:w="1301" w:type="dxa"/>
          </w:tcPr>
          <w:p w14:paraId="2F9182FD" w14:textId="6E0B4A3D" w:rsidR="00DA724F" w:rsidRDefault="00DA724F" w:rsidP="00DA724F">
            <w:pPr>
              <w:spacing w:line="360" w:lineRule="auto"/>
              <w:jc w:val="center"/>
              <w:rPr>
                <w:rFonts w:eastAsiaTheme="minorEastAsia"/>
              </w:rPr>
            </w:pPr>
            <w:r>
              <w:rPr>
                <w:rFonts w:eastAsiaTheme="minorEastAsia" w:hint="eastAsia"/>
              </w:rPr>
              <w:t>V</w:t>
            </w:r>
          </w:p>
        </w:tc>
        <w:tc>
          <w:tcPr>
            <w:tcW w:w="1355" w:type="dxa"/>
          </w:tcPr>
          <w:p w14:paraId="7C5B004B" w14:textId="121D4DFC" w:rsidR="00DA724F" w:rsidRDefault="00DA724F" w:rsidP="00DA724F">
            <w:pPr>
              <w:spacing w:line="360" w:lineRule="auto"/>
              <w:jc w:val="center"/>
              <w:rPr>
                <w:rFonts w:eastAsiaTheme="minorEastAsia"/>
              </w:rPr>
            </w:pPr>
            <w:r>
              <w:rPr>
                <w:rFonts w:eastAsiaTheme="minorEastAsia" w:hint="eastAsia"/>
              </w:rPr>
              <w:t>0</w:t>
            </w:r>
            <w:r>
              <w:rPr>
                <w:rFonts w:eastAsiaTheme="minorEastAsia"/>
              </w:rPr>
              <w:t>.3212</w:t>
            </w:r>
          </w:p>
        </w:tc>
        <w:tc>
          <w:tcPr>
            <w:tcW w:w="1330" w:type="dxa"/>
          </w:tcPr>
          <w:p w14:paraId="4A273C06" w14:textId="540E94D3" w:rsidR="00DA724F" w:rsidRDefault="00DA724F" w:rsidP="00DA724F">
            <w:pPr>
              <w:spacing w:line="360" w:lineRule="auto"/>
              <w:jc w:val="center"/>
              <w:rPr>
                <w:rFonts w:eastAsiaTheme="minorEastAsia"/>
              </w:rPr>
            </w:pPr>
            <w:r>
              <w:rPr>
                <w:rFonts w:eastAsiaTheme="minorEastAsia" w:hint="eastAsia"/>
              </w:rPr>
              <w:t>0</w:t>
            </w:r>
            <w:r>
              <w:rPr>
                <w:rFonts w:eastAsiaTheme="minorEastAsia"/>
              </w:rPr>
              <w:t>.8847</w:t>
            </w:r>
          </w:p>
        </w:tc>
        <w:tc>
          <w:tcPr>
            <w:tcW w:w="1330" w:type="dxa"/>
          </w:tcPr>
          <w:p w14:paraId="5E3698E8" w14:textId="0C0DFE93" w:rsidR="00DA724F" w:rsidRDefault="00DA724F" w:rsidP="00DA724F">
            <w:pPr>
              <w:spacing w:line="360" w:lineRule="auto"/>
              <w:jc w:val="center"/>
              <w:rPr>
                <w:rFonts w:eastAsiaTheme="minorEastAsia"/>
              </w:rPr>
            </w:pPr>
            <w:r>
              <w:rPr>
                <w:rFonts w:eastAsiaTheme="minorEastAsia" w:hint="eastAsia"/>
              </w:rPr>
              <w:t>0</w:t>
            </w:r>
            <w:r>
              <w:rPr>
                <w:rFonts w:eastAsiaTheme="minorEastAsia"/>
              </w:rPr>
              <w:t>.4710</w:t>
            </w:r>
          </w:p>
        </w:tc>
      </w:tr>
      <w:tr w:rsidR="00DA724F" w14:paraId="12511D98" w14:textId="77777777" w:rsidTr="00DA724F">
        <w:tc>
          <w:tcPr>
            <w:tcW w:w="1343" w:type="dxa"/>
          </w:tcPr>
          <w:p w14:paraId="3C1252FF" w14:textId="5D4462E9" w:rsidR="00DA724F" w:rsidRDefault="00DA724F" w:rsidP="00DA724F">
            <w:pPr>
              <w:spacing w:line="360" w:lineRule="auto"/>
              <w:jc w:val="center"/>
              <w:rPr>
                <w:rFonts w:eastAsiaTheme="minorEastAsia"/>
              </w:rPr>
            </w:pPr>
            <w:r>
              <w:rPr>
                <w:rFonts w:eastAsiaTheme="minorEastAsia" w:hint="eastAsia"/>
              </w:rPr>
              <w:t>K</w:t>
            </w:r>
            <w:r>
              <w:rPr>
                <w:rFonts w:eastAsiaTheme="minorEastAsia"/>
              </w:rPr>
              <w:t>NN</w:t>
            </w:r>
          </w:p>
        </w:tc>
        <w:tc>
          <w:tcPr>
            <w:tcW w:w="1643" w:type="dxa"/>
          </w:tcPr>
          <w:p w14:paraId="2606C2A7" w14:textId="17252095" w:rsidR="00DA724F" w:rsidRDefault="00E638CE" w:rsidP="00DA724F">
            <w:pPr>
              <w:spacing w:line="360" w:lineRule="auto"/>
              <w:jc w:val="center"/>
              <w:rPr>
                <w:rFonts w:eastAsiaTheme="minorEastAsia"/>
              </w:rPr>
            </w:pPr>
            <w:r>
              <w:rPr>
                <w:rFonts w:eastAsiaTheme="minorEastAsia"/>
              </w:rPr>
              <w:t>O</w:t>
            </w:r>
            <w:r w:rsidR="00DA724F">
              <w:rPr>
                <w:rFonts w:eastAsiaTheme="minorEastAsia"/>
              </w:rPr>
              <w:t>versampling</w:t>
            </w:r>
          </w:p>
        </w:tc>
        <w:tc>
          <w:tcPr>
            <w:tcW w:w="1301" w:type="dxa"/>
          </w:tcPr>
          <w:p w14:paraId="6C66351E" w14:textId="422BEADD" w:rsidR="00DA724F" w:rsidRDefault="00DA724F" w:rsidP="00DA724F">
            <w:pPr>
              <w:spacing w:line="360" w:lineRule="auto"/>
              <w:jc w:val="center"/>
              <w:rPr>
                <w:rFonts w:eastAsiaTheme="minorEastAsia"/>
              </w:rPr>
            </w:pPr>
            <w:r>
              <w:rPr>
                <w:rFonts w:eastAsiaTheme="minorEastAsia" w:hint="eastAsia"/>
              </w:rPr>
              <w:t>V</w:t>
            </w:r>
          </w:p>
        </w:tc>
        <w:tc>
          <w:tcPr>
            <w:tcW w:w="1355" w:type="dxa"/>
          </w:tcPr>
          <w:p w14:paraId="28109F6F" w14:textId="6688B50D" w:rsidR="00DA724F" w:rsidRDefault="00DA724F" w:rsidP="00DA724F">
            <w:pPr>
              <w:spacing w:line="360" w:lineRule="auto"/>
              <w:jc w:val="center"/>
              <w:rPr>
                <w:rFonts w:eastAsiaTheme="minorEastAsia"/>
              </w:rPr>
            </w:pPr>
            <w:r>
              <w:rPr>
                <w:rFonts w:eastAsiaTheme="minorEastAsia" w:hint="eastAsia"/>
              </w:rPr>
              <w:t>0</w:t>
            </w:r>
            <w:r>
              <w:rPr>
                <w:rFonts w:eastAsiaTheme="minorEastAsia"/>
              </w:rPr>
              <w:t>.3574</w:t>
            </w:r>
          </w:p>
        </w:tc>
        <w:tc>
          <w:tcPr>
            <w:tcW w:w="1330" w:type="dxa"/>
          </w:tcPr>
          <w:p w14:paraId="20C12F95" w14:textId="114AAAAB" w:rsidR="00DA724F" w:rsidRDefault="00DA724F" w:rsidP="00DA724F">
            <w:pPr>
              <w:spacing w:line="360" w:lineRule="auto"/>
              <w:jc w:val="center"/>
              <w:rPr>
                <w:rFonts w:eastAsiaTheme="minorEastAsia"/>
              </w:rPr>
            </w:pPr>
            <w:r>
              <w:rPr>
                <w:rFonts w:eastAsiaTheme="minorEastAsia" w:hint="eastAsia"/>
              </w:rPr>
              <w:t>0</w:t>
            </w:r>
            <w:r>
              <w:rPr>
                <w:rFonts w:eastAsiaTheme="minorEastAsia"/>
              </w:rPr>
              <w:t>.8621</w:t>
            </w:r>
          </w:p>
        </w:tc>
        <w:tc>
          <w:tcPr>
            <w:tcW w:w="1330" w:type="dxa"/>
          </w:tcPr>
          <w:p w14:paraId="2E4B1AD5" w14:textId="22152625" w:rsidR="00DA724F" w:rsidRDefault="00DA724F" w:rsidP="00DA724F">
            <w:pPr>
              <w:spacing w:line="360" w:lineRule="auto"/>
              <w:jc w:val="center"/>
              <w:rPr>
                <w:rFonts w:eastAsiaTheme="minorEastAsia"/>
              </w:rPr>
            </w:pPr>
            <w:r>
              <w:rPr>
                <w:rFonts w:eastAsiaTheme="minorEastAsia" w:hint="eastAsia"/>
              </w:rPr>
              <w:t>0</w:t>
            </w:r>
            <w:r>
              <w:rPr>
                <w:rFonts w:eastAsiaTheme="minorEastAsia"/>
              </w:rPr>
              <w:t>.5050</w:t>
            </w:r>
          </w:p>
        </w:tc>
      </w:tr>
      <w:tr w:rsidR="00DA724F" w14:paraId="37B2F960" w14:textId="77777777" w:rsidTr="00DA724F">
        <w:tc>
          <w:tcPr>
            <w:tcW w:w="1343" w:type="dxa"/>
          </w:tcPr>
          <w:p w14:paraId="4CE91D3F" w14:textId="691DC9C6" w:rsidR="00DA724F" w:rsidRDefault="00DA724F" w:rsidP="00DA724F">
            <w:pPr>
              <w:spacing w:line="360" w:lineRule="auto"/>
              <w:jc w:val="center"/>
              <w:rPr>
                <w:rFonts w:eastAsiaTheme="minorEastAsia"/>
              </w:rPr>
            </w:pPr>
            <w:r>
              <w:rPr>
                <w:rFonts w:eastAsiaTheme="minorEastAsia" w:hint="eastAsia"/>
              </w:rPr>
              <w:t>L</w:t>
            </w:r>
            <w:r>
              <w:rPr>
                <w:rFonts w:eastAsiaTheme="minorEastAsia"/>
              </w:rPr>
              <w:t>R</w:t>
            </w:r>
          </w:p>
        </w:tc>
        <w:tc>
          <w:tcPr>
            <w:tcW w:w="1643" w:type="dxa"/>
          </w:tcPr>
          <w:p w14:paraId="2613C93D" w14:textId="618E659C" w:rsidR="00DA724F" w:rsidRDefault="00DA724F" w:rsidP="00DA724F">
            <w:pPr>
              <w:spacing w:line="360" w:lineRule="auto"/>
              <w:jc w:val="center"/>
              <w:rPr>
                <w:rFonts w:eastAsiaTheme="minorEastAsia"/>
              </w:rPr>
            </w:pPr>
            <w:r>
              <w:rPr>
                <w:rFonts w:eastAsiaTheme="minorEastAsia" w:hint="eastAsia"/>
              </w:rPr>
              <w:t>X</w:t>
            </w:r>
          </w:p>
        </w:tc>
        <w:tc>
          <w:tcPr>
            <w:tcW w:w="1301" w:type="dxa"/>
          </w:tcPr>
          <w:p w14:paraId="601BEA59" w14:textId="29DDFEEC" w:rsidR="00DA724F" w:rsidRDefault="00DA724F" w:rsidP="00DA724F">
            <w:pPr>
              <w:spacing w:line="360" w:lineRule="auto"/>
              <w:jc w:val="center"/>
              <w:rPr>
                <w:rFonts w:eastAsiaTheme="minorEastAsia"/>
              </w:rPr>
            </w:pPr>
            <w:r>
              <w:rPr>
                <w:rFonts w:eastAsiaTheme="minorEastAsia" w:hint="eastAsia"/>
              </w:rPr>
              <w:t>V</w:t>
            </w:r>
          </w:p>
        </w:tc>
        <w:tc>
          <w:tcPr>
            <w:tcW w:w="1355" w:type="dxa"/>
          </w:tcPr>
          <w:p w14:paraId="29FA3339" w14:textId="115FA0BE" w:rsidR="00DA724F" w:rsidRDefault="00DA724F" w:rsidP="00DA724F">
            <w:pPr>
              <w:spacing w:line="360" w:lineRule="auto"/>
              <w:jc w:val="center"/>
              <w:rPr>
                <w:rFonts w:eastAsiaTheme="minorEastAsia"/>
              </w:rPr>
            </w:pPr>
            <w:r>
              <w:rPr>
                <w:rFonts w:eastAsiaTheme="minorEastAsia" w:hint="eastAsia"/>
              </w:rPr>
              <w:t>0</w:t>
            </w:r>
            <w:r>
              <w:rPr>
                <w:rFonts w:eastAsiaTheme="minorEastAsia"/>
              </w:rPr>
              <w:t>.8438</w:t>
            </w:r>
          </w:p>
        </w:tc>
        <w:tc>
          <w:tcPr>
            <w:tcW w:w="1330" w:type="dxa"/>
          </w:tcPr>
          <w:p w14:paraId="7E8BD1D8" w14:textId="2A4FA3B2" w:rsidR="00DA724F" w:rsidRDefault="00DA724F" w:rsidP="00DA724F">
            <w:pPr>
              <w:spacing w:line="360" w:lineRule="auto"/>
              <w:jc w:val="center"/>
              <w:rPr>
                <w:rFonts w:eastAsiaTheme="minorEastAsia"/>
              </w:rPr>
            </w:pPr>
            <w:r>
              <w:rPr>
                <w:rFonts w:eastAsiaTheme="minorEastAsia" w:hint="eastAsia"/>
              </w:rPr>
              <w:t>0</w:t>
            </w:r>
            <w:r>
              <w:rPr>
                <w:rFonts w:eastAsiaTheme="minorEastAsia"/>
              </w:rPr>
              <w:t>.6714</w:t>
            </w:r>
          </w:p>
        </w:tc>
        <w:tc>
          <w:tcPr>
            <w:tcW w:w="1330" w:type="dxa"/>
          </w:tcPr>
          <w:p w14:paraId="54FE37E4" w14:textId="0BF4CB9E" w:rsidR="00DA724F" w:rsidRDefault="00DA724F" w:rsidP="00DA724F">
            <w:pPr>
              <w:spacing w:line="360" w:lineRule="auto"/>
              <w:jc w:val="center"/>
              <w:rPr>
                <w:rFonts w:eastAsiaTheme="minorEastAsia"/>
              </w:rPr>
            </w:pPr>
            <w:r>
              <w:rPr>
                <w:rFonts w:eastAsiaTheme="minorEastAsia" w:hint="eastAsia"/>
              </w:rPr>
              <w:t>0</w:t>
            </w:r>
            <w:r>
              <w:rPr>
                <w:rFonts w:eastAsiaTheme="minorEastAsia"/>
              </w:rPr>
              <w:t>.7476</w:t>
            </w:r>
          </w:p>
        </w:tc>
      </w:tr>
      <w:tr w:rsidR="00DA724F" w14:paraId="2E2697C9" w14:textId="77777777" w:rsidTr="00DA724F">
        <w:tc>
          <w:tcPr>
            <w:tcW w:w="1343" w:type="dxa"/>
          </w:tcPr>
          <w:p w14:paraId="68159FA7" w14:textId="48D45A33" w:rsidR="00DA724F" w:rsidRDefault="00DA724F" w:rsidP="00DA724F">
            <w:pPr>
              <w:spacing w:line="360" w:lineRule="auto"/>
              <w:jc w:val="center"/>
              <w:rPr>
                <w:rFonts w:eastAsiaTheme="minorEastAsia"/>
              </w:rPr>
            </w:pPr>
            <w:r>
              <w:rPr>
                <w:rFonts w:eastAsiaTheme="minorEastAsia" w:hint="eastAsia"/>
              </w:rPr>
              <w:t>L</w:t>
            </w:r>
            <w:r>
              <w:rPr>
                <w:rFonts w:eastAsiaTheme="minorEastAsia"/>
              </w:rPr>
              <w:t>R</w:t>
            </w:r>
          </w:p>
        </w:tc>
        <w:tc>
          <w:tcPr>
            <w:tcW w:w="1643" w:type="dxa"/>
          </w:tcPr>
          <w:p w14:paraId="209ACA52" w14:textId="1E269D10" w:rsidR="00DA724F" w:rsidRDefault="00E638CE" w:rsidP="00DA724F">
            <w:pPr>
              <w:spacing w:line="360" w:lineRule="auto"/>
              <w:jc w:val="center"/>
              <w:rPr>
                <w:rFonts w:eastAsiaTheme="minorEastAsia"/>
              </w:rPr>
            </w:pPr>
            <w:proofErr w:type="spellStart"/>
            <w:r>
              <w:rPr>
                <w:rFonts w:eastAsiaTheme="minorEastAsia"/>
              </w:rPr>
              <w:t>U</w:t>
            </w:r>
            <w:r w:rsidR="00DA724F">
              <w:rPr>
                <w:rFonts w:eastAsiaTheme="minorEastAsia"/>
              </w:rPr>
              <w:t>ndersampling</w:t>
            </w:r>
            <w:proofErr w:type="spellEnd"/>
          </w:p>
        </w:tc>
        <w:tc>
          <w:tcPr>
            <w:tcW w:w="1301" w:type="dxa"/>
          </w:tcPr>
          <w:p w14:paraId="6D5080E8" w14:textId="44896705" w:rsidR="00DA724F" w:rsidRDefault="00DA724F" w:rsidP="00DA724F">
            <w:pPr>
              <w:spacing w:line="360" w:lineRule="auto"/>
              <w:jc w:val="center"/>
              <w:rPr>
                <w:rFonts w:eastAsiaTheme="minorEastAsia"/>
              </w:rPr>
            </w:pPr>
            <w:r>
              <w:rPr>
                <w:rFonts w:eastAsiaTheme="minorEastAsia" w:hint="eastAsia"/>
              </w:rPr>
              <w:t>V</w:t>
            </w:r>
          </w:p>
        </w:tc>
        <w:tc>
          <w:tcPr>
            <w:tcW w:w="1355" w:type="dxa"/>
          </w:tcPr>
          <w:p w14:paraId="446E2B4F" w14:textId="6E98DBB0" w:rsidR="00DA724F" w:rsidRDefault="00DA724F" w:rsidP="00DA724F">
            <w:pPr>
              <w:spacing w:line="360" w:lineRule="auto"/>
              <w:jc w:val="center"/>
              <w:rPr>
                <w:rFonts w:eastAsiaTheme="minorEastAsia"/>
              </w:rPr>
            </w:pPr>
            <w:r>
              <w:rPr>
                <w:rFonts w:eastAsiaTheme="minorEastAsia" w:hint="eastAsia"/>
              </w:rPr>
              <w:t>0</w:t>
            </w:r>
            <w:r>
              <w:rPr>
                <w:rFonts w:eastAsiaTheme="minorEastAsia"/>
              </w:rPr>
              <w:t>.5333</w:t>
            </w:r>
          </w:p>
        </w:tc>
        <w:tc>
          <w:tcPr>
            <w:tcW w:w="1330" w:type="dxa"/>
          </w:tcPr>
          <w:p w14:paraId="5180463F" w14:textId="5EEE4872" w:rsidR="00DA724F" w:rsidRDefault="00DA724F" w:rsidP="00DA724F">
            <w:pPr>
              <w:spacing w:line="360" w:lineRule="auto"/>
              <w:jc w:val="center"/>
              <w:rPr>
                <w:rFonts w:eastAsiaTheme="minorEastAsia"/>
              </w:rPr>
            </w:pPr>
            <w:r>
              <w:rPr>
                <w:rFonts w:eastAsiaTheme="minorEastAsia" w:hint="eastAsia"/>
              </w:rPr>
              <w:t>0</w:t>
            </w:r>
            <w:r>
              <w:rPr>
                <w:rFonts w:eastAsiaTheme="minorEastAsia"/>
              </w:rPr>
              <w:t>.8153</w:t>
            </w:r>
          </w:p>
        </w:tc>
        <w:tc>
          <w:tcPr>
            <w:tcW w:w="1330" w:type="dxa"/>
          </w:tcPr>
          <w:p w14:paraId="4113C2D7" w14:textId="002A1D10" w:rsidR="00DA724F" w:rsidRDefault="00DA724F" w:rsidP="00DA724F">
            <w:pPr>
              <w:spacing w:line="360" w:lineRule="auto"/>
              <w:jc w:val="center"/>
              <w:rPr>
                <w:rFonts w:eastAsiaTheme="minorEastAsia"/>
              </w:rPr>
            </w:pPr>
            <w:r>
              <w:rPr>
                <w:rFonts w:eastAsiaTheme="minorEastAsia" w:hint="eastAsia"/>
              </w:rPr>
              <w:t>0</w:t>
            </w:r>
            <w:r>
              <w:rPr>
                <w:rFonts w:eastAsiaTheme="minorEastAsia"/>
              </w:rPr>
              <w:t>.6447</w:t>
            </w:r>
          </w:p>
        </w:tc>
      </w:tr>
      <w:tr w:rsidR="00DA724F" w14:paraId="16F6101C" w14:textId="77777777" w:rsidTr="00DA724F">
        <w:tc>
          <w:tcPr>
            <w:tcW w:w="1343" w:type="dxa"/>
          </w:tcPr>
          <w:p w14:paraId="1999C028" w14:textId="189E0A1D" w:rsidR="00DA724F" w:rsidRDefault="00DA724F" w:rsidP="00DA724F">
            <w:pPr>
              <w:spacing w:line="360" w:lineRule="auto"/>
              <w:jc w:val="center"/>
              <w:rPr>
                <w:rFonts w:eastAsiaTheme="minorEastAsia"/>
              </w:rPr>
            </w:pPr>
            <w:r>
              <w:rPr>
                <w:rFonts w:eastAsiaTheme="minorEastAsia" w:hint="eastAsia"/>
              </w:rPr>
              <w:t>L</w:t>
            </w:r>
            <w:r>
              <w:rPr>
                <w:rFonts w:eastAsiaTheme="minorEastAsia"/>
              </w:rPr>
              <w:t>R</w:t>
            </w:r>
          </w:p>
        </w:tc>
        <w:tc>
          <w:tcPr>
            <w:tcW w:w="1643" w:type="dxa"/>
          </w:tcPr>
          <w:p w14:paraId="3A6D729B" w14:textId="7EBAE018" w:rsidR="00DA724F" w:rsidRDefault="00E638CE" w:rsidP="00DA724F">
            <w:pPr>
              <w:spacing w:line="360" w:lineRule="auto"/>
              <w:jc w:val="center"/>
              <w:rPr>
                <w:rFonts w:eastAsiaTheme="minorEastAsia"/>
              </w:rPr>
            </w:pPr>
            <w:r>
              <w:rPr>
                <w:rFonts w:eastAsiaTheme="minorEastAsia"/>
              </w:rPr>
              <w:t>O</w:t>
            </w:r>
            <w:r w:rsidR="00DA724F">
              <w:rPr>
                <w:rFonts w:eastAsiaTheme="minorEastAsia"/>
              </w:rPr>
              <w:t>versampling</w:t>
            </w:r>
          </w:p>
        </w:tc>
        <w:tc>
          <w:tcPr>
            <w:tcW w:w="1301" w:type="dxa"/>
          </w:tcPr>
          <w:p w14:paraId="13D2875E" w14:textId="66420900" w:rsidR="00DA724F" w:rsidRDefault="00DA724F" w:rsidP="00DA724F">
            <w:pPr>
              <w:spacing w:line="360" w:lineRule="auto"/>
              <w:jc w:val="center"/>
              <w:rPr>
                <w:rFonts w:eastAsiaTheme="minorEastAsia"/>
              </w:rPr>
            </w:pPr>
            <w:r>
              <w:rPr>
                <w:rFonts w:eastAsiaTheme="minorEastAsia" w:hint="eastAsia"/>
              </w:rPr>
              <w:t>V</w:t>
            </w:r>
          </w:p>
        </w:tc>
        <w:tc>
          <w:tcPr>
            <w:tcW w:w="1355" w:type="dxa"/>
          </w:tcPr>
          <w:p w14:paraId="0E9FD993" w14:textId="35CD1A9C" w:rsidR="00DA724F" w:rsidRDefault="00DA724F" w:rsidP="00DA724F">
            <w:pPr>
              <w:spacing w:line="360" w:lineRule="auto"/>
              <w:jc w:val="center"/>
              <w:rPr>
                <w:rFonts w:eastAsiaTheme="minorEastAsia"/>
              </w:rPr>
            </w:pPr>
            <w:r>
              <w:rPr>
                <w:rFonts w:eastAsiaTheme="minorEastAsia" w:hint="eastAsia"/>
              </w:rPr>
              <w:t>0</w:t>
            </w:r>
            <w:r>
              <w:rPr>
                <w:rFonts w:eastAsiaTheme="minorEastAsia"/>
              </w:rPr>
              <w:t>.6425</w:t>
            </w:r>
          </w:p>
        </w:tc>
        <w:tc>
          <w:tcPr>
            <w:tcW w:w="1330" w:type="dxa"/>
          </w:tcPr>
          <w:p w14:paraId="256A8743" w14:textId="06AFEF98" w:rsidR="00DA724F" w:rsidRDefault="00DA724F" w:rsidP="00DA724F">
            <w:pPr>
              <w:spacing w:line="360" w:lineRule="auto"/>
              <w:jc w:val="center"/>
              <w:rPr>
                <w:rFonts w:eastAsiaTheme="minorEastAsia"/>
              </w:rPr>
            </w:pPr>
            <w:r>
              <w:rPr>
                <w:rFonts w:eastAsiaTheme="minorEastAsia" w:hint="eastAsia"/>
              </w:rPr>
              <w:t>0</w:t>
            </w:r>
            <w:r>
              <w:rPr>
                <w:rFonts w:eastAsiaTheme="minorEastAsia"/>
              </w:rPr>
              <w:t>.7689</w:t>
            </w:r>
          </w:p>
        </w:tc>
        <w:tc>
          <w:tcPr>
            <w:tcW w:w="1330" w:type="dxa"/>
          </w:tcPr>
          <w:p w14:paraId="02D3EB49" w14:textId="218B9E1C" w:rsidR="00DA724F" w:rsidRDefault="00DA724F" w:rsidP="00DA724F">
            <w:pPr>
              <w:spacing w:line="360" w:lineRule="auto"/>
              <w:jc w:val="center"/>
              <w:rPr>
                <w:rFonts w:eastAsiaTheme="minorEastAsia"/>
              </w:rPr>
            </w:pPr>
            <w:r>
              <w:rPr>
                <w:rFonts w:eastAsiaTheme="minorEastAsia" w:hint="eastAsia"/>
              </w:rPr>
              <w:t>0</w:t>
            </w:r>
            <w:r>
              <w:rPr>
                <w:rFonts w:eastAsiaTheme="minorEastAsia"/>
              </w:rPr>
              <w:t>.6998</w:t>
            </w:r>
          </w:p>
        </w:tc>
      </w:tr>
      <w:tr w:rsidR="00DA724F" w14:paraId="26856684" w14:textId="77777777" w:rsidTr="00DA724F">
        <w:tc>
          <w:tcPr>
            <w:tcW w:w="1343" w:type="dxa"/>
          </w:tcPr>
          <w:p w14:paraId="78D4CBAD" w14:textId="4D2A3E88" w:rsidR="00DA724F" w:rsidRDefault="00DA724F" w:rsidP="00DA724F">
            <w:pPr>
              <w:spacing w:line="360" w:lineRule="auto"/>
              <w:jc w:val="center"/>
              <w:rPr>
                <w:rFonts w:eastAsiaTheme="minorEastAsia"/>
              </w:rPr>
            </w:pPr>
            <w:r>
              <w:rPr>
                <w:rFonts w:eastAsiaTheme="minorEastAsia" w:hint="eastAsia"/>
              </w:rPr>
              <w:t>R</w:t>
            </w:r>
            <w:r>
              <w:rPr>
                <w:rFonts w:eastAsiaTheme="minorEastAsia"/>
              </w:rPr>
              <w:t>esNet-18</w:t>
            </w:r>
          </w:p>
        </w:tc>
        <w:tc>
          <w:tcPr>
            <w:tcW w:w="1643" w:type="dxa"/>
          </w:tcPr>
          <w:p w14:paraId="1696A3F6" w14:textId="2EDCF21B" w:rsidR="00DA724F" w:rsidRDefault="00DA724F" w:rsidP="00DA724F">
            <w:pPr>
              <w:spacing w:line="360" w:lineRule="auto"/>
              <w:jc w:val="center"/>
              <w:rPr>
                <w:rFonts w:eastAsiaTheme="minorEastAsia"/>
              </w:rPr>
            </w:pPr>
            <w:r>
              <w:rPr>
                <w:rFonts w:eastAsiaTheme="minorEastAsia" w:hint="eastAsia"/>
              </w:rPr>
              <w:t>X</w:t>
            </w:r>
          </w:p>
        </w:tc>
        <w:tc>
          <w:tcPr>
            <w:tcW w:w="1301" w:type="dxa"/>
          </w:tcPr>
          <w:p w14:paraId="2C1CCE70" w14:textId="0E602B35" w:rsidR="00DA724F" w:rsidRDefault="00DA724F" w:rsidP="00DA724F">
            <w:pPr>
              <w:spacing w:line="360" w:lineRule="auto"/>
              <w:jc w:val="center"/>
              <w:rPr>
                <w:rFonts w:eastAsiaTheme="minorEastAsia"/>
              </w:rPr>
            </w:pPr>
            <w:r>
              <w:rPr>
                <w:rFonts w:eastAsiaTheme="minorEastAsia" w:hint="eastAsia"/>
              </w:rPr>
              <w:t>V</w:t>
            </w:r>
          </w:p>
        </w:tc>
        <w:tc>
          <w:tcPr>
            <w:tcW w:w="1355" w:type="dxa"/>
          </w:tcPr>
          <w:p w14:paraId="68286FC2" w14:textId="184A4A8A" w:rsidR="00DA724F" w:rsidRDefault="00DA724F" w:rsidP="00DA724F">
            <w:pPr>
              <w:spacing w:line="360" w:lineRule="auto"/>
              <w:jc w:val="center"/>
              <w:rPr>
                <w:rFonts w:eastAsiaTheme="minorEastAsia"/>
              </w:rPr>
            </w:pPr>
            <w:r>
              <w:rPr>
                <w:rFonts w:eastAsiaTheme="minorEastAsia" w:hint="eastAsia"/>
              </w:rPr>
              <w:t>0</w:t>
            </w:r>
            <w:r>
              <w:rPr>
                <w:rFonts w:eastAsiaTheme="minorEastAsia"/>
              </w:rPr>
              <w:t>.8544</w:t>
            </w:r>
          </w:p>
        </w:tc>
        <w:tc>
          <w:tcPr>
            <w:tcW w:w="1330" w:type="dxa"/>
          </w:tcPr>
          <w:p w14:paraId="725453D8" w14:textId="7CDA3558" w:rsidR="00DA724F" w:rsidRDefault="00DA724F" w:rsidP="00DA724F">
            <w:pPr>
              <w:spacing w:line="360" w:lineRule="auto"/>
              <w:jc w:val="center"/>
              <w:rPr>
                <w:rFonts w:eastAsiaTheme="minorEastAsia"/>
              </w:rPr>
            </w:pPr>
            <w:r>
              <w:rPr>
                <w:rFonts w:eastAsiaTheme="minorEastAsia" w:hint="eastAsia"/>
              </w:rPr>
              <w:t>0</w:t>
            </w:r>
            <w:r>
              <w:rPr>
                <w:rFonts w:eastAsiaTheme="minorEastAsia"/>
              </w:rPr>
              <w:t>.7309</w:t>
            </w:r>
          </w:p>
        </w:tc>
        <w:tc>
          <w:tcPr>
            <w:tcW w:w="1330" w:type="dxa"/>
          </w:tcPr>
          <w:p w14:paraId="282174AA" w14:textId="269EC4D8" w:rsidR="00DA724F" w:rsidRDefault="00DA724F" w:rsidP="00DA724F">
            <w:pPr>
              <w:spacing w:line="360" w:lineRule="auto"/>
              <w:jc w:val="center"/>
              <w:rPr>
                <w:rFonts w:eastAsiaTheme="minorEastAsia"/>
              </w:rPr>
            </w:pPr>
            <w:r>
              <w:rPr>
                <w:rFonts w:eastAsiaTheme="minorEastAsia" w:hint="eastAsia"/>
              </w:rPr>
              <w:t>0</w:t>
            </w:r>
            <w:r>
              <w:rPr>
                <w:rFonts w:eastAsiaTheme="minorEastAsia"/>
              </w:rPr>
              <w:t>.7804</w:t>
            </w:r>
          </w:p>
        </w:tc>
      </w:tr>
      <w:tr w:rsidR="00DA724F" w14:paraId="265AF13B" w14:textId="77777777" w:rsidTr="00DA724F">
        <w:tc>
          <w:tcPr>
            <w:tcW w:w="1343" w:type="dxa"/>
          </w:tcPr>
          <w:p w14:paraId="66BA97BD" w14:textId="7A21513C" w:rsidR="00DA724F" w:rsidRDefault="00DA724F" w:rsidP="00DA724F">
            <w:pPr>
              <w:spacing w:line="360" w:lineRule="auto"/>
              <w:jc w:val="center"/>
              <w:rPr>
                <w:rFonts w:eastAsiaTheme="minorEastAsia"/>
              </w:rPr>
            </w:pPr>
            <w:r>
              <w:rPr>
                <w:rFonts w:eastAsiaTheme="minorEastAsia" w:hint="eastAsia"/>
              </w:rPr>
              <w:t>R</w:t>
            </w:r>
            <w:r>
              <w:rPr>
                <w:rFonts w:eastAsiaTheme="minorEastAsia"/>
              </w:rPr>
              <w:t>esNet-18</w:t>
            </w:r>
          </w:p>
        </w:tc>
        <w:tc>
          <w:tcPr>
            <w:tcW w:w="1643" w:type="dxa"/>
          </w:tcPr>
          <w:p w14:paraId="1F5C19EF" w14:textId="7E93AAE5" w:rsidR="00DA724F" w:rsidRDefault="00E638CE" w:rsidP="00DA724F">
            <w:pPr>
              <w:spacing w:line="360" w:lineRule="auto"/>
              <w:jc w:val="center"/>
              <w:rPr>
                <w:rFonts w:eastAsiaTheme="minorEastAsia"/>
              </w:rPr>
            </w:pPr>
            <w:proofErr w:type="spellStart"/>
            <w:r>
              <w:rPr>
                <w:rFonts w:eastAsiaTheme="minorEastAsia"/>
              </w:rPr>
              <w:t>U</w:t>
            </w:r>
            <w:r w:rsidR="00DA724F">
              <w:rPr>
                <w:rFonts w:eastAsiaTheme="minorEastAsia"/>
              </w:rPr>
              <w:t>ndersampling</w:t>
            </w:r>
            <w:proofErr w:type="spellEnd"/>
          </w:p>
        </w:tc>
        <w:tc>
          <w:tcPr>
            <w:tcW w:w="1301" w:type="dxa"/>
          </w:tcPr>
          <w:p w14:paraId="2B5BAB5C" w14:textId="1A663A71" w:rsidR="00DA724F" w:rsidRDefault="00DA724F" w:rsidP="00DA724F">
            <w:pPr>
              <w:spacing w:line="360" w:lineRule="auto"/>
              <w:jc w:val="center"/>
              <w:rPr>
                <w:rFonts w:eastAsiaTheme="minorEastAsia"/>
              </w:rPr>
            </w:pPr>
            <w:r>
              <w:rPr>
                <w:rFonts w:eastAsiaTheme="minorEastAsia" w:hint="eastAsia"/>
              </w:rPr>
              <w:t>V</w:t>
            </w:r>
          </w:p>
        </w:tc>
        <w:tc>
          <w:tcPr>
            <w:tcW w:w="1355" w:type="dxa"/>
          </w:tcPr>
          <w:p w14:paraId="76C9B179" w14:textId="5A3BCCE1" w:rsidR="00DA724F" w:rsidRDefault="00DA724F" w:rsidP="00DA724F">
            <w:pPr>
              <w:spacing w:line="360" w:lineRule="auto"/>
              <w:jc w:val="center"/>
              <w:rPr>
                <w:rFonts w:eastAsiaTheme="minorEastAsia"/>
              </w:rPr>
            </w:pPr>
            <w:r>
              <w:rPr>
                <w:rFonts w:eastAsiaTheme="minorEastAsia" w:hint="eastAsia"/>
              </w:rPr>
              <w:t>0</w:t>
            </w:r>
            <w:r>
              <w:rPr>
                <w:rFonts w:eastAsiaTheme="minorEastAsia"/>
              </w:rPr>
              <w:t>.7798</w:t>
            </w:r>
          </w:p>
        </w:tc>
        <w:tc>
          <w:tcPr>
            <w:tcW w:w="1330" w:type="dxa"/>
          </w:tcPr>
          <w:p w14:paraId="32AA72FB" w14:textId="6D2A41AE" w:rsidR="00DA724F" w:rsidRDefault="00DA724F" w:rsidP="00DA724F">
            <w:pPr>
              <w:spacing w:line="360" w:lineRule="auto"/>
              <w:jc w:val="center"/>
              <w:rPr>
                <w:rFonts w:eastAsiaTheme="minorEastAsia"/>
              </w:rPr>
            </w:pPr>
            <w:r>
              <w:rPr>
                <w:rFonts w:eastAsiaTheme="minorEastAsia" w:hint="eastAsia"/>
              </w:rPr>
              <w:t>0</w:t>
            </w:r>
            <w:r>
              <w:rPr>
                <w:rFonts w:eastAsiaTheme="minorEastAsia"/>
              </w:rPr>
              <w:t>.7955</w:t>
            </w:r>
          </w:p>
        </w:tc>
        <w:tc>
          <w:tcPr>
            <w:tcW w:w="1330" w:type="dxa"/>
          </w:tcPr>
          <w:p w14:paraId="5009E31F" w14:textId="0EF2F92F" w:rsidR="00DA724F" w:rsidRDefault="00DA724F" w:rsidP="00DA724F">
            <w:pPr>
              <w:spacing w:line="360" w:lineRule="auto"/>
              <w:jc w:val="center"/>
              <w:rPr>
                <w:rFonts w:eastAsiaTheme="minorEastAsia"/>
              </w:rPr>
            </w:pPr>
            <w:r>
              <w:rPr>
                <w:rFonts w:eastAsiaTheme="minorEastAsia" w:hint="eastAsia"/>
              </w:rPr>
              <w:t>0</w:t>
            </w:r>
            <w:r>
              <w:rPr>
                <w:rFonts w:eastAsiaTheme="minorEastAsia"/>
              </w:rPr>
              <w:t>.7793</w:t>
            </w:r>
          </w:p>
        </w:tc>
      </w:tr>
      <w:tr w:rsidR="00DA724F" w14:paraId="395D7B8A" w14:textId="77777777" w:rsidTr="00DA724F">
        <w:tc>
          <w:tcPr>
            <w:tcW w:w="1343" w:type="dxa"/>
          </w:tcPr>
          <w:p w14:paraId="09E53D87" w14:textId="3D513062" w:rsidR="00DA724F" w:rsidRDefault="00DA724F" w:rsidP="00DA724F">
            <w:pPr>
              <w:spacing w:line="360" w:lineRule="auto"/>
              <w:jc w:val="center"/>
              <w:rPr>
                <w:rFonts w:eastAsiaTheme="minorEastAsia"/>
              </w:rPr>
            </w:pPr>
            <w:r>
              <w:rPr>
                <w:rFonts w:eastAsiaTheme="minorEastAsia" w:hint="eastAsia"/>
              </w:rPr>
              <w:t>R</w:t>
            </w:r>
            <w:r>
              <w:rPr>
                <w:rFonts w:eastAsiaTheme="minorEastAsia"/>
              </w:rPr>
              <w:t>esNet-18</w:t>
            </w:r>
          </w:p>
        </w:tc>
        <w:tc>
          <w:tcPr>
            <w:tcW w:w="1643" w:type="dxa"/>
          </w:tcPr>
          <w:p w14:paraId="3A761665" w14:textId="3D2102E3" w:rsidR="00DA724F" w:rsidRDefault="00E638CE" w:rsidP="00DA724F">
            <w:pPr>
              <w:spacing w:line="360" w:lineRule="auto"/>
              <w:jc w:val="center"/>
              <w:rPr>
                <w:rFonts w:eastAsiaTheme="minorEastAsia"/>
              </w:rPr>
            </w:pPr>
            <w:r>
              <w:rPr>
                <w:rFonts w:eastAsiaTheme="minorEastAsia"/>
              </w:rPr>
              <w:t>O</w:t>
            </w:r>
            <w:r w:rsidR="00DA724F">
              <w:rPr>
                <w:rFonts w:eastAsiaTheme="minorEastAsia"/>
              </w:rPr>
              <w:t>versampling</w:t>
            </w:r>
          </w:p>
        </w:tc>
        <w:tc>
          <w:tcPr>
            <w:tcW w:w="1301" w:type="dxa"/>
          </w:tcPr>
          <w:p w14:paraId="5F45FCED" w14:textId="5EDCBEA4" w:rsidR="00DA724F" w:rsidRDefault="00DA724F" w:rsidP="00DA724F">
            <w:pPr>
              <w:spacing w:line="360" w:lineRule="auto"/>
              <w:jc w:val="center"/>
              <w:rPr>
                <w:rFonts w:eastAsiaTheme="minorEastAsia"/>
              </w:rPr>
            </w:pPr>
            <w:r>
              <w:rPr>
                <w:rFonts w:eastAsiaTheme="minorEastAsia" w:hint="eastAsia"/>
              </w:rPr>
              <w:t>V</w:t>
            </w:r>
          </w:p>
        </w:tc>
        <w:tc>
          <w:tcPr>
            <w:tcW w:w="1355" w:type="dxa"/>
          </w:tcPr>
          <w:p w14:paraId="1B0500F1" w14:textId="65B6A67C" w:rsidR="00DA724F" w:rsidRPr="00664CBB" w:rsidRDefault="00DA724F" w:rsidP="00DA724F">
            <w:pPr>
              <w:spacing w:line="360" w:lineRule="auto"/>
              <w:jc w:val="center"/>
              <w:rPr>
                <w:rFonts w:eastAsiaTheme="minorEastAsia"/>
                <w:b/>
                <w:bCs/>
              </w:rPr>
            </w:pPr>
            <w:r w:rsidRPr="00664CBB">
              <w:rPr>
                <w:rFonts w:eastAsiaTheme="minorEastAsia" w:hint="eastAsia"/>
                <w:b/>
                <w:bCs/>
              </w:rPr>
              <w:t>0</w:t>
            </w:r>
            <w:r w:rsidRPr="00664CBB">
              <w:rPr>
                <w:rFonts w:eastAsiaTheme="minorEastAsia"/>
                <w:b/>
                <w:bCs/>
              </w:rPr>
              <w:t>.8281</w:t>
            </w:r>
          </w:p>
        </w:tc>
        <w:tc>
          <w:tcPr>
            <w:tcW w:w="1330" w:type="dxa"/>
          </w:tcPr>
          <w:p w14:paraId="2A01E628" w14:textId="148FC685" w:rsidR="00DA724F" w:rsidRPr="00664CBB" w:rsidRDefault="00DA724F" w:rsidP="00DA724F">
            <w:pPr>
              <w:spacing w:line="360" w:lineRule="auto"/>
              <w:jc w:val="center"/>
              <w:rPr>
                <w:rFonts w:eastAsiaTheme="minorEastAsia"/>
                <w:b/>
                <w:bCs/>
              </w:rPr>
            </w:pPr>
            <w:r w:rsidRPr="00664CBB">
              <w:rPr>
                <w:rFonts w:eastAsiaTheme="minorEastAsia" w:hint="eastAsia"/>
                <w:b/>
                <w:bCs/>
              </w:rPr>
              <w:t>0</w:t>
            </w:r>
            <w:r w:rsidRPr="00664CBB">
              <w:rPr>
                <w:rFonts w:eastAsiaTheme="minorEastAsia"/>
                <w:b/>
                <w:bCs/>
              </w:rPr>
              <w:t>.7799</w:t>
            </w:r>
          </w:p>
        </w:tc>
        <w:tc>
          <w:tcPr>
            <w:tcW w:w="1330" w:type="dxa"/>
          </w:tcPr>
          <w:p w14:paraId="25E766BF" w14:textId="254727F1" w:rsidR="00DA724F" w:rsidRPr="00664CBB" w:rsidRDefault="00DA724F" w:rsidP="00DA724F">
            <w:pPr>
              <w:spacing w:line="360" w:lineRule="auto"/>
              <w:jc w:val="center"/>
              <w:rPr>
                <w:rFonts w:eastAsiaTheme="minorEastAsia"/>
                <w:b/>
                <w:bCs/>
              </w:rPr>
            </w:pPr>
            <w:r w:rsidRPr="00664CBB">
              <w:rPr>
                <w:rFonts w:eastAsiaTheme="minorEastAsia" w:hint="eastAsia"/>
                <w:b/>
                <w:bCs/>
              </w:rPr>
              <w:t>0</w:t>
            </w:r>
            <w:r w:rsidRPr="00664CBB">
              <w:rPr>
                <w:rFonts w:eastAsiaTheme="minorEastAsia"/>
                <w:b/>
                <w:bCs/>
              </w:rPr>
              <w:t>.7997</w:t>
            </w:r>
          </w:p>
        </w:tc>
      </w:tr>
    </w:tbl>
    <w:p w14:paraId="26B70BCD" w14:textId="15FFB8E8" w:rsidR="00E638CE" w:rsidRDefault="00E638CE" w:rsidP="00DA724F">
      <w:pPr>
        <w:spacing w:line="360" w:lineRule="auto"/>
        <w:rPr>
          <w:rFonts w:eastAsiaTheme="minorEastAsia"/>
        </w:rPr>
      </w:pPr>
    </w:p>
    <w:p w14:paraId="66098351" w14:textId="4167F535" w:rsidR="00DA724F" w:rsidRDefault="00E638CE" w:rsidP="00E638CE">
      <w:pPr>
        <w:widowControl/>
        <w:jc w:val="left"/>
        <w:rPr>
          <w:rFonts w:eastAsiaTheme="minorEastAsia"/>
        </w:rPr>
      </w:pPr>
      <w:r>
        <w:rPr>
          <w:rFonts w:eastAsiaTheme="minorEastAsia"/>
        </w:rPr>
        <w:br w:type="page"/>
      </w:r>
    </w:p>
    <w:p w14:paraId="498ED22D" w14:textId="4BF45380" w:rsidR="00E638CE" w:rsidRDefault="00E638CE" w:rsidP="00E638CE">
      <w:pPr>
        <w:pStyle w:val="af2"/>
        <w:keepNext/>
      </w:pPr>
      <w:bookmarkStart w:id="50" w:name="_Toc157447913"/>
      <w:r>
        <w:lastRenderedPageBreak/>
        <w:t>Table</w:t>
      </w:r>
      <w:r w:rsidR="007F566C">
        <w:rPr>
          <w:noProof/>
        </w:rPr>
        <w:t xml:space="preserve"> 4</w:t>
      </w:r>
      <w:r>
        <w:t xml:space="preserve">: The best performance of each model in </w:t>
      </w:r>
      <w:r w:rsidR="00A244AC">
        <w:t>the n</w:t>
      </w:r>
      <w:r>
        <w:t>eat</w:t>
      </w:r>
      <w:r w:rsidR="00A244AC">
        <w:t>ness</w:t>
      </w:r>
      <w:r>
        <w:t xml:space="preserve"> classification</w:t>
      </w:r>
      <w:bookmarkEnd w:id="50"/>
    </w:p>
    <w:tbl>
      <w:tblPr>
        <w:tblStyle w:val="ab"/>
        <w:tblW w:w="0" w:type="auto"/>
        <w:tblLook w:val="04A0" w:firstRow="1" w:lastRow="0" w:firstColumn="1" w:lastColumn="0" w:noHBand="0" w:noVBand="1"/>
      </w:tblPr>
      <w:tblGrid>
        <w:gridCol w:w="1353"/>
        <w:gridCol w:w="1576"/>
        <w:gridCol w:w="1323"/>
        <w:gridCol w:w="1362"/>
        <w:gridCol w:w="1344"/>
        <w:gridCol w:w="1344"/>
      </w:tblGrid>
      <w:tr w:rsidR="00E638CE" w14:paraId="438D554C" w14:textId="77777777" w:rsidTr="00E638CE">
        <w:tc>
          <w:tcPr>
            <w:tcW w:w="1353" w:type="dxa"/>
          </w:tcPr>
          <w:p w14:paraId="0ED327A5" w14:textId="431CB3A5" w:rsidR="00E638CE" w:rsidRDefault="00E638CE" w:rsidP="00E638CE">
            <w:pPr>
              <w:spacing w:line="360" w:lineRule="auto"/>
              <w:jc w:val="center"/>
              <w:rPr>
                <w:rFonts w:eastAsiaTheme="minorEastAsia"/>
              </w:rPr>
            </w:pPr>
            <w:r>
              <w:rPr>
                <w:rFonts w:eastAsiaTheme="minorEastAsia" w:hint="eastAsia"/>
              </w:rPr>
              <w:t>M</w:t>
            </w:r>
            <w:r>
              <w:rPr>
                <w:rFonts w:eastAsiaTheme="minorEastAsia"/>
              </w:rPr>
              <w:t>odel</w:t>
            </w:r>
          </w:p>
        </w:tc>
        <w:tc>
          <w:tcPr>
            <w:tcW w:w="1576" w:type="dxa"/>
          </w:tcPr>
          <w:p w14:paraId="55A49EA3" w14:textId="3F24983C" w:rsidR="00E638CE" w:rsidRDefault="00E638CE" w:rsidP="00E638CE">
            <w:pPr>
              <w:spacing w:line="360" w:lineRule="auto"/>
              <w:jc w:val="center"/>
              <w:rPr>
                <w:rFonts w:eastAsiaTheme="minorEastAsia"/>
              </w:rPr>
            </w:pPr>
            <w:r>
              <w:rPr>
                <w:rFonts w:eastAsiaTheme="minorEastAsia" w:hint="eastAsia"/>
              </w:rPr>
              <w:t>B</w:t>
            </w:r>
            <w:r>
              <w:rPr>
                <w:rFonts w:eastAsiaTheme="minorEastAsia"/>
              </w:rPr>
              <w:t>alance</w:t>
            </w:r>
          </w:p>
        </w:tc>
        <w:tc>
          <w:tcPr>
            <w:tcW w:w="1323" w:type="dxa"/>
          </w:tcPr>
          <w:p w14:paraId="2766A7D0" w14:textId="79F100B9" w:rsidR="00E638CE" w:rsidRDefault="00E638CE" w:rsidP="00E638CE">
            <w:pPr>
              <w:spacing w:line="360" w:lineRule="auto"/>
              <w:jc w:val="center"/>
              <w:rPr>
                <w:rFonts w:eastAsiaTheme="minorEastAsia"/>
              </w:rPr>
            </w:pPr>
            <w:r>
              <w:rPr>
                <w:rFonts w:eastAsiaTheme="minorEastAsia" w:hint="eastAsia"/>
              </w:rPr>
              <w:t>5</w:t>
            </w:r>
            <w:r>
              <w:rPr>
                <w:rFonts w:eastAsiaTheme="minorEastAsia"/>
              </w:rPr>
              <w:t>-fold</w:t>
            </w:r>
          </w:p>
        </w:tc>
        <w:tc>
          <w:tcPr>
            <w:tcW w:w="1362" w:type="dxa"/>
          </w:tcPr>
          <w:p w14:paraId="28408CD0" w14:textId="2DB5ABA0" w:rsidR="00E638CE" w:rsidRDefault="00E638CE" w:rsidP="00E638CE">
            <w:pPr>
              <w:spacing w:line="360" w:lineRule="auto"/>
              <w:jc w:val="center"/>
              <w:rPr>
                <w:rFonts w:eastAsiaTheme="minorEastAsia"/>
              </w:rPr>
            </w:pPr>
            <w:r>
              <w:rPr>
                <w:rFonts w:eastAsiaTheme="minorEastAsia" w:hint="eastAsia"/>
              </w:rPr>
              <w:t>P</w:t>
            </w:r>
            <w:r>
              <w:rPr>
                <w:rFonts w:eastAsiaTheme="minorEastAsia"/>
              </w:rPr>
              <w:t>recision</w:t>
            </w:r>
          </w:p>
        </w:tc>
        <w:tc>
          <w:tcPr>
            <w:tcW w:w="1344" w:type="dxa"/>
          </w:tcPr>
          <w:p w14:paraId="4F66CE85" w14:textId="2D85DAB0" w:rsidR="00E638CE" w:rsidRDefault="00E638CE" w:rsidP="00E638CE">
            <w:pPr>
              <w:spacing w:line="360" w:lineRule="auto"/>
              <w:jc w:val="center"/>
              <w:rPr>
                <w:rFonts w:eastAsiaTheme="minorEastAsia"/>
              </w:rPr>
            </w:pPr>
            <w:r>
              <w:rPr>
                <w:rFonts w:eastAsiaTheme="minorEastAsia" w:hint="eastAsia"/>
              </w:rPr>
              <w:t>R</w:t>
            </w:r>
            <w:r>
              <w:rPr>
                <w:rFonts w:eastAsiaTheme="minorEastAsia"/>
              </w:rPr>
              <w:t>ecall</w:t>
            </w:r>
          </w:p>
        </w:tc>
        <w:tc>
          <w:tcPr>
            <w:tcW w:w="1344" w:type="dxa"/>
          </w:tcPr>
          <w:p w14:paraId="360D9EAE" w14:textId="0323694F" w:rsidR="00E638CE" w:rsidRDefault="00E638CE" w:rsidP="00E638CE">
            <w:pPr>
              <w:spacing w:line="360" w:lineRule="auto"/>
              <w:jc w:val="center"/>
              <w:rPr>
                <w:rFonts w:eastAsiaTheme="minorEastAsia"/>
              </w:rPr>
            </w:pPr>
            <w:r>
              <w:rPr>
                <w:rFonts w:eastAsiaTheme="minorEastAsia" w:hint="eastAsia"/>
              </w:rPr>
              <w:t>F</w:t>
            </w:r>
            <w:r>
              <w:rPr>
                <w:rFonts w:eastAsiaTheme="minorEastAsia"/>
              </w:rPr>
              <w:t>1-score</w:t>
            </w:r>
          </w:p>
        </w:tc>
      </w:tr>
      <w:tr w:rsidR="00E638CE" w14:paraId="687F443D" w14:textId="77777777" w:rsidTr="00E638CE">
        <w:tc>
          <w:tcPr>
            <w:tcW w:w="1353" w:type="dxa"/>
          </w:tcPr>
          <w:p w14:paraId="200E2784" w14:textId="4E408ECB" w:rsidR="00E638CE" w:rsidRDefault="00E638CE" w:rsidP="00E638CE">
            <w:pPr>
              <w:spacing w:line="360" w:lineRule="auto"/>
              <w:jc w:val="center"/>
              <w:rPr>
                <w:rFonts w:eastAsiaTheme="minorEastAsia"/>
              </w:rPr>
            </w:pPr>
            <w:r>
              <w:rPr>
                <w:rFonts w:eastAsiaTheme="minorEastAsia" w:hint="eastAsia"/>
              </w:rPr>
              <w:t>S</w:t>
            </w:r>
            <w:r>
              <w:rPr>
                <w:rFonts w:eastAsiaTheme="minorEastAsia"/>
              </w:rPr>
              <w:t>VM</w:t>
            </w:r>
          </w:p>
        </w:tc>
        <w:tc>
          <w:tcPr>
            <w:tcW w:w="1576" w:type="dxa"/>
          </w:tcPr>
          <w:p w14:paraId="5A0EC3CD" w14:textId="05798188" w:rsidR="00E638CE" w:rsidRDefault="00E638CE" w:rsidP="00E638CE">
            <w:pPr>
              <w:spacing w:line="360" w:lineRule="auto"/>
              <w:jc w:val="center"/>
              <w:rPr>
                <w:rFonts w:eastAsiaTheme="minorEastAsia"/>
              </w:rPr>
            </w:pPr>
            <w:r>
              <w:rPr>
                <w:rFonts w:eastAsiaTheme="minorEastAsia" w:hint="eastAsia"/>
              </w:rPr>
              <w:t>X</w:t>
            </w:r>
          </w:p>
        </w:tc>
        <w:tc>
          <w:tcPr>
            <w:tcW w:w="1323" w:type="dxa"/>
          </w:tcPr>
          <w:p w14:paraId="037A68F1" w14:textId="36318F23" w:rsidR="00E638CE" w:rsidRDefault="00E638CE" w:rsidP="00E638CE">
            <w:pPr>
              <w:spacing w:line="360" w:lineRule="auto"/>
              <w:jc w:val="center"/>
              <w:rPr>
                <w:rFonts w:eastAsiaTheme="minorEastAsia"/>
              </w:rPr>
            </w:pPr>
            <w:r>
              <w:rPr>
                <w:rFonts w:eastAsiaTheme="minorEastAsia" w:hint="eastAsia"/>
              </w:rPr>
              <w:t>V</w:t>
            </w:r>
          </w:p>
        </w:tc>
        <w:tc>
          <w:tcPr>
            <w:tcW w:w="1362" w:type="dxa"/>
          </w:tcPr>
          <w:p w14:paraId="0A189462" w14:textId="0D51F569" w:rsidR="00E638CE" w:rsidRDefault="00E638CE" w:rsidP="00E638CE">
            <w:pPr>
              <w:spacing w:line="360" w:lineRule="auto"/>
              <w:jc w:val="center"/>
              <w:rPr>
                <w:rFonts w:eastAsiaTheme="minorEastAsia"/>
              </w:rPr>
            </w:pPr>
            <w:r>
              <w:rPr>
                <w:rFonts w:eastAsiaTheme="minorEastAsia" w:hint="eastAsia"/>
              </w:rPr>
              <w:t>0</w:t>
            </w:r>
            <w:r>
              <w:rPr>
                <w:rFonts w:eastAsiaTheme="minorEastAsia"/>
              </w:rPr>
              <w:t>.6637</w:t>
            </w:r>
          </w:p>
        </w:tc>
        <w:tc>
          <w:tcPr>
            <w:tcW w:w="1344" w:type="dxa"/>
          </w:tcPr>
          <w:p w14:paraId="6C013B3B" w14:textId="35158EE7" w:rsidR="00E638CE" w:rsidRDefault="00E638CE" w:rsidP="00E638CE">
            <w:pPr>
              <w:spacing w:line="360" w:lineRule="auto"/>
              <w:jc w:val="center"/>
              <w:rPr>
                <w:rFonts w:eastAsiaTheme="minorEastAsia"/>
              </w:rPr>
            </w:pPr>
            <w:r>
              <w:rPr>
                <w:rFonts w:eastAsiaTheme="minorEastAsia" w:hint="eastAsia"/>
              </w:rPr>
              <w:t>0</w:t>
            </w:r>
            <w:r>
              <w:rPr>
                <w:rFonts w:eastAsiaTheme="minorEastAsia"/>
              </w:rPr>
              <w:t>.6948</w:t>
            </w:r>
          </w:p>
        </w:tc>
        <w:tc>
          <w:tcPr>
            <w:tcW w:w="1344" w:type="dxa"/>
          </w:tcPr>
          <w:p w14:paraId="064A3927" w14:textId="3510D59D" w:rsidR="00E638CE" w:rsidRDefault="00E638CE" w:rsidP="00E638CE">
            <w:pPr>
              <w:spacing w:line="360" w:lineRule="auto"/>
              <w:jc w:val="center"/>
              <w:rPr>
                <w:rFonts w:eastAsiaTheme="minorEastAsia"/>
              </w:rPr>
            </w:pPr>
            <w:r>
              <w:rPr>
                <w:rFonts w:eastAsiaTheme="minorEastAsia" w:hint="eastAsia"/>
              </w:rPr>
              <w:t>0</w:t>
            </w:r>
            <w:r>
              <w:rPr>
                <w:rFonts w:eastAsiaTheme="minorEastAsia"/>
              </w:rPr>
              <w:t>.6787</w:t>
            </w:r>
          </w:p>
        </w:tc>
      </w:tr>
      <w:tr w:rsidR="00E638CE" w14:paraId="7BF763B6" w14:textId="77777777" w:rsidTr="00E638CE">
        <w:tc>
          <w:tcPr>
            <w:tcW w:w="1353" w:type="dxa"/>
          </w:tcPr>
          <w:p w14:paraId="7569C567" w14:textId="7133C7FF" w:rsidR="00E638CE" w:rsidRDefault="00E638CE" w:rsidP="00E638CE">
            <w:pPr>
              <w:spacing w:line="360" w:lineRule="auto"/>
              <w:jc w:val="center"/>
              <w:rPr>
                <w:rFonts w:eastAsiaTheme="minorEastAsia"/>
              </w:rPr>
            </w:pPr>
            <w:r>
              <w:rPr>
                <w:rFonts w:eastAsiaTheme="minorEastAsia" w:hint="eastAsia"/>
              </w:rPr>
              <w:t>D</w:t>
            </w:r>
            <w:r>
              <w:rPr>
                <w:rFonts w:eastAsiaTheme="minorEastAsia"/>
              </w:rPr>
              <w:t>T</w:t>
            </w:r>
          </w:p>
        </w:tc>
        <w:tc>
          <w:tcPr>
            <w:tcW w:w="1576" w:type="dxa"/>
          </w:tcPr>
          <w:p w14:paraId="75C6FA2C" w14:textId="53839C20" w:rsidR="00E638CE" w:rsidRDefault="00E638CE" w:rsidP="00E638CE">
            <w:pPr>
              <w:spacing w:line="360" w:lineRule="auto"/>
              <w:jc w:val="center"/>
              <w:rPr>
                <w:rFonts w:eastAsiaTheme="minorEastAsia"/>
              </w:rPr>
            </w:pPr>
            <w:r>
              <w:rPr>
                <w:rFonts w:eastAsiaTheme="minorEastAsia"/>
              </w:rPr>
              <w:t>Oversampling</w:t>
            </w:r>
          </w:p>
        </w:tc>
        <w:tc>
          <w:tcPr>
            <w:tcW w:w="1323" w:type="dxa"/>
          </w:tcPr>
          <w:p w14:paraId="6D7870A1" w14:textId="264CFC45" w:rsidR="00E638CE" w:rsidRDefault="00E638CE" w:rsidP="00E638CE">
            <w:pPr>
              <w:spacing w:line="360" w:lineRule="auto"/>
              <w:jc w:val="center"/>
              <w:rPr>
                <w:rFonts w:eastAsiaTheme="minorEastAsia"/>
              </w:rPr>
            </w:pPr>
            <w:r>
              <w:rPr>
                <w:rFonts w:eastAsiaTheme="minorEastAsia" w:hint="eastAsia"/>
              </w:rPr>
              <w:t>V</w:t>
            </w:r>
          </w:p>
        </w:tc>
        <w:tc>
          <w:tcPr>
            <w:tcW w:w="1362" w:type="dxa"/>
          </w:tcPr>
          <w:p w14:paraId="4085BA10" w14:textId="0EB42F4B" w:rsidR="00E638CE" w:rsidRDefault="00E638CE" w:rsidP="00E638CE">
            <w:pPr>
              <w:spacing w:line="360" w:lineRule="auto"/>
              <w:jc w:val="center"/>
              <w:rPr>
                <w:rFonts w:eastAsiaTheme="minorEastAsia"/>
              </w:rPr>
            </w:pPr>
            <w:r>
              <w:rPr>
                <w:rFonts w:eastAsiaTheme="minorEastAsia" w:hint="eastAsia"/>
              </w:rPr>
              <w:t>0</w:t>
            </w:r>
            <w:r>
              <w:rPr>
                <w:rFonts w:eastAsiaTheme="minorEastAsia"/>
              </w:rPr>
              <w:t>.7378</w:t>
            </w:r>
          </w:p>
        </w:tc>
        <w:tc>
          <w:tcPr>
            <w:tcW w:w="1344" w:type="dxa"/>
          </w:tcPr>
          <w:p w14:paraId="653FCF1A" w14:textId="3A6711B1" w:rsidR="00E638CE" w:rsidRDefault="00E638CE" w:rsidP="00E638CE">
            <w:pPr>
              <w:spacing w:line="360" w:lineRule="auto"/>
              <w:jc w:val="center"/>
              <w:rPr>
                <w:rFonts w:eastAsiaTheme="minorEastAsia"/>
              </w:rPr>
            </w:pPr>
            <w:r>
              <w:rPr>
                <w:rFonts w:eastAsiaTheme="minorEastAsia" w:hint="eastAsia"/>
              </w:rPr>
              <w:t>0</w:t>
            </w:r>
            <w:r>
              <w:rPr>
                <w:rFonts w:eastAsiaTheme="minorEastAsia"/>
              </w:rPr>
              <w:t>.7314</w:t>
            </w:r>
          </w:p>
        </w:tc>
        <w:tc>
          <w:tcPr>
            <w:tcW w:w="1344" w:type="dxa"/>
          </w:tcPr>
          <w:p w14:paraId="5BF909BC" w14:textId="501458A2" w:rsidR="00E638CE" w:rsidRDefault="00E638CE" w:rsidP="00E638CE">
            <w:pPr>
              <w:spacing w:line="360" w:lineRule="auto"/>
              <w:jc w:val="center"/>
              <w:rPr>
                <w:rFonts w:eastAsiaTheme="minorEastAsia"/>
              </w:rPr>
            </w:pPr>
            <w:r>
              <w:rPr>
                <w:rFonts w:eastAsiaTheme="minorEastAsia" w:hint="eastAsia"/>
              </w:rPr>
              <w:t>0</w:t>
            </w:r>
            <w:r>
              <w:rPr>
                <w:rFonts w:eastAsiaTheme="minorEastAsia"/>
              </w:rPr>
              <w:t>.7346</w:t>
            </w:r>
          </w:p>
        </w:tc>
      </w:tr>
      <w:tr w:rsidR="00E638CE" w14:paraId="3ECB38F1" w14:textId="77777777" w:rsidTr="00E638CE">
        <w:tc>
          <w:tcPr>
            <w:tcW w:w="1353" w:type="dxa"/>
          </w:tcPr>
          <w:p w14:paraId="5CB924F7" w14:textId="0D618B97" w:rsidR="00E638CE" w:rsidRDefault="00E638CE" w:rsidP="00E638CE">
            <w:pPr>
              <w:spacing w:line="360" w:lineRule="auto"/>
              <w:jc w:val="center"/>
              <w:rPr>
                <w:rFonts w:eastAsiaTheme="minorEastAsia"/>
              </w:rPr>
            </w:pPr>
            <w:r>
              <w:rPr>
                <w:rFonts w:eastAsiaTheme="minorEastAsia" w:hint="eastAsia"/>
              </w:rPr>
              <w:t>K</w:t>
            </w:r>
            <w:r>
              <w:rPr>
                <w:rFonts w:eastAsiaTheme="minorEastAsia"/>
              </w:rPr>
              <w:t>NN</w:t>
            </w:r>
          </w:p>
        </w:tc>
        <w:tc>
          <w:tcPr>
            <w:tcW w:w="1576" w:type="dxa"/>
          </w:tcPr>
          <w:p w14:paraId="45CC0EA4" w14:textId="216AF4BB" w:rsidR="00E638CE" w:rsidRDefault="00E638CE" w:rsidP="00E638CE">
            <w:pPr>
              <w:spacing w:line="360" w:lineRule="auto"/>
              <w:jc w:val="center"/>
              <w:rPr>
                <w:rFonts w:eastAsiaTheme="minorEastAsia"/>
              </w:rPr>
            </w:pPr>
            <w:r>
              <w:rPr>
                <w:rFonts w:eastAsiaTheme="minorEastAsia" w:hint="eastAsia"/>
              </w:rPr>
              <w:t>X</w:t>
            </w:r>
          </w:p>
        </w:tc>
        <w:tc>
          <w:tcPr>
            <w:tcW w:w="1323" w:type="dxa"/>
          </w:tcPr>
          <w:p w14:paraId="405A8D88" w14:textId="7276B2A3" w:rsidR="00E638CE" w:rsidRDefault="00E638CE" w:rsidP="00E638CE">
            <w:pPr>
              <w:spacing w:line="360" w:lineRule="auto"/>
              <w:jc w:val="center"/>
              <w:rPr>
                <w:rFonts w:eastAsiaTheme="minorEastAsia"/>
              </w:rPr>
            </w:pPr>
            <w:r>
              <w:rPr>
                <w:rFonts w:eastAsiaTheme="minorEastAsia" w:hint="eastAsia"/>
              </w:rPr>
              <w:t>V</w:t>
            </w:r>
          </w:p>
        </w:tc>
        <w:tc>
          <w:tcPr>
            <w:tcW w:w="1362" w:type="dxa"/>
          </w:tcPr>
          <w:p w14:paraId="6CF48015" w14:textId="1DC477B6" w:rsidR="00E638CE" w:rsidRDefault="00E638CE" w:rsidP="00E638CE">
            <w:pPr>
              <w:spacing w:line="360" w:lineRule="auto"/>
              <w:jc w:val="center"/>
              <w:rPr>
                <w:rFonts w:eastAsiaTheme="minorEastAsia"/>
              </w:rPr>
            </w:pPr>
            <w:r>
              <w:rPr>
                <w:rFonts w:eastAsiaTheme="minorEastAsia" w:hint="eastAsia"/>
              </w:rPr>
              <w:t>0</w:t>
            </w:r>
            <w:r>
              <w:rPr>
                <w:rFonts w:eastAsiaTheme="minorEastAsia"/>
              </w:rPr>
              <w:t>.6138</w:t>
            </w:r>
          </w:p>
        </w:tc>
        <w:tc>
          <w:tcPr>
            <w:tcW w:w="1344" w:type="dxa"/>
          </w:tcPr>
          <w:p w14:paraId="7AE2921F" w14:textId="7DE19755" w:rsidR="00E638CE" w:rsidRDefault="00E638CE" w:rsidP="00E638CE">
            <w:pPr>
              <w:spacing w:line="360" w:lineRule="auto"/>
              <w:jc w:val="center"/>
              <w:rPr>
                <w:rFonts w:eastAsiaTheme="minorEastAsia"/>
              </w:rPr>
            </w:pPr>
            <w:r>
              <w:rPr>
                <w:rFonts w:eastAsiaTheme="minorEastAsia" w:hint="eastAsia"/>
              </w:rPr>
              <w:t>0</w:t>
            </w:r>
            <w:r>
              <w:rPr>
                <w:rFonts w:eastAsiaTheme="minorEastAsia"/>
              </w:rPr>
              <w:t>.7683</w:t>
            </w:r>
          </w:p>
        </w:tc>
        <w:tc>
          <w:tcPr>
            <w:tcW w:w="1344" w:type="dxa"/>
          </w:tcPr>
          <w:p w14:paraId="610CB010" w14:textId="0797FDA8" w:rsidR="00E638CE" w:rsidRDefault="00E638CE" w:rsidP="00E638CE">
            <w:pPr>
              <w:spacing w:line="360" w:lineRule="auto"/>
              <w:jc w:val="center"/>
              <w:rPr>
                <w:rFonts w:eastAsiaTheme="minorEastAsia"/>
              </w:rPr>
            </w:pPr>
            <w:r>
              <w:rPr>
                <w:rFonts w:eastAsiaTheme="minorEastAsia" w:hint="eastAsia"/>
              </w:rPr>
              <w:t>0</w:t>
            </w:r>
            <w:r>
              <w:rPr>
                <w:rFonts w:eastAsiaTheme="minorEastAsia"/>
              </w:rPr>
              <w:t>.6823</w:t>
            </w:r>
          </w:p>
        </w:tc>
      </w:tr>
      <w:tr w:rsidR="00E638CE" w14:paraId="241F2DC9" w14:textId="77777777" w:rsidTr="00E638CE">
        <w:tc>
          <w:tcPr>
            <w:tcW w:w="1353" w:type="dxa"/>
          </w:tcPr>
          <w:p w14:paraId="15545B4E" w14:textId="6E434511" w:rsidR="00E638CE" w:rsidRDefault="00E638CE" w:rsidP="00E638CE">
            <w:pPr>
              <w:spacing w:line="360" w:lineRule="auto"/>
              <w:jc w:val="center"/>
              <w:rPr>
                <w:rFonts w:eastAsiaTheme="minorEastAsia"/>
              </w:rPr>
            </w:pPr>
            <w:r>
              <w:rPr>
                <w:rFonts w:eastAsiaTheme="minorEastAsia" w:hint="eastAsia"/>
              </w:rPr>
              <w:t>L</w:t>
            </w:r>
            <w:r>
              <w:rPr>
                <w:rFonts w:eastAsiaTheme="minorEastAsia"/>
              </w:rPr>
              <w:t>R</w:t>
            </w:r>
          </w:p>
        </w:tc>
        <w:tc>
          <w:tcPr>
            <w:tcW w:w="1576" w:type="dxa"/>
          </w:tcPr>
          <w:p w14:paraId="603F8C6F" w14:textId="1F3B77DD" w:rsidR="00E638CE" w:rsidRDefault="00E638CE" w:rsidP="00E638CE">
            <w:pPr>
              <w:spacing w:line="360" w:lineRule="auto"/>
              <w:jc w:val="center"/>
              <w:rPr>
                <w:rFonts w:eastAsiaTheme="minorEastAsia"/>
              </w:rPr>
            </w:pPr>
            <w:r>
              <w:rPr>
                <w:rFonts w:eastAsiaTheme="minorEastAsia" w:hint="eastAsia"/>
              </w:rPr>
              <w:t>X</w:t>
            </w:r>
          </w:p>
        </w:tc>
        <w:tc>
          <w:tcPr>
            <w:tcW w:w="1323" w:type="dxa"/>
          </w:tcPr>
          <w:p w14:paraId="00FB7B02" w14:textId="4EB013AC" w:rsidR="00E638CE" w:rsidRDefault="00E638CE" w:rsidP="00E638CE">
            <w:pPr>
              <w:spacing w:line="360" w:lineRule="auto"/>
              <w:jc w:val="center"/>
              <w:rPr>
                <w:rFonts w:eastAsiaTheme="minorEastAsia"/>
              </w:rPr>
            </w:pPr>
            <w:r>
              <w:rPr>
                <w:rFonts w:eastAsiaTheme="minorEastAsia" w:hint="eastAsia"/>
              </w:rPr>
              <w:t>V</w:t>
            </w:r>
          </w:p>
        </w:tc>
        <w:tc>
          <w:tcPr>
            <w:tcW w:w="1362" w:type="dxa"/>
          </w:tcPr>
          <w:p w14:paraId="4AAAB8CB" w14:textId="0643748C" w:rsidR="00E638CE" w:rsidRDefault="00E638CE" w:rsidP="00E638CE">
            <w:pPr>
              <w:spacing w:line="360" w:lineRule="auto"/>
              <w:jc w:val="center"/>
              <w:rPr>
                <w:rFonts w:eastAsiaTheme="minorEastAsia"/>
              </w:rPr>
            </w:pPr>
            <w:r>
              <w:rPr>
                <w:rFonts w:eastAsiaTheme="minorEastAsia" w:hint="eastAsia"/>
              </w:rPr>
              <w:t>0</w:t>
            </w:r>
            <w:r>
              <w:rPr>
                <w:rFonts w:eastAsiaTheme="minorEastAsia"/>
              </w:rPr>
              <w:t>.8438</w:t>
            </w:r>
          </w:p>
        </w:tc>
        <w:tc>
          <w:tcPr>
            <w:tcW w:w="1344" w:type="dxa"/>
          </w:tcPr>
          <w:p w14:paraId="12801F03" w14:textId="2C6F5682" w:rsidR="00E638CE" w:rsidRDefault="00E638CE" w:rsidP="00E638CE">
            <w:pPr>
              <w:spacing w:line="360" w:lineRule="auto"/>
              <w:jc w:val="center"/>
              <w:rPr>
                <w:rFonts w:eastAsiaTheme="minorEastAsia"/>
              </w:rPr>
            </w:pPr>
            <w:r>
              <w:rPr>
                <w:rFonts w:eastAsiaTheme="minorEastAsia" w:hint="eastAsia"/>
              </w:rPr>
              <w:t>0</w:t>
            </w:r>
            <w:r>
              <w:rPr>
                <w:rFonts w:eastAsiaTheme="minorEastAsia"/>
              </w:rPr>
              <w:t>.6714</w:t>
            </w:r>
          </w:p>
        </w:tc>
        <w:tc>
          <w:tcPr>
            <w:tcW w:w="1344" w:type="dxa"/>
          </w:tcPr>
          <w:p w14:paraId="58327E2B" w14:textId="0BB99FC9" w:rsidR="00E638CE" w:rsidRDefault="00E638CE" w:rsidP="00E638CE">
            <w:pPr>
              <w:spacing w:line="360" w:lineRule="auto"/>
              <w:jc w:val="center"/>
              <w:rPr>
                <w:rFonts w:eastAsiaTheme="minorEastAsia"/>
              </w:rPr>
            </w:pPr>
            <w:r>
              <w:rPr>
                <w:rFonts w:eastAsiaTheme="minorEastAsia" w:hint="eastAsia"/>
              </w:rPr>
              <w:t>0</w:t>
            </w:r>
            <w:r>
              <w:rPr>
                <w:rFonts w:eastAsiaTheme="minorEastAsia"/>
              </w:rPr>
              <w:t>.7476</w:t>
            </w:r>
          </w:p>
        </w:tc>
      </w:tr>
      <w:tr w:rsidR="00E638CE" w14:paraId="5D055B04" w14:textId="77777777" w:rsidTr="00E638CE">
        <w:tc>
          <w:tcPr>
            <w:tcW w:w="1353" w:type="dxa"/>
          </w:tcPr>
          <w:p w14:paraId="5B2C3CA7" w14:textId="4984C4AA" w:rsidR="00E638CE" w:rsidRDefault="00E638CE" w:rsidP="00E638CE">
            <w:pPr>
              <w:spacing w:line="360" w:lineRule="auto"/>
              <w:jc w:val="center"/>
              <w:rPr>
                <w:rFonts w:eastAsiaTheme="minorEastAsia"/>
              </w:rPr>
            </w:pPr>
            <w:r>
              <w:rPr>
                <w:rFonts w:eastAsiaTheme="minorEastAsia" w:hint="eastAsia"/>
              </w:rPr>
              <w:t>R</w:t>
            </w:r>
            <w:r>
              <w:rPr>
                <w:rFonts w:eastAsiaTheme="minorEastAsia"/>
              </w:rPr>
              <w:t>esNet-18</w:t>
            </w:r>
          </w:p>
        </w:tc>
        <w:tc>
          <w:tcPr>
            <w:tcW w:w="1576" w:type="dxa"/>
          </w:tcPr>
          <w:p w14:paraId="4B1FBB31" w14:textId="76B5C41D" w:rsidR="00E638CE" w:rsidRDefault="00E638CE" w:rsidP="00E638CE">
            <w:pPr>
              <w:spacing w:line="360" w:lineRule="auto"/>
              <w:jc w:val="center"/>
              <w:rPr>
                <w:rFonts w:eastAsiaTheme="minorEastAsia"/>
              </w:rPr>
            </w:pPr>
            <w:r>
              <w:rPr>
                <w:rFonts w:eastAsiaTheme="minorEastAsia" w:hint="eastAsia"/>
              </w:rPr>
              <w:t>O</w:t>
            </w:r>
            <w:r>
              <w:rPr>
                <w:rFonts w:eastAsiaTheme="minorEastAsia"/>
              </w:rPr>
              <w:t>versampling</w:t>
            </w:r>
          </w:p>
        </w:tc>
        <w:tc>
          <w:tcPr>
            <w:tcW w:w="1323" w:type="dxa"/>
          </w:tcPr>
          <w:p w14:paraId="1B5D2F8E" w14:textId="53EF7C15" w:rsidR="00E638CE" w:rsidRDefault="00E638CE" w:rsidP="00E638CE">
            <w:pPr>
              <w:spacing w:line="360" w:lineRule="auto"/>
              <w:jc w:val="center"/>
              <w:rPr>
                <w:rFonts w:eastAsiaTheme="minorEastAsia"/>
              </w:rPr>
            </w:pPr>
            <w:r>
              <w:rPr>
                <w:rFonts w:eastAsiaTheme="minorEastAsia" w:hint="eastAsia"/>
              </w:rPr>
              <w:t>V</w:t>
            </w:r>
          </w:p>
        </w:tc>
        <w:tc>
          <w:tcPr>
            <w:tcW w:w="1362" w:type="dxa"/>
          </w:tcPr>
          <w:p w14:paraId="60F60B83" w14:textId="375BDBB0" w:rsidR="00E638CE" w:rsidRPr="00E638CE" w:rsidRDefault="00E638CE" w:rsidP="00E638CE">
            <w:pPr>
              <w:spacing w:line="360" w:lineRule="auto"/>
              <w:jc w:val="center"/>
              <w:rPr>
                <w:rFonts w:eastAsiaTheme="minorEastAsia"/>
                <w:b/>
                <w:bCs/>
              </w:rPr>
            </w:pPr>
            <w:r w:rsidRPr="00E638CE">
              <w:rPr>
                <w:rFonts w:eastAsiaTheme="minorEastAsia" w:hint="eastAsia"/>
                <w:b/>
                <w:bCs/>
              </w:rPr>
              <w:t>0</w:t>
            </w:r>
            <w:r w:rsidRPr="00E638CE">
              <w:rPr>
                <w:rFonts w:eastAsiaTheme="minorEastAsia"/>
                <w:b/>
                <w:bCs/>
              </w:rPr>
              <w:t>.8281</w:t>
            </w:r>
          </w:p>
        </w:tc>
        <w:tc>
          <w:tcPr>
            <w:tcW w:w="1344" w:type="dxa"/>
          </w:tcPr>
          <w:p w14:paraId="5A2491E1" w14:textId="2E26C21C" w:rsidR="00E638CE" w:rsidRPr="00E638CE" w:rsidRDefault="00E638CE" w:rsidP="00E638CE">
            <w:pPr>
              <w:spacing w:line="360" w:lineRule="auto"/>
              <w:jc w:val="center"/>
              <w:rPr>
                <w:rFonts w:eastAsiaTheme="minorEastAsia"/>
                <w:b/>
                <w:bCs/>
              </w:rPr>
            </w:pPr>
            <w:r w:rsidRPr="00E638CE">
              <w:rPr>
                <w:rFonts w:eastAsiaTheme="minorEastAsia" w:hint="eastAsia"/>
                <w:b/>
                <w:bCs/>
              </w:rPr>
              <w:t>0</w:t>
            </w:r>
            <w:r w:rsidRPr="00E638CE">
              <w:rPr>
                <w:rFonts w:eastAsiaTheme="minorEastAsia"/>
                <w:b/>
                <w:bCs/>
              </w:rPr>
              <w:t>.7799</w:t>
            </w:r>
          </w:p>
        </w:tc>
        <w:tc>
          <w:tcPr>
            <w:tcW w:w="1344" w:type="dxa"/>
          </w:tcPr>
          <w:p w14:paraId="47FD5727" w14:textId="2EBD45AD" w:rsidR="00E638CE" w:rsidRPr="00E638CE" w:rsidRDefault="00E638CE" w:rsidP="00E638CE">
            <w:pPr>
              <w:spacing w:line="360" w:lineRule="auto"/>
              <w:jc w:val="center"/>
              <w:rPr>
                <w:rFonts w:eastAsiaTheme="minorEastAsia"/>
                <w:b/>
                <w:bCs/>
              </w:rPr>
            </w:pPr>
            <w:r w:rsidRPr="00E638CE">
              <w:rPr>
                <w:rFonts w:eastAsiaTheme="minorEastAsia" w:hint="eastAsia"/>
                <w:b/>
                <w:bCs/>
              </w:rPr>
              <w:t>0</w:t>
            </w:r>
            <w:r w:rsidRPr="00E638CE">
              <w:rPr>
                <w:rFonts w:eastAsiaTheme="minorEastAsia"/>
                <w:b/>
                <w:bCs/>
              </w:rPr>
              <w:t>.7997</w:t>
            </w:r>
          </w:p>
        </w:tc>
      </w:tr>
    </w:tbl>
    <w:p w14:paraId="0E8ABF77" w14:textId="61810250" w:rsidR="00E638CE" w:rsidRPr="00AC4349" w:rsidRDefault="00527B77" w:rsidP="00527B77">
      <w:pPr>
        <w:spacing w:line="360" w:lineRule="auto"/>
        <w:ind w:firstLine="480"/>
        <w:rPr>
          <w:rFonts w:eastAsiaTheme="minorEastAsia"/>
        </w:rPr>
      </w:pPr>
      <w:r w:rsidRPr="00AC4349">
        <w:rPr>
          <w:rFonts w:eastAsiaTheme="minorEastAsia"/>
        </w:rPr>
        <w:t xml:space="preserve">Based on the experiment results presented in Table </w:t>
      </w:r>
      <w:r w:rsidR="007F566C">
        <w:rPr>
          <w:rFonts w:eastAsiaTheme="minorEastAsia"/>
        </w:rPr>
        <w:t>4</w:t>
      </w:r>
      <w:r w:rsidRPr="00AC4349">
        <w:rPr>
          <w:rFonts w:eastAsiaTheme="minorEastAsia"/>
        </w:rPr>
        <w:t>, it is evident that the ResNet-18 model with oversampling performed the best among all models and methods, achieving an F1-score of 0.7997. This result indicate</w:t>
      </w:r>
      <w:r w:rsidR="00A31FA7" w:rsidRPr="00AC4349">
        <w:rPr>
          <w:rFonts w:eastAsiaTheme="minorEastAsia"/>
        </w:rPr>
        <w:t>d</w:t>
      </w:r>
      <w:r w:rsidRPr="00AC4349">
        <w:rPr>
          <w:rFonts w:eastAsiaTheme="minorEastAsia"/>
        </w:rPr>
        <w:t xml:space="preserve"> that the ResNet-18 model, when trained with oversampling to address data imbalance, excelled in both precision and recall compared to other models and methods tested.</w:t>
      </w:r>
    </w:p>
    <w:p w14:paraId="0A3B3C8C" w14:textId="5B0BCA68" w:rsidR="00527B77" w:rsidRPr="00AC4349" w:rsidRDefault="00527B77" w:rsidP="00527B77">
      <w:pPr>
        <w:spacing w:line="360" w:lineRule="auto"/>
        <w:ind w:firstLine="480"/>
        <w:rPr>
          <w:rFonts w:eastAsiaTheme="minorEastAsia"/>
        </w:rPr>
      </w:pPr>
      <w:r w:rsidRPr="00AC4349">
        <w:rPr>
          <w:rFonts w:eastAsiaTheme="minorEastAsia"/>
        </w:rPr>
        <w:t>Overall, the results suggest</w:t>
      </w:r>
      <w:r w:rsidR="00A55F6C" w:rsidRPr="00AC4349">
        <w:rPr>
          <w:rFonts w:eastAsiaTheme="minorEastAsia"/>
        </w:rPr>
        <w:t>ed</w:t>
      </w:r>
      <w:r w:rsidRPr="00AC4349">
        <w:rPr>
          <w:rFonts w:eastAsiaTheme="minorEastAsia"/>
        </w:rPr>
        <w:t xml:space="preserve"> that the ResNet-18 model with oversampling is most suitable for classifying neatness l</w:t>
      </w:r>
      <w:r w:rsidR="001B7922" w:rsidRPr="00AC4349">
        <w:rPr>
          <w:rFonts w:eastAsiaTheme="minorEastAsia"/>
        </w:rPr>
        <w:t>abe</w:t>
      </w:r>
      <w:r w:rsidRPr="00AC4349">
        <w:rPr>
          <w:rFonts w:eastAsiaTheme="minorEastAsia"/>
        </w:rPr>
        <w:t xml:space="preserve">ls in handwriting. </w:t>
      </w:r>
      <w:r w:rsidR="001B7922" w:rsidRPr="00AC4349">
        <w:rPr>
          <w:rFonts w:eastAsiaTheme="minorEastAsia"/>
        </w:rPr>
        <w:t>More</w:t>
      </w:r>
      <w:r w:rsidRPr="00AC4349">
        <w:rPr>
          <w:rFonts w:eastAsiaTheme="minorEastAsia"/>
        </w:rPr>
        <w:t xml:space="preserve"> experiment</w:t>
      </w:r>
      <w:r w:rsidR="001B7922" w:rsidRPr="00AC4349">
        <w:rPr>
          <w:rFonts w:eastAsiaTheme="minorEastAsia"/>
        </w:rPr>
        <w:t>s</w:t>
      </w:r>
      <w:r w:rsidRPr="00AC4349">
        <w:rPr>
          <w:rFonts w:eastAsiaTheme="minorEastAsia"/>
        </w:rPr>
        <w:t xml:space="preserve"> and analys</w:t>
      </w:r>
      <w:r w:rsidR="001B7922" w:rsidRPr="00AC4349">
        <w:rPr>
          <w:rFonts w:eastAsiaTheme="minorEastAsia"/>
        </w:rPr>
        <w:t>e</w:t>
      </w:r>
      <w:r w:rsidRPr="00AC4349">
        <w:rPr>
          <w:rFonts w:eastAsiaTheme="minorEastAsia"/>
        </w:rPr>
        <w:t>s may be ne</w:t>
      </w:r>
      <w:r w:rsidR="001B7922" w:rsidRPr="00AC4349">
        <w:rPr>
          <w:rFonts w:eastAsiaTheme="minorEastAsia"/>
        </w:rPr>
        <w:t>eded</w:t>
      </w:r>
      <w:r w:rsidRPr="00AC4349">
        <w:rPr>
          <w:rFonts w:eastAsiaTheme="minorEastAsia"/>
        </w:rPr>
        <w:t xml:space="preserve"> to </w:t>
      </w:r>
      <w:r w:rsidR="001B7922" w:rsidRPr="00AC4349">
        <w:rPr>
          <w:rFonts w:eastAsiaTheme="minorEastAsia"/>
        </w:rPr>
        <w:t>further</w:t>
      </w:r>
      <w:r w:rsidRPr="00AC4349">
        <w:rPr>
          <w:rFonts w:eastAsiaTheme="minorEastAsia"/>
        </w:rPr>
        <w:t xml:space="preserve"> improve </w:t>
      </w:r>
      <w:r w:rsidR="00AC4349" w:rsidRPr="00AC4349">
        <w:rPr>
          <w:rFonts w:eastAsiaTheme="minorEastAsia"/>
        </w:rPr>
        <w:t>the</w:t>
      </w:r>
      <w:r w:rsidRPr="00AC4349">
        <w:rPr>
          <w:rFonts w:eastAsiaTheme="minorEastAsia"/>
        </w:rPr>
        <w:t xml:space="preserve"> performance</w:t>
      </w:r>
      <w:r w:rsidR="00AC4349" w:rsidRPr="00AC4349">
        <w:rPr>
          <w:rFonts w:eastAsiaTheme="minorEastAsia"/>
        </w:rPr>
        <w:t xml:space="preserve"> of the model for a practical use</w:t>
      </w:r>
      <w:r w:rsidRPr="00AC4349">
        <w:rPr>
          <w:rFonts w:eastAsiaTheme="minorEastAsia"/>
        </w:rPr>
        <w:t>.</w:t>
      </w:r>
    </w:p>
    <w:p w14:paraId="0192D0EF" w14:textId="40F9A84D" w:rsidR="00255386" w:rsidRDefault="00255386" w:rsidP="00255386">
      <w:pPr>
        <w:pStyle w:val="20"/>
      </w:pPr>
      <w:bookmarkStart w:id="51" w:name="_Toc157447875"/>
      <w:r w:rsidRPr="00255386">
        <w:t xml:space="preserve">ASD/TD </w:t>
      </w:r>
      <w:r w:rsidR="00D13007">
        <w:t>C</w:t>
      </w:r>
      <w:r w:rsidRPr="00255386">
        <w:t>lassification</w:t>
      </w:r>
      <w:bookmarkEnd w:id="51"/>
    </w:p>
    <w:p w14:paraId="191DCCA3" w14:textId="716F750A" w:rsidR="00C1516B" w:rsidRDefault="00125835" w:rsidP="00125835">
      <w:pPr>
        <w:spacing w:line="360" w:lineRule="auto"/>
        <w:ind w:firstLine="480"/>
      </w:pPr>
      <w:r w:rsidRPr="00125835">
        <w:t xml:space="preserve">We introduced the </w:t>
      </w:r>
      <w:r w:rsidR="00A244AC">
        <w:t>notations</w:t>
      </w:r>
      <w:r w:rsidRPr="00125835">
        <w:t xml:space="preserve"> of </w:t>
      </w:r>
      <w:proofErr w:type="spellStart"/>
      <w:r w:rsidRPr="00125835">
        <w:t>Ch_All</w:t>
      </w:r>
      <w:proofErr w:type="spellEnd"/>
      <w:r w:rsidRPr="00125835">
        <w:t xml:space="preserve">, </w:t>
      </w:r>
      <w:proofErr w:type="spellStart"/>
      <w:r w:rsidRPr="00125835">
        <w:t>Ch_Neat</w:t>
      </w:r>
      <w:proofErr w:type="spellEnd"/>
      <w:r w:rsidRPr="00125835">
        <w:t xml:space="preserve">, </w:t>
      </w:r>
      <w:proofErr w:type="spellStart"/>
      <w:r w:rsidRPr="00125835">
        <w:t>Ch_Mild</w:t>
      </w:r>
      <w:proofErr w:type="spellEnd"/>
      <w:r w:rsidRPr="00125835">
        <w:t xml:space="preserve">, </w:t>
      </w:r>
      <w:proofErr w:type="spellStart"/>
      <w:r w:rsidRPr="00125835">
        <w:t>Ph_All</w:t>
      </w:r>
      <w:proofErr w:type="spellEnd"/>
      <w:r w:rsidRPr="00125835">
        <w:t xml:space="preserve">, and </w:t>
      </w:r>
      <w:proofErr w:type="spellStart"/>
      <w:r w:rsidRPr="00125835">
        <w:t>Ch+Ph</w:t>
      </w:r>
      <w:proofErr w:type="spellEnd"/>
      <w:r w:rsidRPr="00125835">
        <w:t xml:space="preserve"> in Table </w:t>
      </w:r>
      <w:r w:rsidR="007F566C">
        <w:t>5</w:t>
      </w:r>
      <w:r w:rsidRPr="00125835">
        <w:t>.</w:t>
      </w:r>
      <w:r w:rsidR="00680341">
        <w:t xml:space="preserve"> </w:t>
      </w:r>
      <w:r w:rsidR="00680341" w:rsidRPr="00680341">
        <w:t xml:space="preserve">These </w:t>
      </w:r>
      <w:r w:rsidR="00680341">
        <w:t>notation</w:t>
      </w:r>
      <w:r w:rsidR="00680341" w:rsidRPr="00680341">
        <w:t>s represent different training sets.</w:t>
      </w:r>
      <w:r w:rsidR="00153057">
        <w:t xml:space="preserve"> </w:t>
      </w:r>
      <w:r w:rsidR="00153057" w:rsidRPr="00153057">
        <w:t>In the subsequent experiments, we employed ResNet-18 as the model.</w:t>
      </w:r>
      <w:r w:rsidR="00A55F6C">
        <w:t xml:space="preserve"> </w:t>
      </w:r>
      <w:r w:rsidR="00AC4349" w:rsidRPr="00AC4349">
        <w:t xml:space="preserve">Under different training sets </w:t>
      </w:r>
      <w:proofErr w:type="spellStart"/>
      <w:r w:rsidR="00A55F6C" w:rsidRPr="00AC4349">
        <w:t>Ch_All</w:t>
      </w:r>
      <w:proofErr w:type="spellEnd"/>
      <w:r w:rsidR="00A55F6C" w:rsidRPr="00AC4349">
        <w:t xml:space="preserve">, </w:t>
      </w:r>
      <w:proofErr w:type="spellStart"/>
      <w:r w:rsidR="00A55F6C" w:rsidRPr="00AC4349">
        <w:t>Ch_Neat</w:t>
      </w:r>
      <w:proofErr w:type="spellEnd"/>
      <w:r w:rsidR="00A55F6C" w:rsidRPr="00AC4349">
        <w:t xml:space="preserve">, </w:t>
      </w:r>
      <w:proofErr w:type="spellStart"/>
      <w:r w:rsidR="00A55F6C" w:rsidRPr="00AC4349">
        <w:t>Ch_Mild</w:t>
      </w:r>
      <w:proofErr w:type="spellEnd"/>
      <w:r w:rsidR="00A55F6C" w:rsidRPr="00AC4349">
        <w:t xml:space="preserve">, </w:t>
      </w:r>
      <w:proofErr w:type="spellStart"/>
      <w:r w:rsidR="00A55F6C" w:rsidRPr="00AC4349">
        <w:t>Ph_All</w:t>
      </w:r>
      <w:proofErr w:type="spellEnd"/>
      <w:r w:rsidR="00A55F6C" w:rsidRPr="00AC4349">
        <w:t xml:space="preserve">, and </w:t>
      </w:r>
      <w:proofErr w:type="spellStart"/>
      <w:r w:rsidR="00A55F6C" w:rsidRPr="00AC4349">
        <w:t>Ch+Ph</w:t>
      </w:r>
      <w:proofErr w:type="spellEnd"/>
      <w:r w:rsidR="00AC4349" w:rsidRPr="00AC4349">
        <w:t>,</w:t>
      </w:r>
      <w:r w:rsidR="00A55F6C" w:rsidRPr="00AC4349">
        <w:t xml:space="preserve"> the corresponding testing set</w:t>
      </w:r>
      <w:r w:rsidR="00AC4349" w:rsidRPr="00AC4349">
        <w:t>s were obtained</w:t>
      </w:r>
      <w:r w:rsidR="00A55F6C" w:rsidRPr="00AC4349">
        <w:t xml:space="preserve"> from the respective datasets. Specifically, the testing set for </w:t>
      </w:r>
      <w:proofErr w:type="spellStart"/>
      <w:r w:rsidR="00A55F6C" w:rsidRPr="00AC4349">
        <w:t>Ch_All</w:t>
      </w:r>
      <w:proofErr w:type="spellEnd"/>
      <w:r w:rsidR="00A55F6C" w:rsidRPr="00AC4349">
        <w:t xml:space="preserve">, </w:t>
      </w:r>
      <w:proofErr w:type="spellStart"/>
      <w:r w:rsidR="00A55F6C" w:rsidRPr="00AC4349">
        <w:t>Ch_Neat</w:t>
      </w:r>
      <w:proofErr w:type="spellEnd"/>
      <w:r w:rsidR="00A55F6C" w:rsidRPr="00AC4349">
        <w:t xml:space="preserve"> and </w:t>
      </w:r>
      <w:proofErr w:type="spellStart"/>
      <w:r w:rsidR="00A55F6C" w:rsidRPr="00AC4349">
        <w:t>Ch_Mild</w:t>
      </w:r>
      <w:proofErr w:type="spellEnd"/>
      <w:r w:rsidR="00A55F6C" w:rsidRPr="00AC4349">
        <w:t xml:space="preserve"> </w:t>
      </w:r>
      <w:r w:rsidR="00AC4349" w:rsidRPr="00AC4349">
        <w:t>came</w:t>
      </w:r>
      <w:r w:rsidR="00A55F6C" w:rsidRPr="00AC4349">
        <w:t xml:space="preserve"> from the Chinese character-only dataset</w:t>
      </w:r>
      <w:r w:rsidR="00AC4349" w:rsidRPr="00AC4349">
        <w:t>,</w:t>
      </w:r>
      <w:r w:rsidR="00A55F6C" w:rsidRPr="00AC4349">
        <w:t xml:space="preserve"> </w:t>
      </w:r>
      <w:r w:rsidR="00AC4349" w:rsidRPr="00AC4349">
        <w:t xml:space="preserve">the testing set for </w:t>
      </w:r>
      <w:proofErr w:type="spellStart"/>
      <w:r w:rsidR="00A55F6C" w:rsidRPr="00AC4349">
        <w:t>Ph_All</w:t>
      </w:r>
      <w:proofErr w:type="spellEnd"/>
      <w:r w:rsidR="00A55F6C" w:rsidRPr="00AC4349">
        <w:t xml:space="preserve"> </w:t>
      </w:r>
      <w:r w:rsidR="00AC4349" w:rsidRPr="00AC4349">
        <w:t>came</w:t>
      </w:r>
      <w:r w:rsidR="00A55F6C" w:rsidRPr="00AC4349">
        <w:t xml:space="preserve"> from the Phonetic notation-only dataset, and the testing set for </w:t>
      </w:r>
      <w:proofErr w:type="spellStart"/>
      <w:r w:rsidR="00A55F6C" w:rsidRPr="00AC4349">
        <w:t>Ch+Ph</w:t>
      </w:r>
      <w:proofErr w:type="spellEnd"/>
      <w:r w:rsidR="00A55F6C" w:rsidRPr="00AC4349">
        <w:t xml:space="preserve"> </w:t>
      </w:r>
      <w:r w:rsidR="00AC4349" w:rsidRPr="00AC4349">
        <w:t>came</w:t>
      </w:r>
      <w:r w:rsidR="00A55F6C" w:rsidRPr="00AC4349">
        <w:t xml:space="preserve"> from the Chinese character + Phonetic notation dataset. This ensures that </w:t>
      </w:r>
      <w:proofErr w:type="spellStart"/>
      <w:r w:rsidR="00A55F6C" w:rsidRPr="00AC4349">
        <w:t>Ch_All</w:t>
      </w:r>
      <w:proofErr w:type="spellEnd"/>
      <w:r w:rsidR="00A55F6C" w:rsidRPr="00AC4349">
        <w:t xml:space="preserve">, </w:t>
      </w:r>
      <w:proofErr w:type="spellStart"/>
      <w:r w:rsidR="00A55F6C" w:rsidRPr="00AC4349">
        <w:t>Ch_Neat</w:t>
      </w:r>
      <w:proofErr w:type="spellEnd"/>
      <w:r w:rsidR="00A55F6C" w:rsidRPr="00AC4349">
        <w:t xml:space="preserve"> and </w:t>
      </w:r>
      <w:proofErr w:type="spellStart"/>
      <w:r w:rsidR="00A55F6C" w:rsidRPr="00AC4349">
        <w:t>Ch_Mild</w:t>
      </w:r>
      <w:proofErr w:type="spellEnd"/>
      <w:r w:rsidR="00A55F6C" w:rsidRPr="00AC4349">
        <w:t xml:space="preserve"> have the same testing set and can make fair comparisons.</w:t>
      </w:r>
    </w:p>
    <w:p w14:paraId="0F2D39B9" w14:textId="190E54B1" w:rsidR="00125835" w:rsidRDefault="00125835" w:rsidP="00125835">
      <w:pPr>
        <w:pStyle w:val="af2"/>
        <w:keepNext/>
      </w:pPr>
      <w:bookmarkStart w:id="52" w:name="_Toc157447914"/>
      <w:r>
        <w:lastRenderedPageBreak/>
        <w:t>Table</w:t>
      </w:r>
      <w:r w:rsidR="007F566C">
        <w:rPr>
          <w:noProof/>
        </w:rPr>
        <w:t xml:space="preserve"> 5</w:t>
      </w:r>
      <w:r>
        <w:t xml:space="preserve">: </w:t>
      </w:r>
      <w:r w:rsidRPr="00125835">
        <w:t xml:space="preserve">The meanings of </w:t>
      </w:r>
      <w:proofErr w:type="spellStart"/>
      <w:r w:rsidRPr="00125835">
        <w:t>Ch_All</w:t>
      </w:r>
      <w:proofErr w:type="spellEnd"/>
      <w:r w:rsidRPr="00125835">
        <w:t xml:space="preserve">, </w:t>
      </w:r>
      <w:proofErr w:type="spellStart"/>
      <w:r w:rsidRPr="00125835">
        <w:t>Ch_Neat</w:t>
      </w:r>
      <w:proofErr w:type="spellEnd"/>
      <w:r w:rsidRPr="00125835">
        <w:t xml:space="preserve">, </w:t>
      </w:r>
      <w:proofErr w:type="spellStart"/>
      <w:r w:rsidRPr="00125835">
        <w:t>Ch_Mild</w:t>
      </w:r>
      <w:proofErr w:type="spellEnd"/>
      <w:r w:rsidRPr="00125835">
        <w:t xml:space="preserve">, </w:t>
      </w:r>
      <w:proofErr w:type="spellStart"/>
      <w:r w:rsidRPr="00125835">
        <w:t>Ph_All</w:t>
      </w:r>
      <w:proofErr w:type="spellEnd"/>
      <w:r w:rsidRPr="00125835">
        <w:t xml:space="preserve">, and </w:t>
      </w:r>
      <w:proofErr w:type="spellStart"/>
      <w:r w:rsidRPr="00125835">
        <w:t>Ch+Ph</w:t>
      </w:r>
      <w:bookmarkEnd w:id="52"/>
      <w:proofErr w:type="spellEnd"/>
    </w:p>
    <w:tbl>
      <w:tblPr>
        <w:tblStyle w:val="ab"/>
        <w:tblW w:w="0" w:type="auto"/>
        <w:tblLook w:val="04A0" w:firstRow="1" w:lastRow="0" w:firstColumn="1" w:lastColumn="0" w:noHBand="0" w:noVBand="1"/>
      </w:tblPr>
      <w:tblGrid>
        <w:gridCol w:w="2122"/>
        <w:gridCol w:w="6180"/>
      </w:tblGrid>
      <w:tr w:rsidR="00125835" w14:paraId="5C4942CC" w14:textId="77777777" w:rsidTr="00125835">
        <w:tc>
          <w:tcPr>
            <w:tcW w:w="2122" w:type="dxa"/>
          </w:tcPr>
          <w:p w14:paraId="5E56AAB8" w14:textId="1B0A1DA3" w:rsidR="00125835" w:rsidRDefault="00125835" w:rsidP="00125835">
            <w:pPr>
              <w:spacing w:line="360" w:lineRule="auto"/>
              <w:jc w:val="center"/>
            </w:pPr>
          </w:p>
        </w:tc>
        <w:tc>
          <w:tcPr>
            <w:tcW w:w="6180" w:type="dxa"/>
          </w:tcPr>
          <w:p w14:paraId="3DE02DC9" w14:textId="07592478" w:rsidR="00125835" w:rsidRDefault="00125835" w:rsidP="00125835">
            <w:pPr>
              <w:spacing w:line="360" w:lineRule="auto"/>
              <w:jc w:val="center"/>
            </w:pPr>
            <w:r w:rsidRPr="00DE0C55">
              <w:t>Meanings</w:t>
            </w:r>
          </w:p>
        </w:tc>
      </w:tr>
      <w:tr w:rsidR="00125835" w14:paraId="1CF8BC25" w14:textId="77777777" w:rsidTr="00125835">
        <w:tc>
          <w:tcPr>
            <w:tcW w:w="2122" w:type="dxa"/>
          </w:tcPr>
          <w:p w14:paraId="01947098" w14:textId="01D8CAF1" w:rsidR="00125835" w:rsidRDefault="00125835" w:rsidP="00125835">
            <w:pPr>
              <w:spacing w:line="360" w:lineRule="auto"/>
              <w:jc w:val="center"/>
            </w:pPr>
            <w:proofErr w:type="spellStart"/>
            <w:r w:rsidRPr="00DE0C55">
              <w:t>Ch_All</w:t>
            </w:r>
            <w:proofErr w:type="spellEnd"/>
          </w:p>
        </w:tc>
        <w:tc>
          <w:tcPr>
            <w:tcW w:w="6180" w:type="dxa"/>
          </w:tcPr>
          <w:p w14:paraId="36B01A96" w14:textId="4EE90B2E" w:rsidR="00125835" w:rsidRDefault="008E7B3B" w:rsidP="005E5446">
            <w:pPr>
              <w:spacing w:line="360" w:lineRule="auto"/>
              <w:jc w:val="center"/>
            </w:pPr>
            <w:r>
              <w:t>T</w:t>
            </w:r>
            <w:r w:rsidR="00125835" w:rsidRPr="00DE0C55">
              <w:t>he</w:t>
            </w:r>
            <w:r w:rsidR="00680341">
              <w:t xml:space="preserve"> training set in</w:t>
            </w:r>
            <w:r w:rsidR="00125835" w:rsidRPr="00DE0C55">
              <w:t xml:space="preserve"> Chinese character-only dataset</w:t>
            </w:r>
          </w:p>
        </w:tc>
      </w:tr>
      <w:tr w:rsidR="00125835" w14:paraId="5D9530F4" w14:textId="77777777" w:rsidTr="00125835">
        <w:tc>
          <w:tcPr>
            <w:tcW w:w="2122" w:type="dxa"/>
          </w:tcPr>
          <w:p w14:paraId="0D56999B" w14:textId="70596E87" w:rsidR="00125835" w:rsidRDefault="00125835" w:rsidP="00125835">
            <w:pPr>
              <w:spacing w:line="360" w:lineRule="auto"/>
              <w:jc w:val="center"/>
            </w:pPr>
            <w:proofErr w:type="spellStart"/>
            <w:r w:rsidRPr="00DE0C55">
              <w:t>Ch_Neat</w:t>
            </w:r>
            <w:proofErr w:type="spellEnd"/>
          </w:p>
        </w:tc>
        <w:tc>
          <w:tcPr>
            <w:tcW w:w="6180" w:type="dxa"/>
          </w:tcPr>
          <w:p w14:paraId="4E4F91B2" w14:textId="6D4F5A65" w:rsidR="00125835" w:rsidRDefault="008E7B3B" w:rsidP="005E5446">
            <w:pPr>
              <w:spacing w:line="360" w:lineRule="auto"/>
              <w:jc w:val="center"/>
            </w:pPr>
            <w:r>
              <w:t>The</w:t>
            </w:r>
            <w:r w:rsidR="00125835" w:rsidRPr="00DE0C55">
              <w:t xml:space="preserve"> neat </w:t>
            </w:r>
            <w:r w:rsidR="000E6616">
              <w:t>training set in</w:t>
            </w:r>
            <w:r w:rsidR="000E6616" w:rsidRPr="00DE0C55">
              <w:t xml:space="preserve"> </w:t>
            </w:r>
            <w:r w:rsidR="00125835" w:rsidRPr="00DE0C55">
              <w:t>Chinese character</w:t>
            </w:r>
            <w:r w:rsidR="005E5446">
              <w:t>-only</w:t>
            </w:r>
            <w:r w:rsidR="00125835" w:rsidRPr="00DE0C55">
              <w:t xml:space="preserve"> </w:t>
            </w:r>
            <w:r>
              <w:t>dataset</w:t>
            </w:r>
          </w:p>
        </w:tc>
      </w:tr>
      <w:tr w:rsidR="00125835" w14:paraId="49845E3A" w14:textId="77777777" w:rsidTr="00125835">
        <w:tc>
          <w:tcPr>
            <w:tcW w:w="2122" w:type="dxa"/>
          </w:tcPr>
          <w:p w14:paraId="3F83F1EF" w14:textId="2F757C62" w:rsidR="00125835" w:rsidRDefault="00125835" w:rsidP="00125835">
            <w:pPr>
              <w:spacing w:line="360" w:lineRule="auto"/>
              <w:jc w:val="center"/>
            </w:pPr>
            <w:proofErr w:type="spellStart"/>
            <w:r w:rsidRPr="00DE0C55">
              <w:t>Ch_Mild</w:t>
            </w:r>
            <w:proofErr w:type="spellEnd"/>
          </w:p>
        </w:tc>
        <w:tc>
          <w:tcPr>
            <w:tcW w:w="6180" w:type="dxa"/>
          </w:tcPr>
          <w:p w14:paraId="43E529E0" w14:textId="2F501115" w:rsidR="00125835" w:rsidRDefault="005E5446" w:rsidP="005E5446">
            <w:pPr>
              <w:spacing w:line="360" w:lineRule="auto"/>
              <w:jc w:val="center"/>
            </w:pPr>
            <w:r>
              <w:t xml:space="preserve">The </w:t>
            </w:r>
            <w:r w:rsidR="000E6616">
              <w:t>training set in</w:t>
            </w:r>
            <w:r w:rsidR="000E6616" w:rsidRPr="00DE0C55">
              <w:t xml:space="preserve"> </w:t>
            </w:r>
            <w:r w:rsidRPr="005E5446">
              <w:t>Chinese character</w:t>
            </w:r>
            <w:r>
              <w:t xml:space="preserve">-only dataset from the </w:t>
            </w:r>
            <w:r w:rsidRPr="005E5446">
              <w:t>mild ASD children</w:t>
            </w:r>
          </w:p>
        </w:tc>
      </w:tr>
      <w:tr w:rsidR="00125835" w14:paraId="3E815A98" w14:textId="77777777" w:rsidTr="00125835">
        <w:tc>
          <w:tcPr>
            <w:tcW w:w="2122" w:type="dxa"/>
          </w:tcPr>
          <w:p w14:paraId="761FA777" w14:textId="0A706D91" w:rsidR="00125835" w:rsidRDefault="00125835" w:rsidP="00125835">
            <w:pPr>
              <w:spacing w:line="360" w:lineRule="auto"/>
              <w:jc w:val="center"/>
            </w:pPr>
            <w:proofErr w:type="spellStart"/>
            <w:r w:rsidRPr="00DE0C55">
              <w:t>Ph_All</w:t>
            </w:r>
            <w:proofErr w:type="spellEnd"/>
          </w:p>
        </w:tc>
        <w:tc>
          <w:tcPr>
            <w:tcW w:w="6180" w:type="dxa"/>
          </w:tcPr>
          <w:p w14:paraId="37687C9D" w14:textId="2DAC1850" w:rsidR="00125835" w:rsidRDefault="005E5446" w:rsidP="005E5446">
            <w:pPr>
              <w:spacing w:line="360" w:lineRule="auto"/>
              <w:jc w:val="center"/>
            </w:pPr>
            <w:r>
              <w:t>T</w:t>
            </w:r>
            <w:r w:rsidR="00125835" w:rsidRPr="00DE0C55">
              <w:t xml:space="preserve">he </w:t>
            </w:r>
            <w:r w:rsidR="000E6616">
              <w:t>training set in</w:t>
            </w:r>
            <w:r w:rsidR="000E6616" w:rsidRPr="00DE0C55">
              <w:t xml:space="preserve"> </w:t>
            </w:r>
            <w:r w:rsidR="00125835" w:rsidRPr="00DE0C55">
              <w:t>Phonetic notation-only dataset</w:t>
            </w:r>
          </w:p>
        </w:tc>
      </w:tr>
      <w:tr w:rsidR="00125835" w14:paraId="43A6EA80" w14:textId="77777777" w:rsidTr="00125835">
        <w:tc>
          <w:tcPr>
            <w:tcW w:w="2122" w:type="dxa"/>
          </w:tcPr>
          <w:p w14:paraId="037D3E9B" w14:textId="1AFA3A12" w:rsidR="00125835" w:rsidRDefault="00125835" w:rsidP="00125835">
            <w:pPr>
              <w:spacing w:line="360" w:lineRule="auto"/>
              <w:jc w:val="center"/>
            </w:pPr>
            <w:proofErr w:type="spellStart"/>
            <w:r w:rsidRPr="00DE0C55">
              <w:t>Ch+Ph</w:t>
            </w:r>
            <w:proofErr w:type="spellEnd"/>
          </w:p>
        </w:tc>
        <w:tc>
          <w:tcPr>
            <w:tcW w:w="6180" w:type="dxa"/>
          </w:tcPr>
          <w:p w14:paraId="76D77B6D" w14:textId="3E2D8C0E" w:rsidR="00125835" w:rsidRDefault="005E5446" w:rsidP="005E5446">
            <w:pPr>
              <w:spacing w:line="360" w:lineRule="auto"/>
              <w:jc w:val="center"/>
            </w:pPr>
            <w:r>
              <w:t>T</w:t>
            </w:r>
            <w:r w:rsidR="00125835" w:rsidRPr="00DE0C55">
              <w:t xml:space="preserve">he </w:t>
            </w:r>
            <w:r w:rsidR="000E6616">
              <w:t>training set in</w:t>
            </w:r>
            <w:r w:rsidR="000E6616" w:rsidRPr="00DE0C55">
              <w:t xml:space="preserve"> </w:t>
            </w:r>
            <w:r w:rsidR="00125835" w:rsidRPr="00DE0C55">
              <w:t>Chinese character + Phonetic notation dataset</w:t>
            </w:r>
          </w:p>
        </w:tc>
      </w:tr>
    </w:tbl>
    <w:p w14:paraId="08A5B884" w14:textId="77777777" w:rsidR="00125835" w:rsidRPr="00125835" w:rsidRDefault="00125835" w:rsidP="00852F74">
      <w:pPr>
        <w:spacing w:line="360" w:lineRule="auto"/>
      </w:pPr>
    </w:p>
    <w:p w14:paraId="431464C3" w14:textId="117F7481" w:rsidR="00255386" w:rsidRPr="00164B14" w:rsidRDefault="00255386" w:rsidP="00467458">
      <w:pPr>
        <w:spacing w:line="360" w:lineRule="auto"/>
        <w:outlineLvl w:val="2"/>
        <w:rPr>
          <w:rFonts w:eastAsiaTheme="minorEastAsia"/>
          <w:sz w:val="28"/>
          <w:szCs w:val="28"/>
        </w:rPr>
      </w:pPr>
      <w:bookmarkStart w:id="53" w:name="_Toc157447876"/>
      <w:r w:rsidRPr="00164B14">
        <w:rPr>
          <w:rFonts w:eastAsiaTheme="minorEastAsia" w:hint="eastAsia"/>
          <w:sz w:val="28"/>
          <w:szCs w:val="28"/>
        </w:rPr>
        <w:t>5</w:t>
      </w:r>
      <w:r w:rsidRPr="00164B14">
        <w:rPr>
          <w:rFonts w:eastAsiaTheme="minorEastAsia"/>
          <w:sz w:val="28"/>
          <w:szCs w:val="28"/>
        </w:rPr>
        <w:t xml:space="preserve">.2.1 ASD/TD classification </w:t>
      </w:r>
      <w:r w:rsidR="006514CD">
        <w:rPr>
          <w:rFonts w:eastAsiaTheme="minorEastAsia"/>
          <w:sz w:val="28"/>
          <w:szCs w:val="28"/>
        </w:rPr>
        <w:t>using</w:t>
      </w:r>
      <w:r w:rsidR="006514CD" w:rsidRPr="00164B14">
        <w:rPr>
          <w:rFonts w:eastAsiaTheme="minorEastAsia"/>
          <w:sz w:val="28"/>
          <w:szCs w:val="28"/>
        </w:rPr>
        <w:t xml:space="preserve"> </w:t>
      </w:r>
      <w:proofErr w:type="spellStart"/>
      <w:r w:rsidRPr="00164B14">
        <w:rPr>
          <w:rFonts w:eastAsiaTheme="minorEastAsia"/>
          <w:sz w:val="28"/>
          <w:szCs w:val="28"/>
        </w:rPr>
        <w:t>Ch_</w:t>
      </w:r>
      <w:r w:rsidR="00844EC9">
        <w:rPr>
          <w:rFonts w:eastAsiaTheme="minorEastAsia" w:hint="eastAsia"/>
          <w:sz w:val="28"/>
          <w:szCs w:val="28"/>
        </w:rPr>
        <w:t>A</w:t>
      </w:r>
      <w:r w:rsidRPr="00164B14">
        <w:rPr>
          <w:rFonts w:eastAsiaTheme="minorEastAsia"/>
          <w:sz w:val="28"/>
          <w:szCs w:val="28"/>
        </w:rPr>
        <w:t>ll</w:t>
      </w:r>
      <w:bookmarkEnd w:id="53"/>
      <w:proofErr w:type="spellEnd"/>
    </w:p>
    <w:p w14:paraId="23AC0748" w14:textId="04C2950F" w:rsidR="00255386" w:rsidRDefault="00255386" w:rsidP="00255386">
      <w:pPr>
        <w:spacing w:line="360" w:lineRule="auto"/>
        <w:ind w:firstLine="425"/>
        <w:rPr>
          <w:rFonts w:eastAsiaTheme="minorEastAsia"/>
        </w:rPr>
      </w:pPr>
      <w:r w:rsidRPr="00255386">
        <w:rPr>
          <w:rFonts w:eastAsiaTheme="minorEastAsia"/>
        </w:rPr>
        <w:t xml:space="preserve">Table </w:t>
      </w:r>
      <w:r w:rsidR="007F566C">
        <w:rPr>
          <w:rFonts w:eastAsiaTheme="minorEastAsia"/>
        </w:rPr>
        <w:t>6</w:t>
      </w:r>
      <w:r w:rsidRPr="00255386">
        <w:rPr>
          <w:rFonts w:eastAsiaTheme="minorEastAsia"/>
        </w:rPr>
        <w:t xml:space="preserve"> present</w:t>
      </w:r>
      <w:r w:rsidR="001D7A38">
        <w:rPr>
          <w:rFonts w:eastAsiaTheme="minorEastAsia"/>
        </w:rPr>
        <w:t>ed</w:t>
      </w:r>
      <w:r w:rsidRPr="00255386">
        <w:rPr>
          <w:rFonts w:eastAsiaTheme="minorEastAsia"/>
        </w:rPr>
        <w:t xml:space="preserve"> the results of ASD/TD classification using the </w:t>
      </w:r>
      <w:r w:rsidR="00F70213" w:rsidRPr="00F70213">
        <w:rPr>
          <w:rFonts w:eastAsiaTheme="minorEastAsia"/>
        </w:rPr>
        <w:t>Chinese character-only</w:t>
      </w:r>
      <w:r w:rsidRPr="00255386">
        <w:rPr>
          <w:rFonts w:eastAsiaTheme="minorEastAsia"/>
        </w:rPr>
        <w:t xml:space="preserve"> dataset, along with the results from</w:t>
      </w:r>
      <w:r w:rsidR="00007A8A">
        <w:t xml:space="preserve"> Yen et al.</w:t>
      </w:r>
      <w:r w:rsidR="00415535">
        <w:rPr>
          <w:rFonts w:eastAsiaTheme="minorEastAsia"/>
        </w:rPr>
        <w:t xml:space="preserve"> </w:t>
      </w:r>
      <w:r w:rsidR="00415535">
        <w:rPr>
          <w:rFonts w:eastAsiaTheme="minorEastAsia"/>
        </w:rPr>
        <w:fldChar w:fldCharType="begin"/>
      </w:r>
      <w:r w:rsidR="007E2BC7">
        <w:rPr>
          <w:rFonts w:eastAsiaTheme="minorEastAsia"/>
        </w:rPr>
        <w:instrText xml:space="preserve"> ADDIN EN.CITE &lt;EndNote&gt;&lt;Cite&gt;&lt;Author&gt;Yen&lt;/Author&gt;&lt;Year&gt;2024&lt;/Year&gt;&lt;RecNum&gt;48&lt;/RecNum&gt;&lt;DisplayText&gt;[20]&lt;/DisplayText&gt;&lt;record&gt;&lt;rec-number&gt;48&lt;/rec-number&gt;&lt;foreign-keys&gt;&lt;key app="EN" db-id="fs2td5ep0xptf3evta459xfq50xeadd2wedp" timestamp="1703484309"&gt;48&lt;/key&gt;&lt;/foreign-keys&gt;&lt;ref-type name="Journal Article"&gt;17&lt;/ref-type&gt;&lt;contributors&gt;&lt;authors&gt;&lt;author&gt;Yen, Lingkai&lt;/author&gt;&lt;author&gt;Wong, Jiasyun&lt;/author&gt;&lt;author&gt;Chen, Arbee L.P.&lt;/author&gt;&lt;/authors&gt;&lt;/contributors&gt;&lt;titles&gt;&lt;title&gt;Identifying Chinese Handwriting Characteristics for Detecting Children with Autism&lt;/title&gt;&lt;secondary-title&gt;The ACM/SIGAPP Symposium on Applied Computing&lt;/secondary-title&gt;&lt;/titles&gt;&lt;periodical&gt;&lt;full-title&gt;The ACM/SIGAPP Symposium on Applied Computing&lt;/full-title&gt;&lt;/periodical&gt;&lt;dates&gt;&lt;year&gt;2024&lt;/year&gt;&lt;/dates&gt;&lt;urls&gt;&lt;/urls&gt;&lt;/record&gt;&lt;/Cite&gt;&lt;/EndNote&gt;</w:instrText>
      </w:r>
      <w:r w:rsidR="00415535">
        <w:rPr>
          <w:rFonts w:eastAsiaTheme="minorEastAsia"/>
        </w:rPr>
        <w:fldChar w:fldCharType="separate"/>
      </w:r>
      <w:r w:rsidR="007E2BC7">
        <w:rPr>
          <w:rFonts w:eastAsiaTheme="minorEastAsia"/>
          <w:noProof/>
        </w:rPr>
        <w:t>[20]</w:t>
      </w:r>
      <w:r w:rsidR="00415535">
        <w:rPr>
          <w:rFonts w:eastAsiaTheme="minorEastAsia"/>
        </w:rPr>
        <w:fldChar w:fldCharType="end"/>
      </w:r>
      <w:r w:rsidRPr="00255386">
        <w:rPr>
          <w:rFonts w:eastAsiaTheme="minorEastAsia"/>
        </w:rPr>
        <w:t xml:space="preserve">. The three employed methods </w:t>
      </w:r>
      <w:r w:rsidR="005E5446">
        <w:rPr>
          <w:rFonts w:eastAsiaTheme="minorEastAsia"/>
        </w:rPr>
        <w:t xml:space="preserve">for dealing with imbalance data </w:t>
      </w:r>
      <w:r w:rsidR="001D7A38" w:rsidRPr="001D7A38">
        <w:rPr>
          <w:rFonts w:eastAsiaTheme="minorEastAsia"/>
        </w:rPr>
        <w:t>were</w:t>
      </w:r>
      <w:r w:rsidRPr="00255386">
        <w:rPr>
          <w:rFonts w:eastAsiaTheme="minorEastAsia"/>
        </w:rPr>
        <w:t xml:space="preserve"> </w:t>
      </w:r>
      <w:r w:rsidR="00126B41">
        <w:rPr>
          <w:rFonts w:eastAsiaTheme="minorEastAsia"/>
        </w:rPr>
        <w:t>X</w:t>
      </w:r>
      <w:r w:rsidRPr="00255386">
        <w:rPr>
          <w:rFonts w:eastAsiaTheme="minorEastAsia"/>
        </w:rPr>
        <w:t xml:space="preserve">, </w:t>
      </w:r>
      <w:proofErr w:type="spellStart"/>
      <w:r w:rsidRPr="00255386">
        <w:rPr>
          <w:rFonts w:eastAsiaTheme="minorEastAsia"/>
        </w:rPr>
        <w:t>undersampling</w:t>
      </w:r>
      <w:proofErr w:type="spellEnd"/>
      <w:r w:rsidRPr="00255386">
        <w:rPr>
          <w:rFonts w:eastAsiaTheme="minorEastAsia"/>
        </w:rPr>
        <w:t xml:space="preserve">, and oversampling. Notably, the </w:t>
      </w:r>
      <w:proofErr w:type="spellStart"/>
      <w:r w:rsidRPr="00255386">
        <w:rPr>
          <w:rFonts w:eastAsiaTheme="minorEastAsia"/>
        </w:rPr>
        <w:t>undersampling</w:t>
      </w:r>
      <w:proofErr w:type="spellEnd"/>
      <w:r w:rsidRPr="00255386">
        <w:rPr>
          <w:rFonts w:eastAsiaTheme="minorEastAsia"/>
        </w:rPr>
        <w:t xml:space="preserve"> without 5-fold approach achieved the highest F1-score i</w:t>
      </w:r>
      <w:r w:rsidR="00415535">
        <w:rPr>
          <w:rFonts w:eastAsiaTheme="minorEastAsia"/>
        </w:rPr>
        <w:t>n</w:t>
      </w:r>
      <w:r w:rsidR="00007A8A">
        <w:t xml:space="preserve"> Yen et al.</w:t>
      </w:r>
      <w:r w:rsidR="00415535">
        <w:rPr>
          <w:rFonts w:eastAsiaTheme="minorEastAsia"/>
        </w:rPr>
        <w:t xml:space="preserve"> </w:t>
      </w:r>
      <w:r w:rsidR="00415535">
        <w:rPr>
          <w:rFonts w:eastAsiaTheme="minorEastAsia"/>
        </w:rPr>
        <w:fldChar w:fldCharType="begin"/>
      </w:r>
      <w:r w:rsidR="007E2BC7">
        <w:rPr>
          <w:rFonts w:eastAsiaTheme="minorEastAsia"/>
        </w:rPr>
        <w:instrText xml:space="preserve"> ADDIN EN.CITE &lt;EndNote&gt;&lt;Cite&gt;&lt;Author&gt;Yen&lt;/Author&gt;&lt;Year&gt;2024&lt;/Year&gt;&lt;RecNum&gt;48&lt;/RecNum&gt;&lt;DisplayText&gt;[20]&lt;/DisplayText&gt;&lt;record&gt;&lt;rec-number&gt;48&lt;/rec-number&gt;&lt;foreign-keys&gt;&lt;key app="EN" db-id="fs2td5ep0xptf3evta459xfq50xeadd2wedp" timestamp="1703484309"&gt;48&lt;/key&gt;&lt;/foreign-keys&gt;&lt;ref-type name="Journal Article"&gt;17&lt;/ref-type&gt;&lt;contributors&gt;&lt;authors&gt;&lt;author&gt;Yen, Lingkai&lt;/author&gt;&lt;author&gt;Wong, Jiasyun&lt;/author&gt;&lt;author&gt;Chen, Arbee L.P.&lt;/author&gt;&lt;/authors&gt;&lt;/contributors&gt;&lt;titles&gt;&lt;title&gt;Identifying Chinese Handwriting Characteristics for Detecting Children with Autism&lt;/title&gt;&lt;secondary-title&gt;The ACM/SIGAPP Symposium on Applied Computing&lt;/secondary-title&gt;&lt;/titles&gt;&lt;periodical&gt;&lt;full-title&gt;The ACM/SIGAPP Symposium on Applied Computing&lt;/full-title&gt;&lt;/periodical&gt;&lt;dates&gt;&lt;year&gt;2024&lt;/year&gt;&lt;/dates&gt;&lt;urls&gt;&lt;/urls&gt;&lt;/record&gt;&lt;/Cite&gt;&lt;/EndNote&gt;</w:instrText>
      </w:r>
      <w:r w:rsidR="00415535">
        <w:rPr>
          <w:rFonts w:eastAsiaTheme="minorEastAsia"/>
        </w:rPr>
        <w:fldChar w:fldCharType="separate"/>
      </w:r>
      <w:r w:rsidR="007E2BC7">
        <w:rPr>
          <w:rFonts w:eastAsiaTheme="minorEastAsia"/>
          <w:noProof/>
        </w:rPr>
        <w:t>[20]</w:t>
      </w:r>
      <w:r w:rsidR="00415535">
        <w:rPr>
          <w:rFonts w:eastAsiaTheme="minorEastAsia"/>
        </w:rPr>
        <w:fldChar w:fldCharType="end"/>
      </w:r>
      <w:r w:rsidRPr="00255386">
        <w:rPr>
          <w:rFonts w:eastAsiaTheme="minorEastAsia"/>
        </w:rPr>
        <w:t>.</w:t>
      </w:r>
    </w:p>
    <w:p w14:paraId="1A7269DB" w14:textId="394F05E1" w:rsidR="00E638CE" w:rsidRDefault="00255386" w:rsidP="00852F74">
      <w:pPr>
        <w:spacing w:line="360" w:lineRule="auto"/>
        <w:ind w:firstLine="425"/>
        <w:rPr>
          <w:rFonts w:eastAsiaTheme="minorEastAsia"/>
        </w:rPr>
      </w:pPr>
      <w:r w:rsidRPr="00255386">
        <w:rPr>
          <w:rFonts w:eastAsiaTheme="minorEastAsia"/>
        </w:rPr>
        <w:t xml:space="preserve">From Table </w:t>
      </w:r>
      <w:r w:rsidR="007F566C">
        <w:rPr>
          <w:rFonts w:eastAsiaTheme="minorEastAsia"/>
        </w:rPr>
        <w:t>6</w:t>
      </w:r>
      <w:r w:rsidRPr="00255386">
        <w:rPr>
          <w:rFonts w:eastAsiaTheme="minorEastAsia"/>
        </w:rPr>
        <w:t xml:space="preserve">, it </w:t>
      </w:r>
      <w:r w:rsidR="001D7A38" w:rsidRPr="001D7A38">
        <w:rPr>
          <w:rFonts w:eastAsiaTheme="minorEastAsia"/>
        </w:rPr>
        <w:t>was</w:t>
      </w:r>
      <w:r w:rsidRPr="00255386">
        <w:rPr>
          <w:rFonts w:eastAsiaTheme="minorEastAsia"/>
        </w:rPr>
        <w:t xml:space="preserve"> evident that both our </w:t>
      </w:r>
      <w:r w:rsidR="006514CD">
        <w:rPr>
          <w:rFonts w:eastAsiaTheme="minorEastAsia"/>
        </w:rPr>
        <w:t>X</w:t>
      </w:r>
      <w:r w:rsidR="006514CD" w:rsidRPr="00255386">
        <w:rPr>
          <w:rFonts w:eastAsiaTheme="minorEastAsia"/>
        </w:rPr>
        <w:t xml:space="preserve"> </w:t>
      </w:r>
      <w:r w:rsidRPr="00255386">
        <w:rPr>
          <w:rFonts w:eastAsiaTheme="minorEastAsia"/>
        </w:rPr>
        <w:t xml:space="preserve">and </w:t>
      </w:r>
      <w:proofErr w:type="spellStart"/>
      <w:r w:rsidRPr="00255386">
        <w:rPr>
          <w:rFonts w:eastAsiaTheme="minorEastAsia"/>
        </w:rPr>
        <w:t>undersampling</w:t>
      </w:r>
      <w:proofErr w:type="spellEnd"/>
      <w:r w:rsidRPr="00255386">
        <w:rPr>
          <w:rFonts w:eastAsiaTheme="minorEastAsia"/>
        </w:rPr>
        <w:t xml:space="preserve"> approaches surpass</w:t>
      </w:r>
      <w:r w:rsidR="00DE54D2">
        <w:rPr>
          <w:rFonts w:eastAsiaTheme="minorEastAsia"/>
        </w:rPr>
        <w:t>ed</w:t>
      </w:r>
      <w:r w:rsidRPr="00255386">
        <w:rPr>
          <w:rFonts w:eastAsiaTheme="minorEastAsia"/>
        </w:rPr>
        <w:t xml:space="preserve"> the results of</w:t>
      </w:r>
      <w:r w:rsidR="00007A8A">
        <w:t xml:space="preserve"> Yen et al.</w:t>
      </w:r>
      <w:r w:rsidR="00415535">
        <w:rPr>
          <w:rFonts w:eastAsiaTheme="minorEastAsia"/>
        </w:rPr>
        <w:t xml:space="preserve"> </w:t>
      </w:r>
      <w:r w:rsidR="00415535">
        <w:rPr>
          <w:rFonts w:eastAsiaTheme="minorEastAsia"/>
        </w:rPr>
        <w:fldChar w:fldCharType="begin"/>
      </w:r>
      <w:r w:rsidR="007E2BC7">
        <w:rPr>
          <w:rFonts w:eastAsiaTheme="minorEastAsia"/>
        </w:rPr>
        <w:instrText xml:space="preserve"> ADDIN EN.CITE &lt;EndNote&gt;&lt;Cite&gt;&lt;Author&gt;Yen&lt;/Author&gt;&lt;Year&gt;2024&lt;/Year&gt;&lt;RecNum&gt;48&lt;/RecNum&gt;&lt;DisplayText&gt;[20]&lt;/DisplayText&gt;&lt;record&gt;&lt;rec-number&gt;48&lt;/rec-number&gt;&lt;foreign-keys&gt;&lt;key app="EN" db-id="fs2td5ep0xptf3evta459xfq50xeadd2wedp" timestamp="1703484309"&gt;48&lt;/key&gt;&lt;/foreign-keys&gt;&lt;ref-type name="Journal Article"&gt;17&lt;/ref-type&gt;&lt;contributors&gt;&lt;authors&gt;&lt;author&gt;Yen, Lingkai&lt;/author&gt;&lt;author&gt;Wong, Jiasyun&lt;/author&gt;&lt;author&gt;Chen, Arbee L.P.&lt;/author&gt;&lt;/authors&gt;&lt;/contributors&gt;&lt;titles&gt;&lt;title&gt;Identifying Chinese Handwriting Characteristics for Detecting Children with Autism&lt;/title&gt;&lt;secondary-title&gt;The ACM/SIGAPP Symposium on Applied Computing&lt;/secondary-title&gt;&lt;/titles&gt;&lt;periodical&gt;&lt;full-title&gt;The ACM/SIGAPP Symposium on Applied Computing&lt;/full-title&gt;&lt;/periodical&gt;&lt;dates&gt;&lt;year&gt;2024&lt;/year&gt;&lt;/dates&gt;&lt;urls&gt;&lt;/urls&gt;&lt;/record&gt;&lt;/Cite&gt;&lt;/EndNote&gt;</w:instrText>
      </w:r>
      <w:r w:rsidR="00415535">
        <w:rPr>
          <w:rFonts w:eastAsiaTheme="minorEastAsia"/>
        </w:rPr>
        <w:fldChar w:fldCharType="separate"/>
      </w:r>
      <w:r w:rsidR="007E2BC7">
        <w:rPr>
          <w:rFonts w:eastAsiaTheme="minorEastAsia"/>
          <w:noProof/>
        </w:rPr>
        <w:t>[20]</w:t>
      </w:r>
      <w:r w:rsidR="00415535">
        <w:rPr>
          <w:rFonts w:eastAsiaTheme="minorEastAsia"/>
        </w:rPr>
        <w:fldChar w:fldCharType="end"/>
      </w:r>
      <w:r w:rsidRPr="00255386">
        <w:rPr>
          <w:rFonts w:eastAsiaTheme="minorEastAsia"/>
        </w:rPr>
        <w:t xml:space="preserve">. Additionally, </w:t>
      </w:r>
      <w:r w:rsidR="006514CD">
        <w:rPr>
          <w:rFonts w:eastAsiaTheme="minorEastAsia"/>
        </w:rPr>
        <w:t xml:space="preserve">the </w:t>
      </w:r>
      <w:r w:rsidRPr="00255386">
        <w:rPr>
          <w:rFonts w:eastAsiaTheme="minorEastAsia"/>
        </w:rPr>
        <w:t xml:space="preserve">oversampling </w:t>
      </w:r>
      <w:r w:rsidR="006514CD">
        <w:rPr>
          <w:rFonts w:eastAsiaTheme="minorEastAsia"/>
        </w:rPr>
        <w:t xml:space="preserve">approach </w:t>
      </w:r>
      <w:r w:rsidRPr="00255386">
        <w:rPr>
          <w:rFonts w:eastAsiaTheme="minorEastAsia"/>
        </w:rPr>
        <w:t>outperform</w:t>
      </w:r>
      <w:r w:rsidR="00595758">
        <w:rPr>
          <w:rFonts w:eastAsiaTheme="minorEastAsia"/>
        </w:rPr>
        <w:t>ed</w:t>
      </w:r>
      <w:r w:rsidRPr="00255386">
        <w:rPr>
          <w:rFonts w:eastAsiaTheme="minorEastAsia"/>
        </w:rPr>
        <w:t xml:space="preserve"> the best performance reported in</w:t>
      </w:r>
      <w:r w:rsidR="00007A8A">
        <w:t xml:space="preserve"> Yen et al.</w:t>
      </w:r>
      <w:r w:rsidRPr="00255386">
        <w:rPr>
          <w:rFonts w:eastAsiaTheme="minorEastAsia"/>
        </w:rPr>
        <w:t xml:space="preserve"> </w:t>
      </w:r>
      <w:r w:rsidR="00415535">
        <w:rPr>
          <w:rFonts w:eastAsiaTheme="minorEastAsia"/>
        </w:rPr>
        <w:fldChar w:fldCharType="begin"/>
      </w:r>
      <w:r w:rsidR="007E2BC7">
        <w:rPr>
          <w:rFonts w:eastAsiaTheme="minorEastAsia"/>
        </w:rPr>
        <w:instrText xml:space="preserve"> ADDIN EN.CITE &lt;EndNote&gt;&lt;Cite&gt;&lt;Author&gt;Yen&lt;/Author&gt;&lt;Year&gt;2024&lt;/Year&gt;&lt;RecNum&gt;48&lt;/RecNum&gt;&lt;DisplayText&gt;[20]&lt;/DisplayText&gt;&lt;record&gt;&lt;rec-number&gt;48&lt;/rec-number&gt;&lt;foreign-keys&gt;&lt;key app="EN" db-id="fs2td5ep0xptf3evta459xfq50xeadd2wedp" timestamp="1703484309"&gt;48&lt;/key&gt;&lt;/foreign-keys&gt;&lt;ref-type name="Journal Article"&gt;17&lt;/ref-type&gt;&lt;contributors&gt;&lt;authors&gt;&lt;author&gt;Yen, Lingkai&lt;/author&gt;&lt;author&gt;Wong, Jiasyun&lt;/author&gt;&lt;author&gt;Chen, Arbee L.P.&lt;/author&gt;&lt;/authors&gt;&lt;/contributors&gt;&lt;titles&gt;&lt;title&gt;Identifying Chinese Handwriting Characteristics for Detecting Children with Autism&lt;/title&gt;&lt;secondary-title&gt;The ACM/SIGAPP Symposium on Applied Computing&lt;/secondary-title&gt;&lt;/titles&gt;&lt;periodical&gt;&lt;full-title&gt;The ACM/SIGAPP Symposium on Applied Computing&lt;/full-title&gt;&lt;/periodical&gt;&lt;dates&gt;&lt;year&gt;2024&lt;/year&gt;&lt;/dates&gt;&lt;urls&gt;&lt;/urls&gt;&lt;/record&gt;&lt;/Cite&gt;&lt;/EndNote&gt;</w:instrText>
      </w:r>
      <w:r w:rsidR="00415535">
        <w:rPr>
          <w:rFonts w:eastAsiaTheme="minorEastAsia"/>
        </w:rPr>
        <w:fldChar w:fldCharType="separate"/>
      </w:r>
      <w:r w:rsidR="007E2BC7">
        <w:rPr>
          <w:rFonts w:eastAsiaTheme="minorEastAsia"/>
          <w:noProof/>
        </w:rPr>
        <w:t>[20]</w:t>
      </w:r>
      <w:r w:rsidR="00415535">
        <w:rPr>
          <w:rFonts w:eastAsiaTheme="minorEastAsia"/>
        </w:rPr>
        <w:fldChar w:fldCharType="end"/>
      </w:r>
      <w:r w:rsidRPr="00255386">
        <w:rPr>
          <w:rFonts w:eastAsiaTheme="minorEastAsia"/>
        </w:rPr>
        <w:t>. Consequently, we use</w:t>
      </w:r>
      <w:r w:rsidR="00595758">
        <w:rPr>
          <w:rFonts w:eastAsiaTheme="minorEastAsia"/>
        </w:rPr>
        <w:t>d</w:t>
      </w:r>
      <w:r w:rsidRPr="00255386">
        <w:rPr>
          <w:rFonts w:eastAsiaTheme="minorEastAsia"/>
        </w:rPr>
        <w:t xml:space="preserve"> the oversampling approach in our implementation as the benchmark for </w:t>
      </w:r>
      <w:r w:rsidR="004A6DF2" w:rsidRPr="004A6DF2">
        <w:rPr>
          <w:rFonts w:eastAsiaTheme="minorEastAsia"/>
        </w:rPr>
        <w:t xml:space="preserve">the </w:t>
      </w:r>
      <w:r w:rsidR="006514CD">
        <w:rPr>
          <w:rFonts w:eastAsiaTheme="minorEastAsia"/>
        </w:rPr>
        <w:t xml:space="preserve">analyses of the </w:t>
      </w:r>
      <w:r w:rsidR="004A6DF2" w:rsidRPr="004A6DF2">
        <w:rPr>
          <w:rFonts w:eastAsiaTheme="minorEastAsia"/>
        </w:rPr>
        <w:t>handwriting characteristics</w:t>
      </w:r>
      <w:r w:rsidRPr="00255386">
        <w:rPr>
          <w:rFonts w:eastAsiaTheme="minorEastAsia"/>
        </w:rPr>
        <w:t>.</w:t>
      </w:r>
    </w:p>
    <w:p w14:paraId="51AABB02" w14:textId="702AD67F" w:rsidR="00664CBB" w:rsidRDefault="00664CBB" w:rsidP="00664CBB">
      <w:pPr>
        <w:pStyle w:val="af2"/>
        <w:keepNext/>
      </w:pPr>
      <w:bookmarkStart w:id="54" w:name="_Toc157447915"/>
      <w:r>
        <w:t>Table</w:t>
      </w:r>
      <w:r w:rsidR="007F566C">
        <w:rPr>
          <w:noProof/>
        </w:rPr>
        <w:t xml:space="preserve"> 6</w:t>
      </w:r>
      <w:r>
        <w:t xml:space="preserve">: The results of ASD/TD classification </w:t>
      </w:r>
      <w:r w:rsidR="005E5446">
        <w:rPr>
          <w:rFonts w:eastAsiaTheme="minorEastAsia"/>
        </w:rPr>
        <w:t>using</w:t>
      </w:r>
      <w:r w:rsidR="005E5446" w:rsidRPr="00255386">
        <w:rPr>
          <w:rFonts w:eastAsiaTheme="minorEastAsia"/>
        </w:rPr>
        <w:t xml:space="preserve"> </w:t>
      </w:r>
      <w:proofErr w:type="spellStart"/>
      <w:r w:rsidRPr="00255386">
        <w:rPr>
          <w:rFonts w:eastAsiaTheme="minorEastAsia"/>
        </w:rPr>
        <w:t>Ch_</w:t>
      </w:r>
      <w:r w:rsidR="00844EC9">
        <w:rPr>
          <w:rFonts w:eastAsiaTheme="minorEastAsia" w:hint="eastAsia"/>
        </w:rPr>
        <w:t>A</w:t>
      </w:r>
      <w:r w:rsidRPr="00255386">
        <w:rPr>
          <w:rFonts w:eastAsiaTheme="minorEastAsia"/>
        </w:rPr>
        <w:t>ll</w:t>
      </w:r>
      <w:bookmarkEnd w:id="54"/>
      <w:proofErr w:type="spellEnd"/>
    </w:p>
    <w:tbl>
      <w:tblPr>
        <w:tblStyle w:val="ab"/>
        <w:tblW w:w="0" w:type="auto"/>
        <w:tblLook w:val="04A0" w:firstRow="1" w:lastRow="0" w:firstColumn="1" w:lastColumn="0" w:noHBand="0" w:noVBand="1"/>
      </w:tblPr>
      <w:tblGrid>
        <w:gridCol w:w="1696"/>
        <w:gridCol w:w="1271"/>
        <w:gridCol w:w="1366"/>
        <w:gridCol w:w="1345"/>
        <w:gridCol w:w="1312"/>
        <w:gridCol w:w="1312"/>
      </w:tblGrid>
      <w:tr w:rsidR="00E638CE" w14:paraId="11DCCC8C" w14:textId="77777777" w:rsidTr="00664CBB">
        <w:tc>
          <w:tcPr>
            <w:tcW w:w="1696" w:type="dxa"/>
          </w:tcPr>
          <w:p w14:paraId="46696BF9" w14:textId="6DE46E34" w:rsidR="00E638CE" w:rsidRDefault="00DE54D2" w:rsidP="00E638CE">
            <w:pPr>
              <w:spacing w:line="360" w:lineRule="auto"/>
              <w:jc w:val="center"/>
              <w:rPr>
                <w:rFonts w:eastAsiaTheme="minorEastAsia"/>
              </w:rPr>
            </w:pPr>
            <w:r>
              <w:rPr>
                <w:rFonts w:eastAsiaTheme="minorEastAsia"/>
              </w:rPr>
              <w:t xml:space="preserve">Data </w:t>
            </w:r>
            <w:r w:rsidR="00664CBB">
              <w:rPr>
                <w:rFonts w:eastAsiaTheme="minorEastAsia" w:hint="eastAsia"/>
              </w:rPr>
              <w:t>B</w:t>
            </w:r>
            <w:r w:rsidR="00664CBB">
              <w:rPr>
                <w:rFonts w:eastAsiaTheme="minorEastAsia"/>
              </w:rPr>
              <w:t>alance</w:t>
            </w:r>
          </w:p>
        </w:tc>
        <w:tc>
          <w:tcPr>
            <w:tcW w:w="1271" w:type="dxa"/>
          </w:tcPr>
          <w:p w14:paraId="555FF9EF" w14:textId="0B527A07" w:rsidR="00E638CE" w:rsidRDefault="00664CBB" w:rsidP="00E638CE">
            <w:pPr>
              <w:spacing w:line="360" w:lineRule="auto"/>
              <w:jc w:val="center"/>
              <w:rPr>
                <w:rFonts w:eastAsiaTheme="minorEastAsia"/>
              </w:rPr>
            </w:pPr>
            <w:r>
              <w:rPr>
                <w:rFonts w:eastAsiaTheme="minorEastAsia" w:hint="eastAsia"/>
              </w:rPr>
              <w:t>5</w:t>
            </w:r>
            <w:r>
              <w:rPr>
                <w:rFonts w:eastAsiaTheme="minorEastAsia"/>
              </w:rPr>
              <w:t>-fold</w:t>
            </w:r>
          </w:p>
        </w:tc>
        <w:tc>
          <w:tcPr>
            <w:tcW w:w="1366" w:type="dxa"/>
          </w:tcPr>
          <w:p w14:paraId="5E0434CB" w14:textId="423A16F1" w:rsidR="00E638CE" w:rsidRDefault="00DE54D2" w:rsidP="00E638CE">
            <w:pPr>
              <w:spacing w:line="360" w:lineRule="auto"/>
              <w:jc w:val="center"/>
              <w:rPr>
                <w:rFonts w:eastAsiaTheme="minorEastAsia"/>
              </w:rPr>
            </w:pPr>
            <w:r>
              <w:rPr>
                <w:rFonts w:eastAsiaTheme="minorEastAsia" w:hint="eastAsia"/>
              </w:rPr>
              <w:t>A</w:t>
            </w:r>
            <w:r>
              <w:rPr>
                <w:rFonts w:eastAsiaTheme="minorEastAsia"/>
              </w:rPr>
              <w:t>pproach</w:t>
            </w:r>
          </w:p>
        </w:tc>
        <w:tc>
          <w:tcPr>
            <w:tcW w:w="1345" w:type="dxa"/>
          </w:tcPr>
          <w:p w14:paraId="626A29F5" w14:textId="2F21AABE" w:rsidR="00E638CE" w:rsidRDefault="00664CBB" w:rsidP="00E638CE">
            <w:pPr>
              <w:spacing w:line="360" w:lineRule="auto"/>
              <w:jc w:val="center"/>
              <w:rPr>
                <w:rFonts w:eastAsiaTheme="minorEastAsia"/>
              </w:rPr>
            </w:pPr>
            <w:r>
              <w:rPr>
                <w:rFonts w:eastAsiaTheme="minorEastAsia" w:hint="eastAsia"/>
              </w:rPr>
              <w:t>P</w:t>
            </w:r>
            <w:r>
              <w:rPr>
                <w:rFonts w:eastAsiaTheme="minorEastAsia"/>
              </w:rPr>
              <w:t>recision</w:t>
            </w:r>
          </w:p>
        </w:tc>
        <w:tc>
          <w:tcPr>
            <w:tcW w:w="1312" w:type="dxa"/>
          </w:tcPr>
          <w:p w14:paraId="1DD89085" w14:textId="1143EF9F" w:rsidR="00E638CE" w:rsidRDefault="00664CBB" w:rsidP="00E638CE">
            <w:pPr>
              <w:spacing w:line="360" w:lineRule="auto"/>
              <w:jc w:val="center"/>
              <w:rPr>
                <w:rFonts w:eastAsiaTheme="minorEastAsia"/>
              </w:rPr>
            </w:pPr>
            <w:r>
              <w:rPr>
                <w:rFonts w:eastAsiaTheme="minorEastAsia" w:hint="eastAsia"/>
              </w:rPr>
              <w:t>R</w:t>
            </w:r>
            <w:r>
              <w:rPr>
                <w:rFonts w:eastAsiaTheme="minorEastAsia"/>
              </w:rPr>
              <w:t>ecall</w:t>
            </w:r>
          </w:p>
        </w:tc>
        <w:tc>
          <w:tcPr>
            <w:tcW w:w="1312" w:type="dxa"/>
          </w:tcPr>
          <w:p w14:paraId="182D031A" w14:textId="4ACDD38B" w:rsidR="00E638CE" w:rsidRDefault="00664CBB" w:rsidP="00E638CE">
            <w:pPr>
              <w:spacing w:line="360" w:lineRule="auto"/>
              <w:jc w:val="center"/>
              <w:rPr>
                <w:rFonts w:eastAsiaTheme="minorEastAsia"/>
              </w:rPr>
            </w:pPr>
            <w:r>
              <w:rPr>
                <w:rFonts w:eastAsiaTheme="minorEastAsia" w:hint="eastAsia"/>
              </w:rPr>
              <w:t>F</w:t>
            </w:r>
            <w:r>
              <w:rPr>
                <w:rFonts w:eastAsiaTheme="minorEastAsia"/>
              </w:rPr>
              <w:t>1-score</w:t>
            </w:r>
          </w:p>
        </w:tc>
      </w:tr>
      <w:tr w:rsidR="00E638CE" w14:paraId="2EB87878" w14:textId="77777777" w:rsidTr="00664CBB">
        <w:tc>
          <w:tcPr>
            <w:tcW w:w="1696" w:type="dxa"/>
          </w:tcPr>
          <w:p w14:paraId="5E9FD101" w14:textId="553959D4" w:rsidR="00E638CE" w:rsidRDefault="00664CBB" w:rsidP="00E638CE">
            <w:pPr>
              <w:spacing w:line="360" w:lineRule="auto"/>
              <w:jc w:val="center"/>
              <w:rPr>
                <w:rFonts w:eastAsiaTheme="minorEastAsia"/>
              </w:rPr>
            </w:pPr>
            <w:r>
              <w:rPr>
                <w:rFonts w:eastAsiaTheme="minorEastAsia" w:hint="eastAsia"/>
              </w:rPr>
              <w:t>X</w:t>
            </w:r>
          </w:p>
        </w:tc>
        <w:tc>
          <w:tcPr>
            <w:tcW w:w="1271" w:type="dxa"/>
          </w:tcPr>
          <w:p w14:paraId="3421EB68" w14:textId="4583DCD6" w:rsidR="00E638CE" w:rsidRDefault="00664CBB" w:rsidP="00E638CE">
            <w:pPr>
              <w:spacing w:line="360" w:lineRule="auto"/>
              <w:jc w:val="center"/>
              <w:rPr>
                <w:rFonts w:eastAsiaTheme="minorEastAsia"/>
              </w:rPr>
            </w:pPr>
            <w:r>
              <w:rPr>
                <w:rFonts w:eastAsiaTheme="minorEastAsia" w:hint="eastAsia"/>
              </w:rPr>
              <w:t>V</w:t>
            </w:r>
          </w:p>
        </w:tc>
        <w:tc>
          <w:tcPr>
            <w:tcW w:w="1366" w:type="dxa"/>
          </w:tcPr>
          <w:p w14:paraId="1450B8AB" w14:textId="185C053E" w:rsidR="00E638CE" w:rsidRDefault="00664CBB" w:rsidP="00E638CE">
            <w:pPr>
              <w:spacing w:line="360" w:lineRule="auto"/>
              <w:jc w:val="center"/>
              <w:rPr>
                <w:rFonts w:eastAsiaTheme="minorEastAsia"/>
              </w:rPr>
            </w:pPr>
            <w:r>
              <w:rPr>
                <w:rFonts w:eastAsiaTheme="minorEastAsia" w:hint="eastAsia"/>
              </w:rPr>
              <w:t>O</w:t>
            </w:r>
            <w:r>
              <w:rPr>
                <w:rFonts w:eastAsiaTheme="minorEastAsia"/>
              </w:rPr>
              <w:t>ur</w:t>
            </w:r>
            <w:r w:rsidR="000E0EB1">
              <w:rPr>
                <w:rFonts w:eastAsiaTheme="minorEastAsia"/>
              </w:rPr>
              <w:t>s</w:t>
            </w:r>
          </w:p>
        </w:tc>
        <w:tc>
          <w:tcPr>
            <w:tcW w:w="1345" w:type="dxa"/>
          </w:tcPr>
          <w:p w14:paraId="77C94153" w14:textId="1E99D766" w:rsidR="00E638CE" w:rsidRDefault="00664CBB" w:rsidP="00E638CE">
            <w:pPr>
              <w:spacing w:line="360" w:lineRule="auto"/>
              <w:jc w:val="center"/>
              <w:rPr>
                <w:rFonts w:eastAsiaTheme="minorEastAsia"/>
              </w:rPr>
            </w:pPr>
            <w:r>
              <w:rPr>
                <w:rFonts w:eastAsiaTheme="minorEastAsia" w:hint="eastAsia"/>
              </w:rPr>
              <w:t>0</w:t>
            </w:r>
            <w:r>
              <w:rPr>
                <w:rFonts w:eastAsiaTheme="minorEastAsia"/>
              </w:rPr>
              <w:t>.9780</w:t>
            </w:r>
          </w:p>
        </w:tc>
        <w:tc>
          <w:tcPr>
            <w:tcW w:w="1312" w:type="dxa"/>
          </w:tcPr>
          <w:p w14:paraId="7EDBF8BF" w14:textId="6AC47A35" w:rsidR="00E638CE" w:rsidRDefault="00664CBB" w:rsidP="00E638CE">
            <w:pPr>
              <w:spacing w:line="360" w:lineRule="auto"/>
              <w:jc w:val="center"/>
              <w:rPr>
                <w:rFonts w:eastAsiaTheme="minorEastAsia"/>
              </w:rPr>
            </w:pPr>
            <w:r>
              <w:rPr>
                <w:rFonts w:eastAsiaTheme="minorEastAsia" w:hint="eastAsia"/>
              </w:rPr>
              <w:t>0</w:t>
            </w:r>
            <w:r>
              <w:rPr>
                <w:rFonts w:eastAsiaTheme="minorEastAsia"/>
              </w:rPr>
              <w:t>.9224</w:t>
            </w:r>
          </w:p>
        </w:tc>
        <w:tc>
          <w:tcPr>
            <w:tcW w:w="1312" w:type="dxa"/>
          </w:tcPr>
          <w:p w14:paraId="57E2B14B" w14:textId="1ADA8008" w:rsidR="00E638CE" w:rsidRDefault="00664CBB" w:rsidP="00E638CE">
            <w:pPr>
              <w:spacing w:line="360" w:lineRule="auto"/>
              <w:jc w:val="center"/>
              <w:rPr>
                <w:rFonts w:eastAsiaTheme="minorEastAsia"/>
              </w:rPr>
            </w:pPr>
            <w:r>
              <w:rPr>
                <w:rFonts w:eastAsiaTheme="minorEastAsia" w:hint="eastAsia"/>
              </w:rPr>
              <w:t>0</w:t>
            </w:r>
            <w:r>
              <w:rPr>
                <w:rFonts w:eastAsiaTheme="minorEastAsia"/>
              </w:rPr>
              <w:t>.9490</w:t>
            </w:r>
          </w:p>
        </w:tc>
      </w:tr>
      <w:tr w:rsidR="00E638CE" w14:paraId="71880FF0" w14:textId="77777777" w:rsidTr="00664CBB">
        <w:tc>
          <w:tcPr>
            <w:tcW w:w="1696" w:type="dxa"/>
          </w:tcPr>
          <w:p w14:paraId="75F24E7C" w14:textId="73691F4E" w:rsidR="00E638CE" w:rsidRDefault="00664CBB" w:rsidP="00E638CE">
            <w:pPr>
              <w:spacing w:line="360" w:lineRule="auto"/>
              <w:jc w:val="center"/>
              <w:rPr>
                <w:rFonts w:eastAsiaTheme="minorEastAsia"/>
              </w:rPr>
            </w:pPr>
            <w:proofErr w:type="spellStart"/>
            <w:r>
              <w:rPr>
                <w:rFonts w:eastAsiaTheme="minorEastAsia" w:hint="eastAsia"/>
              </w:rPr>
              <w:t>U</w:t>
            </w:r>
            <w:r>
              <w:rPr>
                <w:rFonts w:eastAsiaTheme="minorEastAsia"/>
              </w:rPr>
              <w:t>ndersampling</w:t>
            </w:r>
            <w:proofErr w:type="spellEnd"/>
          </w:p>
        </w:tc>
        <w:tc>
          <w:tcPr>
            <w:tcW w:w="1271" w:type="dxa"/>
          </w:tcPr>
          <w:p w14:paraId="6BB9E268" w14:textId="6EBBE271" w:rsidR="00E638CE" w:rsidRDefault="00664CBB" w:rsidP="00E638CE">
            <w:pPr>
              <w:spacing w:line="360" w:lineRule="auto"/>
              <w:jc w:val="center"/>
              <w:rPr>
                <w:rFonts w:eastAsiaTheme="minorEastAsia"/>
              </w:rPr>
            </w:pPr>
            <w:r>
              <w:rPr>
                <w:rFonts w:eastAsiaTheme="minorEastAsia" w:hint="eastAsia"/>
              </w:rPr>
              <w:t>V</w:t>
            </w:r>
          </w:p>
        </w:tc>
        <w:tc>
          <w:tcPr>
            <w:tcW w:w="1366" w:type="dxa"/>
          </w:tcPr>
          <w:p w14:paraId="552F9742" w14:textId="38A4B887" w:rsidR="00E638CE" w:rsidRDefault="00664CBB" w:rsidP="00E638CE">
            <w:pPr>
              <w:spacing w:line="360" w:lineRule="auto"/>
              <w:jc w:val="center"/>
              <w:rPr>
                <w:rFonts w:eastAsiaTheme="minorEastAsia"/>
              </w:rPr>
            </w:pPr>
            <w:r>
              <w:rPr>
                <w:rFonts w:eastAsiaTheme="minorEastAsia" w:hint="eastAsia"/>
              </w:rPr>
              <w:t>O</w:t>
            </w:r>
            <w:r>
              <w:rPr>
                <w:rFonts w:eastAsiaTheme="minorEastAsia"/>
              </w:rPr>
              <w:t>ur</w:t>
            </w:r>
            <w:r w:rsidR="000E0EB1">
              <w:rPr>
                <w:rFonts w:eastAsiaTheme="minorEastAsia"/>
              </w:rPr>
              <w:t>s</w:t>
            </w:r>
          </w:p>
        </w:tc>
        <w:tc>
          <w:tcPr>
            <w:tcW w:w="1345" w:type="dxa"/>
          </w:tcPr>
          <w:p w14:paraId="1DCA92F9" w14:textId="38E0780F" w:rsidR="00E638CE" w:rsidRDefault="00664CBB" w:rsidP="00E638CE">
            <w:pPr>
              <w:spacing w:line="360" w:lineRule="auto"/>
              <w:jc w:val="center"/>
              <w:rPr>
                <w:rFonts w:eastAsiaTheme="minorEastAsia"/>
              </w:rPr>
            </w:pPr>
            <w:r>
              <w:rPr>
                <w:rFonts w:eastAsiaTheme="minorEastAsia" w:hint="eastAsia"/>
              </w:rPr>
              <w:t>0</w:t>
            </w:r>
            <w:r>
              <w:rPr>
                <w:rFonts w:eastAsiaTheme="minorEastAsia"/>
              </w:rPr>
              <w:t>.9388</w:t>
            </w:r>
          </w:p>
        </w:tc>
        <w:tc>
          <w:tcPr>
            <w:tcW w:w="1312" w:type="dxa"/>
          </w:tcPr>
          <w:p w14:paraId="7F7525AE" w14:textId="36D54089" w:rsidR="00E638CE" w:rsidRDefault="00664CBB" w:rsidP="00E638CE">
            <w:pPr>
              <w:spacing w:line="360" w:lineRule="auto"/>
              <w:jc w:val="center"/>
              <w:rPr>
                <w:rFonts w:eastAsiaTheme="minorEastAsia"/>
              </w:rPr>
            </w:pPr>
            <w:r>
              <w:rPr>
                <w:rFonts w:eastAsiaTheme="minorEastAsia" w:hint="eastAsia"/>
              </w:rPr>
              <w:t>0</w:t>
            </w:r>
            <w:r>
              <w:rPr>
                <w:rFonts w:eastAsiaTheme="minorEastAsia"/>
              </w:rPr>
              <w:t>.9891</w:t>
            </w:r>
          </w:p>
        </w:tc>
        <w:tc>
          <w:tcPr>
            <w:tcW w:w="1312" w:type="dxa"/>
          </w:tcPr>
          <w:p w14:paraId="4C339280" w14:textId="129F33FC" w:rsidR="00E638CE" w:rsidRDefault="00664CBB" w:rsidP="00E638CE">
            <w:pPr>
              <w:spacing w:line="360" w:lineRule="auto"/>
              <w:jc w:val="center"/>
              <w:rPr>
                <w:rFonts w:eastAsiaTheme="minorEastAsia"/>
              </w:rPr>
            </w:pPr>
            <w:r>
              <w:rPr>
                <w:rFonts w:eastAsiaTheme="minorEastAsia" w:hint="eastAsia"/>
              </w:rPr>
              <w:t>0</w:t>
            </w:r>
            <w:r>
              <w:rPr>
                <w:rFonts w:eastAsiaTheme="minorEastAsia"/>
              </w:rPr>
              <w:t>.9629</w:t>
            </w:r>
          </w:p>
        </w:tc>
      </w:tr>
      <w:tr w:rsidR="00E638CE" w14:paraId="71196FE3" w14:textId="77777777" w:rsidTr="00664CBB">
        <w:tc>
          <w:tcPr>
            <w:tcW w:w="1696" w:type="dxa"/>
          </w:tcPr>
          <w:p w14:paraId="0BD8696B" w14:textId="3D1B97FE" w:rsidR="00E638CE" w:rsidRDefault="00664CBB" w:rsidP="00E638CE">
            <w:pPr>
              <w:spacing w:line="360" w:lineRule="auto"/>
              <w:jc w:val="center"/>
              <w:rPr>
                <w:rFonts w:eastAsiaTheme="minorEastAsia"/>
              </w:rPr>
            </w:pPr>
            <w:r>
              <w:rPr>
                <w:rFonts w:eastAsiaTheme="minorEastAsia" w:hint="eastAsia"/>
              </w:rPr>
              <w:t>O</w:t>
            </w:r>
            <w:r>
              <w:rPr>
                <w:rFonts w:eastAsiaTheme="minorEastAsia"/>
              </w:rPr>
              <w:t>versampling</w:t>
            </w:r>
          </w:p>
        </w:tc>
        <w:tc>
          <w:tcPr>
            <w:tcW w:w="1271" w:type="dxa"/>
          </w:tcPr>
          <w:p w14:paraId="0850F1D6" w14:textId="38EB0E0D" w:rsidR="00E638CE" w:rsidRDefault="00664CBB" w:rsidP="00E638CE">
            <w:pPr>
              <w:spacing w:line="360" w:lineRule="auto"/>
              <w:jc w:val="center"/>
              <w:rPr>
                <w:rFonts w:eastAsiaTheme="minorEastAsia"/>
              </w:rPr>
            </w:pPr>
            <w:r>
              <w:rPr>
                <w:rFonts w:eastAsiaTheme="minorEastAsia" w:hint="eastAsia"/>
              </w:rPr>
              <w:t>V</w:t>
            </w:r>
          </w:p>
        </w:tc>
        <w:tc>
          <w:tcPr>
            <w:tcW w:w="1366" w:type="dxa"/>
          </w:tcPr>
          <w:p w14:paraId="245A488E" w14:textId="5DA8F806" w:rsidR="00E638CE" w:rsidRDefault="00664CBB" w:rsidP="00E638CE">
            <w:pPr>
              <w:spacing w:line="360" w:lineRule="auto"/>
              <w:jc w:val="center"/>
              <w:rPr>
                <w:rFonts w:eastAsiaTheme="minorEastAsia"/>
              </w:rPr>
            </w:pPr>
            <w:r>
              <w:rPr>
                <w:rFonts w:eastAsiaTheme="minorEastAsia" w:hint="eastAsia"/>
              </w:rPr>
              <w:t>O</w:t>
            </w:r>
            <w:r>
              <w:rPr>
                <w:rFonts w:eastAsiaTheme="minorEastAsia"/>
              </w:rPr>
              <w:t>ur</w:t>
            </w:r>
            <w:r w:rsidR="000E0EB1">
              <w:rPr>
                <w:rFonts w:eastAsiaTheme="minorEastAsia"/>
              </w:rPr>
              <w:t>s</w:t>
            </w:r>
          </w:p>
        </w:tc>
        <w:tc>
          <w:tcPr>
            <w:tcW w:w="1345" w:type="dxa"/>
          </w:tcPr>
          <w:p w14:paraId="369E30B3" w14:textId="52E10619" w:rsidR="00E638CE" w:rsidRPr="00664CBB" w:rsidRDefault="00664CBB" w:rsidP="00E638CE">
            <w:pPr>
              <w:spacing w:line="360" w:lineRule="auto"/>
              <w:jc w:val="center"/>
              <w:rPr>
                <w:rFonts w:eastAsiaTheme="minorEastAsia"/>
                <w:b/>
                <w:bCs/>
              </w:rPr>
            </w:pPr>
            <w:r w:rsidRPr="00664CBB">
              <w:rPr>
                <w:rFonts w:eastAsiaTheme="minorEastAsia" w:hint="eastAsia"/>
                <w:b/>
                <w:bCs/>
              </w:rPr>
              <w:t>0</w:t>
            </w:r>
            <w:r w:rsidRPr="00664CBB">
              <w:rPr>
                <w:rFonts w:eastAsiaTheme="minorEastAsia"/>
                <w:b/>
                <w:bCs/>
              </w:rPr>
              <w:t>.9807</w:t>
            </w:r>
          </w:p>
        </w:tc>
        <w:tc>
          <w:tcPr>
            <w:tcW w:w="1312" w:type="dxa"/>
          </w:tcPr>
          <w:p w14:paraId="6DBF16F2" w14:textId="4C6A9321" w:rsidR="00E638CE" w:rsidRPr="00664CBB" w:rsidRDefault="00664CBB" w:rsidP="00E638CE">
            <w:pPr>
              <w:spacing w:line="360" w:lineRule="auto"/>
              <w:jc w:val="center"/>
              <w:rPr>
                <w:rFonts w:eastAsiaTheme="minorEastAsia"/>
                <w:b/>
                <w:bCs/>
              </w:rPr>
            </w:pPr>
            <w:r w:rsidRPr="00664CBB">
              <w:rPr>
                <w:rFonts w:eastAsiaTheme="minorEastAsia" w:hint="eastAsia"/>
                <w:b/>
                <w:bCs/>
              </w:rPr>
              <w:t>0</w:t>
            </w:r>
            <w:r w:rsidRPr="00664CBB">
              <w:rPr>
                <w:rFonts w:eastAsiaTheme="minorEastAsia"/>
                <w:b/>
                <w:bCs/>
              </w:rPr>
              <w:t>.9637</w:t>
            </w:r>
          </w:p>
        </w:tc>
        <w:tc>
          <w:tcPr>
            <w:tcW w:w="1312" w:type="dxa"/>
          </w:tcPr>
          <w:p w14:paraId="56E02C89" w14:textId="5281A9F1" w:rsidR="00E638CE" w:rsidRPr="00664CBB" w:rsidRDefault="00664CBB" w:rsidP="00E638CE">
            <w:pPr>
              <w:spacing w:line="360" w:lineRule="auto"/>
              <w:jc w:val="center"/>
              <w:rPr>
                <w:rFonts w:eastAsiaTheme="minorEastAsia"/>
                <w:b/>
                <w:bCs/>
              </w:rPr>
            </w:pPr>
            <w:r w:rsidRPr="00664CBB">
              <w:rPr>
                <w:rFonts w:eastAsiaTheme="minorEastAsia" w:hint="eastAsia"/>
                <w:b/>
                <w:bCs/>
              </w:rPr>
              <w:t>0</w:t>
            </w:r>
            <w:r w:rsidRPr="00664CBB">
              <w:rPr>
                <w:rFonts w:eastAsiaTheme="minorEastAsia"/>
                <w:b/>
                <w:bCs/>
              </w:rPr>
              <w:t>.9720</w:t>
            </w:r>
          </w:p>
        </w:tc>
      </w:tr>
      <w:tr w:rsidR="00E638CE" w14:paraId="3DD5E146" w14:textId="77777777" w:rsidTr="00664CBB">
        <w:tc>
          <w:tcPr>
            <w:tcW w:w="1696" w:type="dxa"/>
          </w:tcPr>
          <w:p w14:paraId="77E65BC9" w14:textId="14380E28" w:rsidR="00E638CE" w:rsidRDefault="00664CBB" w:rsidP="00E638CE">
            <w:pPr>
              <w:spacing w:line="360" w:lineRule="auto"/>
              <w:jc w:val="center"/>
              <w:rPr>
                <w:rFonts w:eastAsiaTheme="minorEastAsia"/>
              </w:rPr>
            </w:pPr>
            <w:r>
              <w:rPr>
                <w:rFonts w:eastAsiaTheme="minorEastAsia" w:hint="eastAsia"/>
              </w:rPr>
              <w:lastRenderedPageBreak/>
              <w:t>X</w:t>
            </w:r>
          </w:p>
        </w:tc>
        <w:tc>
          <w:tcPr>
            <w:tcW w:w="1271" w:type="dxa"/>
          </w:tcPr>
          <w:p w14:paraId="5B5C25D4" w14:textId="2C86CC16" w:rsidR="00E638CE" w:rsidRDefault="00664CBB" w:rsidP="00E638CE">
            <w:pPr>
              <w:spacing w:line="360" w:lineRule="auto"/>
              <w:jc w:val="center"/>
              <w:rPr>
                <w:rFonts w:eastAsiaTheme="minorEastAsia"/>
              </w:rPr>
            </w:pPr>
            <w:r>
              <w:rPr>
                <w:rFonts w:eastAsiaTheme="minorEastAsia" w:hint="eastAsia"/>
              </w:rPr>
              <w:t>V</w:t>
            </w:r>
          </w:p>
        </w:tc>
        <w:tc>
          <w:tcPr>
            <w:tcW w:w="1366" w:type="dxa"/>
          </w:tcPr>
          <w:p w14:paraId="792420EF" w14:textId="4801C438" w:rsidR="00E638CE" w:rsidRDefault="007C6B7D" w:rsidP="00E638CE">
            <w:pPr>
              <w:spacing w:line="360" w:lineRule="auto"/>
              <w:jc w:val="center"/>
              <w:rPr>
                <w:rFonts w:eastAsiaTheme="minorEastAsia"/>
              </w:rPr>
            </w:pPr>
            <w:r>
              <w:rPr>
                <w:rFonts w:eastAsiaTheme="minorEastAsia"/>
              </w:rPr>
              <w:t>Yen</w:t>
            </w:r>
            <w:r w:rsidR="00C00C2C">
              <w:rPr>
                <w:rFonts w:eastAsiaTheme="minorEastAsia"/>
              </w:rPr>
              <w:t xml:space="preserve"> et al.</w:t>
            </w:r>
          </w:p>
        </w:tc>
        <w:tc>
          <w:tcPr>
            <w:tcW w:w="1345" w:type="dxa"/>
          </w:tcPr>
          <w:p w14:paraId="7A1078BE" w14:textId="54FA4A57" w:rsidR="00E638CE" w:rsidRDefault="00664CBB" w:rsidP="00E638CE">
            <w:pPr>
              <w:spacing w:line="360" w:lineRule="auto"/>
              <w:jc w:val="center"/>
              <w:rPr>
                <w:rFonts w:eastAsiaTheme="minorEastAsia"/>
              </w:rPr>
            </w:pPr>
            <w:r>
              <w:rPr>
                <w:rFonts w:eastAsiaTheme="minorEastAsia" w:hint="eastAsia"/>
              </w:rPr>
              <w:t>0</w:t>
            </w:r>
            <w:r>
              <w:rPr>
                <w:rFonts w:eastAsiaTheme="minorEastAsia"/>
              </w:rPr>
              <w:t>.982</w:t>
            </w:r>
          </w:p>
        </w:tc>
        <w:tc>
          <w:tcPr>
            <w:tcW w:w="1312" w:type="dxa"/>
          </w:tcPr>
          <w:p w14:paraId="64F4FE0B" w14:textId="6C5E2E67" w:rsidR="00E638CE" w:rsidRDefault="00664CBB" w:rsidP="00E638CE">
            <w:pPr>
              <w:spacing w:line="360" w:lineRule="auto"/>
              <w:jc w:val="center"/>
              <w:rPr>
                <w:rFonts w:eastAsiaTheme="minorEastAsia"/>
              </w:rPr>
            </w:pPr>
            <w:r>
              <w:rPr>
                <w:rFonts w:eastAsiaTheme="minorEastAsia" w:hint="eastAsia"/>
              </w:rPr>
              <w:t>0</w:t>
            </w:r>
            <w:r>
              <w:rPr>
                <w:rFonts w:eastAsiaTheme="minorEastAsia"/>
              </w:rPr>
              <w:t>.762</w:t>
            </w:r>
          </w:p>
        </w:tc>
        <w:tc>
          <w:tcPr>
            <w:tcW w:w="1312" w:type="dxa"/>
          </w:tcPr>
          <w:p w14:paraId="25C2D0ED" w14:textId="1CF44FBA" w:rsidR="00E638CE" w:rsidRDefault="00664CBB" w:rsidP="00E638CE">
            <w:pPr>
              <w:spacing w:line="360" w:lineRule="auto"/>
              <w:jc w:val="center"/>
              <w:rPr>
                <w:rFonts w:eastAsiaTheme="minorEastAsia"/>
              </w:rPr>
            </w:pPr>
            <w:r>
              <w:rPr>
                <w:rFonts w:eastAsiaTheme="minorEastAsia" w:hint="eastAsia"/>
              </w:rPr>
              <w:t>0</w:t>
            </w:r>
            <w:r>
              <w:rPr>
                <w:rFonts w:eastAsiaTheme="minorEastAsia"/>
              </w:rPr>
              <w:t>.856</w:t>
            </w:r>
          </w:p>
        </w:tc>
      </w:tr>
      <w:tr w:rsidR="00E638CE" w14:paraId="4B909A17" w14:textId="77777777" w:rsidTr="00664CBB">
        <w:tc>
          <w:tcPr>
            <w:tcW w:w="1696" w:type="dxa"/>
          </w:tcPr>
          <w:p w14:paraId="513017B7" w14:textId="2E5C4057" w:rsidR="00E638CE" w:rsidRDefault="00664CBB" w:rsidP="00E638CE">
            <w:pPr>
              <w:spacing w:line="360" w:lineRule="auto"/>
              <w:jc w:val="center"/>
              <w:rPr>
                <w:rFonts w:eastAsiaTheme="minorEastAsia"/>
              </w:rPr>
            </w:pPr>
            <w:proofErr w:type="spellStart"/>
            <w:r>
              <w:rPr>
                <w:rFonts w:eastAsiaTheme="minorEastAsia" w:hint="eastAsia"/>
              </w:rPr>
              <w:t>U</w:t>
            </w:r>
            <w:r>
              <w:rPr>
                <w:rFonts w:eastAsiaTheme="minorEastAsia"/>
              </w:rPr>
              <w:t>ndersampling</w:t>
            </w:r>
            <w:proofErr w:type="spellEnd"/>
          </w:p>
        </w:tc>
        <w:tc>
          <w:tcPr>
            <w:tcW w:w="1271" w:type="dxa"/>
          </w:tcPr>
          <w:p w14:paraId="3D0AA6CA" w14:textId="4A5026C8" w:rsidR="00E638CE" w:rsidRDefault="00664CBB" w:rsidP="00E638CE">
            <w:pPr>
              <w:spacing w:line="360" w:lineRule="auto"/>
              <w:jc w:val="center"/>
              <w:rPr>
                <w:rFonts w:eastAsiaTheme="minorEastAsia"/>
              </w:rPr>
            </w:pPr>
            <w:r>
              <w:rPr>
                <w:rFonts w:eastAsiaTheme="minorEastAsia" w:hint="eastAsia"/>
              </w:rPr>
              <w:t>V</w:t>
            </w:r>
          </w:p>
        </w:tc>
        <w:tc>
          <w:tcPr>
            <w:tcW w:w="1366" w:type="dxa"/>
          </w:tcPr>
          <w:p w14:paraId="5CAD6F05" w14:textId="07959EAE" w:rsidR="00E638CE" w:rsidRDefault="007C6B7D" w:rsidP="00E638CE">
            <w:pPr>
              <w:spacing w:line="360" w:lineRule="auto"/>
              <w:jc w:val="center"/>
              <w:rPr>
                <w:rFonts w:eastAsiaTheme="minorEastAsia"/>
              </w:rPr>
            </w:pPr>
            <w:r w:rsidRPr="007C6B7D">
              <w:rPr>
                <w:rFonts w:eastAsiaTheme="minorEastAsia"/>
              </w:rPr>
              <w:t>Yen</w:t>
            </w:r>
            <w:r w:rsidR="00C00C2C">
              <w:rPr>
                <w:rFonts w:eastAsiaTheme="minorEastAsia"/>
              </w:rPr>
              <w:t xml:space="preserve"> et al.</w:t>
            </w:r>
          </w:p>
        </w:tc>
        <w:tc>
          <w:tcPr>
            <w:tcW w:w="1345" w:type="dxa"/>
          </w:tcPr>
          <w:p w14:paraId="0488F247" w14:textId="2951E095" w:rsidR="00E638CE" w:rsidRDefault="00664CBB" w:rsidP="00E638CE">
            <w:pPr>
              <w:spacing w:line="360" w:lineRule="auto"/>
              <w:jc w:val="center"/>
              <w:rPr>
                <w:rFonts w:eastAsiaTheme="minorEastAsia"/>
              </w:rPr>
            </w:pPr>
            <w:r>
              <w:rPr>
                <w:rFonts w:eastAsiaTheme="minorEastAsia" w:hint="eastAsia"/>
              </w:rPr>
              <w:t>0</w:t>
            </w:r>
            <w:r>
              <w:rPr>
                <w:rFonts w:eastAsiaTheme="minorEastAsia"/>
              </w:rPr>
              <w:t>.956</w:t>
            </w:r>
          </w:p>
        </w:tc>
        <w:tc>
          <w:tcPr>
            <w:tcW w:w="1312" w:type="dxa"/>
          </w:tcPr>
          <w:p w14:paraId="14C35102" w14:textId="16E5B3E6" w:rsidR="00E638CE" w:rsidRDefault="00664CBB" w:rsidP="00E638CE">
            <w:pPr>
              <w:spacing w:line="360" w:lineRule="auto"/>
              <w:jc w:val="center"/>
              <w:rPr>
                <w:rFonts w:eastAsiaTheme="minorEastAsia"/>
              </w:rPr>
            </w:pPr>
            <w:r>
              <w:rPr>
                <w:rFonts w:eastAsiaTheme="minorEastAsia" w:hint="eastAsia"/>
              </w:rPr>
              <w:t>0</w:t>
            </w:r>
            <w:r>
              <w:rPr>
                <w:rFonts w:eastAsiaTheme="minorEastAsia"/>
              </w:rPr>
              <w:t>.911</w:t>
            </w:r>
          </w:p>
        </w:tc>
        <w:tc>
          <w:tcPr>
            <w:tcW w:w="1312" w:type="dxa"/>
          </w:tcPr>
          <w:p w14:paraId="24076A95" w14:textId="502DDDDA" w:rsidR="00E638CE" w:rsidRDefault="00664CBB" w:rsidP="00E638CE">
            <w:pPr>
              <w:spacing w:line="360" w:lineRule="auto"/>
              <w:jc w:val="center"/>
              <w:rPr>
                <w:rFonts w:eastAsiaTheme="minorEastAsia"/>
              </w:rPr>
            </w:pPr>
            <w:r>
              <w:rPr>
                <w:rFonts w:eastAsiaTheme="minorEastAsia" w:hint="eastAsia"/>
              </w:rPr>
              <w:t>0</w:t>
            </w:r>
            <w:r>
              <w:rPr>
                <w:rFonts w:eastAsiaTheme="minorEastAsia"/>
              </w:rPr>
              <w:t>.932</w:t>
            </w:r>
          </w:p>
        </w:tc>
      </w:tr>
      <w:tr w:rsidR="00E638CE" w14:paraId="493AE734" w14:textId="77777777" w:rsidTr="00664CBB">
        <w:tc>
          <w:tcPr>
            <w:tcW w:w="1696" w:type="dxa"/>
          </w:tcPr>
          <w:p w14:paraId="05743488" w14:textId="24DCDF36" w:rsidR="00E638CE" w:rsidRDefault="00664CBB" w:rsidP="00E638CE">
            <w:pPr>
              <w:spacing w:line="360" w:lineRule="auto"/>
              <w:jc w:val="center"/>
              <w:rPr>
                <w:rFonts w:eastAsiaTheme="minorEastAsia"/>
              </w:rPr>
            </w:pPr>
            <w:proofErr w:type="spellStart"/>
            <w:r>
              <w:rPr>
                <w:rFonts w:eastAsiaTheme="minorEastAsia" w:hint="eastAsia"/>
              </w:rPr>
              <w:t>U</w:t>
            </w:r>
            <w:r>
              <w:rPr>
                <w:rFonts w:eastAsiaTheme="minorEastAsia"/>
              </w:rPr>
              <w:t>ndersampling</w:t>
            </w:r>
            <w:proofErr w:type="spellEnd"/>
          </w:p>
        </w:tc>
        <w:tc>
          <w:tcPr>
            <w:tcW w:w="1271" w:type="dxa"/>
          </w:tcPr>
          <w:p w14:paraId="56100685" w14:textId="7FECA8BC" w:rsidR="00E638CE" w:rsidRDefault="00664CBB" w:rsidP="00E638CE">
            <w:pPr>
              <w:spacing w:line="360" w:lineRule="auto"/>
              <w:jc w:val="center"/>
              <w:rPr>
                <w:rFonts w:eastAsiaTheme="minorEastAsia"/>
              </w:rPr>
            </w:pPr>
            <w:r>
              <w:rPr>
                <w:rFonts w:eastAsiaTheme="minorEastAsia" w:hint="eastAsia"/>
              </w:rPr>
              <w:t>X</w:t>
            </w:r>
          </w:p>
        </w:tc>
        <w:tc>
          <w:tcPr>
            <w:tcW w:w="1366" w:type="dxa"/>
          </w:tcPr>
          <w:p w14:paraId="3FD6F03D" w14:textId="0F5B9D8C" w:rsidR="00E638CE" w:rsidRDefault="007C6B7D" w:rsidP="00E638CE">
            <w:pPr>
              <w:spacing w:line="360" w:lineRule="auto"/>
              <w:jc w:val="center"/>
              <w:rPr>
                <w:rFonts w:eastAsiaTheme="minorEastAsia"/>
              </w:rPr>
            </w:pPr>
            <w:r w:rsidRPr="007C6B7D">
              <w:rPr>
                <w:rFonts w:eastAsiaTheme="minorEastAsia"/>
              </w:rPr>
              <w:t>Yen</w:t>
            </w:r>
            <w:r w:rsidR="00C00C2C">
              <w:rPr>
                <w:rFonts w:eastAsiaTheme="minorEastAsia"/>
              </w:rPr>
              <w:t xml:space="preserve"> et al.</w:t>
            </w:r>
          </w:p>
        </w:tc>
        <w:tc>
          <w:tcPr>
            <w:tcW w:w="1345" w:type="dxa"/>
          </w:tcPr>
          <w:p w14:paraId="33CB186C" w14:textId="768FC5D8" w:rsidR="00E638CE" w:rsidRDefault="00664CBB" w:rsidP="00E638CE">
            <w:pPr>
              <w:spacing w:line="360" w:lineRule="auto"/>
              <w:jc w:val="center"/>
              <w:rPr>
                <w:rFonts w:eastAsiaTheme="minorEastAsia"/>
              </w:rPr>
            </w:pPr>
            <w:r>
              <w:rPr>
                <w:rFonts w:eastAsiaTheme="minorEastAsia" w:hint="eastAsia"/>
              </w:rPr>
              <w:t>0</w:t>
            </w:r>
            <w:r>
              <w:rPr>
                <w:rFonts w:eastAsiaTheme="minorEastAsia"/>
              </w:rPr>
              <w:t>.934</w:t>
            </w:r>
          </w:p>
        </w:tc>
        <w:tc>
          <w:tcPr>
            <w:tcW w:w="1312" w:type="dxa"/>
          </w:tcPr>
          <w:p w14:paraId="1174ACEC" w14:textId="67AE612A" w:rsidR="00E638CE" w:rsidRDefault="00664CBB" w:rsidP="00E638CE">
            <w:pPr>
              <w:spacing w:line="360" w:lineRule="auto"/>
              <w:jc w:val="center"/>
              <w:rPr>
                <w:rFonts w:eastAsiaTheme="minorEastAsia"/>
              </w:rPr>
            </w:pPr>
            <w:r>
              <w:rPr>
                <w:rFonts w:eastAsiaTheme="minorEastAsia" w:hint="eastAsia"/>
              </w:rPr>
              <w:t>0</w:t>
            </w:r>
            <w:r>
              <w:rPr>
                <w:rFonts w:eastAsiaTheme="minorEastAsia"/>
              </w:rPr>
              <w:t>.975</w:t>
            </w:r>
          </w:p>
        </w:tc>
        <w:tc>
          <w:tcPr>
            <w:tcW w:w="1312" w:type="dxa"/>
          </w:tcPr>
          <w:p w14:paraId="441A8A5D" w14:textId="6CF00315" w:rsidR="00E638CE" w:rsidRDefault="00664CBB" w:rsidP="00E638CE">
            <w:pPr>
              <w:spacing w:line="360" w:lineRule="auto"/>
              <w:jc w:val="center"/>
              <w:rPr>
                <w:rFonts w:eastAsiaTheme="minorEastAsia"/>
              </w:rPr>
            </w:pPr>
            <w:r>
              <w:rPr>
                <w:rFonts w:eastAsiaTheme="minorEastAsia" w:hint="eastAsia"/>
              </w:rPr>
              <w:t>0</w:t>
            </w:r>
            <w:r>
              <w:rPr>
                <w:rFonts w:eastAsiaTheme="minorEastAsia"/>
              </w:rPr>
              <w:t>.954</w:t>
            </w:r>
          </w:p>
        </w:tc>
      </w:tr>
    </w:tbl>
    <w:p w14:paraId="4B1D6A20" w14:textId="4CB61C42" w:rsidR="00255386" w:rsidRPr="00164B14" w:rsidRDefault="00255386" w:rsidP="00467458">
      <w:pPr>
        <w:spacing w:line="360" w:lineRule="auto"/>
        <w:outlineLvl w:val="2"/>
        <w:rPr>
          <w:rFonts w:eastAsiaTheme="minorEastAsia"/>
          <w:sz w:val="28"/>
          <w:szCs w:val="28"/>
        </w:rPr>
      </w:pPr>
      <w:bookmarkStart w:id="55" w:name="_Toc157447877"/>
      <w:r w:rsidRPr="00164B14">
        <w:rPr>
          <w:rFonts w:eastAsiaTheme="minorEastAsia" w:hint="eastAsia"/>
          <w:sz w:val="28"/>
          <w:szCs w:val="28"/>
        </w:rPr>
        <w:t>5</w:t>
      </w:r>
      <w:r w:rsidRPr="00164B14">
        <w:rPr>
          <w:rFonts w:eastAsiaTheme="minorEastAsia"/>
          <w:sz w:val="28"/>
          <w:szCs w:val="28"/>
        </w:rPr>
        <w:t xml:space="preserve">.2.2 ASD/TD classification </w:t>
      </w:r>
      <w:r w:rsidR="006514CD">
        <w:rPr>
          <w:rFonts w:eastAsiaTheme="minorEastAsia"/>
          <w:sz w:val="28"/>
          <w:szCs w:val="28"/>
        </w:rPr>
        <w:t>using</w:t>
      </w:r>
      <w:r w:rsidR="006514CD" w:rsidRPr="00164B14">
        <w:rPr>
          <w:rFonts w:eastAsiaTheme="minorEastAsia"/>
          <w:sz w:val="28"/>
          <w:szCs w:val="28"/>
        </w:rPr>
        <w:t xml:space="preserve"> </w:t>
      </w:r>
      <w:proofErr w:type="spellStart"/>
      <w:r w:rsidRPr="00164B14">
        <w:rPr>
          <w:rFonts w:eastAsiaTheme="minorEastAsia"/>
          <w:sz w:val="28"/>
          <w:szCs w:val="28"/>
        </w:rPr>
        <w:t>Ch_Neat</w:t>
      </w:r>
      <w:bookmarkEnd w:id="55"/>
      <w:proofErr w:type="spellEnd"/>
    </w:p>
    <w:p w14:paraId="22B435B2" w14:textId="7992621B" w:rsidR="00255386" w:rsidRDefault="007C657B" w:rsidP="007C657B">
      <w:pPr>
        <w:spacing w:line="360" w:lineRule="auto"/>
        <w:ind w:firstLine="425"/>
        <w:rPr>
          <w:rFonts w:eastAsiaTheme="minorEastAsia"/>
        </w:rPr>
      </w:pPr>
      <w:r w:rsidRPr="007C657B">
        <w:rPr>
          <w:rFonts w:eastAsiaTheme="minorEastAsia"/>
        </w:rPr>
        <w:t xml:space="preserve">Unlike </w:t>
      </w:r>
      <w:proofErr w:type="spellStart"/>
      <w:r w:rsidRPr="007C657B">
        <w:rPr>
          <w:rFonts w:eastAsiaTheme="minorEastAsia"/>
        </w:rPr>
        <w:t>Ch_</w:t>
      </w:r>
      <w:r w:rsidR="00980D6E">
        <w:rPr>
          <w:rFonts w:eastAsiaTheme="minorEastAsia"/>
        </w:rPr>
        <w:t>A</w:t>
      </w:r>
      <w:r w:rsidRPr="007C657B">
        <w:rPr>
          <w:rFonts w:eastAsiaTheme="minorEastAsia"/>
        </w:rPr>
        <w:t>ll</w:t>
      </w:r>
      <w:proofErr w:type="spellEnd"/>
      <w:r w:rsidRPr="007C657B">
        <w:rPr>
          <w:rFonts w:eastAsiaTheme="minorEastAsia"/>
        </w:rPr>
        <w:t xml:space="preserve">, </w:t>
      </w:r>
      <w:proofErr w:type="spellStart"/>
      <w:r w:rsidRPr="007C657B">
        <w:rPr>
          <w:rFonts w:eastAsiaTheme="minorEastAsia"/>
        </w:rPr>
        <w:t>Ch_Neat</w:t>
      </w:r>
      <w:proofErr w:type="spellEnd"/>
      <w:r w:rsidRPr="007C657B">
        <w:rPr>
          <w:rFonts w:eastAsiaTheme="minorEastAsia"/>
        </w:rPr>
        <w:t xml:space="preserve"> exclude</w:t>
      </w:r>
      <w:r w:rsidR="00595758">
        <w:rPr>
          <w:rFonts w:eastAsiaTheme="minorEastAsia"/>
        </w:rPr>
        <w:t>d</w:t>
      </w:r>
      <w:r w:rsidRPr="007C657B">
        <w:rPr>
          <w:rFonts w:eastAsiaTheme="minorEastAsia"/>
        </w:rPr>
        <w:t xml:space="preserve"> data with </w:t>
      </w:r>
      <w:r w:rsidR="00757D54">
        <w:rPr>
          <w:rFonts w:eastAsiaTheme="minorEastAsia"/>
        </w:rPr>
        <w:t>“</w:t>
      </w:r>
      <w:r w:rsidRPr="007C657B">
        <w:rPr>
          <w:rFonts w:eastAsiaTheme="minorEastAsia"/>
        </w:rPr>
        <w:t>Neat</w:t>
      </w:r>
      <w:r w:rsidR="00DE54D2">
        <w:rPr>
          <w:rFonts w:eastAsiaTheme="minorEastAsia"/>
        </w:rPr>
        <w:t>ness</w:t>
      </w:r>
      <w:r w:rsidRPr="007C657B">
        <w:rPr>
          <w:rFonts w:eastAsiaTheme="minorEastAsia"/>
        </w:rPr>
        <w:t xml:space="preserve"> = 0</w:t>
      </w:r>
      <w:r w:rsidR="006514CD">
        <w:rPr>
          <w:rFonts w:eastAsiaTheme="minorEastAsia"/>
        </w:rPr>
        <w:t>,</w:t>
      </w:r>
      <w:r w:rsidR="00757D54">
        <w:rPr>
          <w:rFonts w:eastAsiaTheme="minorEastAsia"/>
        </w:rPr>
        <w:t>”</w:t>
      </w:r>
      <w:r w:rsidRPr="007C657B">
        <w:rPr>
          <w:rFonts w:eastAsiaTheme="minorEastAsia"/>
        </w:rPr>
        <w:t xml:space="preserve"> retaining only neat Chinese characters. The results of </w:t>
      </w:r>
      <w:r w:rsidR="006514CD">
        <w:rPr>
          <w:rFonts w:eastAsiaTheme="minorEastAsia"/>
        </w:rPr>
        <w:t xml:space="preserve">using the </w:t>
      </w:r>
      <w:proofErr w:type="spellStart"/>
      <w:r w:rsidRPr="007C657B">
        <w:rPr>
          <w:rFonts w:eastAsiaTheme="minorEastAsia"/>
        </w:rPr>
        <w:t>Ch_Neat</w:t>
      </w:r>
      <w:proofErr w:type="spellEnd"/>
      <w:r w:rsidRPr="007C657B">
        <w:rPr>
          <w:rFonts w:eastAsiaTheme="minorEastAsia"/>
        </w:rPr>
        <w:t xml:space="preserve"> </w:t>
      </w:r>
      <w:r w:rsidR="001D07D4">
        <w:rPr>
          <w:rFonts w:eastAsiaTheme="minorEastAsia"/>
        </w:rPr>
        <w:t xml:space="preserve">training </w:t>
      </w:r>
      <w:r w:rsidR="006514CD">
        <w:rPr>
          <w:rFonts w:eastAsiaTheme="minorEastAsia" w:hint="eastAsia"/>
        </w:rPr>
        <w:t>s</w:t>
      </w:r>
      <w:r w:rsidR="006514CD">
        <w:rPr>
          <w:rFonts w:eastAsiaTheme="minorEastAsia"/>
        </w:rPr>
        <w:t xml:space="preserve">et </w:t>
      </w:r>
      <w:r w:rsidR="00595758" w:rsidRPr="00595758">
        <w:rPr>
          <w:rFonts w:eastAsiaTheme="minorEastAsia"/>
        </w:rPr>
        <w:t>were</w:t>
      </w:r>
      <w:r w:rsidRPr="007C657B">
        <w:rPr>
          <w:rFonts w:eastAsiaTheme="minorEastAsia"/>
        </w:rPr>
        <w:t xml:space="preserve"> displayed in the lower three rows </w:t>
      </w:r>
      <w:r w:rsidR="006514CD">
        <w:rPr>
          <w:rFonts w:eastAsiaTheme="minorEastAsia"/>
        </w:rPr>
        <w:t>in</w:t>
      </w:r>
      <w:r w:rsidR="006514CD" w:rsidRPr="007C657B">
        <w:rPr>
          <w:rFonts w:eastAsiaTheme="minorEastAsia"/>
        </w:rPr>
        <w:t xml:space="preserve"> </w:t>
      </w:r>
      <w:r w:rsidRPr="007C657B">
        <w:rPr>
          <w:rFonts w:eastAsiaTheme="minorEastAsia"/>
        </w:rPr>
        <w:t xml:space="preserve">Table </w:t>
      </w:r>
      <w:r w:rsidR="007F566C">
        <w:rPr>
          <w:rFonts w:eastAsiaTheme="minorEastAsia"/>
        </w:rPr>
        <w:t>7</w:t>
      </w:r>
      <w:r w:rsidRPr="007C657B">
        <w:rPr>
          <w:rFonts w:eastAsiaTheme="minorEastAsia"/>
        </w:rPr>
        <w:t>, while</w:t>
      </w:r>
      <w:r w:rsidR="006514CD">
        <w:rPr>
          <w:rFonts w:eastAsiaTheme="minorEastAsia"/>
        </w:rPr>
        <w:t xml:space="preserve"> </w:t>
      </w:r>
      <w:r w:rsidRPr="007C657B">
        <w:rPr>
          <w:rFonts w:eastAsiaTheme="minorEastAsia"/>
        </w:rPr>
        <w:t>the upper three rows present</w:t>
      </w:r>
      <w:r w:rsidR="00595758">
        <w:rPr>
          <w:rFonts w:eastAsiaTheme="minorEastAsia"/>
        </w:rPr>
        <w:t>ed</w:t>
      </w:r>
      <w:r w:rsidRPr="007C657B">
        <w:rPr>
          <w:rFonts w:eastAsiaTheme="minorEastAsia"/>
        </w:rPr>
        <w:t xml:space="preserve"> the results of </w:t>
      </w:r>
      <w:r w:rsidR="006514CD">
        <w:rPr>
          <w:rFonts w:eastAsiaTheme="minorEastAsia"/>
        </w:rPr>
        <w:t xml:space="preserve">using the </w:t>
      </w:r>
      <w:proofErr w:type="spellStart"/>
      <w:r w:rsidRPr="007C657B">
        <w:rPr>
          <w:rFonts w:eastAsiaTheme="minorEastAsia"/>
        </w:rPr>
        <w:t>Ch_</w:t>
      </w:r>
      <w:r w:rsidR="00980D6E">
        <w:rPr>
          <w:rFonts w:eastAsiaTheme="minorEastAsia"/>
        </w:rPr>
        <w:t>A</w:t>
      </w:r>
      <w:r w:rsidRPr="007C657B">
        <w:rPr>
          <w:rFonts w:eastAsiaTheme="minorEastAsia"/>
        </w:rPr>
        <w:t>ll</w:t>
      </w:r>
      <w:proofErr w:type="spellEnd"/>
      <w:r w:rsidR="006514CD">
        <w:rPr>
          <w:rFonts w:eastAsiaTheme="minorEastAsia"/>
        </w:rPr>
        <w:t xml:space="preserve"> </w:t>
      </w:r>
      <w:r w:rsidR="001D07D4">
        <w:rPr>
          <w:rFonts w:eastAsiaTheme="minorEastAsia"/>
        </w:rPr>
        <w:t xml:space="preserve">training </w:t>
      </w:r>
      <w:r w:rsidR="006514CD">
        <w:rPr>
          <w:rFonts w:eastAsiaTheme="minorEastAsia"/>
        </w:rPr>
        <w:t>set</w:t>
      </w:r>
      <w:r w:rsidR="006514CD" w:rsidRPr="007C657B">
        <w:rPr>
          <w:rFonts w:eastAsiaTheme="minorEastAsia"/>
        </w:rPr>
        <w:t xml:space="preserve"> for </w:t>
      </w:r>
      <w:r w:rsidR="006514CD">
        <w:rPr>
          <w:rFonts w:eastAsiaTheme="minorEastAsia"/>
        </w:rPr>
        <w:t>a</w:t>
      </w:r>
      <w:r w:rsidR="006514CD" w:rsidRPr="007C657B">
        <w:rPr>
          <w:rFonts w:eastAsiaTheme="minorEastAsia"/>
        </w:rPr>
        <w:t xml:space="preserve"> comparison</w:t>
      </w:r>
      <w:r w:rsidRPr="007C657B">
        <w:rPr>
          <w:rFonts w:eastAsiaTheme="minorEastAsia"/>
        </w:rPr>
        <w:t>.</w:t>
      </w:r>
    </w:p>
    <w:p w14:paraId="42BD3F53" w14:textId="0778F537" w:rsidR="00664CBB" w:rsidRDefault="007228E7" w:rsidP="00065FDA">
      <w:pPr>
        <w:spacing w:line="360" w:lineRule="auto"/>
        <w:ind w:firstLine="425"/>
        <w:rPr>
          <w:rFonts w:eastAsiaTheme="minorEastAsia"/>
        </w:rPr>
      </w:pPr>
      <w:r>
        <w:rPr>
          <w:rFonts w:eastAsiaTheme="minorEastAsia"/>
        </w:rPr>
        <w:t xml:space="preserve">Using </w:t>
      </w:r>
      <w:proofErr w:type="spellStart"/>
      <w:r w:rsidR="007C657B" w:rsidRPr="007C657B">
        <w:rPr>
          <w:rFonts w:eastAsiaTheme="minorEastAsia"/>
        </w:rPr>
        <w:t>Ch_Neat</w:t>
      </w:r>
      <w:proofErr w:type="spellEnd"/>
      <w:r w:rsidR="007C657B" w:rsidRPr="007C657B">
        <w:rPr>
          <w:rFonts w:eastAsiaTheme="minorEastAsia"/>
        </w:rPr>
        <w:t xml:space="preserve"> </w:t>
      </w:r>
      <w:r w:rsidR="00595758" w:rsidRPr="00595758">
        <w:rPr>
          <w:rFonts w:eastAsiaTheme="minorEastAsia"/>
        </w:rPr>
        <w:t>fell</w:t>
      </w:r>
      <w:r w:rsidR="007C657B" w:rsidRPr="007C657B">
        <w:rPr>
          <w:rFonts w:eastAsiaTheme="minorEastAsia"/>
        </w:rPr>
        <w:t xml:space="preserve"> short of surpassing </w:t>
      </w:r>
      <w:proofErr w:type="spellStart"/>
      <w:r w:rsidR="007C657B" w:rsidRPr="007C657B">
        <w:rPr>
          <w:rFonts w:eastAsiaTheme="minorEastAsia"/>
        </w:rPr>
        <w:t>Ch_</w:t>
      </w:r>
      <w:r w:rsidR="00980D6E">
        <w:rPr>
          <w:rFonts w:eastAsiaTheme="minorEastAsia"/>
        </w:rPr>
        <w:t>A</w:t>
      </w:r>
      <w:r w:rsidR="007C657B" w:rsidRPr="007C657B">
        <w:rPr>
          <w:rFonts w:eastAsiaTheme="minorEastAsia"/>
        </w:rPr>
        <w:t>ll</w:t>
      </w:r>
      <w:proofErr w:type="spellEnd"/>
      <w:r w:rsidR="007C657B" w:rsidRPr="007C657B">
        <w:rPr>
          <w:rFonts w:eastAsiaTheme="minorEastAsia"/>
        </w:rPr>
        <w:t xml:space="preserve"> in </w:t>
      </w:r>
      <w:r w:rsidR="00156D99">
        <w:rPr>
          <w:rFonts w:eastAsiaTheme="minorEastAsia"/>
        </w:rPr>
        <w:t>X</w:t>
      </w:r>
      <w:r w:rsidR="007C657B" w:rsidRPr="007C657B">
        <w:rPr>
          <w:rFonts w:eastAsiaTheme="minorEastAsia"/>
        </w:rPr>
        <w:t xml:space="preserve">, </w:t>
      </w:r>
      <w:proofErr w:type="spellStart"/>
      <w:r w:rsidR="007C657B" w:rsidRPr="007C657B">
        <w:rPr>
          <w:rFonts w:eastAsiaTheme="minorEastAsia"/>
        </w:rPr>
        <w:t>undersampling</w:t>
      </w:r>
      <w:proofErr w:type="spellEnd"/>
      <w:r w:rsidR="007C657B" w:rsidRPr="007C657B">
        <w:rPr>
          <w:rFonts w:eastAsiaTheme="minorEastAsia"/>
        </w:rPr>
        <w:t xml:space="preserve">, and oversampling. </w:t>
      </w:r>
      <w:r w:rsidR="00BA725B" w:rsidRPr="00BA725B">
        <w:rPr>
          <w:rFonts w:eastAsiaTheme="minorEastAsia"/>
        </w:rPr>
        <w:t xml:space="preserve">This </w:t>
      </w:r>
      <w:r w:rsidR="00DE54D2">
        <w:rPr>
          <w:rFonts w:eastAsiaTheme="minorEastAsia"/>
        </w:rPr>
        <w:t>i</w:t>
      </w:r>
      <w:r w:rsidR="00595758" w:rsidRPr="00595758">
        <w:rPr>
          <w:rFonts w:eastAsiaTheme="minorEastAsia"/>
        </w:rPr>
        <w:t>s</w:t>
      </w:r>
      <w:r w:rsidR="00BA725B" w:rsidRPr="00BA725B">
        <w:rPr>
          <w:rFonts w:eastAsiaTheme="minorEastAsia"/>
        </w:rPr>
        <w:t xml:space="preserve"> because </w:t>
      </w:r>
      <w:proofErr w:type="spellStart"/>
      <w:r w:rsidR="00BA725B" w:rsidRPr="00BA725B">
        <w:rPr>
          <w:rFonts w:eastAsiaTheme="minorEastAsia"/>
        </w:rPr>
        <w:t>Ch_Neat</w:t>
      </w:r>
      <w:proofErr w:type="spellEnd"/>
      <w:r w:rsidR="00BA725B" w:rsidRPr="00BA725B">
        <w:rPr>
          <w:rFonts w:eastAsiaTheme="minorEastAsia"/>
        </w:rPr>
        <w:t xml:space="preserve"> exclude</w:t>
      </w:r>
      <w:r w:rsidR="00595758">
        <w:rPr>
          <w:rFonts w:eastAsiaTheme="minorEastAsia"/>
        </w:rPr>
        <w:t>d</w:t>
      </w:r>
      <w:r w:rsidR="00BA725B" w:rsidRPr="00BA725B">
        <w:rPr>
          <w:rFonts w:eastAsiaTheme="minorEastAsia"/>
        </w:rPr>
        <w:t xml:space="preserve"> data with </w:t>
      </w:r>
      <w:r w:rsidR="00BA725B">
        <w:rPr>
          <w:rFonts w:eastAsiaTheme="minorEastAsia"/>
        </w:rPr>
        <w:t>“</w:t>
      </w:r>
      <w:r w:rsidR="00BA725B" w:rsidRPr="00BA725B">
        <w:rPr>
          <w:rFonts w:eastAsiaTheme="minorEastAsia"/>
        </w:rPr>
        <w:t>Neat</w:t>
      </w:r>
      <w:r w:rsidR="00DE54D2">
        <w:rPr>
          <w:rFonts w:eastAsiaTheme="minorEastAsia"/>
        </w:rPr>
        <w:t>ness</w:t>
      </w:r>
      <w:r w:rsidR="00BA725B" w:rsidRPr="00BA725B">
        <w:rPr>
          <w:rFonts w:eastAsiaTheme="minorEastAsia"/>
        </w:rPr>
        <w:t xml:space="preserve"> = 0</w:t>
      </w:r>
      <w:r>
        <w:rPr>
          <w:rFonts w:eastAsiaTheme="minorEastAsia"/>
        </w:rPr>
        <w:t>.</w:t>
      </w:r>
      <w:r w:rsidR="00BA725B">
        <w:rPr>
          <w:rFonts w:eastAsiaTheme="minorEastAsia"/>
        </w:rPr>
        <w:t>”</w:t>
      </w:r>
      <w:r w:rsidR="007C657B" w:rsidRPr="007C657B">
        <w:rPr>
          <w:rFonts w:eastAsiaTheme="minorEastAsia"/>
        </w:rPr>
        <w:t xml:space="preserve"> Despite the</w:t>
      </w:r>
      <w:r w:rsidR="00941D10" w:rsidRPr="00941D10">
        <w:rPr>
          <w:rFonts w:eastAsiaTheme="minorEastAsia"/>
        </w:rPr>
        <w:t xml:space="preserve"> reduced amount of data</w:t>
      </w:r>
      <w:r w:rsidR="007C657B" w:rsidRPr="007C657B">
        <w:rPr>
          <w:rFonts w:eastAsiaTheme="minorEastAsia"/>
        </w:rPr>
        <w:t xml:space="preserve">, </w:t>
      </w:r>
      <w:proofErr w:type="spellStart"/>
      <w:r w:rsidR="007C657B" w:rsidRPr="007C657B">
        <w:rPr>
          <w:rFonts w:eastAsiaTheme="minorEastAsia"/>
        </w:rPr>
        <w:t>Ch_Neat</w:t>
      </w:r>
      <w:proofErr w:type="spellEnd"/>
      <w:r w:rsidR="007C657B" w:rsidRPr="007C657B">
        <w:rPr>
          <w:rFonts w:eastAsiaTheme="minorEastAsia"/>
        </w:rPr>
        <w:t xml:space="preserve"> still achieve</w:t>
      </w:r>
      <w:r w:rsidR="00595758">
        <w:rPr>
          <w:rFonts w:eastAsiaTheme="minorEastAsia"/>
        </w:rPr>
        <w:t>d</w:t>
      </w:r>
      <w:r w:rsidR="007C657B" w:rsidRPr="007C657B">
        <w:rPr>
          <w:rFonts w:eastAsiaTheme="minorEastAsia"/>
        </w:rPr>
        <w:t xml:space="preserve"> similar results </w:t>
      </w:r>
      <w:r>
        <w:rPr>
          <w:rFonts w:eastAsiaTheme="minorEastAsia"/>
        </w:rPr>
        <w:t xml:space="preserve">compared </w:t>
      </w:r>
      <w:r w:rsidR="007C657B" w:rsidRPr="007C657B">
        <w:rPr>
          <w:rFonts w:eastAsiaTheme="minorEastAsia"/>
        </w:rPr>
        <w:t xml:space="preserve">to </w:t>
      </w:r>
      <w:proofErr w:type="spellStart"/>
      <w:r w:rsidR="007C657B" w:rsidRPr="007C657B">
        <w:rPr>
          <w:rFonts w:eastAsiaTheme="minorEastAsia"/>
        </w:rPr>
        <w:t>Ch_</w:t>
      </w:r>
      <w:r w:rsidR="00980D6E">
        <w:rPr>
          <w:rFonts w:eastAsiaTheme="minorEastAsia"/>
        </w:rPr>
        <w:t>A</w:t>
      </w:r>
      <w:r w:rsidR="007C657B" w:rsidRPr="007C657B">
        <w:rPr>
          <w:rFonts w:eastAsiaTheme="minorEastAsia"/>
        </w:rPr>
        <w:t>ll</w:t>
      </w:r>
      <w:proofErr w:type="spellEnd"/>
      <w:r w:rsidR="007C657B" w:rsidRPr="007C657B">
        <w:rPr>
          <w:rFonts w:eastAsiaTheme="minorEastAsia"/>
        </w:rPr>
        <w:t xml:space="preserve"> in oversampling. </w:t>
      </w:r>
      <w:r w:rsidR="00156D99">
        <w:rPr>
          <w:rFonts w:eastAsiaTheme="minorEastAsia"/>
        </w:rPr>
        <w:t>T</w:t>
      </w:r>
      <w:r w:rsidR="007C657B" w:rsidRPr="007C657B">
        <w:rPr>
          <w:rFonts w:eastAsiaTheme="minorEastAsia"/>
        </w:rPr>
        <w:t>his demonstrate</w:t>
      </w:r>
      <w:r w:rsidR="00595758">
        <w:rPr>
          <w:rFonts w:eastAsiaTheme="minorEastAsia"/>
        </w:rPr>
        <w:t>d</w:t>
      </w:r>
      <w:r w:rsidR="007C657B" w:rsidRPr="007C657B">
        <w:rPr>
          <w:rFonts w:eastAsiaTheme="minorEastAsia"/>
        </w:rPr>
        <w:t xml:space="preserve"> the feasibility of classifying ASD/TD using </w:t>
      </w:r>
      <w:r>
        <w:rPr>
          <w:rFonts w:eastAsiaTheme="minorEastAsia"/>
        </w:rPr>
        <w:t xml:space="preserve">only </w:t>
      </w:r>
      <w:r w:rsidR="007C657B" w:rsidRPr="007C657B">
        <w:rPr>
          <w:rFonts w:eastAsiaTheme="minorEastAsia"/>
        </w:rPr>
        <w:t>neat Chinese characters</w:t>
      </w:r>
      <w:r w:rsidR="007C657B">
        <w:rPr>
          <w:rFonts w:eastAsiaTheme="minorEastAsia"/>
        </w:rPr>
        <w:t>.</w:t>
      </w:r>
    </w:p>
    <w:p w14:paraId="78726261" w14:textId="11532AB6" w:rsidR="00664CBB" w:rsidRDefault="00664CBB" w:rsidP="00664CBB">
      <w:pPr>
        <w:pStyle w:val="af2"/>
        <w:keepNext/>
      </w:pPr>
      <w:bookmarkStart w:id="56" w:name="_Toc157447916"/>
      <w:r>
        <w:t>Table</w:t>
      </w:r>
      <w:r w:rsidR="007F566C">
        <w:rPr>
          <w:noProof/>
        </w:rPr>
        <w:t xml:space="preserve"> 7</w:t>
      </w:r>
      <w:r>
        <w:t xml:space="preserve">: The results of </w:t>
      </w:r>
      <w:r w:rsidR="008407AB">
        <w:t xml:space="preserve">ASD/TD classification </w:t>
      </w:r>
      <w:r w:rsidR="006514CD">
        <w:t xml:space="preserve">using </w:t>
      </w:r>
      <w:proofErr w:type="spellStart"/>
      <w:r>
        <w:t>Ch_</w:t>
      </w:r>
      <w:r w:rsidR="00980D6E">
        <w:t>A</w:t>
      </w:r>
      <w:r>
        <w:t>ll</w:t>
      </w:r>
      <w:proofErr w:type="spellEnd"/>
      <w:r>
        <w:t xml:space="preserve"> and </w:t>
      </w:r>
      <w:proofErr w:type="spellStart"/>
      <w:r>
        <w:t>Ch_Neat</w:t>
      </w:r>
      <w:bookmarkEnd w:id="56"/>
      <w:proofErr w:type="spellEnd"/>
    </w:p>
    <w:tbl>
      <w:tblPr>
        <w:tblStyle w:val="ab"/>
        <w:tblW w:w="0" w:type="auto"/>
        <w:tblLook w:val="04A0" w:firstRow="1" w:lastRow="0" w:firstColumn="1" w:lastColumn="0" w:noHBand="0" w:noVBand="1"/>
      </w:tblPr>
      <w:tblGrid>
        <w:gridCol w:w="1343"/>
        <w:gridCol w:w="1696"/>
        <w:gridCol w:w="1281"/>
        <w:gridCol w:w="1348"/>
        <w:gridCol w:w="1317"/>
        <w:gridCol w:w="1317"/>
      </w:tblGrid>
      <w:tr w:rsidR="00664CBB" w14:paraId="611BC722" w14:textId="77777777" w:rsidTr="00664CBB">
        <w:tc>
          <w:tcPr>
            <w:tcW w:w="1343" w:type="dxa"/>
          </w:tcPr>
          <w:p w14:paraId="134D9196" w14:textId="6B0D0A00" w:rsidR="00664CBB" w:rsidRPr="006514CD" w:rsidRDefault="00664CBB" w:rsidP="00664CBB">
            <w:pPr>
              <w:spacing w:line="360" w:lineRule="auto"/>
              <w:jc w:val="center"/>
              <w:rPr>
                <w:rFonts w:eastAsiaTheme="minorEastAsia"/>
              </w:rPr>
            </w:pPr>
          </w:p>
        </w:tc>
        <w:tc>
          <w:tcPr>
            <w:tcW w:w="1696" w:type="dxa"/>
          </w:tcPr>
          <w:p w14:paraId="21D6D0EE" w14:textId="3821B99F" w:rsidR="00664CBB" w:rsidRDefault="00664CBB" w:rsidP="00664CBB">
            <w:pPr>
              <w:spacing w:line="360" w:lineRule="auto"/>
              <w:jc w:val="center"/>
              <w:rPr>
                <w:rFonts w:eastAsiaTheme="minorEastAsia"/>
              </w:rPr>
            </w:pPr>
            <w:r>
              <w:rPr>
                <w:rFonts w:eastAsiaTheme="minorEastAsia" w:hint="eastAsia"/>
              </w:rPr>
              <w:t>B</w:t>
            </w:r>
            <w:r>
              <w:rPr>
                <w:rFonts w:eastAsiaTheme="minorEastAsia"/>
              </w:rPr>
              <w:t>alance</w:t>
            </w:r>
          </w:p>
        </w:tc>
        <w:tc>
          <w:tcPr>
            <w:tcW w:w="1281" w:type="dxa"/>
          </w:tcPr>
          <w:p w14:paraId="4919FF18" w14:textId="34754D69" w:rsidR="00664CBB" w:rsidRDefault="00664CBB" w:rsidP="00664CBB">
            <w:pPr>
              <w:spacing w:line="360" w:lineRule="auto"/>
              <w:jc w:val="center"/>
              <w:rPr>
                <w:rFonts w:eastAsiaTheme="minorEastAsia"/>
              </w:rPr>
            </w:pPr>
            <w:r>
              <w:rPr>
                <w:rFonts w:eastAsiaTheme="minorEastAsia" w:hint="eastAsia"/>
              </w:rPr>
              <w:t>5</w:t>
            </w:r>
            <w:r>
              <w:rPr>
                <w:rFonts w:eastAsiaTheme="minorEastAsia"/>
              </w:rPr>
              <w:t>-fold</w:t>
            </w:r>
          </w:p>
        </w:tc>
        <w:tc>
          <w:tcPr>
            <w:tcW w:w="1348" w:type="dxa"/>
          </w:tcPr>
          <w:p w14:paraId="055C243F" w14:textId="195B4220" w:rsidR="00664CBB" w:rsidRDefault="00664CBB" w:rsidP="00664CBB">
            <w:pPr>
              <w:spacing w:line="360" w:lineRule="auto"/>
              <w:jc w:val="center"/>
              <w:rPr>
                <w:rFonts w:eastAsiaTheme="minorEastAsia"/>
              </w:rPr>
            </w:pPr>
            <w:r>
              <w:rPr>
                <w:rFonts w:eastAsiaTheme="minorEastAsia" w:hint="eastAsia"/>
              </w:rPr>
              <w:t>P</w:t>
            </w:r>
            <w:r>
              <w:rPr>
                <w:rFonts w:eastAsiaTheme="minorEastAsia"/>
              </w:rPr>
              <w:t>recision</w:t>
            </w:r>
          </w:p>
        </w:tc>
        <w:tc>
          <w:tcPr>
            <w:tcW w:w="1317" w:type="dxa"/>
          </w:tcPr>
          <w:p w14:paraId="3AE74746" w14:textId="5D0482EA" w:rsidR="00664CBB" w:rsidRDefault="00664CBB" w:rsidP="00664CBB">
            <w:pPr>
              <w:spacing w:line="360" w:lineRule="auto"/>
              <w:jc w:val="center"/>
              <w:rPr>
                <w:rFonts w:eastAsiaTheme="minorEastAsia"/>
              </w:rPr>
            </w:pPr>
            <w:r>
              <w:rPr>
                <w:rFonts w:eastAsiaTheme="minorEastAsia" w:hint="eastAsia"/>
              </w:rPr>
              <w:t>R</w:t>
            </w:r>
            <w:r>
              <w:rPr>
                <w:rFonts w:eastAsiaTheme="minorEastAsia"/>
              </w:rPr>
              <w:t>ecall</w:t>
            </w:r>
          </w:p>
        </w:tc>
        <w:tc>
          <w:tcPr>
            <w:tcW w:w="1317" w:type="dxa"/>
          </w:tcPr>
          <w:p w14:paraId="55A61FB8" w14:textId="111F3B2E" w:rsidR="00664CBB" w:rsidRDefault="00664CBB" w:rsidP="00664CBB">
            <w:pPr>
              <w:spacing w:line="360" w:lineRule="auto"/>
              <w:jc w:val="center"/>
              <w:rPr>
                <w:rFonts w:eastAsiaTheme="minorEastAsia"/>
              </w:rPr>
            </w:pPr>
            <w:r>
              <w:rPr>
                <w:rFonts w:eastAsiaTheme="minorEastAsia" w:hint="eastAsia"/>
              </w:rPr>
              <w:t>F</w:t>
            </w:r>
            <w:r>
              <w:rPr>
                <w:rFonts w:eastAsiaTheme="minorEastAsia"/>
              </w:rPr>
              <w:t>1-score</w:t>
            </w:r>
          </w:p>
        </w:tc>
      </w:tr>
      <w:tr w:rsidR="00664CBB" w14:paraId="759B3304" w14:textId="77777777" w:rsidTr="00664CBB">
        <w:tc>
          <w:tcPr>
            <w:tcW w:w="1343" w:type="dxa"/>
          </w:tcPr>
          <w:p w14:paraId="01B355C5" w14:textId="6AF9520D" w:rsidR="00664CBB" w:rsidRDefault="00664CBB" w:rsidP="00664CBB">
            <w:pPr>
              <w:spacing w:line="360" w:lineRule="auto"/>
              <w:jc w:val="center"/>
              <w:rPr>
                <w:rFonts w:eastAsiaTheme="minorEastAsia"/>
              </w:rPr>
            </w:pPr>
            <w:proofErr w:type="spellStart"/>
            <w:r>
              <w:rPr>
                <w:rFonts w:eastAsiaTheme="minorEastAsia" w:hint="eastAsia"/>
              </w:rPr>
              <w:t>C</w:t>
            </w:r>
            <w:r>
              <w:rPr>
                <w:rFonts w:eastAsiaTheme="minorEastAsia"/>
              </w:rPr>
              <w:t>h_</w:t>
            </w:r>
            <w:r w:rsidR="00980D6E">
              <w:rPr>
                <w:rFonts w:eastAsiaTheme="minorEastAsia"/>
              </w:rPr>
              <w:t>A</w:t>
            </w:r>
            <w:r>
              <w:rPr>
                <w:rFonts w:eastAsiaTheme="minorEastAsia"/>
              </w:rPr>
              <w:t>ll</w:t>
            </w:r>
            <w:proofErr w:type="spellEnd"/>
          </w:p>
        </w:tc>
        <w:tc>
          <w:tcPr>
            <w:tcW w:w="1696" w:type="dxa"/>
          </w:tcPr>
          <w:p w14:paraId="57EE280D" w14:textId="6EAECF15" w:rsidR="00664CBB" w:rsidRDefault="00664CBB" w:rsidP="00664CBB">
            <w:pPr>
              <w:spacing w:line="360" w:lineRule="auto"/>
              <w:jc w:val="center"/>
              <w:rPr>
                <w:rFonts w:eastAsiaTheme="minorEastAsia"/>
              </w:rPr>
            </w:pPr>
            <w:r>
              <w:rPr>
                <w:rFonts w:eastAsiaTheme="minorEastAsia" w:hint="eastAsia"/>
              </w:rPr>
              <w:t>X</w:t>
            </w:r>
          </w:p>
        </w:tc>
        <w:tc>
          <w:tcPr>
            <w:tcW w:w="1281" w:type="dxa"/>
          </w:tcPr>
          <w:p w14:paraId="6683717C" w14:textId="2A51C3B1" w:rsidR="00664CBB" w:rsidRDefault="00664CBB" w:rsidP="00664CBB">
            <w:pPr>
              <w:spacing w:line="360" w:lineRule="auto"/>
              <w:jc w:val="center"/>
              <w:rPr>
                <w:rFonts w:eastAsiaTheme="minorEastAsia"/>
              </w:rPr>
            </w:pPr>
            <w:r>
              <w:rPr>
                <w:rFonts w:eastAsiaTheme="minorEastAsia" w:hint="eastAsia"/>
              </w:rPr>
              <w:t>V</w:t>
            </w:r>
          </w:p>
        </w:tc>
        <w:tc>
          <w:tcPr>
            <w:tcW w:w="1348" w:type="dxa"/>
          </w:tcPr>
          <w:p w14:paraId="5BA58F11" w14:textId="1F50996C" w:rsidR="00664CBB" w:rsidRDefault="00664CBB" w:rsidP="00664CBB">
            <w:pPr>
              <w:spacing w:line="360" w:lineRule="auto"/>
              <w:jc w:val="center"/>
              <w:rPr>
                <w:rFonts w:eastAsiaTheme="minorEastAsia"/>
              </w:rPr>
            </w:pPr>
            <w:r>
              <w:rPr>
                <w:rFonts w:eastAsiaTheme="minorEastAsia" w:hint="eastAsia"/>
              </w:rPr>
              <w:t>0</w:t>
            </w:r>
            <w:r>
              <w:rPr>
                <w:rFonts w:eastAsiaTheme="minorEastAsia"/>
              </w:rPr>
              <w:t>.9780</w:t>
            </w:r>
          </w:p>
        </w:tc>
        <w:tc>
          <w:tcPr>
            <w:tcW w:w="1317" w:type="dxa"/>
          </w:tcPr>
          <w:p w14:paraId="796E6407" w14:textId="4EBAFD6C" w:rsidR="00664CBB" w:rsidRDefault="00664CBB" w:rsidP="00664CBB">
            <w:pPr>
              <w:spacing w:line="360" w:lineRule="auto"/>
              <w:jc w:val="center"/>
              <w:rPr>
                <w:rFonts w:eastAsiaTheme="minorEastAsia"/>
              </w:rPr>
            </w:pPr>
            <w:r>
              <w:rPr>
                <w:rFonts w:eastAsiaTheme="minorEastAsia" w:hint="eastAsia"/>
              </w:rPr>
              <w:t>0</w:t>
            </w:r>
            <w:r>
              <w:rPr>
                <w:rFonts w:eastAsiaTheme="minorEastAsia"/>
              </w:rPr>
              <w:t>.9224</w:t>
            </w:r>
          </w:p>
        </w:tc>
        <w:tc>
          <w:tcPr>
            <w:tcW w:w="1317" w:type="dxa"/>
          </w:tcPr>
          <w:p w14:paraId="1B004D1E" w14:textId="08DD3819" w:rsidR="00664CBB" w:rsidRDefault="00664CBB" w:rsidP="00664CBB">
            <w:pPr>
              <w:spacing w:line="360" w:lineRule="auto"/>
              <w:jc w:val="center"/>
              <w:rPr>
                <w:rFonts w:eastAsiaTheme="minorEastAsia"/>
              </w:rPr>
            </w:pPr>
            <w:r>
              <w:rPr>
                <w:rFonts w:eastAsiaTheme="minorEastAsia" w:hint="eastAsia"/>
              </w:rPr>
              <w:t>0</w:t>
            </w:r>
            <w:r>
              <w:rPr>
                <w:rFonts w:eastAsiaTheme="minorEastAsia"/>
              </w:rPr>
              <w:t>.9490</w:t>
            </w:r>
          </w:p>
        </w:tc>
      </w:tr>
      <w:tr w:rsidR="00664CBB" w14:paraId="4892AC54" w14:textId="77777777" w:rsidTr="00664CBB">
        <w:tc>
          <w:tcPr>
            <w:tcW w:w="1343" w:type="dxa"/>
          </w:tcPr>
          <w:p w14:paraId="5E01065B" w14:textId="79CDA578" w:rsidR="00664CBB" w:rsidRDefault="00664CBB" w:rsidP="00664CBB">
            <w:pPr>
              <w:spacing w:line="360" w:lineRule="auto"/>
              <w:jc w:val="center"/>
              <w:rPr>
                <w:rFonts w:eastAsiaTheme="minorEastAsia"/>
              </w:rPr>
            </w:pPr>
            <w:proofErr w:type="spellStart"/>
            <w:r>
              <w:rPr>
                <w:rFonts w:eastAsiaTheme="minorEastAsia" w:hint="eastAsia"/>
              </w:rPr>
              <w:t>C</w:t>
            </w:r>
            <w:r>
              <w:rPr>
                <w:rFonts w:eastAsiaTheme="minorEastAsia"/>
              </w:rPr>
              <w:t>h_</w:t>
            </w:r>
            <w:r w:rsidR="00980D6E">
              <w:rPr>
                <w:rFonts w:eastAsiaTheme="minorEastAsia"/>
              </w:rPr>
              <w:t>A</w:t>
            </w:r>
            <w:r>
              <w:rPr>
                <w:rFonts w:eastAsiaTheme="minorEastAsia"/>
              </w:rPr>
              <w:t>ll</w:t>
            </w:r>
            <w:proofErr w:type="spellEnd"/>
          </w:p>
        </w:tc>
        <w:tc>
          <w:tcPr>
            <w:tcW w:w="1696" w:type="dxa"/>
          </w:tcPr>
          <w:p w14:paraId="685DAC18" w14:textId="434B55FC" w:rsidR="00664CBB" w:rsidRDefault="00664CBB" w:rsidP="00664CBB">
            <w:pPr>
              <w:spacing w:line="360" w:lineRule="auto"/>
              <w:jc w:val="center"/>
              <w:rPr>
                <w:rFonts w:eastAsiaTheme="minorEastAsia"/>
              </w:rPr>
            </w:pPr>
            <w:proofErr w:type="spellStart"/>
            <w:r>
              <w:rPr>
                <w:rFonts w:eastAsiaTheme="minorEastAsia" w:hint="eastAsia"/>
              </w:rPr>
              <w:t>U</w:t>
            </w:r>
            <w:r>
              <w:rPr>
                <w:rFonts w:eastAsiaTheme="minorEastAsia"/>
              </w:rPr>
              <w:t>ndersampling</w:t>
            </w:r>
            <w:proofErr w:type="spellEnd"/>
          </w:p>
        </w:tc>
        <w:tc>
          <w:tcPr>
            <w:tcW w:w="1281" w:type="dxa"/>
          </w:tcPr>
          <w:p w14:paraId="6CA00928" w14:textId="1DCD25C2" w:rsidR="00664CBB" w:rsidRDefault="00664CBB" w:rsidP="00664CBB">
            <w:pPr>
              <w:spacing w:line="360" w:lineRule="auto"/>
              <w:jc w:val="center"/>
              <w:rPr>
                <w:rFonts w:eastAsiaTheme="minorEastAsia"/>
              </w:rPr>
            </w:pPr>
            <w:r>
              <w:rPr>
                <w:rFonts w:eastAsiaTheme="minorEastAsia" w:hint="eastAsia"/>
              </w:rPr>
              <w:t>V</w:t>
            </w:r>
          </w:p>
        </w:tc>
        <w:tc>
          <w:tcPr>
            <w:tcW w:w="1348" w:type="dxa"/>
          </w:tcPr>
          <w:p w14:paraId="528C27B6" w14:textId="69149CC4" w:rsidR="00664CBB" w:rsidRDefault="00664CBB" w:rsidP="00664CBB">
            <w:pPr>
              <w:spacing w:line="360" w:lineRule="auto"/>
              <w:jc w:val="center"/>
              <w:rPr>
                <w:rFonts w:eastAsiaTheme="minorEastAsia"/>
              </w:rPr>
            </w:pPr>
            <w:r>
              <w:rPr>
                <w:rFonts w:eastAsiaTheme="minorEastAsia" w:hint="eastAsia"/>
              </w:rPr>
              <w:t>0</w:t>
            </w:r>
            <w:r>
              <w:rPr>
                <w:rFonts w:eastAsiaTheme="minorEastAsia"/>
              </w:rPr>
              <w:t>.9388</w:t>
            </w:r>
          </w:p>
        </w:tc>
        <w:tc>
          <w:tcPr>
            <w:tcW w:w="1317" w:type="dxa"/>
          </w:tcPr>
          <w:p w14:paraId="65DC4569" w14:textId="56CF0483" w:rsidR="00664CBB" w:rsidRDefault="00664CBB" w:rsidP="00664CBB">
            <w:pPr>
              <w:spacing w:line="360" w:lineRule="auto"/>
              <w:jc w:val="center"/>
              <w:rPr>
                <w:rFonts w:eastAsiaTheme="minorEastAsia"/>
              </w:rPr>
            </w:pPr>
            <w:r>
              <w:rPr>
                <w:rFonts w:eastAsiaTheme="minorEastAsia" w:hint="eastAsia"/>
              </w:rPr>
              <w:t>0</w:t>
            </w:r>
            <w:r>
              <w:rPr>
                <w:rFonts w:eastAsiaTheme="minorEastAsia"/>
              </w:rPr>
              <w:t>.9891</w:t>
            </w:r>
          </w:p>
        </w:tc>
        <w:tc>
          <w:tcPr>
            <w:tcW w:w="1317" w:type="dxa"/>
          </w:tcPr>
          <w:p w14:paraId="4E5FB43F" w14:textId="5EECF259" w:rsidR="00664CBB" w:rsidRDefault="00664CBB" w:rsidP="00664CBB">
            <w:pPr>
              <w:spacing w:line="360" w:lineRule="auto"/>
              <w:jc w:val="center"/>
              <w:rPr>
                <w:rFonts w:eastAsiaTheme="minorEastAsia"/>
              </w:rPr>
            </w:pPr>
            <w:r>
              <w:rPr>
                <w:rFonts w:eastAsiaTheme="minorEastAsia" w:hint="eastAsia"/>
              </w:rPr>
              <w:t>0</w:t>
            </w:r>
            <w:r>
              <w:rPr>
                <w:rFonts w:eastAsiaTheme="minorEastAsia"/>
              </w:rPr>
              <w:t>.9629</w:t>
            </w:r>
          </w:p>
        </w:tc>
      </w:tr>
      <w:tr w:rsidR="00664CBB" w14:paraId="56EE4B20" w14:textId="77777777" w:rsidTr="00664CBB">
        <w:tc>
          <w:tcPr>
            <w:tcW w:w="1343" w:type="dxa"/>
          </w:tcPr>
          <w:p w14:paraId="3DE9EB62" w14:textId="6151EA3F" w:rsidR="00664CBB" w:rsidRDefault="00664CBB" w:rsidP="00664CBB">
            <w:pPr>
              <w:spacing w:line="360" w:lineRule="auto"/>
              <w:jc w:val="center"/>
              <w:rPr>
                <w:rFonts w:eastAsiaTheme="minorEastAsia"/>
              </w:rPr>
            </w:pPr>
            <w:proofErr w:type="spellStart"/>
            <w:r>
              <w:rPr>
                <w:rFonts w:eastAsiaTheme="minorEastAsia" w:hint="eastAsia"/>
              </w:rPr>
              <w:t>C</w:t>
            </w:r>
            <w:r>
              <w:rPr>
                <w:rFonts w:eastAsiaTheme="minorEastAsia"/>
              </w:rPr>
              <w:t>h_</w:t>
            </w:r>
            <w:r w:rsidR="00980D6E">
              <w:rPr>
                <w:rFonts w:eastAsiaTheme="minorEastAsia"/>
              </w:rPr>
              <w:t>A</w:t>
            </w:r>
            <w:r>
              <w:rPr>
                <w:rFonts w:eastAsiaTheme="minorEastAsia"/>
              </w:rPr>
              <w:t>ll</w:t>
            </w:r>
            <w:proofErr w:type="spellEnd"/>
          </w:p>
        </w:tc>
        <w:tc>
          <w:tcPr>
            <w:tcW w:w="1696" w:type="dxa"/>
          </w:tcPr>
          <w:p w14:paraId="51F7D269" w14:textId="3C2E7A0A" w:rsidR="00664CBB" w:rsidRDefault="00664CBB" w:rsidP="00664CBB">
            <w:pPr>
              <w:spacing w:line="360" w:lineRule="auto"/>
              <w:jc w:val="center"/>
              <w:rPr>
                <w:rFonts w:eastAsiaTheme="minorEastAsia"/>
              </w:rPr>
            </w:pPr>
            <w:r>
              <w:rPr>
                <w:rFonts w:eastAsiaTheme="minorEastAsia" w:hint="eastAsia"/>
              </w:rPr>
              <w:t>O</w:t>
            </w:r>
            <w:r>
              <w:rPr>
                <w:rFonts w:eastAsiaTheme="minorEastAsia"/>
              </w:rPr>
              <w:t>versampling</w:t>
            </w:r>
          </w:p>
        </w:tc>
        <w:tc>
          <w:tcPr>
            <w:tcW w:w="1281" w:type="dxa"/>
          </w:tcPr>
          <w:p w14:paraId="2B4FEEBF" w14:textId="622E4FC0" w:rsidR="00664CBB" w:rsidRDefault="00664CBB" w:rsidP="00664CBB">
            <w:pPr>
              <w:spacing w:line="360" w:lineRule="auto"/>
              <w:jc w:val="center"/>
              <w:rPr>
                <w:rFonts w:eastAsiaTheme="minorEastAsia"/>
              </w:rPr>
            </w:pPr>
            <w:r>
              <w:rPr>
                <w:rFonts w:eastAsiaTheme="minorEastAsia" w:hint="eastAsia"/>
              </w:rPr>
              <w:t>V</w:t>
            </w:r>
          </w:p>
        </w:tc>
        <w:tc>
          <w:tcPr>
            <w:tcW w:w="1348" w:type="dxa"/>
          </w:tcPr>
          <w:p w14:paraId="3486DEBE" w14:textId="431A3B97" w:rsidR="00664CBB" w:rsidRDefault="00664CBB" w:rsidP="00664CBB">
            <w:pPr>
              <w:spacing w:line="360" w:lineRule="auto"/>
              <w:jc w:val="center"/>
              <w:rPr>
                <w:rFonts w:eastAsiaTheme="minorEastAsia"/>
              </w:rPr>
            </w:pPr>
            <w:r w:rsidRPr="00664CBB">
              <w:rPr>
                <w:rFonts w:eastAsiaTheme="minorEastAsia" w:hint="eastAsia"/>
                <w:b/>
                <w:bCs/>
              </w:rPr>
              <w:t>0</w:t>
            </w:r>
            <w:r w:rsidRPr="00664CBB">
              <w:rPr>
                <w:rFonts w:eastAsiaTheme="minorEastAsia"/>
                <w:b/>
                <w:bCs/>
              </w:rPr>
              <w:t>.9807</w:t>
            </w:r>
          </w:p>
        </w:tc>
        <w:tc>
          <w:tcPr>
            <w:tcW w:w="1317" w:type="dxa"/>
          </w:tcPr>
          <w:p w14:paraId="351BF232" w14:textId="606CE1FA" w:rsidR="00664CBB" w:rsidRDefault="00664CBB" w:rsidP="00664CBB">
            <w:pPr>
              <w:spacing w:line="360" w:lineRule="auto"/>
              <w:jc w:val="center"/>
              <w:rPr>
                <w:rFonts w:eastAsiaTheme="minorEastAsia"/>
              </w:rPr>
            </w:pPr>
            <w:r w:rsidRPr="00664CBB">
              <w:rPr>
                <w:rFonts w:eastAsiaTheme="minorEastAsia" w:hint="eastAsia"/>
                <w:b/>
                <w:bCs/>
              </w:rPr>
              <w:t>0</w:t>
            </w:r>
            <w:r w:rsidRPr="00664CBB">
              <w:rPr>
                <w:rFonts w:eastAsiaTheme="minorEastAsia"/>
                <w:b/>
                <w:bCs/>
              </w:rPr>
              <w:t>.9637</w:t>
            </w:r>
          </w:p>
        </w:tc>
        <w:tc>
          <w:tcPr>
            <w:tcW w:w="1317" w:type="dxa"/>
          </w:tcPr>
          <w:p w14:paraId="0C273378" w14:textId="4C2610A8" w:rsidR="00664CBB" w:rsidRDefault="00664CBB" w:rsidP="00664CBB">
            <w:pPr>
              <w:spacing w:line="360" w:lineRule="auto"/>
              <w:jc w:val="center"/>
              <w:rPr>
                <w:rFonts w:eastAsiaTheme="minorEastAsia"/>
              </w:rPr>
            </w:pPr>
            <w:r w:rsidRPr="00664CBB">
              <w:rPr>
                <w:rFonts w:eastAsiaTheme="minorEastAsia" w:hint="eastAsia"/>
                <w:b/>
                <w:bCs/>
              </w:rPr>
              <w:t>0</w:t>
            </w:r>
            <w:r w:rsidRPr="00664CBB">
              <w:rPr>
                <w:rFonts w:eastAsiaTheme="minorEastAsia"/>
                <w:b/>
                <w:bCs/>
              </w:rPr>
              <w:t>.9720</w:t>
            </w:r>
          </w:p>
        </w:tc>
      </w:tr>
      <w:tr w:rsidR="00664CBB" w14:paraId="4D5EFA46" w14:textId="77777777" w:rsidTr="00664CBB">
        <w:tc>
          <w:tcPr>
            <w:tcW w:w="1343" w:type="dxa"/>
          </w:tcPr>
          <w:p w14:paraId="0EC4DDE0" w14:textId="66A3E88E" w:rsidR="00664CBB" w:rsidRDefault="00664CBB" w:rsidP="00664CBB">
            <w:pPr>
              <w:spacing w:line="360" w:lineRule="auto"/>
              <w:jc w:val="center"/>
              <w:rPr>
                <w:rFonts w:eastAsiaTheme="minorEastAsia"/>
              </w:rPr>
            </w:pPr>
            <w:proofErr w:type="spellStart"/>
            <w:r>
              <w:rPr>
                <w:rFonts w:eastAsiaTheme="minorEastAsia" w:hint="eastAsia"/>
              </w:rPr>
              <w:t>C</w:t>
            </w:r>
            <w:r>
              <w:rPr>
                <w:rFonts w:eastAsiaTheme="minorEastAsia"/>
              </w:rPr>
              <w:t>h_Neat</w:t>
            </w:r>
            <w:proofErr w:type="spellEnd"/>
          </w:p>
        </w:tc>
        <w:tc>
          <w:tcPr>
            <w:tcW w:w="1696" w:type="dxa"/>
          </w:tcPr>
          <w:p w14:paraId="31808649" w14:textId="5E0CB523" w:rsidR="00664CBB" w:rsidRDefault="00664CBB" w:rsidP="00664CBB">
            <w:pPr>
              <w:spacing w:line="360" w:lineRule="auto"/>
              <w:jc w:val="center"/>
              <w:rPr>
                <w:rFonts w:eastAsiaTheme="minorEastAsia"/>
              </w:rPr>
            </w:pPr>
            <w:r>
              <w:rPr>
                <w:rFonts w:eastAsiaTheme="minorEastAsia" w:hint="eastAsia"/>
              </w:rPr>
              <w:t>X</w:t>
            </w:r>
          </w:p>
        </w:tc>
        <w:tc>
          <w:tcPr>
            <w:tcW w:w="1281" w:type="dxa"/>
          </w:tcPr>
          <w:p w14:paraId="2AAC62EE" w14:textId="25B67582" w:rsidR="00664CBB" w:rsidRDefault="00664CBB" w:rsidP="00664CBB">
            <w:pPr>
              <w:spacing w:line="360" w:lineRule="auto"/>
              <w:jc w:val="center"/>
              <w:rPr>
                <w:rFonts w:eastAsiaTheme="minorEastAsia"/>
              </w:rPr>
            </w:pPr>
            <w:r>
              <w:rPr>
                <w:rFonts w:eastAsiaTheme="minorEastAsia" w:hint="eastAsia"/>
              </w:rPr>
              <w:t>V</w:t>
            </w:r>
          </w:p>
        </w:tc>
        <w:tc>
          <w:tcPr>
            <w:tcW w:w="1348" w:type="dxa"/>
          </w:tcPr>
          <w:p w14:paraId="325C1815" w14:textId="78416E05" w:rsidR="00664CBB" w:rsidRDefault="00664CBB" w:rsidP="00664CBB">
            <w:pPr>
              <w:spacing w:line="360" w:lineRule="auto"/>
              <w:jc w:val="center"/>
              <w:rPr>
                <w:rFonts w:eastAsiaTheme="minorEastAsia"/>
              </w:rPr>
            </w:pPr>
            <w:r>
              <w:rPr>
                <w:rFonts w:eastAsiaTheme="minorEastAsia" w:hint="eastAsia"/>
              </w:rPr>
              <w:t>0</w:t>
            </w:r>
            <w:r>
              <w:rPr>
                <w:rFonts w:eastAsiaTheme="minorEastAsia"/>
              </w:rPr>
              <w:t>.9804</w:t>
            </w:r>
          </w:p>
        </w:tc>
        <w:tc>
          <w:tcPr>
            <w:tcW w:w="1317" w:type="dxa"/>
          </w:tcPr>
          <w:p w14:paraId="1214AC62" w14:textId="4EF77C6E" w:rsidR="00664CBB" w:rsidRDefault="00664CBB" w:rsidP="00664CBB">
            <w:pPr>
              <w:spacing w:line="360" w:lineRule="auto"/>
              <w:jc w:val="center"/>
              <w:rPr>
                <w:rFonts w:eastAsiaTheme="minorEastAsia"/>
              </w:rPr>
            </w:pPr>
            <w:r>
              <w:rPr>
                <w:rFonts w:eastAsiaTheme="minorEastAsia" w:hint="eastAsia"/>
              </w:rPr>
              <w:t>0</w:t>
            </w:r>
            <w:r>
              <w:rPr>
                <w:rFonts w:eastAsiaTheme="minorEastAsia"/>
              </w:rPr>
              <w:t>.8203</w:t>
            </w:r>
          </w:p>
        </w:tc>
        <w:tc>
          <w:tcPr>
            <w:tcW w:w="1317" w:type="dxa"/>
          </w:tcPr>
          <w:p w14:paraId="3E25DB68" w14:textId="4C8DA2ED" w:rsidR="00664CBB" w:rsidRDefault="00664CBB" w:rsidP="00664CBB">
            <w:pPr>
              <w:spacing w:line="360" w:lineRule="auto"/>
              <w:jc w:val="center"/>
              <w:rPr>
                <w:rFonts w:eastAsiaTheme="minorEastAsia"/>
              </w:rPr>
            </w:pPr>
            <w:r>
              <w:rPr>
                <w:rFonts w:eastAsiaTheme="minorEastAsia" w:hint="eastAsia"/>
              </w:rPr>
              <w:t>0</w:t>
            </w:r>
            <w:r>
              <w:rPr>
                <w:rFonts w:eastAsiaTheme="minorEastAsia"/>
              </w:rPr>
              <w:t>.8881</w:t>
            </w:r>
          </w:p>
        </w:tc>
      </w:tr>
      <w:tr w:rsidR="00664CBB" w14:paraId="4840F3E9" w14:textId="77777777" w:rsidTr="00664CBB">
        <w:tc>
          <w:tcPr>
            <w:tcW w:w="1343" w:type="dxa"/>
          </w:tcPr>
          <w:p w14:paraId="4FB432EF" w14:textId="000725F6" w:rsidR="00664CBB" w:rsidRDefault="00664CBB" w:rsidP="00664CBB">
            <w:pPr>
              <w:spacing w:line="360" w:lineRule="auto"/>
              <w:jc w:val="center"/>
              <w:rPr>
                <w:rFonts w:eastAsiaTheme="minorEastAsia"/>
              </w:rPr>
            </w:pPr>
            <w:proofErr w:type="spellStart"/>
            <w:r>
              <w:rPr>
                <w:rFonts w:eastAsiaTheme="minorEastAsia" w:hint="eastAsia"/>
              </w:rPr>
              <w:t>C</w:t>
            </w:r>
            <w:r>
              <w:rPr>
                <w:rFonts w:eastAsiaTheme="minorEastAsia"/>
              </w:rPr>
              <w:t>h_Neat</w:t>
            </w:r>
            <w:proofErr w:type="spellEnd"/>
          </w:p>
        </w:tc>
        <w:tc>
          <w:tcPr>
            <w:tcW w:w="1696" w:type="dxa"/>
          </w:tcPr>
          <w:p w14:paraId="4F12DD0E" w14:textId="288DE1F3" w:rsidR="00664CBB" w:rsidRDefault="00664CBB" w:rsidP="00664CBB">
            <w:pPr>
              <w:spacing w:line="360" w:lineRule="auto"/>
              <w:jc w:val="center"/>
              <w:rPr>
                <w:rFonts w:eastAsiaTheme="minorEastAsia"/>
              </w:rPr>
            </w:pPr>
            <w:proofErr w:type="spellStart"/>
            <w:r>
              <w:rPr>
                <w:rFonts w:eastAsiaTheme="minorEastAsia" w:hint="eastAsia"/>
              </w:rPr>
              <w:t>U</w:t>
            </w:r>
            <w:r>
              <w:rPr>
                <w:rFonts w:eastAsiaTheme="minorEastAsia"/>
              </w:rPr>
              <w:t>ndersampling</w:t>
            </w:r>
            <w:proofErr w:type="spellEnd"/>
          </w:p>
        </w:tc>
        <w:tc>
          <w:tcPr>
            <w:tcW w:w="1281" w:type="dxa"/>
          </w:tcPr>
          <w:p w14:paraId="21B740F3" w14:textId="63C6C042" w:rsidR="00664CBB" w:rsidRDefault="00664CBB" w:rsidP="00664CBB">
            <w:pPr>
              <w:spacing w:line="360" w:lineRule="auto"/>
              <w:jc w:val="center"/>
              <w:rPr>
                <w:rFonts w:eastAsiaTheme="minorEastAsia"/>
              </w:rPr>
            </w:pPr>
            <w:r>
              <w:rPr>
                <w:rFonts w:eastAsiaTheme="minorEastAsia" w:hint="eastAsia"/>
              </w:rPr>
              <w:t>V</w:t>
            </w:r>
          </w:p>
        </w:tc>
        <w:tc>
          <w:tcPr>
            <w:tcW w:w="1348" w:type="dxa"/>
          </w:tcPr>
          <w:p w14:paraId="0E435C1C" w14:textId="65FAE17A" w:rsidR="00664CBB" w:rsidRDefault="00664CBB" w:rsidP="00664CBB">
            <w:pPr>
              <w:spacing w:line="360" w:lineRule="auto"/>
              <w:jc w:val="center"/>
              <w:rPr>
                <w:rFonts w:eastAsiaTheme="minorEastAsia"/>
              </w:rPr>
            </w:pPr>
            <w:r>
              <w:rPr>
                <w:rFonts w:eastAsiaTheme="minorEastAsia" w:hint="eastAsia"/>
              </w:rPr>
              <w:t>0</w:t>
            </w:r>
            <w:r>
              <w:rPr>
                <w:rFonts w:eastAsiaTheme="minorEastAsia"/>
              </w:rPr>
              <w:t>.9638</w:t>
            </w:r>
          </w:p>
        </w:tc>
        <w:tc>
          <w:tcPr>
            <w:tcW w:w="1317" w:type="dxa"/>
          </w:tcPr>
          <w:p w14:paraId="493149A1" w14:textId="5B941DFC" w:rsidR="00664CBB" w:rsidRDefault="00664CBB" w:rsidP="00664CBB">
            <w:pPr>
              <w:spacing w:line="360" w:lineRule="auto"/>
              <w:jc w:val="center"/>
              <w:rPr>
                <w:rFonts w:eastAsiaTheme="minorEastAsia"/>
              </w:rPr>
            </w:pPr>
            <w:r>
              <w:rPr>
                <w:rFonts w:eastAsiaTheme="minorEastAsia" w:hint="eastAsia"/>
              </w:rPr>
              <w:t>0</w:t>
            </w:r>
            <w:r>
              <w:rPr>
                <w:rFonts w:eastAsiaTheme="minorEastAsia"/>
              </w:rPr>
              <w:t>.9281</w:t>
            </w:r>
          </w:p>
        </w:tc>
        <w:tc>
          <w:tcPr>
            <w:tcW w:w="1317" w:type="dxa"/>
          </w:tcPr>
          <w:p w14:paraId="02E28CD2" w14:textId="75D0F7A0" w:rsidR="00664CBB" w:rsidRDefault="00664CBB" w:rsidP="00664CBB">
            <w:pPr>
              <w:spacing w:line="360" w:lineRule="auto"/>
              <w:jc w:val="center"/>
              <w:rPr>
                <w:rFonts w:eastAsiaTheme="minorEastAsia"/>
              </w:rPr>
            </w:pPr>
            <w:r>
              <w:rPr>
                <w:rFonts w:eastAsiaTheme="minorEastAsia" w:hint="eastAsia"/>
              </w:rPr>
              <w:t>0</w:t>
            </w:r>
            <w:r>
              <w:rPr>
                <w:rFonts w:eastAsiaTheme="minorEastAsia"/>
              </w:rPr>
              <w:t>.9447</w:t>
            </w:r>
          </w:p>
        </w:tc>
      </w:tr>
      <w:tr w:rsidR="00664CBB" w14:paraId="44B45F82" w14:textId="77777777" w:rsidTr="00664CBB">
        <w:tc>
          <w:tcPr>
            <w:tcW w:w="1343" w:type="dxa"/>
          </w:tcPr>
          <w:p w14:paraId="7ED9FE25" w14:textId="2D47F542" w:rsidR="00664CBB" w:rsidRDefault="00664CBB" w:rsidP="00664CBB">
            <w:pPr>
              <w:spacing w:line="360" w:lineRule="auto"/>
              <w:jc w:val="center"/>
              <w:rPr>
                <w:rFonts w:eastAsiaTheme="minorEastAsia"/>
              </w:rPr>
            </w:pPr>
            <w:proofErr w:type="spellStart"/>
            <w:r>
              <w:rPr>
                <w:rFonts w:eastAsiaTheme="minorEastAsia" w:hint="eastAsia"/>
              </w:rPr>
              <w:t>C</w:t>
            </w:r>
            <w:r>
              <w:rPr>
                <w:rFonts w:eastAsiaTheme="minorEastAsia"/>
              </w:rPr>
              <w:t>h_Neat</w:t>
            </w:r>
            <w:proofErr w:type="spellEnd"/>
          </w:p>
        </w:tc>
        <w:tc>
          <w:tcPr>
            <w:tcW w:w="1696" w:type="dxa"/>
          </w:tcPr>
          <w:p w14:paraId="0BF7D3BF" w14:textId="6C483CCF" w:rsidR="00664CBB" w:rsidRDefault="00664CBB" w:rsidP="00664CBB">
            <w:pPr>
              <w:spacing w:line="360" w:lineRule="auto"/>
              <w:jc w:val="center"/>
              <w:rPr>
                <w:rFonts w:eastAsiaTheme="minorEastAsia"/>
              </w:rPr>
            </w:pPr>
            <w:r>
              <w:rPr>
                <w:rFonts w:eastAsiaTheme="minorEastAsia"/>
              </w:rPr>
              <w:t>Oversampling</w:t>
            </w:r>
          </w:p>
        </w:tc>
        <w:tc>
          <w:tcPr>
            <w:tcW w:w="1281" w:type="dxa"/>
          </w:tcPr>
          <w:p w14:paraId="3D82F511" w14:textId="5ACAA17B" w:rsidR="00664CBB" w:rsidRDefault="00664CBB" w:rsidP="00664CBB">
            <w:pPr>
              <w:spacing w:line="360" w:lineRule="auto"/>
              <w:jc w:val="center"/>
              <w:rPr>
                <w:rFonts w:eastAsiaTheme="minorEastAsia"/>
              </w:rPr>
            </w:pPr>
            <w:r>
              <w:rPr>
                <w:rFonts w:eastAsiaTheme="minorEastAsia" w:hint="eastAsia"/>
              </w:rPr>
              <w:t>V</w:t>
            </w:r>
          </w:p>
        </w:tc>
        <w:tc>
          <w:tcPr>
            <w:tcW w:w="1348" w:type="dxa"/>
          </w:tcPr>
          <w:p w14:paraId="64006D3B" w14:textId="0F650E84" w:rsidR="00664CBB" w:rsidRDefault="00664CBB" w:rsidP="00664CBB">
            <w:pPr>
              <w:spacing w:line="360" w:lineRule="auto"/>
              <w:jc w:val="center"/>
              <w:rPr>
                <w:rFonts w:eastAsiaTheme="minorEastAsia"/>
              </w:rPr>
            </w:pPr>
            <w:r>
              <w:rPr>
                <w:rFonts w:eastAsiaTheme="minorEastAsia" w:hint="eastAsia"/>
              </w:rPr>
              <w:t>0</w:t>
            </w:r>
            <w:r>
              <w:rPr>
                <w:rFonts w:eastAsiaTheme="minorEastAsia"/>
              </w:rPr>
              <w:t>.9739</w:t>
            </w:r>
          </w:p>
        </w:tc>
        <w:tc>
          <w:tcPr>
            <w:tcW w:w="1317" w:type="dxa"/>
          </w:tcPr>
          <w:p w14:paraId="7F6B6B63" w14:textId="2AF288E2" w:rsidR="00664CBB" w:rsidRDefault="00664CBB" w:rsidP="00664CBB">
            <w:pPr>
              <w:spacing w:line="360" w:lineRule="auto"/>
              <w:jc w:val="center"/>
              <w:rPr>
                <w:rFonts w:eastAsiaTheme="minorEastAsia"/>
              </w:rPr>
            </w:pPr>
            <w:r>
              <w:rPr>
                <w:rFonts w:eastAsiaTheme="minorEastAsia" w:hint="eastAsia"/>
              </w:rPr>
              <w:t>0</w:t>
            </w:r>
            <w:r>
              <w:rPr>
                <w:rFonts w:eastAsiaTheme="minorEastAsia"/>
              </w:rPr>
              <w:t>.9584</w:t>
            </w:r>
          </w:p>
        </w:tc>
        <w:tc>
          <w:tcPr>
            <w:tcW w:w="1317" w:type="dxa"/>
          </w:tcPr>
          <w:p w14:paraId="5703B7F0" w14:textId="3F7126D0" w:rsidR="00664CBB" w:rsidRDefault="00664CBB" w:rsidP="00664CBB">
            <w:pPr>
              <w:spacing w:line="360" w:lineRule="auto"/>
              <w:jc w:val="center"/>
              <w:rPr>
                <w:rFonts w:eastAsiaTheme="minorEastAsia"/>
              </w:rPr>
            </w:pPr>
            <w:r>
              <w:rPr>
                <w:rFonts w:eastAsiaTheme="minorEastAsia" w:hint="eastAsia"/>
              </w:rPr>
              <w:t>0</w:t>
            </w:r>
            <w:r>
              <w:rPr>
                <w:rFonts w:eastAsiaTheme="minorEastAsia"/>
              </w:rPr>
              <w:t>.9658</w:t>
            </w:r>
          </w:p>
        </w:tc>
      </w:tr>
    </w:tbl>
    <w:p w14:paraId="7F64EC01" w14:textId="3DD6E4A2" w:rsidR="000F6EC7" w:rsidRPr="00164B14" w:rsidRDefault="000F6EC7" w:rsidP="00164B14">
      <w:pPr>
        <w:spacing w:line="360" w:lineRule="auto"/>
        <w:outlineLvl w:val="2"/>
        <w:rPr>
          <w:rFonts w:eastAsiaTheme="minorEastAsia"/>
          <w:sz w:val="28"/>
          <w:szCs w:val="28"/>
        </w:rPr>
      </w:pPr>
      <w:bookmarkStart w:id="57" w:name="_Toc157447878"/>
      <w:r w:rsidRPr="00164B14">
        <w:rPr>
          <w:rFonts w:eastAsiaTheme="minorEastAsia" w:hint="eastAsia"/>
          <w:sz w:val="28"/>
          <w:szCs w:val="28"/>
        </w:rPr>
        <w:t>5</w:t>
      </w:r>
      <w:r w:rsidRPr="00164B14">
        <w:rPr>
          <w:rFonts w:eastAsiaTheme="minorEastAsia"/>
          <w:sz w:val="28"/>
          <w:szCs w:val="28"/>
        </w:rPr>
        <w:t xml:space="preserve">.2.3 </w:t>
      </w:r>
      <w:bookmarkStart w:id="58" w:name="_Hlk160565257"/>
      <w:r w:rsidRPr="00164B14">
        <w:rPr>
          <w:rFonts w:eastAsiaTheme="minorEastAsia"/>
          <w:sz w:val="28"/>
          <w:szCs w:val="28"/>
        </w:rPr>
        <w:t>ASD/TD classification</w:t>
      </w:r>
      <w:bookmarkEnd w:id="58"/>
      <w:r w:rsidRPr="00164B14">
        <w:rPr>
          <w:rFonts w:eastAsiaTheme="minorEastAsia"/>
          <w:sz w:val="28"/>
          <w:szCs w:val="28"/>
        </w:rPr>
        <w:t xml:space="preserve"> </w:t>
      </w:r>
      <w:r w:rsidR="007228E7">
        <w:rPr>
          <w:rFonts w:eastAsiaTheme="minorEastAsia"/>
          <w:sz w:val="28"/>
          <w:szCs w:val="28"/>
        </w:rPr>
        <w:t>using</w:t>
      </w:r>
      <w:r w:rsidR="007228E7" w:rsidRPr="00164B14">
        <w:rPr>
          <w:rFonts w:eastAsiaTheme="minorEastAsia"/>
          <w:sz w:val="28"/>
          <w:szCs w:val="28"/>
        </w:rPr>
        <w:t xml:space="preserve"> </w:t>
      </w:r>
      <w:proofErr w:type="spellStart"/>
      <w:r w:rsidRPr="00164B14">
        <w:rPr>
          <w:rFonts w:eastAsiaTheme="minorEastAsia"/>
          <w:sz w:val="28"/>
          <w:szCs w:val="28"/>
        </w:rPr>
        <w:t>Ch_Mild</w:t>
      </w:r>
      <w:bookmarkEnd w:id="57"/>
      <w:proofErr w:type="spellEnd"/>
    </w:p>
    <w:p w14:paraId="384775B3" w14:textId="2B57D4FA" w:rsidR="000F6EC7" w:rsidRDefault="008407AB" w:rsidP="008407AB">
      <w:pPr>
        <w:spacing w:line="360" w:lineRule="auto"/>
        <w:ind w:firstLine="425"/>
        <w:rPr>
          <w:rFonts w:eastAsiaTheme="minorEastAsia"/>
        </w:rPr>
      </w:pPr>
      <w:r w:rsidRPr="008407AB">
        <w:rPr>
          <w:rFonts w:eastAsiaTheme="minorEastAsia"/>
        </w:rPr>
        <w:t xml:space="preserve">The </w:t>
      </w:r>
      <w:proofErr w:type="spellStart"/>
      <w:r w:rsidRPr="008407AB">
        <w:rPr>
          <w:rFonts w:eastAsiaTheme="minorEastAsia"/>
        </w:rPr>
        <w:t>Ch_Mild</w:t>
      </w:r>
      <w:proofErr w:type="spellEnd"/>
      <w:r w:rsidRPr="008407AB">
        <w:rPr>
          <w:rFonts w:eastAsiaTheme="minorEastAsia"/>
        </w:rPr>
        <w:t xml:space="preserve"> </w:t>
      </w:r>
      <w:r w:rsidR="00941D10">
        <w:rPr>
          <w:rFonts w:eastAsiaTheme="minorEastAsia"/>
        </w:rPr>
        <w:t xml:space="preserve">training </w:t>
      </w:r>
      <w:r w:rsidR="007228E7">
        <w:rPr>
          <w:rFonts w:eastAsiaTheme="minorEastAsia"/>
        </w:rPr>
        <w:t xml:space="preserve">set </w:t>
      </w:r>
      <w:r w:rsidRPr="008407AB">
        <w:rPr>
          <w:rFonts w:eastAsiaTheme="minorEastAsia"/>
        </w:rPr>
        <w:t xml:space="preserve">selectively </w:t>
      </w:r>
      <w:r w:rsidRPr="00B41EC9">
        <w:rPr>
          <w:rFonts w:eastAsiaTheme="minorEastAsia"/>
        </w:rPr>
        <w:t>retain</w:t>
      </w:r>
      <w:r w:rsidR="00AE6F5F" w:rsidRPr="00B41EC9">
        <w:rPr>
          <w:rFonts w:eastAsiaTheme="minorEastAsia"/>
        </w:rPr>
        <w:t>ed</w:t>
      </w:r>
      <w:r w:rsidRPr="00B41EC9">
        <w:rPr>
          <w:rFonts w:eastAsiaTheme="minorEastAsia"/>
        </w:rPr>
        <w:t xml:space="preserve"> the data </w:t>
      </w:r>
      <w:r w:rsidR="007228E7" w:rsidRPr="00B41EC9">
        <w:rPr>
          <w:rFonts w:eastAsiaTheme="minorEastAsia"/>
        </w:rPr>
        <w:t xml:space="preserve">from </w:t>
      </w:r>
      <w:r w:rsidRPr="00B41EC9">
        <w:rPr>
          <w:rFonts w:eastAsiaTheme="minorEastAsia"/>
        </w:rPr>
        <w:t xml:space="preserve">the mild ASD children while keeping all the data </w:t>
      </w:r>
      <w:r w:rsidR="00A03862" w:rsidRPr="00B41EC9">
        <w:rPr>
          <w:rFonts w:eastAsiaTheme="minorEastAsia"/>
        </w:rPr>
        <w:t xml:space="preserve">from the </w:t>
      </w:r>
      <w:r w:rsidRPr="00B41EC9">
        <w:rPr>
          <w:rFonts w:eastAsiaTheme="minorEastAsia"/>
        </w:rPr>
        <w:t>TD children</w:t>
      </w:r>
      <w:r w:rsidRPr="008407AB">
        <w:rPr>
          <w:rFonts w:eastAsiaTheme="minorEastAsia"/>
        </w:rPr>
        <w:t xml:space="preserve">. As depicted in Table </w:t>
      </w:r>
      <w:r w:rsidR="007F566C">
        <w:rPr>
          <w:rFonts w:eastAsiaTheme="minorEastAsia"/>
        </w:rPr>
        <w:t>8</w:t>
      </w:r>
      <w:r w:rsidRPr="008407AB">
        <w:rPr>
          <w:rFonts w:eastAsiaTheme="minorEastAsia"/>
        </w:rPr>
        <w:t xml:space="preserve">, </w:t>
      </w:r>
      <w:proofErr w:type="spellStart"/>
      <w:r w:rsidRPr="008407AB">
        <w:rPr>
          <w:rFonts w:eastAsiaTheme="minorEastAsia"/>
        </w:rPr>
        <w:t>undersampling</w:t>
      </w:r>
      <w:proofErr w:type="spellEnd"/>
      <w:r w:rsidRPr="008407AB">
        <w:rPr>
          <w:rFonts w:eastAsiaTheme="minorEastAsia"/>
        </w:rPr>
        <w:t xml:space="preserve"> demonstrate</w:t>
      </w:r>
      <w:r w:rsidR="00AE6F5F">
        <w:rPr>
          <w:rFonts w:eastAsiaTheme="minorEastAsia"/>
        </w:rPr>
        <w:t>d</w:t>
      </w:r>
      <w:r w:rsidRPr="008407AB">
        <w:rPr>
          <w:rFonts w:eastAsiaTheme="minorEastAsia"/>
        </w:rPr>
        <w:t xml:space="preserve"> the best model performance. We attribute</w:t>
      </w:r>
      <w:r w:rsidR="00AE6F5F">
        <w:rPr>
          <w:rFonts w:eastAsiaTheme="minorEastAsia"/>
        </w:rPr>
        <w:t>d</w:t>
      </w:r>
      <w:r w:rsidRPr="008407AB">
        <w:rPr>
          <w:rFonts w:eastAsiaTheme="minorEastAsia"/>
        </w:rPr>
        <w:t xml:space="preserve"> the suboptimal performance of oversampling to the limited data from </w:t>
      </w:r>
      <w:r w:rsidR="00A03862">
        <w:rPr>
          <w:rFonts w:eastAsiaTheme="minorEastAsia"/>
        </w:rPr>
        <w:t>ASD</w:t>
      </w:r>
      <w:r w:rsidR="00A03862" w:rsidRPr="008407AB">
        <w:rPr>
          <w:rFonts w:eastAsiaTheme="minorEastAsia"/>
        </w:rPr>
        <w:t xml:space="preserve"> </w:t>
      </w:r>
      <w:r w:rsidRPr="008407AB">
        <w:rPr>
          <w:rFonts w:eastAsiaTheme="minorEastAsia"/>
        </w:rPr>
        <w:t>children. Oversampling copie</w:t>
      </w:r>
      <w:r w:rsidR="00AE6F5F">
        <w:rPr>
          <w:rFonts w:eastAsiaTheme="minorEastAsia"/>
        </w:rPr>
        <w:t>d</w:t>
      </w:r>
      <w:r w:rsidRPr="008407AB">
        <w:rPr>
          <w:rFonts w:eastAsiaTheme="minorEastAsia"/>
        </w:rPr>
        <w:t xml:space="preserve"> a larger </w:t>
      </w:r>
      <w:r w:rsidRPr="008407AB">
        <w:rPr>
          <w:rFonts w:eastAsiaTheme="minorEastAsia"/>
        </w:rPr>
        <w:lastRenderedPageBreak/>
        <w:t xml:space="preserve">amount of data from the </w:t>
      </w:r>
      <w:r w:rsidR="00A03862">
        <w:rPr>
          <w:rFonts w:eastAsiaTheme="minorEastAsia"/>
        </w:rPr>
        <w:t>mild</w:t>
      </w:r>
      <w:r w:rsidRPr="008407AB">
        <w:rPr>
          <w:rFonts w:eastAsiaTheme="minorEastAsia"/>
        </w:rPr>
        <w:t xml:space="preserve"> ASD children, potentially leading to overfitting.</w:t>
      </w:r>
    </w:p>
    <w:p w14:paraId="4428722A" w14:textId="0F177A46" w:rsidR="008407AB" w:rsidRDefault="008407AB" w:rsidP="008407AB">
      <w:pPr>
        <w:pStyle w:val="af2"/>
        <w:keepNext/>
      </w:pPr>
      <w:bookmarkStart w:id="59" w:name="_Toc157447917"/>
      <w:r>
        <w:t>Table</w:t>
      </w:r>
      <w:r w:rsidR="007F566C">
        <w:rPr>
          <w:noProof/>
        </w:rPr>
        <w:t xml:space="preserve"> 8</w:t>
      </w:r>
      <w:r>
        <w:t xml:space="preserve">: </w:t>
      </w:r>
      <w:r w:rsidRPr="008407AB">
        <w:t xml:space="preserve">The results of ASD/TD classification </w:t>
      </w:r>
      <w:r w:rsidR="00A03862">
        <w:t>using</w:t>
      </w:r>
      <w:r w:rsidR="00A03862" w:rsidRPr="008407AB">
        <w:t xml:space="preserve"> </w:t>
      </w:r>
      <w:proofErr w:type="spellStart"/>
      <w:r w:rsidRPr="008407AB">
        <w:t>Ch_</w:t>
      </w:r>
      <w:r>
        <w:t>Mild</w:t>
      </w:r>
      <w:bookmarkEnd w:id="59"/>
      <w:proofErr w:type="spellEnd"/>
    </w:p>
    <w:tbl>
      <w:tblPr>
        <w:tblStyle w:val="ab"/>
        <w:tblW w:w="0" w:type="auto"/>
        <w:tblLook w:val="04A0" w:firstRow="1" w:lastRow="0" w:firstColumn="1" w:lastColumn="0" w:noHBand="0" w:noVBand="1"/>
      </w:tblPr>
      <w:tblGrid>
        <w:gridCol w:w="1696"/>
        <w:gridCol w:w="1648"/>
        <w:gridCol w:w="1654"/>
        <w:gridCol w:w="1652"/>
        <w:gridCol w:w="1652"/>
      </w:tblGrid>
      <w:tr w:rsidR="008407AB" w14:paraId="7B749590" w14:textId="77777777" w:rsidTr="008407AB">
        <w:tc>
          <w:tcPr>
            <w:tcW w:w="1696" w:type="dxa"/>
          </w:tcPr>
          <w:p w14:paraId="43C43D0F" w14:textId="098067F1" w:rsidR="008407AB" w:rsidRDefault="00104061" w:rsidP="008407AB">
            <w:pPr>
              <w:spacing w:line="360" w:lineRule="auto"/>
              <w:jc w:val="center"/>
              <w:rPr>
                <w:rFonts w:eastAsiaTheme="minorEastAsia"/>
              </w:rPr>
            </w:pPr>
            <w:r>
              <w:rPr>
                <w:rFonts w:eastAsiaTheme="minorEastAsia"/>
              </w:rPr>
              <w:t xml:space="preserve">Data </w:t>
            </w:r>
            <w:r w:rsidR="008407AB">
              <w:rPr>
                <w:rFonts w:eastAsiaTheme="minorEastAsia" w:hint="eastAsia"/>
              </w:rPr>
              <w:t>B</w:t>
            </w:r>
            <w:r w:rsidR="008407AB">
              <w:rPr>
                <w:rFonts w:eastAsiaTheme="minorEastAsia"/>
              </w:rPr>
              <w:t>alance</w:t>
            </w:r>
          </w:p>
        </w:tc>
        <w:tc>
          <w:tcPr>
            <w:tcW w:w="1648" w:type="dxa"/>
          </w:tcPr>
          <w:p w14:paraId="5A67540C" w14:textId="5B9BAC28" w:rsidR="008407AB" w:rsidRDefault="008407AB" w:rsidP="008407AB">
            <w:pPr>
              <w:spacing w:line="360" w:lineRule="auto"/>
              <w:jc w:val="center"/>
              <w:rPr>
                <w:rFonts w:eastAsiaTheme="minorEastAsia"/>
              </w:rPr>
            </w:pPr>
            <w:r>
              <w:rPr>
                <w:rFonts w:eastAsiaTheme="minorEastAsia" w:hint="eastAsia"/>
              </w:rPr>
              <w:t>5</w:t>
            </w:r>
            <w:r>
              <w:rPr>
                <w:rFonts w:eastAsiaTheme="minorEastAsia"/>
              </w:rPr>
              <w:t>-fold</w:t>
            </w:r>
          </w:p>
        </w:tc>
        <w:tc>
          <w:tcPr>
            <w:tcW w:w="1654" w:type="dxa"/>
          </w:tcPr>
          <w:p w14:paraId="491023E7" w14:textId="7E28532B" w:rsidR="008407AB" w:rsidRDefault="008407AB" w:rsidP="008407AB">
            <w:pPr>
              <w:spacing w:line="360" w:lineRule="auto"/>
              <w:jc w:val="center"/>
              <w:rPr>
                <w:rFonts w:eastAsiaTheme="minorEastAsia"/>
              </w:rPr>
            </w:pPr>
            <w:r>
              <w:rPr>
                <w:rFonts w:eastAsiaTheme="minorEastAsia" w:hint="eastAsia"/>
              </w:rPr>
              <w:t>P</w:t>
            </w:r>
            <w:r>
              <w:rPr>
                <w:rFonts w:eastAsiaTheme="minorEastAsia"/>
              </w:rPr>
              <w:t>recision</w:t>
            </w:r>
          </w:p>
        </w:tc>
        <w:tc>
          <w:tcPr>
            <w:tcW w:w="1652" w:type="dxa"/>
          </w:tcPr>
          <w:p w14:paraId="0B3E4311" w14:textId="6C0B9440" w:rsidR="008407AB" w:rsidRDefault="008407AB" w:rsidP="008407AB">
            <w:pPr>
              <w:spacing w:line="360" w:lineRule="auto"/>
              <w:jc w:val="center"/>
              <w:rPr>
                <w:rFonts w:eastAsiaTheme="minorEastAsia"/>
              </w:rPr>
            </w:pPr>
            <w:r>
              <w:rPr>
                <w:rFonts w:eastAsiaTheme="minorEastAsia" w:hint="eastAsia"/>
              </w:rPr>
              <w:t>R</w:t>
            </w:r>
            <w:r>
              <w:rPr>
                <w:rFonts w:eastAsiaTheme="minorEastAsia"/>
              </w:rPr>
              <w:t>ecall</w:t>
            </w:r>
          </w:p>
        </w:tc>
        <w:tc>
          <w:tcPr>
            <w:tcW w:w="1652" w:type="dxa"/>
          </w:tcPr>
          <w:p w14:paraId="6E9F9719" w14:textId="1343505E" w:rsidR="008407AB" w:rsidRDefault="008407AB" w:rsidP="008407AB">
            <w:pPr>
              <w:spacing w:line="360" w:lineRule="auto"/>
              <w:jc w:val="center"/>
              <w:rPr>
                <w:rFonts w:eastAsiaTheme="minorEastAsia"/>
              </w:rPr>
            </w:pPr>
            <w:r>
              <w:rPr>
                <w:rFonts w:eastAsiaTheme="minorEastAsia" w:hint="eastAsia"/>
              </w:rPr>
              <w:t>F</w:t>
            </w:r>
            <w:r>
              <w:rPr>
                <w:rFonts w:eastAsiaTheme="minorEastAsia"/>
              </w:rPr>
              <w:t>1-score</w:t>
            </w:r>
          </w:p>
        </w:tc>
      </w:tr>
      <w:tr w:rsidR="008407AB" w14:paraId="0803F704" w14:textId="77777777" w:rsidTr="008407AB">
        <w:tc>
          <w:tcPr>
            <w:tcW w:w="1696" w:type="dxa"/>
          </w:tcPr>
          <w:p w14:paraId="429A9C57" w14:textId="69DACA0C" w:rsidR="008407AB" w:rsidRDefault="008407AB" w:rsidP="008407AB">
            <w:pPr>
              <w:spacing w:line="360" w:lineRule="auto"/>
              <w:jc w:val="center"/>
              <w:rPr>
                <w:rFonts w:eastAsiaTheme="minorEastAsia"/>
              </w:rPr>
            </w:pPr>
            <w:r>
              <w:rPr>
                <w:rFonts w:eastAsiaTheme="minorEastAsia" w:hint="eastAsia"/>
              </w:rPr>
              <w:t>X</w:t>
            </w:r>
          </w:p>
        </w:tc>
        <w:tc>
          <w:tcPr>
            <w:tcW w:w="1648" w:type="dxa"/>
          </w:tcPr>
          <w:p w14:paraId="406C8627" w14:textId="376839F9" w:rsidR="008407AB" w:rsidRDefault="008407AB" w:rsidP="008407AB">
            <w:pPr>
              <w:spacing w:line="360" w:lineRule="auto"/>
              <w:jc w:val="center"/>
              <w:rPr>
                <w:rFonts w:eastAsiaTheme="minorEastAsia"/>
              </w:rPr>
            </w:pPr>
            <w:r>
              <w:rPr>
                <w:rFonts w:eastAsiaTheme="minorEastAsia" w:hint="eastAsia"/>
              </w:rPr>
              <w:t>V</w:t>
            </w:r>
          </w:p>
        </w:tc>
        <w:tc>
          <w:tcPr>
            <w:tcW w:w="1654" w:type="dxa"/>
          </w:tcPr>
          <w:p w14:paraId="1E636A20" w14:textId="5A9FF4D7" w:rsidR="008407AB" w:rsidRDefault="008407AB" w:rsidP="008407AB">
            <w:pPr>
              <w:spacing w:line="360" w:lineRule="auto"/>
              <w:jc w:val="center"/>
              <w:rPr>
                <w:rFonts w:eastAsiaTheme="minorEastAsia"/>
              </w:rPr>
            </w:pPr>
            <w:r>
              <w:rPr>
                <w:rFonts w:eastAsiaTheme="minorEastAsia" w:hint="eastAsia"/>
              </w:rPr>
              <w:t>0</w:t>
            </w:r>
            <w:r>
              <w:rPr>
                <w:rFonts w:eastAsiaTheme="minorEastAsia"/>
              </w:rPr>
              <w:t>.9828</w:t>
            </w:r>
          </w:p>
        </w:tc>
        <w:tc>
          <w:tcPr>
            <w:tcW w:w="1652" w:type="dxa"/>
          </w:tcPr>
          <w:p w14:paraId="66EB0CF0" w14:textId="3C3AF315" w:rsidR="008407AB" w:rsidRDefault="008407AB" w:rsidP="008407AB">
            <w:pPr>
              <w:spacing w:line="360" w:lineRule="auto"/>
              <w:jc w:val="center"/>
              <w:rPr>
                <w:rFonts w:eastAsiaTheme="minorEastAsia"/>
              </w:rPr>
            </w:pPr>
            <w:r>
              <w:rPr>
                <w:rFonts w:eastAsiaTheme="minorEastAsia" w:hint="eastAsia"/>
              </w:rPr>
              <w:t>0</w:t>
            </w:r>
            <w:r>
              <w:rPr>
                <w:rFonts w:eastAsiaTheme="minorEastAsia"/>
              </w:rPr>
              <w:t>.7652</w:t>
            </w:r>
          </w:p>
        </w:tc>
        <w:tc>
          <w:tcPr>
            <w:tcW w:w="1652" w:type="dxa"/>
          </w:tcPr>
          <w:p w14:paraId="625C3FAF" w14:textId="22E32517" w:rsidR="008407AB" w:rsidRDefault="008407AB" w:rsidP="008407AB">
            <w:pPr>
              <w:spacing w:line="360" w:lineRule="auto"/>
              <w:jc w:val="center"/>
              <w:rPr>
                <w:rFonts w:eastAsiaTheme="minorEastAsia"/>
              </w:rPr>
            </w:pPr>
            <w:r>
              <w:rPr>
                <w:rFonts w:eastAsiaTheme="minorEastAsia" w:hint="eastAsia"/>
              </w:rPr>
              <w:t>0</w:t>
            </w:r>
            <w:r>
              <w:rPr>
                <w:rFonts w:eastAsiaTheme="minorEastAsia"/>
              </w:rPr>
              <w:t>.8604</w:t>
            </w:r>
          </w:p>
        </w:tc>
      </w:tr>
      <w:tr w:rsidR="008407AB" w14:paraId="022439FD" w14:textId="77777777" w:rsidTr="008407AB">
        <w:tc>
          <w:tcPr>
            <w:tcW w:w="1696" w:type="dxa"/>
          </w:tcPr>
          <w:p w14:paraId="1B281126" w14:textId="0986189D" w:rsidR="008407AB" w:rsidRDefault="008407AB" w:rsidP="008407AB">
            <w:pPr>
              <w:spacing w:line="360" w:lineRule="auto"/>
              <w:jc w:val="center"/>
              <w:rPr>
                <w:rFonts w:eastAsiaTheme="minorEastAsia"/>
              </w:rPr>
            </w:pPr>
            <w:proofErr w:type="spellStart"/>
            <w:r>
              <w:rPr>
                <w:rFonts w:eastAsiaTheme="minorEastAsia" w:hint="eastAsia"/>
              </w:rPr>
              <w:t>U</w:t>
            </w:r>
            <w:r>
              <w:rPr>
                <w:rFonts w:eastAsiaTheme="minorEastAsia"/>
              </w:rPr>
              <w:t>ndersampling</w:t>
            </w:r>
            <w:proofErr w:type="spellEnd"/>
          </w:p>
        </w:tc>
        <w:tc>
          <w:tcPr>
            <w:tcW w:w="1648" w:type="dxa"/>
          </w:tcPr>
          <w:p w14:paraId="6B269739" w14:textId="3484D901" w:rsidR="008407AB" w:rsidRDefault="008407AB" w:rsidP="008407AB">
            <w:pPr>
              <w:spacing w:line="360" w:lineRule="auto"/>
              <w:jc w:val="center"/>
              <w:rPr>
                <w:rFonts w:eastAsiaTheme="minorEastAsia"/>
              </w:rPr>
            </w:pPr>
            <w:r>
              <w:rPr>
                <w:rFonts w:eastAsiaTheme="minorEastAsia" w:hint="eastAsia"/>
              </w:rPr>
              <w:t>V</w:t>
            </w:r>
          </w:p>
        </w:tc>
        <w:tc>
          <w:tcPr>
            <w:tcW w:w="1654" w:type="dxa"/>
          </w:tcPr>
          <w:p w14:paraId="42845D4B" w14:textId="55D8146D" w:rsidR="008407AB" w:rsidRPr="008407AB" w:rsidRDefault="008407AB" w:rsidP="008407AB">
            <w:pPr>
              <w:spacing w:line="360" w:lineRule="auto"/>
              <w:jc w:val="center"/>
              <w:rPr>
                <w:rFonts w:eastAsiaTheme="minorEastAsia"/>
                <w:b/>
                <w:bCs/>
              </w:rPr>
            </w:pPr>
            <w:r w:rsidRPr="008407AB">
              <w:rPr>
                <w:rFonts w:eastAsiaTheme="minorEastAsia" w:hint="eastAsia"/>
                <w:b/>
                <w:bCs/>
              </w:rPr>
              <w:t>0</w:t>
            </w:r>
            <w:r w:rsidRPr="008407AB">
              <w:rPr>
                <w:rFonts w:eastAsiaTheme="minorEastAsia"/>
                <w:b/>
                <w:bCs/>
              </w:rPr>
              <w:t>.9690</w:t>
            </w:r>
          </w:p>
        </w:tc>
        <w:tc>
          <w:tcPr>
            <w:tcW w:w="1652" w:type="dxa"/>
          </w:tcPr>
          <w:p w14:paraId="6AFBDC30" w14:textId="0E3604C1" w:rsidR="008407AB" w:rsidRPr="008407AB" w:rsidRDefault="008407AB" w:rsidP="008407AB">
            <w:pPr>
              <w:spacing w:line="360" w:lineRule="auto"/>
              <w:jc w:val="center"/>
              <w:rPr>
                <w:rFonts w:eastAsiaTheme="minorEastAsia"/>
                <w:b/>
                <w:bCs/>
              </w:rPr>
            </w:pPr>
            <w:r w:rsidRPr="008407AB">
              <w:rPr>
                <w:rFonts w:eastAsiaTheme="minorEastAsia" w:hint="eastAsia"/>
                <w:b/>
                <w:bCs/>
              </w:rPr>
              <w:t>0</w:t>
            </w:r>
            <w:r w:rsidRPr="008407AB">
              <w:rPr>
                <w:rFonts w:eastAsiaTheme="minorEastAsia"/>
                <w:b/>
                <w:bCs/>
              </w:rPr>
              <w:t>.8992</w:t>
            </w:r>
          </w:p>
        </w:tc>
        <w:tc>
          <w:tcPr>
            <w:tcW w:w="1652" w:type="dxa"/>
          </w:tcPr>
          <w:p w14:paraId="5B3B0463" w14:textId="341F66D0" w:rsidR="008407AB" w:rsidRPr="008407AB" w:rsidRDefault="008407AB" w:rsidP="008407AB">
            <w:pPr>
              <w:spacing w:line="360" w:lineRule="auto"/>
              <w:jc w:val="center"/>
              <w:rPr>
                <w:rFonts w:eastAsiaTheme="minorEastAsia"/>
                <w:b/>
                <w:bCs/>
              </w:rPr>
            </w:pPr>
            <w:r w:rsidRPr="008407AB">
              <w:rPr>
                <w:rFonts w:eastAsiaTheme="minorEastAsia" w:hint="eastAsia"/>
                <w:b/>
                <w:bCs/>
              </w:rPr>
              <w:t>0</w:t>
            </w:r>
            <w:r w:rsidRPr="008407AB">
              <w:rPr>
                <w:rFonts w:eastAsiaTheme="minorEastAsia"/>
                <w:b/>
                <w:bCs/>
              </w:rPr>
              <w:t>.9318</w:t>
            </w:r>
          </w:p>
        </w:tc>
      </w:tr>
      <w:tr w:rsidR="008407AB" w14:paraId="3340AD39" w14:textId="77777777" w:rsidTr="008407AB">
        <w:tc>
          <w:tcPr>
            <w:tcW w:w="1696" w:type="dxa"/>
          </w:tcPr>
          <w:p w14:paraId="42D1413A" w14:textId="786AE1E0" w:rsidR="008407AB" w:rsidRDefault="008407AB" w:rsidP="008407AB">
            <w:pPr>
              <w:spacing w:line="360" w:lineRule="auto"/>
              <w:jc w:val="center"/>
              <w:rPr>
                <w:rFonts w:eastAsiaTheme="minorEastAsia"/>
              </w:rPr>
            </w:pPr>
            <w:r>
              <w:rPr>
                <w:rFonts w:eastAsiaTheme="minorEastAsia" w:hint="eastAsia"/>
              </w:rPr>
              <w:t>O</w:t>
            </w:r>
            <w:r>
              <w:rPr>
                <w:rFonts w:eastAsiaTheme="minorEastAsia"/>
              </w:rPr>
              <w:t>versampling</w:t>
            </w:r>
          </w:p>
        </w:tc>
        <w:tc>
          <w:tcPr>
            <w:tcW w:w="1648" w:type="dxa"/>
          </w:tcPr>
          <w:p w14:paraId="70C02F41" w14:textId="6785C324" w:rsidR="008407AB" w:rsidRDefault="008407AB" w:rsidP="008407AB">
            <w:pPr>
              <w:spacing w:line="360" w:lineRule="auto"/>
              <w:jc w:val="center"/>
              <w:rPr>
                <w:rFonts w:eastAsiaTheme="minorEastAsia"/>
              </w:rPr>
            </w:pPr>
            <w:r>
              <w:rPr>
                <w:rFonts w:eastAsiaTheme="minorEastAsia" w:hint="eastAsia"/>
              </w:rPr>
              <w:t>V</w:t>
            </w:r>
          </w:p>
        </w:tc>
        <w:tc>
          <w:tcPr>
            <w:tcW w:w="1654" w:type="dxa"/>
          </w:tcPr>
          <w:p w14:paraId="17E1B1A6" w14:textId="4622B29B" w:rsidR="008407AB" w:rsidRDefault="008407AB" w:rsidP="008407AB">
            <w:pPr>
              <w:spacing w:line="360" w:lineRule="auto"/>
              <w:jc w:val="center"/>
              <w:rPr>
                <w:rFonts w:eastAsiaTheme="minorEastAsia"/>
              </w:rPr>
            </w:pPr>
            <w:r>
              <w:rPr>
                <w:rFonts w:eastAsiaTheme="minorEastAsia" w:hint="eastAsia"/>
              </w:rPr>
              <w:t>0</w:t>
            </w:r>
            <w:r>
              <w:rPr>
                <w:rFonts w:eastAsiaTheme="minorEastAsia"/>
              </w:rPr>
              <w:t>.9777</w:t>
            </w:r>
          </w:p>
        </w:tc>
        <w:tc>
          <w:tcPr>
            <w:tcW w:w="1652" w:type="dxa"/>
          </w:tcPr>
          <w:p w14:paraId="4868E979" w14:textId="78872CA3" w:rsidR="008407AB" w:rsidRDefault="008407AB" w:rsidP="008407AB">
            <w:pPr>
              <w:spacing w:line="360" w:lineRule="auto"/>
              <w:jc w:val="center"/>
              <w:rPr>
                <w:rFonts w:eastAsiaTheme="minorEastAsia"/>
              </w:rPr>
            </w:pPr>
            <w:r>
              <w:rPr>
                <w:rFonts w:eastAsiaTheme="minorEastAsia" w:hint="eastAsia"/>
              </w:rPr>
              <w:t>0</w:t>
            </w:r>
            <w:r>
              <w:rPr>
                <w:rFonts w:eastAsiaTheme="minorEastAsia"/>
              </w:rPr>
              <w:t>.8444</w:t>
            </w:r>
          </w:p>
        </w:tc>
        <w:tc>
          <w:tcPr>
            <w:tcW w:w="1652" w:type="dxa"/>
          </w:tcPr>
          <w:p w14:paraId="7BD19B53" w14:textId="0683AC59" w:rsidR="008407AB" w:rsidRDefault="008407AB" w:rsidP="008407AB">
            <w:pPr>
              <w:spacing w:line="360" w:lineRule="auto"/>
              <w:jc w:val="center"/>
              <w:rPr>
                <w:rFonts w:eastAsiaTheme="minorEastAsia"/>
              </w:rPr>
            </w:pPr>
            <w:r>
              <w:rPr>
                <w:rFonts w:eastAsiaTheme="minorEastAsia" w:hint="eastAsia"/>
              </w:rPr>
              <w:t>0</w:t>
            </w:r>
            <w:r>
              <w:rPr>
                <w:rFonts w:eastAsiaTheme="minorEastAsia"/>
              </w:rPr>
              <w:t>.9049</w:t>
            </w:r>
          </w:p>
        </w:tc>
      </w:tr>
    </w:tbl>
    <w:p w14:paraId="62721314" w14:textId="42090E8A" w:rsidR="008407AB" w:rsidRPr="00164B14" w:rsidRDefault="008407AB" w:rsidP="00164B14">
      <w:pPr>
        <w:spacing w:line="360" w:lineRule="auto"/>
        <w:outlineLvl w:val="2"/>
        <w:rPr>
          <w:rFonts w:eastAsiaTheme="minorEastAsia"/>
          <w:sz w:val="28"/>
          <w:szCs w:val="28"/>
        </w:rPr>
      </w:pPr>
      <w:bookmarkStart w:id="60" w:name="_Toc157447879"/>
      <w:r w:rsidRPr="00164B14">
        <w:rPr>
          <w:rFonts w:eastAsiaTheme="minorEastAsia" w:hint="eastAsia"/>
          <w:sz w:val="28"/>
          <w:szCs w:val="28"/>
        </w:rPr>
        <w:t>5</w:t>
      </w:r>
      <w:r w:rsidRPr="00164B14">
        <w:rPr>
          <w:rFonts w:eastAsiaTheme="minorEastAsia"/>
          <w:sz w:val="28"/>
          <w:szCs w:val="28"/>
        </w:rPr>
        <w:t xml:space="preserve">.2.4 ASD/TD classification </w:t>
      </w:r>
      <w:r w:rsidR="00A03862">
        <w:rPr>
          <w:rFonts w:eastAsiaTheme="minorEastAsia"/>
          <w:sz w:val="28"/>
          <w:szCs w:val="28"/>
        </w:rPr>
        <w:t>using</w:t>
      </w:r>
      <w:r w:rsidR="00A03862" w:rsidRPr="00164B14">
        <w:rPr>
          <w:rFonts w:eastAsiaTheme="minorEastAsia"/>
          <w:sz w:val="28"/>
          <w:szCs w:val="28"/>
        </w:rPr>
        <w:t xml:space="preserve"> </w:t>
      </w:r>
      <w:proofErr w:type="spellStart"/>
      <w:r w:rsidRPr="00164B14">
        <w:rPr>
          <w:rFonts w:eastAsiaTheme="minorEastAsia"/>
          <w:sz w:val="28"/>
          <w:szCs w:val="28"/>
        </w:rPr>
        <w:t>Ph_</w:t>
      </w:r>
      <w:r w:rsidR="00980D6E">
        <w:rPr>
          <w:rFonts w:eastAsiaTheme="minorEastAsia"/>
          <w:sz w:val="28"/>
          <w:szCs w:val="28"/>
        </w:rPr>
        <w:t>A</w:t>
      </w:r>
      <w:r w:rsidRPr="00164B14">
        <w:rPr>
          <w:rFonts w:eastAsiaTheme="minorEastAsia"/>
          <w:sz w:val="28"/>
          <w:szCs w:val="28"/>
        </w:rPr>
        <w:t>ll</w:t>
      </w:r>
      <w:bookmarkEnd w:id="60"/>
      <w:proofErr w:type="spellEnd"/>
    </w:p>
    <w:p w14:paraId="40F5CB44" w14:textId="1FB84B4C" w:rsidR="008407AB" w:rsidRDefault="008407AB" w:rsidP="008407AB">
      <w:pPr>
        <w:spacing w:line="360" w:lineRule="auto"/>
        <w:ind w:firstLine="425"/>
        <w:rPr>
          <w:rFonts w:eastAsiaTheme="minorEastAsia"/>
        </w:rPr>
      </w:pPr>
      <w:r w:rsidRPr="008407AB">
        <w:rPr>
          <w:rFonts w:eastAsiaTheme="minorEastAsia"/>
        </w:rPr>
        <w:t xml:space="preserve">As indicated in Table </w:t>
      </w:r>
      <w:r w:rsidR="007F566C">
        <w:rPr>
          <w:rFonts w:eastAsiaTheme="minorEastAsia"/>
        </w:rPr>
        <w:t>9</w:t>
      </w:r>
      <w:r w:rsidRPr="008407AB">
        <w:rPr>
          <w:rFonts w:eastAsiaTheme="minorEastAsia"/>
        </w:rPr>
        <w:t xml:space="preserve">, the model trained using </w:t>
      </w:r>
      <w:proofErr w:type="spellStart"/>
      <w:r w:rsidR="00A03862" w:rsidRPr="00A03862">
        <w:rPr>
          <w:rFonts w:eastAsiaTheme="minorEastAsia"/>
        </w:rPr>
        <w:t>Ph_All</w:t>
      </w:r>
      <w:proofErr w:type="spellEnd"/>
      <w:r w:rsidRPr="008407AB">
        <w:rPr>
          <w:rFonts w:eastAsiaTheme="minorEastAsia"/>
        </w:rPr>
        <w:t xml:space="preserve"> fail</w:t>
      </w:r>
      <w:r w:rsidR="00AE6F5F">
        <w:rPr>
          <w:rFonts w:eastAsiaTheme="minorEastAsia"/>
        </w:rPr>
        <w:t>ed</w:t>
      </w:r>
      <w:r w:rsidRPr="008407AB">
        <w:rPr>
          <w:rFonts w:eastAsiaTheme="minorEastAsia"/>
        </w:rPr>
        <w:t xml:space="preserve"> to surpass </w:t>
      </w:r>
      <w:proofErr w:type="spellStart"/>
      <w:r w:rsidRPr="008407AB">
        <w:rPr>
          <w:rFonts w:eastAsiaTheme="minorEastAsia"/>
        </w:rPr>
        <w:t>Ch_</w:t>
      </w:r>
      <w:r w:rsidR="00980D6E">
        <w:rPr>
          <w:rFonts w:eastAsiaTheme="minorEastAsia"/>
        </w:rPr>
        <w:t>A</w:t>
      </w:r>
      <w:r w:rsidRPr="008407AB">
        <w:rPr>
          <w:rFonts w:eastAsiaTheme="minorEastAsia"/>
        </w:rPr>
        <w:t>ll</w:t>
      </w:r>
      <w:proofErr w:type="spellEnd"/>
      <w:r w:rsidRPr="008407AB">
        <w:rPr>
          <w:rFonts w:eastAsiaTheme="minorEastAsia"/>
        </w:rPr>
        <w:t xml:space="preserve"> under </w:t>
      </w:r>
      <w:r w:rsidR="00A03862">
        <w:rPr>
          <w:rFonts w:eastAsiaTheme="minorEastAsia" w:hint="eastAsia"/>
        </w:rPr>
        <w:t>X</w:t>
      </w:r>
      <w:r w:rsidRPr="008407AB">
        <w:rPr>
          <w:rFonts w:eastAsiaTheme="minorEastAsia"/>
        </w:rPr>
        <w:t xml:space="preserve">, </w:t>
      </w:r>
      <w:proofErr w:type="spellStart"/>
      <w:r w:rsidRPr="008407AB">
        <w:rPr>
          <w:rFonts w:eastAsiaTheme="minorEastAsia"/>
        </w:rPr>
        <w:t>undersampling</w:t>
      </w:r>
      <w:proofErr w:type="spellEnd"/>
      <w:r w:rsidRPr="008407AB">
        <w:rPr>
          <w:rFonts w:eastAsiaTheme="minorEastAsia"/>
        </w:rPr>
        <w:t xml:space="preserve">, and oversampling. Despite having the </w:t>
      </w:r>
      <w:r w:rsidRPr="00A03862">
        <w:rPr>
          <w:rFonts w:eastAsiaTheme="minorEastAsia"/>
        </w:rPr>
        <w:t>largest amount of data</w:t>
      </w:r>
      <w:r w:rsidRPr="008407AB">
        <w:rPr>
          <w:rFonts w:eastAsiaTheme="minorEastAsia"/>
        </w:rPr>
        <w:t>, relying solely on phonetic notation</w:t>
      </w:r>
      <w:r w:rsidR="00A03862">
        <w:rPr>
          <w:rFonts w:eastAsiaTheme="minorEastAsia" w:hint="eastAsia"/>
        </w:rPr>
        <w:t>s</w:t>
      </w:r>
      <w:r w:rsidRPr="008407AB">
        <w:rPr>
          <w:rFonts w:eastAsiaTheme="minorEastAsia"/>
        </w:rPr>
        <w:t xml:space="preserve"> </w:t>
      </w:r>
      <w:r w:rsidR="00AE6F5F" w:rsidRPr="00AE6F5F">
        <w:rPr>
          <w:rFonts w:eastAsiaTheme="minorEastAsia"/>
        </w:rPr>
        <w:t>did</w:t>
      </w:r>
      <w:r w:rsidRPr="008407AB">
        <w:rPr>
          <w:rFonts w:eastAsiaTheme="minorEastAsia"/>
        </w:rPr>
        <w:t xml:space="preserve"> not enhance the model's performance in this classification task.</w:t>
      </w:r>
    </w:p>
    <w:p w14:paraId="33974B62" w14:textId="7E3F2C9D" w:rsidR="00FE4EEF" w:rsidRDefault="00FE4EEF" w:rsidP="00FE4EEF">
      <w:pPr>
        <w:pStyle w:val="af2"/>
        <w:keepNext/>
      </w:pPr>
      <w:bookmarkStart w:id="61" w:name="_Toc157447918"/>
      <w:r>
        <w:t>Table</w:t>
      </w:r>
      <w:r w:rsidR="007F566C">
        <w:rPr>
          <w:noProof/>
        </w:rPr>
        <w:t xml:space="preserve"> 9</w:t>
      </w:r>
      <w:r>
        <w:t xml:space="preserve">: </w:t>
      </w:r>
      <w:bookmarkStart w:id="62" w:name="_Hlk153118161"/>
      <w:r w:rsidRPr="008407AB">
        <w:t xml:space="preserve">The results of ASD/TD classification </w:t>
      </w:r>
      <w:bookmarkEnd w:id="62"/>
      <w:r w:rsidR="00A03862">
        <w:t>using</w:t>
      </w:r>
      <w:r w:rsidR="00A03862" w:rsidRPr="008407AB">
        <w:t xml:space="preserve"> </w:t>
      </w:r>
      <w:proofErr w:type="spellStart"/>
      <w:r>
        <w:t>P</w:t>
      </w:r>
      <w:r w:rsidRPr="008407AB">
        <w:t>h_</w:t>
      </w:r>
      <w:r w:rsidR="00980D6E">
        <w:t>A</w:t>
      </w:r>
      <w:r>
        <w:t>ll</w:t>
      </w:r>
      <w:bookmarkEnd w:id="61"/>
      <w:proofErr w:type="spellEnd"/>
    </w:p>
    <w:tbl>
      <w:tblPr>
        <w:tblStyle w:val="ab"/>
        <w:tblW w:w="0" w:type="auto"/>
        <w:tblLook w:val="04A0" w:firstRow="1" w:lastRow="0" w:firstColumn="1" w:lastColumn="0" w:noHBand="0" w:noVBand="1"/>
      </w:tblPr>
      <w:tblGrid>
        <w:gridCol w:w="1696"/>
        <w:gridCol w:w="1649"/>
        <w:gridCol w:w="1654"/>
        <w:gridCol w:w="1652"/>
        <w:gridCol w:w="1651"/>
      </w:tblGrid>
      <w:tr w:rsidR="008407AB" w14:paraId="4FBA9B96" w14:textId="77777777" w:rsidTr="00FE4EEF">
        <w:tc>
          <w:tcPr>
            <w:tcW w:w="1696" w:type="dxa"/>
          </w:tcPr>
          <w:p w14:paraId="4DF21D03" w14:textId="6F9ACFCC" w:rsidR="008407AB" w:rsidRDefault="00104061" w:rsidP="008407AB">
            <w:pPr>
              <w:spacing w:line="360" w:lineRule="auto"/>
              <w:jc w:val="center"/>
              <w:rPr>
                <w:rFonts w:eastAsiaTheme="minorEastAsia"/>
              </w:rPr>
            </w:pPr>
            <w:r>
              <w:rPr>
                <w:rFonts w:eastAsiaTheme="minorEastAsia"/>
              </w:rPr>
              <w:t xml:space="preserve">Data </w:t>
            </w:r>
            <w:r w:rsidR="008407AB">
              <w:rPr>
                <w:rFonts w:eastAsiaTheme="minorEastAsia" w:hint="eastAsia"/>
              </w:rPr>
              <w:t>B</w:t>
            </w:r>
            <w:r w:rsidR="008407AB">
              <w:rPr>
                <w:rFonts w:eastAsiaTheme="minorEastAsia"/>
              </w:rPr>
              <w:t>alance</w:t>
            </w:r>
          </w:p>
        </w:tc>
        <w:tc>
          <w:tcPr>
            <w:tcW w:w="1649" w:type="dxa"/>
          </w:tcPr>
          <w:p w14:paraId="5C4FD674" w14:textId="39B37A2F" w:rsidR="008407AB" w:rsidRDefault="008407AB" w:rsidP="008407AB">
            <w:pPr>
              <w:spacing w:line="360" w:lineRule="auto"/>
              <w:jc w:val="center"/>
              <w:rPr>
                <w:rFonts w:eastAsiaTheme="minorEastAsia"/>
              </w:rPr>
            </w:pPr>
            <w:r>
              <w:rPr>
                <w:rFonts w:eastAsiaTheme="minorEastAsia" w:hint="eastAsia"/>
              </w:rPr>
              <w:t>5</w:t>
            </w:r>
            <w:r>
              <w:rPr>
                <w:rFonts w:eastAsiaTheme="minorEastAsia"/>
              </w:rPr>
              <w:t>-fold</w:t>
            </w:r>
          </w:p>
        </w:tc>
        <w:tc>
          <w:tcPr>
            <w:tcW w:w="1654" w:type="dxa"/>
          </w:tcPr>
          <w:p w14:paraId="7DE2FC39" w14:textId="356322FC" w:rsidR="008407AB" w:rsidRDefault="008407AB" w:rsidP="008407AB">
            <w:pPr>
              <w:spacing w:line="360" w:lineRule="auto"/>
              <w:jc w:val="center"/>
              <w:rPr>
                <w:rFonts w:eastAsiaTheme="minorEastAsia"/>
              </w:rPr>
            </w:pPr>
            <w:r>
              <w:rPr>
                <w:rFonts w:eastAsiaTheme="minorEastAsia" w:hint="eastAsia"/>
              </w:rPr>
              <w:t>P</w:t>
            </w:r>
            <w:r>
              <w:rPr>
                <w:rFonts w:eastAsiaTheme="minorEastAsia"/>
              </w:rPr>
              <w:t>recision</w:t>
            </w:r>
          </w:p>
        </w:tc>
        <w:tc>
          <w:tcPr>
            <w:tcW w:w="1652" w:type="dxa"/>
          </w:tcPr>
          <w:p w14:paraId="07F31FFB" w14:textId="3741E315" w:rsidR="008407AB" w:rsidRDefault="008407AB" w:rsidP="008407AB">
            <w:pPr>
              <w:spacing w:line="360" w:lineRule="auto"/>
              <w:jc w:val="center"/>
              <w:rPr>
                <w:rFonts w:eastAsiaTheme="minorEastAsia"/>
              </w:rPr>
            </w:pPr>
            <w:r>
              <w:rPr>
                <w:rFonts w:eastAsiaTheme="minorEastAsia" w:hint="eastAsia"/>
              </w:rPr>
              <w:t>R</w:t>
            </w:r>
            <w:r>
              <w:rPr>
                <w:rFonts w:eastAsiaTheme="minorEastAsia"/>
              </w:rPr>
              <w:t>ecall</w:t>
            </w:r>
          </w:p>
        </w:tc>
        <w:tc>
          <w:tcPr>
            <w:tcW w:w="1651" w:type="dxa"/>
          </w:tcPr>
          <w:p w14:paraId="151E8AAC" w14:textId="75B165AE" w:rsidR="008407AB" w:rsidRDefault="008407AB" w:rsidP="008407AB">
            <w:pPr>
              <w:spacing w:line="360" w:lineRule="auto"/>
              <w:jc w:val="center"/>
              <w:rPr>
                <w:rFonts w:eastAsiaTheme="minorEastAsia"/>
              </w:rPr>
            </w:pPr>
            <w:r>
              <w:rPr>
                <w:rFonts w:eastAsiaTheme="minorEastAsia" w:hint="eastAsia"/>
              </w:rPr>
              <w:t>F</w:t>
            </w:r>
            <w:r>
              <w:rPr>
                <w:rFonts w:eastAsiaTheme="minorEastAsia"/>
              </w:rPr>
              <w:t>1-score</w:t>
            </w:r>
          </w:p>
        </w:tc>
      </w:tr>
      <w:tr w:rsidR="008407AB" w14:paraId="3B2A627F" w14:textId="77777777" w:rsidTr="00FE4EEF">
        <w:tc>
          <w:tcPr>
            <w:tcW w:w="1696" w:type="dxa"/>
          </w:tcPr>
          <w:p w14:paraId="44EF9EB0" w14:textId="334C0FF3" w:rsidR="008407AB" w:rsidRDefault="008407AB" w:rsidP="008407AB">
            <w:pPr>
              <w:spacing w:line="360" w:lineRule="auto"/>
              <w:jc w:val="center"/>
              <w:rPr>
                <w:rFonts w:eastAsiaTheme="minorEastAsia"/>
              </w:rPr>
            </w:pPr>
            <w:r>
              <w:rPr>
                <w:rFonts w:eastAsiaTheme="minorEastAsia" w:hint="eastAsia"/>
              </w:rPr>
              <w:t>X</w:t>
            </w:r>
          </w:p>
        </w:tc>
        <w:tc>
          <w:tcPr>
            <w:tcW w:w="1649" w:type="dxa"/>
          </w:tcPr>
          <w:p w14:paraId="37A78D92" w14:textId="32D502C5" w:rsidR="008407AB" w:rsidRDefault="008407AB" w:rsidP="008407AB">
            <w:pPr>
              <w:spacing w:line="360" w:lineRule="auto"/>
              <w:jc w:val="center"/>
              <w:rPr>
                <w:rFonts w:eastAsiaTheme="minorEastAsia"/>
              </w:rPr>
            </w:pPr>
            <w:r>
              <w:rPr>
                <w:rFonts w:eastAsiaTheme="minorEastAsia" w:hint="eastAsia"/>
              </w:rPr>
              <w:t>V</w:t>
            </w:r>
          </w:p>
        </w:tc>
        <w:tc>
          <w:tcPr>
            <w:tcW w:w="1654" w:type="dxa"/>
          </w:tcPr>
          <w:p w14:paraId="31EEE664" w14:textId="28080F55" w:rsidR="008407AB" w:rsidRDefault="00B37A3D" w:rsidP="008407AB">
            <w:pPr>
              <w:spacing w:line="360" w:lineRule="auto"/>
              <w:jc w:val="center"/>
              <w:rPr>
                <w:rFonts w:eastAsiaTheme="minorEastAsia"/>
              </w:rPr>
            </w:pPr>
            <w:r>
              <w:rPr>
                <w:rFonts w:eastAsiaTheme="minorEastAsia" w:hint="eastAsia"/>
              </w:rPr>
              <w:t>0.9520</w:t>
            </w:r>
          </w:p>
        </w:tc>
        <w:tc>
          <w:tcPr>
            <w:tcW w:w="1652" w:type="dxa"/>
          </w:tcPr>
          <w:p w14:paraId="350967B1" w14:textId="23792938" w:rsidR="008407AB" w:rsidRDefault="00B37A3D" w:rsidP="008407AB">
            <w:pPr>
              <w:spacing w:line="360" w:lineRule="auto"/>
              <w:jc w:val="center"/>
              <w:rPr>
                <w:rFonts w:eastAsiaTheme="minorEastAsia"/>
              </w:rPr>
            </w:pPr>
            <w:r>
              <w:rPr>
                <w:rFonts w:eastAsiaTheme="minorEastAsia" w:hint="eastAsia"/>
              </w:rPr>
              <w:t>0.8878</w:t>
            </w:r>
          </w:p>
        </w:tc>
        <w:tc>
          <w:tcPr>
            <w:tcW w:w="1651" w:type="dxa"/>
          </w:tcPr>
          <w:p w14:paraId="44DBB137" w14:textId="3E31B171" w:rsidR="008407AB" w:rsidRDefault="00B37A3D" w:rsidP="008407AB">
            <w:pPr>
              <w:spacing w:line="360" w:lineRule="auto"/>
              <w:jc w:val="center"/>
              <w:rPr>
                <w:rFonts w:eastAsiaTheme="minorEastAsia"/>
              </w:rPr>
            </w:pPr>
            <w:r>
              <w:rPr>
                <w:rFonts w:eastAsiaTheme="minorEastAsia" w:hint="eastAsia"/>
              </w:rPr>
              <w:t>0.9171</w:t>
            </w:r>
          </w:p>
        </w:tc>
      </w:tr>
      <w:tr w:rsidR="008407AB" w14:paraId="36783BF7" w14:textId="77777777" w:rsidTr="00FE4EEF">
        <w:tc>
          <w:tcPr>
            <w:tcW w:w="1696" w:type="dxa"/>
          </w:tcPr>
          <w:p w14:paraId="641181F8" w14:textId="080CADFB" w:rsidR="008407AB" w:rsidRDefault="008407AB" w:rsidP="008407AB">
            <w:pPr>
              <w:spacing w:line="360" w:lineRule="auto"/>
              <w:jc w:val="center"/>
              <w:rPr>
                <w:rFonts w:eastAsiaTheme="minorEastAsia"/>
              </w:rPr>
            </w:pPr>
            <w:proofErr w:type="spellStart"/>
            <w:r>
              <w:rPr>
                <w:rFonts w:eastAsiaTheme="minorEastAsia" w:hint="eastAsia"/>
              </w:rPr>
              <w:t>U</w:t>
            </w:r>
            <w:r>
              <w:rPr>
                <w:rFonts w:eastAsiaTheme="minorEastAsia"/>
              </w:rPr>
              <w:t>ndersampling</w:t>
            </w:r>
            <w:proofErr w:type="spellEnd"/>
          </w:p>
        </w:tc>
        <w:tc>
          <w:tcPr>
            <w:tcW w:w="1649" w:type="dxa"/>
          </w:tcPr>
          <w:p w14:paraId="0EB3ED26" w14:textId="30D80673" w:rsidR="008407AB" w:rsidRDefault="008407AB" w:rsidP="008407AB">
            <w:pPr>
              <w:spacing w:line="360" w:lineRule="auto"/>
              <w:jc w:val="center"/>
              <w:rPr>
                <w:rFonts w:eastAsiaTheme="minorEastAsia"/>
              </w:rPr>
            </w:pPr>
            <w:r>
              <w:rPr>
                <w:rFonts w:eastAsiaTheme="minorEastAsia" w:hint="eastAsia"/>
              </w:rPr>
              <w:t>V</w:t>
            </w:r>
          </w:p>
        </w:tc>
        <w:tc>
          <w:tcPr>
            <w:tcW w:w="1654" w:type="dxa"/>
          </w:tcPr>
          <w:p w14:paraId="279D8D6B" w14:textId="276CB842" w:rsidR="008407AB" w:rsidRDefault="00B37A3D" w:rsidP="008407AB">
            <w:pPr>
              <w:spacing w:line="360" w:lineRule="auto"/>
              <w:jc w:val="center"/>
              <w:rPr>
                <w:rFonts w:eastAsiaTheme="minorEastAsia"/>
              </w:rPr>
            </w:pPr>
            <w:r>
              <w:rPr>
                <w:rFonts w:eastAsiaTheme="minorEastAsia" w:hint="eastAsia"/>
              </w:rPr>
              <w:t>0.8983</w:t>
            </w:r>
          </w:p>
        </w:tc>
        <w:tc>
          <w:tcPr>
            <w:tcW w:w="1652" w:type="dxa"/>
          </w:tcPr>
          <w:p w14:paraId="624707B4" w14:textId="01E36406" w:rsidR="008407AB" w:rsidRDefault="00B37A3D" w:rsidP="008407AB">
            <w:pPr>
              <w:spacing w:line="360" w:lineRule="auto"/>
              <w:jc w:val="center"/>
              <w:rPr>
                <w:rFonts w:eastAsiaTheme="minorEastAsia"/>
              </w:rPr>
            </w:pPr>
            <w:r>
              <w:rPr>
                <w:rFonts w:eastAsiaTheme="minorEastAsia" w:hint="eastAsia"/>
              </w:rPr>
              <w:t>0.9702</w:t>
            </w:r>
          </w:p>
        </w:tc>
        <w:tc>
          <w:tcPr>
            <w:tcW w:w="1651" w:type="dxa"/>
          </w:tcPr>
          <w:p w14:paraId="59FF6951" w14:textId="3A1EC541" w:rsidR="008407AB" w:rsidRDefault="00B37A3D" w:rsidP="008407AB">
            <w:pPr>
              <w:spacing w:line="360" w:lineRule="auto"/>
              <w:jc w:val="center"/>
              <w:rPr>
                <w:rFonts w:eastAsiaTheme="minorEastAsia"/>
              </w:rPr>
            </w:pPr>
            <w:r>
              <w:rPr>
                <w:rFonts w:eastAsiaTheme="minorEastAsia" w:hint="eastAsia"/>
              </w:rPr>
              <w:t>0.9294</w:t>
            </w:r>
          </w:p>
        </w:tc>
      </w:tr>
      <w:tr w:rsidR="008407AB" w14:paraId="6DCD7FC1" w14:textId="77777777" w:rsidTr="00FE4EEF">
        <w:tc>
          <w:tcPr>
            <w:tcW w:w="1696" w:type="dxa"/>
          </w:tcPr>
          <w:p w14:paraId="3DA15004" w14:textId="697B1B59" w:rsidR="008407AB" w:rsidRDefault="008407AB" w:rsidP="008407AB">
            <w:pPr>
              <w:spacing w:line="360" w:lineRule="auto"/>
              <w:jc w:val="center"/>
              <w:rPr>
                <w:rFonts w:eastAsiaTheme="minorEastAsia"/>
              </w:rPr>
            </w:pPr>
            <w:r>
              <w:rPr>
                <w:rFonts w:eastAsiaTheme="minorEastAsia" w:hint="eastAsia"/>
              </w:rPr>
              <w:t>O</w:t>
            </w:r>
            <w:r>
              <w:rPr>
                <w:rFonts w:eastAsiaTheme="minorEastAsia"/>
              </w:rPr>
              <w:t>versampling</w:t>
            </w:r>
          </w:p>
        </w:tc>
        <w:tc>
          <w:tcPr>
            <w:tcW w:w="1649" w:type="dxa"/>
          </w:tcPr>
          <w:p w14:paraId="708788C2" w14:textId="6A7C3D2C" w:rsidR="008407AB" w:rsidRDefault="008407AB" w:rsidP="008407AB">
            <w:pPr>
              <w:spacing w:line="360" w:lineRule="auto"/>
              <w:jc w:val="center"/>
              <w:rPr>
                <w:rFonts w:eastAsiaTheme="minorEastAsia"/>
              </w:rPr>
            </w:pPr>
            <w:r>
              <w:rPr>
                <w:rFonts w:eastAsiaTheme="minorEastAsia" w:hint="eastAsia"/>
              </w:rPr>
              <w:t>V</w:t>
            </w:r>
          </w:p>
        </w:tc>
        <w:tc>
          <w:tcPr>
            <w:tcW w:w="1654" w:type="dxa"/>
          </w:tcPr>
          <w:p w14:paraId="1A967C7B" w14:textId="4F6F8713" w:rsidR="008407AB" w:rsidRPr="00B37A3D" w:rsidRDefault="00B37A3D" w:rsidP="008407AB">
            <w:pPr>
              <w:spacing w:line="360" w:lineRule="auto"/>
              <w:jc w:val="center"/>
              <w:rPr>
                <w:rFonts w:eastAsiaTheme="minorEastAsia"/>
                <w:b/>
                <w:bCs/>
              </w:rPr>
            </w:pPr>
            <w:r w:rsidRPr="00B37A3D">
              <w:rPr>
                <w:rFonts w:eastAsiaTheme="minorEastAsia" w:hint="eastAsia"/>
                <w:b/>
                <w:bCs/>
              </w:rPr>
              <w:t>0.9250</w:t>
            </w:r>
          </w:p>
        </w:tc>
        <w:tc>
          <w:tcPr>
            <w:tcW w:w="1652" w:type="dxa"/>
          </w:tcPr>
          <w:p w14:paraId="1A3233DB" w14:textId="5B25A640" w:rsidR="008407AB" w:rsidRPr="00B37A3D" w:rsidRDefault="00B37A3D" w:rsidP="008407AB">
            <w:pPr>
              <w:spacing w:line="360" w:lineRule="auto"/>
              <w:jc w:val="center"/>
              <w:rPr>
                <w:rFonts w:eastAsiaTheme="minorEastAsia"/>
                <w:b/>
                <w:bCs/>
              </w:rPr>
            </w:pPr>
            <w:r w:rsidRPr="00B37A3D">
              <w:rPr>
                <w:rFonts w:eastAsiaTheme="minorEastAsia" w:hint="eastAsia"/>
                <w:b/>
                <w:bCs/>
              </w:rPr>
              <w:t>0.9658</w:t>
            </w:r>
          </w:p>
        </w:tc>
        <w:tc>
          <w:tcPr>
            <w:tcW w:w="1651" w:type="dxa"/>
          </w:tcPr>
          <w:p w14:paraId="12FC22BE" w14:textId="45155825" w:rsidR="008407AB" w:rsidRPr="00B37A3D" w:rsidRDefault="00B37A3D" w:rsidP="008407AB">
            <w:pPr>
              <w:spacing w:line="360" w:lineRule="auto"/>
              <w:jc w:val="center"/>
              <w:rPr>
                <w:rFonts w:eastAsiaTheme="minorEastAsia"/>
                <w:b/>
                <w:bCs/>
              </w:rPr>
            </w:pPr>
            <w:r w:rsidRPr="00B37A3D">
              <w:rPr>
                <w:rFonts w:eastAsiaTheme="minorEastAsia" w:hint="eastAsia"/>
                <w:b/>
                <w:bCs/>
              </w:rPr>
              <w:t>0.9424</w:t>
            </w:r>
          </w:p>
        </w:tc>
      </w:tr>
    </w:tbl>
    <w:p w14:paraId="1B295268" w14:textId="02BA2DC2" w:rsidR="008407AB" w:rsidRPr="00164B14" w:rsidRDefault="008407AB" w:rsidP="00164B14">
      <w:pPr>
        <w:spacing w:line="360" w:lineRule="auto"/>
        <w:outlineLvl w:val="2"/>
        <w:rPr>
          <w:rFonts w:eastAsiaTheme="minorEastAsia"/>
          <w:sz w:val="28"/>
          <w:szCs w:val="28"/>
        </w:rPr>
      </w:pPr>
      <w:bookmarkStart w:id="63" w:name="_Toc157447880"/>
      <w:r w:rsidRPr="00164B14">
        <w:rPr>
          <w:rFonts w:eastAsiaTheme="minorEastAsia" w:hint="eastAsia"/>
          <w:sz w:val="28"/>
          <w:szCs w:val="28"/>
        </w:rPr>
        <w:t>5</w:t>
      </w:r>
      <w:r w:rsidRPr="00164B14">
        <w:rPr>
          <w:rFonts w:eastAsiaTheme="minorEastAsia"/>
          <w:sz w:val="28"/>
          <w:szCs w:val="28"/>
        </w:rPr>
        <w:t xml:space="preserve">.2.5 ASD/TD classification </w:t>
      </w:r>
      <w:r w:rsidR="00A03862">
        <w:rPr>
          <w:rFonts w:eastAsiaTheme="minorEastAsia"/>
          <w:sz w:val="28"/>
          <w:szCs w:val="28"/>
        </w:rPr>
        <w:t>using</w:t>
      </w:r>
      <w:r w:rsidR="00A03862" w:rsidRPr="00164B14">
        <w:rPr>
          <w:rFonts w:eastAsiaTheme="minorEastAsia"/>
          <w:sz w:val="28"/>
          <w:szCs w:val="28"/>
        </w:rPr>
        <w:t xml:space="preserve"> </w:t>
      </w:r>
      <w:proofErr w:type="spellStart"/>
      <w:r w:rsidRPr="00164B14">
        <w:rPr>
          <w:rFonts w:eastAsiaTheme="minorEastAsia"/>
          <w:sz w:val="28"/>
          <w:szCs w:val="28"/>
        </w:rPr>
        <w:t>Ch+Ph</w:t>
      </w:r>
      <w:bookmarkEnd w:id="63"/>
      <w:proofErr w:type="spellEnd"/>
    </w:p>
    <w:p w14:paraId="53552F80" w14:textId="1B61C1D3" w:rsidR="008407AB" w:rsidRDefault="008407AB" w:rsidP="008407AB">
      <w:pPr>
        <w:spacing w:line="360" w:lineRule="auto"/>
        <w:ind w:firstLine="425"/>
        <w:rPr>
          <w:rFonts w:eastAsiaTheme="minorEastAsia"/>
        </w:rPr>
      </w:pPr>
      <w:r w:rsidRPr="008407AB">
        <w:rPr>
          <w:rFonts w:eastAsiaTheme="minorEastAsia"/>
        </w:rPr>
        <w:t xml:space="preserve">Despite having the smallest amount of data, </w:t>
      </w:r>
      <w:r w:rsidR="00A03862">
        <w:rPr>
          <w:rFonts w:eastAsiaTheme="minorEastAsia"/>
        </w:rPr>
        <w:t xml:space="preserve">the </w:t>
      </w:r>
      <w:r w:rsidRPr="008407AB">
        <w:rPr>
          <w:rFonts w:eastAsiaTheme="minorEastAsia"/>
        </w:rPr>
        <w:t>results</w:t>
      </w:r>
      <w:r w:rsidR="00A03862" w:rsidRPr="00A03862">
        <w:t xml:space="preserve"> </w:t>
      </w:r>
      <w:r w:rsidR="00A03862" w:rsidRPr="00A03862">
        <w:rPr>
          <w:rFonts w:eastAsiaTheme="minorEastAsia"/>
        </w:rPr>
        <w:t>achieved</w:t>
      </w:r>
      <w:r w:rsidRPr="008407AB">
        <w:rPr>
          <w:rFonts w:eastAsiaTheme="minorEastAsia"/>
        </w:rPr>
        <w:t xml:space="preserve"> </w:t>
      </w:r>
      <w:r w:rsidR="00A03862">
        <w:rPr>
          <w:rFonts w:eastAsiaTheme="minorEastAsia"/>
        </w:rPr>
        <w:t xml:space="preserve">were </w:t>
      </w:r>
      <w:r w:rsidRPr="008407AB">
        <w:rPr>
          <w:rFonts w:eastAsiaTheme="minorEastAsia"/>
        </w:rPr>
        <w:t xml:space="preserve">similar to </w:t>
      </w:r>
      <w:r w:rsidR="00A03862">
        <w:rPr>
          <w:rFonts w:eastAsiaTheme="minorEastAsia"/>
        </w:rPr>
        <w:t xml:space="preserve">those of using </w:t>
      </w:r>
      <w:proofErr w:type="spellStart"/>
      <w:r w:rsidRPr="008407AB">
        <w:rPr>
          <w:rFonts w:eastAsiaTheme="minorEastAsia"/>
        </w:rPr>
        <w:t>Ch_</w:t>
      </w:r>
      <w:r w:rsidR="00980D6E">
        <w:rPr>
          <w:rFonts w:eastAsiaTheme="minorEastAsia"/>
        </w:rPr>
        <w:t>A</w:t>
      </w:r>
      <w:r w:rsidRPr="008407AB">
        <w:rPr>
          <w:rFonts w:eastAsiaTheme="minorEastAsia"/>
        </w:rPr>
        <w:t>ll</w:t>
      </w:r>
      <w:proofErr w:type="spellEnd"/>
      <w:r w:rsidRPr="008407AB">
        <w:rPr>
          <w:rFonts w:eastAsiaTheme="minorEastAsia"/>
        </w:rPr>
        <w:t>, as demonstrated in Table 1</w:t>
      </w:r>
      <w:r w:rsidR="007F566C">
        <w:rPr>
          <w:rFonts w:eastAsiaTheme="minorEastAsia"/>
        </w:rPr>
        <w:t>0</w:t>
      </w:r>
      <w:r w:rsidRPr="008407AB">
        <w:rPr>
          <w:rFonts w:eastAsiaTheme="minorEastAsia"/>
        </w:rPr>
        <w:t>. Combining the results from Sections 5.2.4 and 5.2.5, we conclude</w:t>
      </w:r>
      <w:r w:rsidR="00B42920">
        <w:rPr>
          <w:rFonts w:eastAsiaTheme="minorEastAsia"/>
        </w:rPr>
        <w:t>d</w:t>
      </w:r>
      <w:r w:rsidRPr="008407AB">
        <w:rPr>
          <w:rFonts w:eastAsiaTheme="minorEastAsia"/>
        </w:rPr>
        <w:t xml:space="preserve"> that adding phonetic notation</w:t>
      </w:r>
      <w:r w:rsidR="00A03862">
        <w:rPr>
          <w:rFonts w:eastAsiaTheme="minorEastAsia"/>
        </w:rPr>
        <w:t>s</w:t>
      </w:r>
      <w:r w:rsidRPr="008407AB">
        <w:rPr>
          <w:rFonts w:eastAsiaTheme="minorEastAsia"/>
        </w:rPr>
        <w:t xml:space="preserve"> </w:t>
      </w:r>
      <w:r w:rsidR="00B42920" w:rsidRPr="00B42920">
        <w:rPr>
          <w:rFonts w:eastAsiaTheme="minorEastAsia"/>
        </w:rPr>
        <w:t>did</w:t>
      </w:r>
      <w:r w:rsidRPr="008407AB">
        <w:rPr>
          <w:rFonts w:eastAsiaTheme="minorEastAsia"/>
        </w:rPr>
        <w:t xml:space="preserve"> not enhance the performance of the model.</w:t>
      </w:r>
    </w:p>
    <w:p w14:paraId="20AA80B7" w14:textId="1E509F23" w:rsidR="00FE4EEF" w:rsidRDefault="00FE4EEF" w:rsidP="00FE4EEF">
      <w:pPr>
        <w:pStyle w:val="af2"/>
        <w:keepNext/>
      </w:pPr>
      <w:bookmarkStart w:id="64" w:name="_Toc157447919"/>
      <w:r>
        <w:t>Table</w:t>
      </w:r>
      <w:r w:rsidR="007F566C">
        <w:rPr>
          <w:noProof/>
        </w:rPr>
        <w:t xml:space="preserve"> 10</w:t>
      </w:r>
      <w:r>
        <w:t xml:space="preserve">: </w:t>
      </w:r>
      <w:r w:rsidRPr="00FE4EEF">
        <w:t xml:space="preserve">The results of ASD/TD classification </w:t>
      </w:r>
      <w:r w:rsidR="00104061">
        <w:t>using</w:t>
      </w:r>
      <w:r>
        <w:t xml:space="preserve"> </w:t>
      </w:r>
      <w:proofErr w:type="spellStart"/>
      <w:r>
        <w:t>Ch+Ph</w:t>
      </w:r>
      <w:bookmarkEnd w:id="64"/>
      <w:proofErr w:type="spellEnd"/>
    </w:p>
    <w:tbl>
      <w:tblPr>
        <w:tblStyle w:val="ab"/>
        <w:tblW w:w="0" w:type="auto"/>
        <w:tblLook w:val="04A0" w:firstRow="1" w:lastRow="0" w:firstColumn="1" w:lastColumn="0" w:noHBand="0" w:noVBand="1"/>
      </w:tblPr>
      <w:tblGrid>
        <w:gridCol w:w="1696"/>
        <w:gridCol w:w="1648"/>
        <w:gridCol w:w="1654"/>
        <w:gridCol w:w="1652"/>
        <w:gridCol w:w="1652"/>
      </w:tblGrid>
      <w:tr w:rsidR="00FE4EEF" w14:paraId="13D174DE" w14:textId="77777777" w:rsidTr="00FE4EEF">
        <w:tc>
          <w:tcPr>
            <w:tcW w:w="1696" w:type="dxa"/>
          </w:tcPr>
          <w:p w14:paraId="2D58ACA8" w14:textId="6B68C9BA" w:rsidR="00FE4EEF" w:rsidRDefault="00104061" w:rsidP="00FE4EEF">
            <w:pPr>
              <w:spacing w:line="360" w:lineRule="auto"/>
              <w:jc w:val="center"/>
              <w:rPr>
                <w:rFonts w:eastAsiaTheme="minorEastAsia"/>
              </w:rPr>
            </w:pPr>
            <w:r>
              <w:rPr>
                <w:rFonts w:eastAsiaTheme="minorEastAsia"/>
              </w:rPr>
              <w:t xml:space="preserve">Data </w:t>
            </w:r>
            <w:r w:rsidR="00FE4EEF">
              <w:rPr>
                <w:rFonts w:eastAsiaTheme="minorEastAsia" w:hint="eastAsia"/>
              </w:rPr>
              <w:t>B</w:t>
            </w:r>
            <w:r w:rsidR="00FE4EEF">
              <w:rPr>
                <w:rFonts w:eastAsiaTheme="minorEastAsia"/>
              </w:rPr>
              <w:t>alance</w:t>
            </w:r>
          </w:p>
        </w:tc>
        <w:tc>
          <w:tcPr>
            <w:tcW w:w="1648" w:type="dxa"/>
          </w:tcPr>
          <w:p w14:paraId="3DE463DA" w14:textId="24A4237A" w:rsidR="00FE4EEF" w:rsidRDefault="00FE4EEF" w:rsidP="00FE4EEF">
            <w:pPr>
              <w:spacing w:line="360" w:lineRule="auto"/>
              <w:jc w:val="center"/>
              <w:rPr>
                <w:rFonts w:eastAsiaTheme="minorEastAsia"/>
              </w:rPr>
            </w:pPr>
            <w:r>
              <w:rPr>
                <w:rFonts w:eastAsiaTheme="minorEastAsia" w:hint="eastAsia"/>
              </w:rPr>
              <w:t>5</w:t>
            </w:r>
            <w:r>
              <w:rPr>
                <w:rFonts w:eastAsiaTheme="minorEastAsia"/>
              </w:rPr>
              <w:t>-fold</w:t>
            </w:r>
          </w:p>
        </w:tc>
        <w:tc>
          <w:tcPr>
            <w:tcW w:w="1654" w:type="dxa"/>
          </w:tcPr>
          <w:p w14:paraId="7DD76C39" w14:textId="47F1B9FD" w:rsidR="00FE4EEF" w:rsidRDefault="00FE4EEF" w:rsidP="00FE4EEF">
            <w:pPr>
              <w:spacing w:line="360" w:lineRule="auto"/>
              <w:jc w:val="center"/>
              <w:rPr>
                <w:rFonts w:eastAsiaTheme="minorEastAsia"/>
              </w:rPr>
            </w:pPr>
            <w:r>
              <w:rPr>
                <w:rFonts w:eastAsiaTheme="minorEastAsia" w:hint="eastAsia"/>
              </w:rPr>
              <w:t>P</w:t>
            </w:r>
            <w:r>
              <w:rPr>
                <w:rFonts w:eastAsiaTheme="minorEastAsia"/>
              </w:rPr>
              <w:t>recision</w:t>
            </w:r>
          </w:p>
        </w:tc>
        <w:tc>
          <w:tcPr>
            <w:tcW w:w="1652" w:type="dxa"/>
          </w:tcPr>
          <w:p w14:paraId="4C5FB23B" w14:textId="1F79015E" w:rsidR="00FE4EEF" w:rsidRDefault="00FE4EEF" w:rsidP="00FE4EEF">
            <w:pPr>
              <w:spacing w:line="360" w:lineRule="auto"/>
              <w:jc w:val="center"/>
              <w:rPr>
                <w:rFonts w:eastAsiaTheme="minorEastAsia"/>
              </w:rPr>
            </w:pPr>
            <w:r>
              <w:rPr>
                <w:rFonts w:eastAsiaTheme="minorEastAsia" w:hint="eastAsia"/>
              </w:rPr>
              <w:t>R</w:t>
            </w:r>
            <w:r>
              <w:rPr>
                <w:rFonts w:eastAsiaTheme="minorEastAsia"/>
              </w:rPr>
              <w:t>ecall</w:t>
            </w:r>
          </w:p>
        </w:tc>
        <w:tc>
          <w:tcPr>
            <w:tcW w:w="1652" w:type="dxa"/>
          </w:tcPr>
          <w:p w14:paraId="0E454E17" w14:textId="0036408E" w:rsidR="00FE4EEF" w:rsidRDefault="00FE4EEF" w:rsidP="00FE4EEF">
            <w:pPr>
              <w:spacing w:line="360" w:lineRule="auto"/>
              <w:jc w:val="center"/>
              <w:rPr>
                <w:rFonts w:eastAsiaTheme="minorEastAsia"/>
              </w:rPr>
            </w:pPr>
            <w:r>
              <w:rPr>
                <w:rFonts w:eastAsiaTheme="minorEastAsia" w:hint="eastAsia"/>
              </w:rPr>
              <w:t>F</w:t>
            </w:r>
            <w:r>
              <w:rPr>
                <w:rFonts w:eastAsiaTheme="minorEastAsia"/>
              </w:rPr>
              <w:t>1-score</w:t>
            </w:r>
          </w:p>
        </w:tc>
      </w:tr>
      <w:tr w:rsidR="00FE4EEF" w14:paraId="2B0461AF" w14:textId="77777777" w:rsidTr="00FE4EEF">
        <w:tc>
          <w:tcPr>
            <w:tcW w:w="1696" w:type="dxa"/>
          </w:tcPr>
          <w:p w14:paraId="657D1813" w14:textId="3C572D0D" w:rsidR="00FE4EEF" w:rsidRDefault="00FE4EEF" w:rsidP="00FE4EEF">
            <w:pPr>
              <w:spacing w:line="360" w:lineRule="auto"/>
              <w:jc w:val="center"/>
              <w:rPr>
                <w:rFonts w:eastAsiaTheme="minorEastAsia"/>
              </w:rPr>
            </w:pPr>
            <w:r>
              <w:rPr>
                <w:rFonts w:eastAsiaTheme="minorEastAsia" w:hint="eastAsia"/>
              </w:rPr>
              <w:t>X</w:t>
            </w:r>
          </w:p>
        </w:tc>
        <w:tc>
          <w:tcPr>
            <w:tcW w:w="1648" w:type="dxa"/>
          </w:tcPr>
          <w:p w14:paraId="0B119049" w14:textId="77681EAB" w:rsidR="00FE4EEF" w:rsidRDefault="00FE4EEF" w:rsidP="00FE4EEF">
            <w:pPr>
              <w:spacing w:line="360" w:lineRule="auto"/>
              <w:jc w:val="center"/>
              <w:rPr>
                <w:rFonts w:eastAsiaTheme="minorEastAsia"/>
              </w:rPr>
            </w:pPr>
            <w:r>
              <w:rPr>
                <w:rFonts w:eastAsiaTheme="minorEastAsia" w:hint="eastAsia"/>
              </w:rPr>
              <w:t>V</w:t>
            </w:r>
          </w:p>
        </w:tc>
        <w:tc>
          <w:tcPr>
            <w:tcW w:w="1654" w:type="dxa"/>
          </w:tcPr>
          <w:p w14:paraId="3BD8EBE7" w14:textId="40521180" w:rsidR="00FE4EEF" w:rsidRDefault="00FE4EEF" w:rsidP="00FE4EEF">
            <w:pPr>
              <w:spacing w:line="360" w:lineRule="auto"/>
              <w:jc w:val="center"/>
              <w:rPr>
                <w:rFonts w:eastAsiaTheme="minorEastAsia"/>
              </w:rPr>
            </w:pPr>
            <w:r>
              <w:rPr>
                <w:rFonts w:eastAsiaTheme="minorEastAsia" w:hint="eastAsia"/>
              </w:rPr>
              <w:t>0</w:t>
            </w:r>
            <w:r>
              <w:rPr>
                <w:rFonts w:eastAsiaTheme="minorEastAsia"/>
              </w:rPr>
              <w:t>.9780</w:t>
            </w:r>
          </w:p>
        </w:tc>
        <w:tc>
          <w:tcPr>
            <w:tcW w:w="1652" w:type="dxa"/>
          </w:tcPr>
          <w:p w14:paraId="0BDEDD47" w14:textId="0ECF22A7" w:rsidR="00FE4EEF" w:rsidRDefault="00FE4EEF" w:rsidP="00FE4EEF">
            <w:pPr>
              <w:spacing w:line="360" w:lineRule="auto"/>
              <w:jc w:val="center"/>
              <w:rPr>
                <w:rFonts w:eastAsiaTheme="minorEastAsia"/>
              </w:rPr>
            </w:pPr>
            <w:r>
              <w:rPr>
                <w:rFonts w:eastAsiaTheme="minorEastAsia" w:hint="eastAsia"/>
              </w:rPr>
              <w:t>0</w:t>
            </w:r>
            <w:r>
              <w:rPr>
                <w:rFonts w:eastAsiaTheme="minorEastAsia"/>
              </w:rPr>
              <w:t>.9074</w:t>
            </w:r>
          </w:p>
        </w:tc>
        <w:tc>
          <w:tcPr>
            <w:tcW w:w="1652" w:type="dxa"/>
          </w:tcPr>
          <w:p w14:paraId="7FDBB6E5" w14:textId="78C049FD" w:rsidR="00FE4EEF" w:rsidRDefault="00FE4EEF" w:rsidP="00FE4EEF">
            <w:pPr>
              <w:spacing w:line="360" w:lineRule="auto"/>
              <w:jc w:val="center"/>
              <w:rPr>
                <w:rFonts w:eastAsiaTheme="minorEastAsia"/>
              </w:rPr>
            </w:pPr>
            <w:r>
              <w:rPr>
                <w:rFonts w:eastAsiaTheme="minorEastAsia" w:hint="eastAsia"/>
              </w:rPr>
              <w:t>0</w:t>
            </w:r>
            <w:r>
              <w:rPr>
                <w:rFonts w:eastAsiaTheme="minorEastAsia"/>
              </w:rPr>
              <w:t>.9406</w:t>
            </w:r>
          </w:p>
        </w:tc>
      </w:tr>
      <w:tr w:rsidR="00FE4EEF" w14:paraId="59679CD8" w14:textId="77777777" w:rsidTr="00FE4EEF">
        <w:tc>
          <w:tcPr>
            <w:tcW w:w="1696" w:type="dxa"/>
          </w:tcPr>
          <w:p w14:paraId="62243F07" w14:textId="706D7144" w:rsidR="00FE4EEF" w:rsidRDefault="00FE4EEF" w:rsidP="00FE4EEF">
            <w:pPr>
              <w:spacing w:line="360" w:lineRule="auto"/>
              <w:jc w:val="center"/>
              <w:rPr>
                <w:rFonts w:eastAsiaTheme="minorEastAsia"/>
              </w:rPr>
            </w:pPr>
            <w:proofErr w:type="spellStart"/>
            <w:r>
              <w:rPr>
                <w:rFonts w:eastAsiaTheme="minorEastAsia" w:hint="eastAsia"/>
              </w:rPr>
              <w:t>U</w:t>
            </w:r>
            <w:r>
              <w:rPr>
                <w:rFonts w:eastAsiaTheme="minorEastAsia"/>
              </w:rPr>
              <w:t>ndersampling</w:t>
            </w:r>
            <w:proofErr w:type="spellEnd"/>
          </w:p>
        </w:tc>
        <w:tc>
          <w:tcPr>
            <w:tcW w:w="1648" w:type="dxa"/>
          </w:tcPr>
          <w:p w14:paraId="2392E22F" w14:textId="319F3451" w:rsidR="00FE4EEF" w:rsidRDefault="00FE4EEF" w:rsidP="00FE4EEF">
            <w:pPr>
              <w:spacing w:line="360" w:lineRule="auto"/>
              <w:jc w:val="center"/>
              <w:rPr>
                <w:rFonts w:eastAsiaTheme="minorEastAsia"/>
              </w:rPr>
            </w:pPr>
            <w:r>
              <w:rPr>
                <w:rFonts w:eastAsiaTheme="minorEastAsia" w:hint="eastAsia"/>
              </w:rPr>
              <w:t>V</w:t>
            </w:r>
          </w:p>
        </w:tc>
        <w:tc>
          <w:tcPr>
            <w:tcW w:w="1654" w:type="dxa"/>
          </w:tcPr>
          <w:p w14:paraId="54FBFB77" w14:textId="46CD4E3B" w:rsidR="00FE4EEF" w:rsidRDefault="00FE4EEF" w:rsidP="00FE4EEF">
            <w:pPr>
              <w:spacing w:line="360" w:lineRule="auto"/>
              <w:jc w:val="center"/>
              <w:rPr>
                <w:rFonts w:eastAsiaTheme="minorEastAsia"/>
              </w:rPr>
            </w:pPr>
            <w:r>
              <w:rPr>
                <w:rFonts w:eastAsiaTheme="minorEastAsia" w:hint="eastAsia"/>
              </w:rPr>
              <w:t>0</w:t>
            </w:r>
            <w:r>
              <w:rPr>
                <w:rFonts w:eastAsiaTheme="minorEastAsia"/>
              </w:rPr>
              <w:t>.9408</w:t>
            </w:r>
          </w:p>
        </w:tc>
        <w:tc>
          <w:tcPr>
            <w:tcW w:w="1652" w:type="dxa"/>
          </w:tcPr>
          <w:p w14:paraId="61EAEEA0" w14:textId="5868C459" w:rsidR="00FE4EEF" w:rsidRDefault="00FE4EEF" w:rsidP="00FE4EEF">
            <w:pPr>
              <w:spacing w:line="360" w:lineRule="auto"/>
              <w:jc w:val="center"/>
              <w:rPr>
                <w:rFonts w:eastAsiaTheme="minorEastAsia"/>
              </w:rPr>
            </w:pPr>
            <w:r>
              <w:rPr>
                <w:rFonts w:eastAsiaTheme="minorEastAsia" w:hint="eastAsia"/>
              </w:rPr>
              <w:t>0</w:t>
            </w:r>
            <w:r>
              <w:rPr>
                <w:rFonts w:eastAsiaTheme="minorEastAsia"/>
              </w:rPr>
              <w:t>.9624</w:t>
            </w:r>
          </w:p>
        </w:tc>
        <w:tc>
          <w:tcPr>
            <w:tcW w:w="1652" w:type="dxa"/>
          </w:tcPr>
          <w:p w14:paraId="0CD16DA2" w14:textId="455EB335" w:rsidR="00FE4EEF" w:rsidRDefault="00FE4EEF" w:rsidP="00FE4EEF">
            <w:pPr>
              <w:spacing w:line="360" w:lineRule="auto"/>
              <w:jc w:val="center"/>
              <w:rPr>
                <w:rFonts w:eastAsiaTheme="minorEastAsia"/>
              </w:rPr>
            </w:pPr>
            <w:r>
              <w:rPr>
                <w:rFonts w:eastAsiaTheme="minorEastAsia" w:hint="eastAsia"/>
              </w:rPr>
              <w:t>0</w:t>
            </w:r>
            <w:r>
              <w:rPr>
                <w:rFonts w:eastAsiaTheme="minorEastAsia"/>
              </w:rPr>
              <w:t>.9495</w:t>
            </w:r>
          </w:p>
        </w:tc>
      </w:tr>
      <w:tr w:rsidR="00FE4EEF" w14:paraId="18940A92" w14:textId="77777777" w:rsidTr="00FE4EEF">
        <w:tc>
          <w:tcPr>
            <w:tcW w:w="1696" w:type="dxa"/>
          </w:tcPr>
          <w:p w14:paraId="76F8DEC3" w14:textId="43A6CF95" w:rsidR="00FE4EEF" w:rsidRDefault="00FE4EEF" w:rsidP="00FE4EEF">
            <w:pPr>
              <w:spacing w:line="360" w:lineRule="auto"/>
              <w:jc w:val="center"/>
              <w:rPr>
                <w:rFonts w:eastAsiaTheme="minorEastAsia"/>
              </w:rPr>
            </w:pPr>
            <w:r>
              <w:rPr>
                <w:rFonts w:eastAsiaTheme="minorEastAsia" w:hint="eastAsia"/>
              </w:rPr>
              <w:t>O</w:t>
            </w:r>
            <w:r>
              <w:rPr>
                <w:rFonts w:eastAsiaTheme="minorEastAsia"/>
              </w:rPr>
              <w:t>versampling</w:t>
            </w:r>
          </w:p>
        </w:tc>
        <w:tc>
          <w:tcPr>
            <w:tcW w:w="1648" w:type="dxa"/>
          </w:tcPr>
          <w:p w14:paraId="4486C5F1" w14:textId="71765DE5" w:rsidR="00FE4EEF" w:rsidRDefault="00FE4EEF" w:rsidP="00FE4EEF">
            <w:pPr>
              <w:spacing w:line="360" w:lineRule="auto"/>
              <w:jc w:val="center"/>
              <w:rPr>
                <w:rFonts w:eastAsiaTheme="minorEastAsia"/>
              </w:rPr>
            </w:pPr>
            <w:r>
              <w:rPr>
                <w:rFonts w:eastAsiaTheme="minorEastAsia" w:hint="eastAsia"/>
              </w:rPr>
              <w:t>V</w:t>
            </w:r>
          </w:p>
        </w:tc>
        <w:tc>
          <w:tcPr>
            <w:tcW w:w="1654" w:type="dxa"/>
          </w:tcPr>
          <w:p w14:paraId="016485FF" w14:textId="25EEAEC7" w:rsidR="00FE4EEF" w:rsidRPr="00FE4EEF" w:rsidRDefault="00FE4EEF" w:rsidP="00FE4EEF">
            <w:pPr>
              <w:spacing w:line="360" w:lineRule="auto"/>
              <w:jc w:val="center"/>
              <w:rPr>
                <w:rFonts w:eastAsiaTheme="minorEastAsia"/>
                <w:b/>
                <w:bCs/>
              </w:rPr>
            </w:pPr>
            <w:r w:rsidRPr="00FE4EEF">
              <w:rPr>
                <w:rFonts w:eastAsiaTheme="minorEastAsia" w:hint="eastAsia"/>
                <w:b/>
                <w:bCs/>
              </w:rPr>
              <w:t>0</w:t>
            </w:r>
            <w:r w:rsidRPr="00FE4EEF">
              <w:rPr>
                <w:rFonts w:eastAsiaTheme="minorEastAsia"/>
                <w:b/>
                <w:bCs/>
              </w:rPr>
              <w:t>.9624</w:t>
            </w:r>
          </w:p>
        </w:tc>
        <w:tc>
          <w:tcPr>
            <w:tcW w:w="1652" w:type="dxa"/>
          </w:tcPr>
          <w:p w14:paraId="08753A24" w14:textId="7D955880" w:rsidR="00FE4EEF" w:rsidRPr="00FE4EEF" w:rsidRDefault="00FE4EEF" w:rsidP="00FE4EEF">
            <w:pPr>
              <w:spacing w:line="360" w:lineRule="auto"/>
              <w:jc w:val="center"/>
              <w:rPr>
                <w:rFonts w:eastAsiaTheme="minorEastAsia"/>
                <w:b/>
                <w:bCs/>
              </w:rPr>
            </w:pPr>
            <w:r w:rsidRPr="00FE4EEF">
              <w:rPr>
                <w:rFonts w:eastAsiaTheme="minorEastAsia" w:hint="eastAsia"/>
                <w:b/>
                <w:bCs/>
              </w:rPr>
              <w:t>0</w:t>
            </w:r>
            <w:r w:rsidRPr="00FE4EEF">
              <w:rPr>
                <w:rFonts w:eastAsiaTheme="minorEastAsia"/>
                <w:b/>
                <w:bCs/>
              </w:rPr>
              <w:t>.9714</w:t>
            </w:r>
          </w:p>
        </w:tc>
        <w:tc>
          <w:tcPr>
            <w:tcW w:w="1652" w:type="dxa"/>
          </w:tcPr>
          <w:p w14:paraId="14443AE4" w14:textId="722E45BC" w:rsidR="00FE4EEF" w:rsidRPr="00FE4EEF" w:rsidRDefault="00FE4EEF" w:rsidP="00FE4EEF">
            <w:pPr>
              <w:spacing w:line="360" w:lineRule="auto"/>
              <w:jc w:val="center"/>
              <w:rPr>
                <w:rFonts w:eastAsiaTheme="minorEastAsia"/>
                <w:b/>
                <w:bCs/>
              </w:rPr>
            </w:pPr>
            <w:r w:rsidRPr="00FE4EEF">
              <w:rPr>
                <w:rFonts w:eastAsiaTheme="minorEastAsia" w:hint="eastAsia"/>
                <w:b/>
                <w:bCs/>
              </w:rPr>
              <w:t>0</w:t>
            </w:r>
            <w:r w:rsidRPr="00FE4EEF">
              <w:rPr>
                <w:rFonts w:eastAsiaTheme="minorEastAsia"/>
                <w:b/>
                <w:bCs/>
              </w:rPr>
              <w:t>.9663</w:t>
            </w:r>
          </w:p>
        </w:tc>
      </w:tr>
    </w:tbl>
    <w:p w14:paraId="6827C977" w14:textId="2E4CE536" w:rsidR="008407AB" w:rsidRPr="00164B14" w:rsidRDefault="008407AB" w:rsidP="00164B14">
      <w:pPr>
        <w:spacing w:line="360" w:lineRule="auto"/>
        <w:outlineLvl w:val="2"/>
        <w:rPr>
          <w:rFonts w:eastAsiaTheme="minorEastAsia"/>
          <w:sz w:val="28"/>
          <w:szCs w:val="28"/>
        </w:rPr>
      </w:pPr>
      <w:bookmarkStart w:id="65" w:name="_Toc157447881"/>
      <w:r w:rsidRPr="00164B14">
        <w:rPr>
          <w:rFonts w:eastAsiaTheme="minorEastAsia" w:hint="eastAsia"/>
          <w:sz w:val="28"/>
          <w:szCs w:val="28"/>
        </w:rPr>
        <w:lastRenderedPageBreak/>
        <w:t>5</w:t>
      </w:r>
      <w:r w:rsidRPr="00164B14">
        <w:rPr>
          <w:rFonts w:eastAsiaTheme="minorEastAsia"/>
          <w:sz w:val="28"/>
          <w:szCs w:val="28"/>
        </w:rPr>
        <w:t xml:space="preserve">.2.6 Domain </w:t>
      </w:r>
      <w:bookmarkEnd w:id="65"/>
      <w:r w:rsidR="00C6498C">
        <w:rPr>
          <w:rFonts w:eastAsiaTheme="minorEastAsia"/>
          <w:sz w:val="28"/>
          <w:szCs w:val="28"/>
        </w:rPr>
        <w:t>a</w:t>
      </w:r>
      <w:r w:rsidR="00C6498C" w:rsidRPr="00164B14">
        <w:rPr>
          <w:rFonts w:eastAsiaTheme="minorEastAsia"/>
          <w:sz w:val="28"/>
          <w:szCs w:val="28"/>
        </w:rPr>
        <w:t>daptation</w:t>
      </w:r>
    </w:p>
    <w:p w14:paraId="3957E58D" w14:textId="27FCE7A0" w:rsidR="001A39A1" w:rsidRDefault="008407AB" w:rsidP="008407AB">
      <w:pPr>
        <w:spacing w:line="360" w:lineRule="auto"/>
        <w:ind w:firstLine="425"/>
        <w:rPr>
          <w:rFonts w:eastAsiaTheme="minorEastAsia"/>
        </w:rPr>
      </w:pPr>
      <w:r w:rsidRPr="008407AB">
        <w:rPr>
          <w:rFonts w:eastAsiaTheme="minorEastAsia"/>
        </w:rPr>
        <w:t>In the experiments with domain adaptation, we aim</w:t>
      </w:r>
      <w:r w:rsidR="00247A8F">
        <w:rPr>
          <w:rFonts w:eastAsiaTheme="minorEastAsia"/>
        </w:rPr>
        <w:t>ed</w:t>
      </w:r>
      <w:r w:rsidRPr="008407AB">
        <w:rPr>
          <w:rFonts w:eastAsiaTheme="minorEastAsia"/>
        </w:rPr>
        <w:t xml:space="preserve"> to evaluate how well the model predicts across datasets. First, we present</w:t>
      </w:r>
      <w:r w:rsidR="008E63A0">
        <w:rPr>
          <w:rFonts w:eastAsiaTheme="minorEastAsia"/>
        </w:rPr>
        <w:t>ed</w:t>
      </w:r>
      <w:r w:rsidRPr="008407AB">
        <w:rPr>
          <w:rFonts w:eastAsiaTheme="minorEastAsia"/>
        </w:rPr>
        <w:t xml:space="preserve"> the </w:t>
      </w:r>
      <w:r w:rsidR="00C471A1">
        <w:rPr>
          <w:rFonts w:eastAsiaTheme="minorEastAsia"/>
        </w:rPr>
        <w:t>performance</w:t>
      </w:r>
      <w:r w:rsidRPr="008407AB">
        <w:rPr>
          <w:rFonts w:eastAsiaTheme="minorEastAsia"/>
        </w:rPr>
        <w:t xml:space="preserve"> on the respective datasets in Table 1</w:t>
      </w:r>
      <w:r w:rsidR="007F566C">
        <w:rPr>
          <w:rFonts w:eastAsiaTheme="minorEastAsia"/>
        </w:rPr>
        <w:t>1</w:t>
      </w:r>
      <w:r w:rsidRPr="008407AB">
        <w:rPr>
          <w:rFonts w:eastAsiaTheme="minorEastAsia"/>
        </w:rPr>
        <w:t xml:space="preserve">. Similar to the previous results using 5-fold </w:t>
      </w:r>
      <w:r w:rsidR="00C471A1">
        <w:rPr>
          <w:rFonts w:eastAsiaTheme="minorEastAsia"/>
        </w:rPr>
        <w:t>verification</w:t>
      </w:r>
      <w:r w:rsidRPr="008407AB">
        <w:rPr>
          <w:rFonts w:eastAsiaTheme="minorEastAsia"/>
        </w:rPr>
        <w:t xml:space="preserve">, the model performance from high to low is </w:t>
      </w:r>
      <w:r w:rsidR="00794078" w:rsidRPr="003B0AF8">
        <w:t>Chinese character-only</w:t>
      </w:r>
      <w:r w:rsidRPr="008407AB">
        <w:rPr>
          <w:rFonts w:eastAsiaTheme="minorEastAsia"/>
        </w:rPr>
        <w:t xml:space="preserve">, </w:t>
      </w:r>
      <w:r w:rsidR="00794078" w:rsidRPr="003B0AF8">
        <w:t>Chinese character + Phonetic notation</w:t>
      </w:r>
      <w:r w:rsidRPr="008407AB">
        <w:rPr>
          <w:rFonts w:eastAsiaTheme="minorEastAsia"/>
        </w:rPr>
        <w:t xml:space="preserve">, </w:t>
      </w:r>
      <w:r w:rsidR="00765512">
        <w:rPr>
          <w:rFonts w:eastAsiaTheme="minorEastAsia"/>
        </w:rPr>
        <w:t xml:space="preserve">and </w:t>
      </w:r>
      <w:r w:rsidR="00794078" w:rsidRPr="003B0AF8">
        <w:t>Phonetic notation-only</w:t>
      </w:r>
      <w:r w:rsidRPr="008407AB">
        <w:rPr>
          <w:rFonts w:eastAsiaTheme="minorEastAsia"/>
        </w:rPr>
        <w:t>.</w:t>
      </w:r>
    </w:p>
    <w:p w14:paraId="63C78D5B" w14:textId="1C3506F0" w:rsidR="008407AB" w:rsidRDefault="00765512" w:rsidP="008407AB">
      <w:pPr>
        <w:spacing w:line="360" w:lineRule="auto"/>
        <w:ind w:firstLine="425"/>
        <w:rPr>
          <w:rFonts w:eastAsiaTheme="minorEastAsia"/>
        </w:rPr>
      </w:pPr>
      <w:r>
        <w:rPr>
          <w:rFonts w:eastAsiaTheme="minorEastAsia"/>
        </w:rPr>
        <w:t xml:space="preserve">For the </w:t>
      </w:r>
      <w:r w:rsidRPr="00765512">
        <w:rPr>
          <w:rFonts w:eastAsiaTheme="minorEastAsia"/>
        </w:rPr>
        <w:t xml:space="preserve">domain adaptation </w:t>
      </w:r>
      <w:r>
        <w:rPr>
          <w:rFonts w:eastAsiaTheme="minorEastAsia"/>
        </w:rPr>
        <w:t>experiments, w</w:t>
      </w:r>
      <w:r w:rsidR="004865C6" w:rsidRPr="004865C6">
        <w:rPr>
          <w:rFonts w:eastAsiaTheme="minorEastAsia"/>
        </w:rPr>
        <w:t xml:space="preserve">e </w:t>
      </w:r>
      <w:r>
        <w:rPr>
          <w:rFonts w:eastAsiaTheme="minorEastAsia"/>
        </w:rPr>
        <w:t>first</w:t>
      </w:r>
      <w:r w:rsidR="004865C6" w:rsidRPr="004865C6">
        <w:rPr>
          <w:rFonts w:eastAsiaTheme="minorEastAsia"/>
        </w:rPr>
        <w:t xml:space="preserve"> divided the training and testing sets for the Chinese character + Phonetic notation dataset</w:t>
      </w:r>
      <w:r>
        <w:rPr>
          <w:rFonts w:eastAsiaTheme="minorEastAsia"/>
        </w:rPr>
        <w:t xml:space="preserve"> </w:t>
      </w:r>
      <w:r w:rsidR="00760E4C">
        <w:rPr>
          <w:rFonts w:eastAsiaTheme="minorEastAsia"/>
        </w:rPr>
        <w:t>at</w:t>
      </w:r>
      <w:r>
        <w:rPr>
          <w:rFonts w:eastAsiaTheme="minorEastAsia"/>
        </w:rPr>
        <w:t xml:space="preserve"> a ratio of 8:2</w:t>
      </w:r>
      <w:r w:rsidR="004865C6" w:rsidRPr="004865C6">
        <w:rPr>
          <w:rFonts w:eastAsiaTheme="minorEastAsia"/>
        </w:rPr>
        <w:t xml:space="preserve">. </w:t>
      </w:r>
      <w:r>
        <w:rPr>
          <w:rFonts w:eastAsiaTheme="minorEastAsia"/>
        </w:rPr>
        <w:t xml:space="preserve">For the </w:t>
      </w:r>
      <w:r w:rsidRPr="00765512">
        <w:rPr>
          <w:rFonts w:eastAsiaTheme="minorEastAsia"/>
        </w:rPr>
        <w:t>Chinese character-only (</w:t>
      </w:r>
      <w:r>
        <w:rPr>
          <w:rFonts w:eastAsiaTheme="minorEastAsia"/>
        </w:rPr>
        <w:t>and</w:t>
      </w:r>
      <w:r w:rsidRPr="00765512">
        <w:rPr>
          <w:rFonts w:eastAsiaTheme="minorEastAsia"/>
        </w:rPr>
        <w:t xml:space="preserve"> Phonetic notation-only) dataset</w:t>
      </w:r>
      <w:r>
        <w:rPr>
          <w:rFonts w:eastAsiaTheme="minorEastAsia"/>
        </w:rPr>
        <w:t>, we put the Chinese characters</w:t>
      </w:r>
      <w:r w:rsidRPr="00765512">
        <w:rPr>
          <w:rFonts w:eastAsiaTheme="minorEastAsia"/>
        </w:rPr>
        <w:t xml:space="preserve"> </w:t>
      </w:r>
      <w:r>
        <w:rPr>
          <w:rFonts w:eastAsiaTheme="minorEastAsia"/>
        </w:rPr>
        <w:t xml:space="preserve">(and </w:t>
      </w:r>
      <w:r w:rsidRPr="00765512">
        <w:rPr>
          <w:rFonts w:eastAsiaTheme="minorEastAsia"/>
        </w:rPr>
        <w:t>Phonetic notation</w:t>
      </w:r>
      <w:r>
        <w:rPr>
          <w:rFonts w:eastAsiaTheme="minorEastAsia"/>
        </w:rPr>
        <w:t>s) which appear</w:t>
      </w:r>
      <w:r w:rsidR="00760E4C">
        <w:rPr>
          <w:rFonts w:eastAsiaTheme="minorEastAsia"/>
        </w:rPr>
        <w:t>ed</w:t>
      </w:r>
      <w:r>
        <w:rPr>
          <w:rFonts w:eastAsiaTheme="minorEastAsia"/>
        </w:rPr>
        <w:t xml:space="preserve"> in</w:t>
      </w:r>
      <w:r w:rsidRPr="00765512">
        <w:rPr>
          <w:rFonts w:eastAsiaTheme="minorEastAsia"/>
        </w:rPr>
        <w:t xml:space="preserve"> </w:t>
      </w:r>
      <w:r w:rsidR="004865C6" w:rsidRPr="004865C6">
        <w:rPr>
          <w:rFonts w:eastAsiaTheme="minorEastAsia"/>
        </w:rPr>
        <w:t>the Chinese character + Phonetic notation dataset</w:t>
      </w:r>
      <w:r>
        <w:rPr>
          <w:rFonts w:eastAsiaTheme="minorEastAsia"/>
        </w:rPr>
        <w:t xml:space="preserve"> in the corresponding training and testing sets.</w:t>
      </w:r>
      <w:r w:rsidR="004865C6" w:rsidRPr="004865C6">
        <w:rPr>
          <w:rFonts w:eastAsiaTheme="minorEastAsia"/>
        </w:rPr>
        <w:t xml:space="preserve"> </w:t>
      </w:r>
      <w:r w:rsidR="00760E4C">
        <w:rPr>
          <w:rFonts w:eastAsiaTheme="minorEastAsia"/>
        </w:rPr>
        <w:t xml:space="preserve">For those </w:t>
      </w:r>
      <w:r w:rsidR="00760E4C" w:rsidRPr="00760E4C">
        <w:rPr>
          <w:rFonts w:eastAsiaTheme="minorEastAsia"/>
        </w:rPr>
        <w:t>Chinese characters (and Phonetic notations)</w:t>
      </w:r>
      <w:r w:rsidR="00760E4C">
        <w:rPr>
          <w:rFonts w:eastAsiaTheme="minorEastAsia"/>
        </w:rPr>
        <w:t xml:space="preserve"> in the </w:t>
      </w:r>
      <w:r w:rsidR="00760E4C" w:rsidRPr="00760E4C">
        <w:rPr>
          <w:rFonts w:eastAsiaTheme="minorEastAsia"/>
        </w:rPr>
        <w:t>character-only (and Phonetic notation-only)</w:t>
      </w:r>
      <w:r w:rsidR="00760E4C">
        <w:rPr>
          <w:rFonts w:eastAsiaTheme="minorEastAsia"/>
        </w:rPr>
        <w:t xml:space="preserve"> dataset, which did not appear in </w:t>
      </w:r>
      <w:r w:rsidR="00760E4C" w:rsidRPr="00760E4C">
        <w:rPr>
          <w:rFonts w:eastAsiaTheme="minorEastAsia"/>
        </w:rPr>
        <w:t>the Chinese character + Phonetic notation dataset</w:t>
      </w:r>
      <w:r w:rsidR="00760E4C">
        <w:rPr>
          <w:rFonts w:eastAsiaTheme="minorEastAsia"/>
        </w:rPr>
        <w:t xml:space="preserve">, we </w:t>
      </w:r>
      <w:r w:rsidR="004865C6" w:rsidRPr="004865C6">
        <w:rPr>
          <w:rFonts w:eastAsiaTheme="minorEastAsia"/>
        </w:rPr>
        <w:t xml:space="preserve">divided </w:t>
      </w:r>
      <w:r w:rsidR="00760E4C">
        <w:rPr>
          <w:rFonts w:eastAsiaTheme="minorEastAsia"/>
        </w:rPr>
        <w:t xml:space="preserve">them </w:t>
      </w:r>
      <w:r w:rsidR="004865C6" w:rsidRPr="004865C6">
        <w:rPr>
          <w:rFonts w:eastAsiaTheme="minorEastAsia"/>
        </w:rPr>
        <w:t xml:space="preserve">into the training and testing sets at </w:t>
      </w:r>
      <w:r w:rsidR="00760E4C">
        <w:rPr>
          <w:rFonts w:eastAsiaTheme="minorEastAsia"/>
        </w:rPr>
        <w:t>the same</w:t>
      </w:r>
      <w:r w:rsidR="00760E4C" w:rsidRPr="00760E4C">
        <w:t xml:space="preserve"> </w:t>
      </w:r>
      <w:r w:rsidR="00760E4C" w:rsidRPr="00760E4C">
        <w:rPr>
          <w:rFonts w:eastAsiaTheme="minorEastAsia"/>
        </w:rPr>
        <w:t>ratio</w:t>
      </w:r>
      <w:r w:rsidR="00760E4C">
        <w:rPr>
          <w:rFonts w:eastAsiaTheme="minorEastAsia"/>
        </w:rPr>
        <w:t xml:space="preserve"> of</w:t>
      </w:r>
      <w:r w:rsidR="004865C6" w:rsidRPr="004865C6">
        <w:rPr>
          <w:rFonts w:eastAsiaTheme="minorEastAsia"/>
        </w:rPr>
        <w:t xml:space="preserve"> 8:2</w:t>
      </w:r>
      <w:r w:rsidR="00760E4C">
        <w:rPr>
          <w:rFonts w:eastAsiaTheme="minorEastAsia"/>
        </w:rPr>
        <w:t>, and combined them with the previously formed training and testing sets, respectively</w:t>
      </w:r>
      <w:r w:rsidR="004865C6" w:rsidRPr="004865C6">
        <w:rPr>
          <w:rFonts w:eastAsiaTheme="minorEastAsia"/>
        </w:rPr>
        <w:t>. This meticulous approach ensured that no data appeared in both the training and testing sets simultaneously during cross-dataset classifications.</w:t>
      </w:r>
    </w:p>
    <w:p w14:paraId="6C608BE2" w14:textId="626B6B11" w:rsidR="00FE4EEF" w:rsidRDefault="00FE4EEF" w:rsidP="00FE4EEF">
      <w:pPr>
        <w:pStyle w:val="af2"/>
        <w:keepNext/>
      </w:pPr>
      <w:bookmarkStart w:id="66" w:name="_Toc157447920"/>
      <w:r>
        <w:t>Table</w:t>
      </w:r>
      <w:r w:rsidR="007F566C">
        <w:rPr>
          <w:noProof/>
        </w:rPr>
        <w:t xml:space="preserve"> 11</w:t>
      </w:r>
      <w:r>
        <w:t xml:space="preserve">: </w:t>
      </w:r>
      <w:r w:rsidRPr="00FE4EEF">
        <w:t xml:space="preserve">Results of model training and testing on the </w:t>
      </w:r>
      <w:r w:rsidR="00765512">
        <w:t>three</w:t>
      </w:r>
      <w:r w:rsidRPr="00FE4EEF">
        <w:t xml:space="preserve"> dataset</w:t>
      </w:r>
      <w:r>
        <w:t>s</w:t>
      </w:r>
      <w:bookmarkEnd w:id="66"/>
    </w:p>
    <w:tbl>
      <w:tblPr>
        <w:tblStyle w:val="ab"/>
        <w:tblW w:w="0" w:type="auto"/>
        <w:tblLook w:val="04A0" w:firstRow="1" w:lastRow="0" w:firstColumn="1" w:lastColumn="0" w:noHBand="0" w:noVBand="1"/>
      </w:tblPr>
      <w:tblGrid>
        <w:gridCol w:w="1576"/>
        <w:gridCol w:w="1021"/>
        <w:gridCol w:w="1171"/>
        <w:gridCol w:w="1171"/>
        <w:gridCol w:w="1165"/>
        <w:gridCol w:w="1099"/>
        <w:gridCol w:w="1099"/>
      </w:tblGrid>
      <w:tr w:rsidR="00FE4EEF" w14:paraId="6897F4DD" w14:textId="77777777" w:rsidTr="00602D3B">
        <w:tc>
          <w:tcPr>
            <w:tcW w:w="1576" w:type="dxa"/>
          </w:tcPr>
          <w:p w14:paraId="5463AAB4" w14:textId="499620BA" w:rsidR="00FE4EEF" w:rsidRDefault="00556BFE" w:rsidP="00FE4EEF">
            <w:pPr>
              <w:spacing w:line="360" w:lineRule="auto"/>
              <w:jc w:val="center"/>
              <w:rPr>
                <w:rFonts w:eastAsiaTheme="minorEastAsia"/>
              </w:rPr>
            </w:pPr>
            <w:r>
              <w:rPr>
                <w:rFonts w:eastAsiaTheme="minorEastAsia"/>
              </w:rPr>
              <w:t xml:space="preserve">Data </w:t>
            </w:r>
            <w:r w:rsidR="00FE4EEF">
              <w:rPr>
                <w:rFonts w:eastAsiaTheme="minorEastAsia" w:hint="eastAsia"/>
              </w:rPr>
              <w:t>B</w:t>
            </w:r>
            <w:r w:rsidR="00FE4EEF">
              <w:rPr>
                <w:rFonts w:eastAsiaTheme="minorEastAsia"/>
              </w:rPr>
              <w:t>alance</w:t>
            </w:r>
          </w:p>
        </w:tc>
        <w:tc>
          <w:tcPr>
            <w:tcW w:w="1021" w:type="dxa"/>
          </w:tcPr>
          <w:p w14:paraId="0E98A98A" w14:textId="60DAF2A0" w:rsidR="00FE4EEF" w:rsidRDefault="00FE4EEF" w:rsidP="00FE4EEF">
            <w:pPr>
              <w:spacing w:line="360" w:lineRule="auto"/>
              <w:jc w:val="center"/>
              <w:rPr>
                <w:rFonts w:eastAsiaTheme="minorEastAsia"/>
              </w:rPr>
            </w:pPr>
            <w:r>
              <w:rPr>
                <w:rFonts w:eastAsiaTheme="minorEastAsia" w:hint="eastAsia"/>
              </w:rPr>
              <w:t>5</w:t>
            </w:r>
            <w:r>
              <w:rPr>
                <w:rFonts w:eastAsiaTheme="minorEastAsia"/>
              </w:rPr>
              <w:t>-fold</w:t>
            </w:r>
          </w:p>
        </w:tc>
        <w:tc>
          <w:tcPr>
            <w:tcW w:w="1171" w:type="dxa"/>
          </w:tcPr>
          <w:p w14:paraId="11ACC710" w14:textId="509EF281" w:rsidR="00FE4EEF" w:rsidRDefault="00FE4EEF" w:rsidP="00FE4EEF">
            <w:pPr>
              <w:spacing w:line="360" w:lineRule="auto"/>
              <w:jc w:val="center"/>
              <w:rPr>
                <w:rFonts w:eastAsiaTheme="minorEastAsia"/>
              </w:rPr>
            </w:pPr>
            <w:r>
              <w:rPr>
                <w:rFonts w:eastAsiaTheme="minorEastAsia" w:hint="eastAsia"/>
              </w:rPr>
              <w:t>T</w:t>
            </w:r>
            <w:r>
              <w:rPr>
                <w:rFonts w:eastAsiaTheme="minorEastAsia"/>
              </w:rPr>
              <w:t>raining set</w:t>
            </w:r>
          </w:p>
        </w:tc>
        <w:tc>
          <w:tcPr>
            <w:tcW w:w="1171" w:type="dxa"/>
          </w:tcPr>
          <w:p w14:paraId="2C5D5F92" w14:textId="0669DBE6" w:rsidR="00FE4EEF" w:rsidRDefault="00FE4EEF" w:rsidP="00FE4EEF">
            <w:pPr>
              <w:spacing w:line="360" w:lineRule="auto"/>
              <w:jc w:val="center"/>
              <w:rPr>
                <w:rFonts w:eastAsiaTheme="minorEastAsia"/>
              </w:rPr>
            </w:pPr>
            <w:r>
              <w:rPr>
                <w:rFonts w:eastAsiaTheme="minorEastAsia" w:hint="eastAsia"/>
              </w:rPr>
              <w:t>T</w:t>
            </w:r>
            <w:r>
              <w:rPr>
                <w:rFonts w:eastAsiaTheme="minorEastAsia"/>
              </w:rPr>
              <w:t>esting set</w:t>
            </w:r>
          </w:p>
        </w:tc>
        <w:tc>
          <w:tcPr>
            <w:tcW w:w="1165" w:type="dxa"/>
          </w:tcPr>
          <w:p w14:paraId="152824B5" w14:textId="1EF3E7BE" w:rsidR="00FE4EEF" w:rsidRDefault="00FE4EEF" w:rsidP="00FE4EEF">
            <w:pPr>
              <w:spacing w:line="360" w:lineRule="auto"/>
              <w:jc w:val="center"/>
              <w:rPr>
                <w:rFonts w:eastAsiaTheme="minorEastAsia"/>
              </w:rPr>
            </w:pPr>
            <w:r>
              <w:rPr>
                <w:rFonts w:eastAsiaTheme="minorEastAsia" w:hint="eastAsia"/>
              </w:rPr>
              <w:t>P</w:t>
            </w:r>
            <w:r>
              <w:rPr>
                <w:rFonts w:eastAsiaTheme="minorEastAsia"/>
              </w:rPr>
              <w:t>recision</w:t>
            </w:r>
          </w:p>
        </w:tc>
        <w:tc>
          <w:tcPr>
            <w:tcW w:w="1099" w:type="dxa"/>
          </w:tcPr>
          <w:p w14:paraId="4014DDDD" w14:textId="0E0E3433" w:rsidR="00FE4EEF" w:rsidRDefault="00FE4EEF" w:rsidP="00FE4EEF">
            <w:pPr>
              <w:spacing w:line="360" w:lineRule="auto"/>
              <w:jc w:val="center"/>
              <w:rPr>
                <w:rFonts w:eastAsiaTheme="minorEastAsia"/>
              </w:rPr>
            </w:pPr>
            <w:r>
              <w:rPr>
                <w:rFonts w:eastAsiaTheme="minorEastAsia" w:hint="eastAsia"/>
              </w:rPr>
              <w:t>R</w:t>
            </w:r>
            <w:r>
              <w:rPr>
                <w:rFonts w:eastAsiaTheme="minorEastAsia"/>
              </w:rPr>
              <w:t>ecall</w:t>
            </w:r>
          </w:p>
        </w:tc>
        <w:tc>
          <w:tcPr>
            <w:tcW w:w="1099" w:type="dxa"/>
          </w:tcPr>
          <w:p w14:paraId="7B904445" w14:textId="51F549A4" w:rsidR="00FE4EEF" w:rsidRDefault="00FE4EEF" w:rsidP="00FE4EEF">
            <w:pPr>
              <w:spacing w:line="360" w:lineRule="auto"/>
              <w:jc w:val="center"/>
              <w:rPr>
                <w:rFonts w:eastAsiaTheme="minorEastAsia"/>
              </w:rPr>
            </w:pPr>
            <w:r>
              <w:rPr>
                <w:rFonts w:eastAsiaTheme="minorEastAsia" w:hint="eastAsia"/>
              </w:rPr>
              <w:t>F</w:t>
            </w:r>
            <w:r>
              <w:rPr>
                <w:rFonts w:eastAsiaTheme="minorEastAsia"/>
              </w:rPr>
              <w:t>1-score</w:t>
            </w:r>
          </w:p>
        </w:tc>
      </w:tr>
      <w:tr w:rsidR="006027B9" w14:paraId="3EF1F708" w14:textId="77777777" w:rsidTr="00602D3B">
        <w:tc>
          <w:tcPr>
            <w:tcW w:w="1576" w:type="dxa"/>
          </w:tcPr>
          <w:p w14:paraId="2899AE69" w14:textId="6C7BAEC2" w:rsidR="006027B9" w:rsidRDefault="006027B9" w:rsidP="006027B9">
            <w:pPr>
              <w:spacing w:line="360" w:lineRule="auto"/>
              <w:jc w:val="center"/>
              <w:rPr>
                <w:rFonts w:eastAsiaTheme="minorEastAsia"/>
              </w:rPr>
            </w:pPr>
            <w:r>
              <w:rPr>
                <w:rFonts w:eastAsiaTheme="minorEastAsia" w:hint="eastAsia"/>
              </w:rPr>
              <w:t>O</w:t>
            </w:r>
            <w:r>
              <w:rPr>
                <w:rFonts w:eastAsiaTheme="minorEastAsia"/>
              </w:rPr>
              <w:t>versampling</w:t>
            </w:r>
          </w:p>
        </w:tc>
        <w:tc>
          <w:tcPr>
            <w:tcW w:w="1021" w:type="dxa"/>
          </w:tcPr>
          <w:p w14:paraId="2AC4A9BE" w14:textId="57DC8EA5" w:rsidR="006027B9" w:rsidRDefault="006027B9" w:rsidP="006027B9">
            <w:pPr>
              <w:spacing w:line="360" w:lineRule="auto"/>
              <w:jc w:val="center"/>
              <w:rPr>
                <w:rFonts w:eastAsiaTheme="minorEastAsia"/>
              </w:rPr>
            </w:pPr>
            <w:r>
              <w:rPr>
                <w:rFonts w:eastAsiaTheme="minorEastAsia" w:hint="eastAsia"/>
              </w:rPr>
              <w:t>X</w:t>
            </w:r>
          </w:p>
        </w:tc>
        <w:tc>
          <w:tcPr>
            <w:tcW w:w="1171" w:type="dxa"/>
          </w:tcPr>
          <w:p w14:paraId="55B0AF52" w14:textId="671906AF" w:rsidR="006027B9" w:rsidRDefault="00602D3B" w:rsidP="006027B9">
            <w:pPr>
              <w:spacing w:line="360" w:lineRule="auto"/>
              <w:jc w:val="center"/>
              <w:rPr>
                <w:rFonts w:eastAsiaTheme="minorEastAsia"/>
              </w:rPr>
            </w:pPr>
            <w:r w:rsidRPr="003B0AF8">
              <w:t>Chinese character-only</w:t>
            </w:r>
          </w:p>
        </w:tc>
        <w:tc>
          <w:tcPr>
            <w:tcW w:w="1171" w:type="dxa"/>
          </w:tcPr>
          <w:p w14:paraId="7642B9B2" w14:textId="4E9B6DAC" w:rsidR="006027B9" w:rsidRDefault="00602D3B" w:rsidP="006027B9">
            <w:pPr>
              <w:spacing w:line="360" w:lineRule="auto"/>
              <w:jc w:val="center"/>
              <w:rPr>
                <w:rFonts w:eastAsiaTheme="minorEastAsia"/>
              </w:rPr>
            </w:pPr>
            <w:r w:rsidRPr="003B0AF8">
              <w:t>Chinese character-only</w:t>
            </w:r>
          </w:p>
        </w:tc>
        <w:tc>
          <w:tcPr>
            <w:tcW w:w="1165" w:type="dxa"/>
          </w:tcPr>
          <w:p w14:paraId="78DAEADB" w14:textId="76CDF5FE" w:rsidR="006027B9" w:rsidRPr="00FE4EEF" w:rsidRDefault="006027B9" w:rsidP="006027B9">
            <w:pPr>
              <w:spacing w:line="360" w:lineRule="auto"/>
              <w:jc w:val="center"/>
              <w:rPr>
                <w:rFonts w:eastAsiaTheme="minorEastAsia"/>
                <w:b/>
                <w:bCs/>
              </w:rPr>
            </w:pPr>
            <w:r w:rsidRPr="00FE4EEF">
              <w:rPr>
                <w:rFonts w:eastAsiaTheme="minorEastAsia" w:hint="eastAsia"/>
                <w:b/>
                <w:bCs/>
              </w:rPr>
              <w:t>0</w:t>
            </w:r>
            <w:r w:rsidRPr="00FE4EEF">
              <w:rPr>
                <w:rFonts w:eastAsiaTheme="minorEastAsia"/>
                <w:b/>
                <w:bCs/>
              </w:rPr>
              <w:t>.</w:t>
            </w:r>
            <w:r>
              <w:rPr>
                <w:rFonts w:eastAsiaTheme="minorEastAsia" w:hint="eastAsia"/>
                <w:b/>
                <w:bCs/>
              </w:rPr>
              <w:t>9737</w:t>
            </w:r>
          </w:p>
        </w:tc>
        <w:tc>
          <w:tcPr>
            <w:tcW w:w="1099" w:type="dxa"/>
          </w:tcPr>
          <w:p w14:paraId="0170C3E1" w14:textId="32E9F853" w:rsidR="006027B9" w:rsidRPr="00FE4EEF" w:rsidRDefault="006027B9" w:rsidP="006027B9">
            <w:pPr>
              <w:spacing w:line="360" w:lineRule="auto"/>
              <w:jc w:val="center"/>
              <w:rPr>
                <w:rFonts w:eastAsiaTheme="minorEastAsia"/>
                <w:b/>
                <w:bCs/>
              </w:rPr>
            </w:pPr>
            <w:r w:rsidRPr="00FE4EEF">
              <w:rPr>
                <w:rFonts w:eastAsiaTheme="minorEastAsia" w:hint="eastAsia"/>
                <w:b/>
                <w:bCs/>
              </w:rPr>
              <w:t>0</w:t>
            </w:r>
            <w:r w:rsidRPr="00FE4EEF">
              <w:rPr>
                <w:rFonts w:eastAsiaTheme="minorEastAsia"/>
                <w:b/>
                <w:bCs/>
              </w:rPr>
              <w:t>.</w:t>
            </w:r>
            <w:r>
              <w:rPr>
                <w:rFonts w:eastAsiaTheme="minorEastAsia" w:hint="eastAsia"/>
                <w:b/>
                <w:bCs/>
              </w:rPr>
              <w:t>9893</w:t>
            </w:r>
          </w:p>
        </w:tc>
        <w:tc>
          <w:tcPr>
            <w:tcW w:w="1099" w:type="dxa"/>
          </w:tcPr>
          <w:p w14:paraId="5E174D01" w14:textId="719403FC" w:rsidR="006027B9" w:rsidRPr="00FE4EEF" w:rsidRDefault="006027B9" w:rsidP="006027B9">
            <w:pPr>
              <w:spacing w:line="360" w:lineRule="auto"/>
              <w:jc w:val="center"/>
              <w:rPr>
                <w:rFonts w:eastAsiaTheme="minorEastAsia"/>
                <w:b/>
                <w:bCs/>
              </w:rPr>
            </w:pPr>
            <w:r w:rsidRPr="00FE4EEF">
              <w:rPr>
                <w:rFonts w:eastAsiaTheme="minorEastAsia" w:hint="eastAsia"/>
                <w:b/>
                <w:bCs/>
              </w:rPr>
              <w:t>0</w:t>
            </w:r>
            <w:r w:rsidRPr="00FE4EEF">
              <w:rPr>
                <w:rFonts w:eastAsiaTheme="minorEastAsia"/>
                <w:b/>
                <w:bCs/>
              </w:rPr>
              <w:t>.</w:t>
            </w:r>
            <w:r>
              <w:rPr>
                <w:rFonts w:eastAsiaTheme="minorEastAsia" w:hint="eastAsia"/>
                <w:b/>
                <w:bCs/>
              </w:rPr>
              <w:t>9814</w:t>
            </w:r>
          </w:p>
        </w:tc>
      </w:tr>
      <w:tr w:rsidR="006027B9" w14:paraId="3AB4FF6E" w14:textId="77777777" w:rsidTr="00602D3B">
        <w:tc>
          <w:tcPr>
            <w:tcW w:w="1576" w:type="dxa"/>
          </w:tcPr>
          <w:p w14:paraId="639EC0C6" w14:textId="5FEC3486" w:rsidR="006027B9" w:rsidRDefault="006027B9" w:rsidP="006027B9">
            <w:pPr>
              <w:spacing w:line="360" w:lineRule="auto"/>
              <w:jc w:val="center"/>
              <w:rPr>
                <w:rFonts w:eastAsiaTheme="minorEastAsia"/>
              </w:rPr>
            </w:pPr>
            <w:r>
              <w:rPr>
                <w:rFonts w:eastAsiaTheme="minorEastAsia" w:hint="eastAsia"/>
              </w:rPr>
              <w:t>O</w:t>
            </w:r>
            <w:r>
              <w:rPr>
                <w:rFonts w:eastAsiaTheme="minorEastAsia"/>
              </w:rPr>
              <w:t>versampling</w:t>
            </w:r>
          </w:p>
        </w:tc>
        <w:tc>
          <w:tcPr>
            <w:tcW w:w="1021" w:type="dxa"/>
          </w:tcPr>
          <w:p w14:paraId="5C566816" w14:textId="4359243C" w:rsidR="006027B9" w:rsidRDefault="006027B9" w:rsidP="006027B9">
            <w:pPr>
              <w:spacing w:line="360" w:lineRule="auto"/>
              <w:jc w:val="center"/>
              <w:rPr>
                <w:rFonts w:eastAsiaTheme="minorEastAsia"/>
              </w:rPr>
            </w:pPr>
            <w:r>
              <w:rPr>
                <w:rFonts w:eastAsiaTheme="minorEastAsia" w:hint="eastAsia"/>
              </w:rPr>
              <w:t>X</w:t>
            </w:r>
          </w:p>
        </w:tc>
        <w:tc>
          <w:tcPr>
            <w:tcW w:w="1171" w:type="dxa"/>
          </w:tcPr>
          <w:p w14:paraId="79E3ED01" w14:textId="238E4AA8" w:rsidR="006027B9" w:rsidRDefault="00602D3B" w:rsidP="006027B9">
            <w:pPr>
              <w:spacing w:line="360" w:lineRule="auto"/>
              <w:jc w:val="center"/>
              <w:rPr>
                <w:rFonts w:eastAsiaTheme="minorEastAsia"/>
              </w:rPr>
            </w:pPr>
            <w:r w:rsidRPr="003B0AF8">
              <w:t xml:space="preserve">Chinese character + </w:t>
            </w:r>
            <w:r w:rsidRPr="003B0AF8">
              <w:lastRenderedPageBreak/>
              <w:t>Phonetic notation</w:t>
            </w:r>
          </w:p>
        </w:tc>
        <w:tc>
          <w:tcPr>
            <w:tcW w:w="1171" w:type="dxa"/>
          </w:tcPr>
          <w:p w14:paraId="38083779" w14:textId="47D2807D" w:rsidR="006027B9" w:rsidRDefault="00602D3B" w:rsidP="006027B9">
            <w:pPr>
              <w:spacing w:line="360" w:lineRule="auto"/>
              <w:jc w:val="center"/>
              <w:rPr>
                <w:rFonts w:eastAsiaTheme="minorEastAsia"/>
              </w:rPr>
            </w:pPr>
            <w:r w:rsidRPr="003B0AF8">
              <w:lastRenderedPageBreak/>
              <w:t xml:space="preserve">Chinese character + </w:t>
            </w:r>
            <w:r w:rsidRPr="003B0AF8">
              <w:lastRenderedPageBreak/>
              <w:t>Phonetic notation</w:t>
            </w:r>
          </w:p>
        </w:tc>
        <w:tc>
          <w:tcPr>
            <w:tcW w:w="1165" w:type="dxa"/>
          </w:tcPr>
          <w:p w14:paraId="2E44FD64" w14:textId="36FF5DCE" w:rsidR="006027B9" w:rsidRDefault="006027B9" w:rsidP="006027B9">
            <w:pPr>
              <w:spacing w:line="360" w:lineRule="auto"/>
              <w:jc w:val="center"/>
              <w:rPr>
                <w:rFonts w:eastAsiaTheme="minorEastAsia"/>
              </w:rPr>
            </w:pPr>
            <w:r>
              <w:rPr>
                <w:rFonts w:eastAsiaTheme="minorEastAsia" w:hint="eastAsia"/>
              </w:rPr>
              <w:lastRenderedPageBreak/>
              <w:t>0</w:t>
            </w:r>
            <w:r>
              <w:rPr>
                <w:rFonts w:eastAsiaTheme="minorEastAsia"/>
              </w:rPr>
              <w:t>.9867</w:t>
            </w:r>
          </w:p>
        </w:tc>
        <w:tc>
          <w:tcPr>
            <w:tcW w:w="1099" w:type="dxa"/>
          </w:tcPr>
          <w:p w14:paraId="27B9B667" w14:textId="0E11D796" w:rsidR="006027B9" w:rsidRDefault="006027B9" w:rsidP="006027B9">
            <w:pPr>
              <w:spacing w:line="360" w:lineRule="auto"/>
              <w:jc w:val="center"/>
              <w:rPr>
                <w:rFonts w:eastAsiaTheme="minorEastAsia"/>
              </w:rPr>
            </w:pPr>
            <w:r>
              <w:rPr>
                <w:rFonts w:eastAsiaTheme="minorEastAsia" w:hint="eastAsia"/>
              </w:rPr>
              <w:t>0</w:t>
            </w:r>
            <w:r>
              <w:rPr>
                <w:rFonts w:eastAsiaTheme="minorEastAsia"/>
              </w:rPr>
              <w:t>.9709</w:t>
            </w:r>
          </w:p>
        </w:tc>
        <w:tc>
          <w:tcPr>
            <w:tcW w:w="1099" w:type="dxa"/>
          </w:tcPr>
          <w:p w14:paraId="1A97556D" w14:textId="521ECFD9" w:rsidR="006027B9" w:rsidRDefault="006027B9" w:rsidP="006027B9">
            <w:pPr>
              <w:spacing w:line="360" w:lineRule="auto"/>
              <w:jc w:val="center"/>
              <w:rPr>
                <w:rFonts w:eastAsiaTheme="minorEastAsia"/>
              </w:rPr>
            </w:pPr>
            <w:r>
              <w:rPr>
                <w:rFonts w:eastAsiaTheme="minorEastAsia" w:hint="eastAsia"/>
              </w:rPr>
              <w:t>0</w:t>
            </w:r>
            <w:r>
              <w:rPr>
                <w:rFonts w:eastAsiaTheme="minorEastAsia"/>
              </w:rPr>
              <w:t>.9788</w:t>
            </w:r>
          </w:p>
        </w:tc>
      </w:tr>
      <w:tr w:rsidR="00602D3B" w14:paraId="4C58D6C1" w14:textId="77777777" w:rsidTr="00602D3B">
        <w:tc>
          <w:tcPr>
            <w:tcW w:w="1576" w:type="dxa"/>
          </w:tcPr>
          <w:p w14:paraId="4CB7E7B7" w14:textId="03A7CFD3" w:rsidR="00602D3B" w:rsidRDefault="00602D3B" w:rsidP="00602D3B">
            <w:pPr>
              <w:spacing w:line="360" w:lineRule="auto"/>
              <w:jc w:val="center"/>
              <w:rPr>
                <w:rFonts w:eastAsiaTheme="minorEastAsia"/>
              </w:rPr>
            </w:pPr>
            <w:r>
              <w:rPr>
                <w:rFonts w:eastAsiaTheme="minorEastAsia" w:hint="eastAsia"/>
              </w:rPr>
              <w:t>O</w:t>
            </w:r>
            <w:r>
              <w:rPr>
                <w:rFonts w:eastAsiaTheme="minorEastAsia"/>
              </w:rPr>
              <w:t>versampling</w:t>
            </w:r>
          </w:p>
        </w:tc>
        <w:tc>
          <w:tcPr>
            <w:tcW w:w="1021" w:type="dxa"/>
          </w:tcPr>
          <w:p w14:paraId="46413FA1" w14:textId="4DCFF8E6" w:rsidR="00602D3B" w:rsidRDefault="00602D3B" w:rsidP="00602D3B">
            <w:pPr>
              <w:spacing w:line="360" w:lineRule="auto"/>
              <w:jc w:val="center"/>
              <w:rPr>
                <w:rFonts w:eastAsiaTheme="minorEastAsia"/>
              </w:rPr>
            </w:pPr>
            <w:r>
              <w:rPr>
                <w:rFonts w:eastAsiaTheme="minorEastAsia" w:hint="eastAsia"/>
              </w:rPr>
              <w:t>X</w:t>
            </w:r>
          </w:p>
        </w:tc>
        <w:tc>
          <w:tcPr>
            <w:tcW w:w="1171" w:type="dxa"/>
          </w:tcPr>
          <w:p w14:paraId="5032EFC2" w14:textId="4DDB4160" w:rsidR="00602D3B" w:rsidRDefault="00602D3B" w:rsidP="00602D3B">
            <w:pPr>
              <w:spacing w:line="360" w:lineRule="auto"/>
              <w:jc w:val="center"/>
              <w:rPr>
                <w:rFonts w:eastAsiaTheme="minorEastAsia"/>
              </w:rPr>
            </w:pPr>
            <w:r w:rsidRPr="003B0AF8">
              <w:t>Phonetic notation-only</w:t>
            </w:r>
          </w:p>
        </w:tc>
        <w:tc>
          <w:tcPr>
            <w:tcW w:w="1171" w:type="dxa"/>
          </w:tcPr>
          <w:p w14:paraId="4D24D15F" w14:textId="58B04E55" w:rsidR="00602D3B" w:rsidRDefault="00602D3B" w:rsidP="00602D3B">
            <w:pPr>
              <w:spacing w:line="360" w:lineRule="auto"/>
              <w:jc w:val="center"/>
              <w:rPr>
                <w:rFonts w:eastAsiaTheme="minorEastAsia"/>
              </w:rPr>
            </w:pPr>
            <w:r w:rsidRPr="003B0AF8">
              <w:t>Phonetic notation-only</w:t>
            </w:r>
          </w:p>
        </w:tc>
        <w:tc>
          <w:tcPr>
            <w:tcW w:w="1165" w:type="dxa"/>
          </w:tcPr>
          <w:p w14:paraId="188118EF" w14:textId="6328A7AB" w:rsidR="00602D3B" w:rsidRDefault="00602D3B" w:rsidP="00602D3B">
            <w:pPr>
              <w:spacing w:line="360" w:lineRule="auto"/>
              <w:jc w:val="center"/>
              <w:rPr>
                <w:rFonts w:eastAsiaTheme="minorEastAsia"/>
              </w:rPr>
            </w:pPr>
            <w:r>
              <w:rPr>
                <w:rFonts w:eastAsiaTheme="minorEastAsia" w:hint="eastAsia"/>
              </w:rPr>
              <w:t>0.9414</w:t>
            </w:r>
          </w:p>
        </w:tc>
        <w:tc>
          <w:tcPr>
            <w:tcW w:w="1099" w:type="dxa"/>
          </w:tcPr>
          <w:p w14:paraId="2BA6401F" w14:textId="2831F932" w:rsidR="00602D3B" w:rsidRDefault="00602D3B" w:rsidP="00602D3B">
            <w:pPr>
              <w:spacing w:line="360" w:lineRule="auto"/>
              <w:jc w:val="center"/>
              <w:rPr>
                <w:rFonts w:eastAsiaTheme="minorEastAsia"/>
              </w:rPr>
            </w:pPr>
            <w:r>
              <w:rPr>
                <w:rFonts w:eastAsiaTheme="minorEastAsia" w:hint="eastAsia"/>
              </w:rPr>
              <w:t>0.9742</w:t>
            </w:r>
          </w:p>
        </w:tc>
        <w:tc>
          <w:tcPr>
            <w:tcW w:w="1099" w:type="dxa"/>
          </w:tcPr>
          <w:p w14:paraId="23F6C10D" w14:textId="2E81B458" w:rsidR="00602D3B" w:rsidRDefault="00602D3B" w:rsidP="00602D3B">
            <w:pPr>
              <w:spacing w:line="360" w:lineRule="auto"/>
              <w:jc w:val="center"/>
              <w:rPr>
                <w:rFonts w:eastAsiaTheme="minorEastAsia"/>
              </w:rPr>
            </w:pPr>
            <w:r>
              <w:rPr>
                <w:rFonts w:eastAsiaTheme="minorEastAsia" w:hint="eastAsia"/>
              </w:rPr>
              <w:t>0.9575</w:t>
            </w:r>
          </w:p>
        </w:tc>
      </w:tr>
    </w:tbl>
    <w:p w14:paraId="5F1F03D5" w14:textId="67C06CD3" w:rsidR="008407AB" w:rsidRDefault="001A39A1" w:rsidP="004D46C0">
      <w:pPr>
        <w:spacing w:line="360" w:lineRule="auto"/>
        <w:ind w:firstLine="480"/>
        <w:rPr>
          <w:rFonts w:eastAsiaTheme="minorEastAsia"/>
        </w:rPr>
      </w:pPr>
      <w:r w:rsidRPr="001A39A1">
        <w:rPr>
          <w:rFonts w:eastAsiaTheme="minorEastAsia"/>
        </w:rPr>
        <w:t>Table 1</w:t>
      </w:r>
      <w:r w:rsidR="007F566C">
        <w:rPr>
          <w:rFonts w:eastAsiaTheme="minorEastAsia"/>
        </w:rPr>
        <w:t>2</w:t>
      </w:r>
      <w:r>
        <w:rPr>
          <w:rFonts w:eastAsiaTheme="minorEastAsia"/>
        </w:rPr>
        <w:t xml:space="preserve"> shows</w:t>
      </w:r>
      <w:r w:rsidR="008407AB" w:rsidRPr="008407AB">
        <w:rPr>
          <w:rFonts w:eastAsiaTheme="minorEastAsia"/>
        </w:rPr>
        <w:t xml:space="preserve"> the results of training and testing on different datasets. It </w:t>
      </w:r>
      <w:r w:rsidR="008E63A0" w:rsidRPr="008E63A0">
        <w:rPr>
          <w:rFonts w:eastAsiaTheme="minorEastAsia"/>
        </w:rPr>
        <w:t>was</w:t>
      </w:r>
      <w:r w:rsidR="008407AB" w:rsidRPr="008407AB">
        <w:rPr>
          <w:rFonts w:eastAsiaTheme="minorEastAsia"/>
        </w:rPr>
        <w:t xml:space="preserve"> evident from rows 1 and 3 in Table 1</w:t>
      </w:r>
      <w:r w:rsidR="007F566C">
        <w:rPr>
          <w:rFonts w:eastAsiaTheme="minorEastAsia"/>
        </w:rPr>
        <w:t>2</w:t>
      </w:r>
      <w:r w:rsidR="008407AB" w:rsidRPr="008407AB">
        <w:rPr>
          <w:rFonts w:eastAsiaTheme="minorEastAsia"/>
        </w:rPr>
        <w:t xml:space="preserve"> that the </w:t>
      </w:r>
      <w:r w:rsidR="000A14B2">
        <w:rPr>
          <w:rFonts w:eastAsiaTheme="minorEastAsia"/>
        </w:rPr>
        <w:t>training and testing sets are from</w:t>
      </w:r>
      <w:r w:rsidR="008407AB" w:rsidRPr="008407AB">
        <w:rPr>
          <w:rFonts w:eastAsiaTheme="minorEastAsia"/>
        </w:rPr>
        <w:t xml:space="preserve"> the </w:t>
      </w:r>
      <w:r w:rsidR="003C62DC" w:rsidRPr="003B0AF8">
        <w:t>Chinese character-only</w:t>
      </w:r>
      <w:r w:rsidR="008407AB" w:rsidRPr="008407AB">
        <w:rPr>
          <w:rFonts w:eastAsiaTheme="minorEastAsia"/>
        </w:rPr>
        <w:t xml:space="preserve"> and </w:t>
      </w:r>
      <w:r w:rsidR="003C62DC" w:rsidRPr="003B0AF8">
        <w:t>Chinese character + Phonetic notation</w:t>
      </w:r>
      <w:r w:rsidR="008407AB" w:rsidRPr="008407AB">
        <w:rPr>
          <w:rFonts w:eastAsiaTheme="minorEastAsia"/>
        </w:rPr>
        <w:t xml:space="preserve"> </w:t>
      </w:r>
      <w:r w:rsidRPr="001A39A1">
        <w:rPr>
          <w:rFonts w:eastAsiaTheme="minorEastAsia"/>
        </w:rPr>
        <w:t>dataset</w:t>
      </w:r>
      <w:r>
        <w:rPr>
          <w:rFonts w:eastAsiaTheme="minorEastAsia"/>
        </w:rPr>
        <w:t>s</w:t>
      </w:r>
      <w:r w:rsidRPr="001A39A1">
        <w:rPr>
          <w:rFonts w:eastAsiaTheme="minorEastAsia"/>
        </w:rPr>
        <w:t xml:space="preserve"> </w:t>
      </w:r>
      <w:r w:rsidR="008407AB" w:rsidRPr="008407AB">
        <w:rPr>
          <w:rFonts w:eastAsiaTheme="minorEastAsia"/>
        </w:rPr>
        <w:t>exhibit</w:t>
      </w:r>
      <w:r w:rsidR="008E63A0">
        <w:rPr>
          <w:rFonts w:eastAsiaTheme="minorEastAsia"/>
        </w:rPr>
        <w:t>ed</w:t>
      </w:r>
      <w:r w:rsidR="008407AB" w:rsidRPr="008407AB">
        <w:rPr>
          <w:rFonts w:eastAsiaTheme="minorEastAsia"/>
        </w:rPr>
        <w:t xml:space="preserve"> better performance. If </w:t>
      </w:r>
      <w:r w:rsidR="000A14B2" w:rsidRPr="000A14B2">
        <w:rPr>
          <w:rFonts w:eastAsiaTheme="minorEastAsia"/>
        </w:rPr>
        <w:t xml:space="preserve">either the training set or testing set </w:t>
      </w:r>
      <w:r w:rsidR="000A14B2">
        <w:rPr>
          <w:rFonts w:eastAsiaTheme="minorEastAsia"/>
        </w:rPr>
        <w:t xml:space="preserve">is from </w:t>
      </w:r>
      <w:r w:rsidR="008407AB" w:rsidRPr="008407AB">
        <w:rPr>
          <w:rFonts w:eastAsiaTheme="minorEastAsia"/>
        </w:rPr>
        <w:t xml:space="preserve">the </w:t>
      </w:r>
      <w:r w:rsidR="003C62DC" w:rsidRPr="003B0AF8">
        <w:t>Phonetic notation-only</w:t>
      </w:r>
      <w:r w:rsidR="008407AB" w:rsidRPr="008407AB">
        <w:rPr>
          <w:rFonts w:eastAsiaTheme="minorEastAsia"/>
        </w:rPr>
        <w:t xml:space="preserve"> </w:t>
      </w:r>
      <w:r w:rsidRPr="001A39A1">
        <w:rPr>
          <w:rFonts w:eastAsiaTheme="minorEastAsia"/>
        </w:rPr>
        <w:t>dataset</w:t>
      </w:r>
      <w:r w:rsidR="008407AB" w:rsidRPr="008407AB">
        <w:rPr>
          <w:rFonts w:eastAsiaTheme="minorEastAsia"/>
        </w:rPr>
        <w:t>, the results drop</w:t>
      </w:r>
      <w:r w:rsidR="008E63A0">
        <w:rPr>
          <w:rFonts w:eastAsiaTheme="minorEastAsia"/>
        </w:rPr>
        <w:t>ped</w:t>
      </w:r>
      <w:r w:rsidR="008407AB" w:rsidRPr="008407AB">
        <w:rPr>
          <w:rFonts w:eastAsiaTheme="minorEastAsia"/>
        </w:rPr>
        <w:t xml:space="preserve"> significantly. This </w:t>
      </w:r>
      <w:r w:rsidR="000A14B2">
        <w:rPr>
          <w:rFonts w:eastAsiaTheme="minorEastAsia"/>
        </w:rPr>
        <w:t>is</w:t>
      </w:r>
      <w:r w:rsidR="008407AB" w:rsidRPr="008407AB">
        <w:rPr>
          <w:rFonts w:eastAsiaTheme="minorEastAsia"/>
        </w:rPr>
        <w:t xml:space="preserve"> attributed to the </w:t>
      </w:r>
      <w:r>
        <w:rPr>
          <w:rFonts w:eastAsiaTheme="minorEastAsia"/>
        </w:rPr>
        <w:t xml:space="preserve">fact that </w:t>
      </w:r>
      <w:r w:rsidR="008407AB" w:rsidRPr="008407AB">
        <w:rPr>
          <w:rFonts w:eastAsiaTheme="minorEastAsia"/>
        </w:rPr>
        <w:t xml:space="preserve">Chinese characters </w:t>
      </w:r>
      <w:r>
        <w:rPr>
          <w:rFonts w:eastAsiaTheme="minorEastAsia"/>
        </w:rPr>
        <w:t xml:space="preserve">are </w:t>
      </w:r>
      <w:r w:rsidRPr="001A39A1">
        <w:rPr>
          <w:rFonts w:eastAsiaTheme="minorEastAsia"/>
        </w:rPr>
        <w:t xml:space="preserve">more complex </w:t>
      </w:r>
      <w:r>
        <w:rPr>
          <w:rFonts w:eastAsiaTheme="minorEastAsia"/>
        </w:rPr>
        <w:t xml:space="preserve">(and therefore </w:t>
      </w:r>
      <w:r w:rsidRPr="001A39A1">
        <w:rPr>
          <w:rFonts w:eastAsiaTheme="minorEastAsia"/>
        </w:rPr>
        <w:t>contain more information</w:t>
      </w:r>
      <w:r>
        <w:rPr>
          <w:rFonts w:eastAsiaTheme="minorEastAsia"/>
        </w:rPr>
        <w:t>)</w:t>
      </w:r>
      <w:r w:rsidRPr="001A39A1">
        <w:rPr>
          <w:rFonts w:eastAsiaTheme="minorEastAsia"/>
        </w:rPr>
        <w:t xml:space="preserve"> </w:t>
      </w:r>
      <w:r w:rsidR="008407AB" w:rsidRPr="008407AB">
        <w:rPr>
          <w:rFonts w:eastAsiaTheme="minorEastAsia"/>
        </w:rPr>
        <w:t>compared to phonetic notation</w:t>
      </w:r>
      <w:r w:rsidR="00755440">
        <w:rPr>
          <w:rFonts w:eastAsiaTheme="minorEastAsia"/>
        </w:rPr>
        <w:t>s</w:t>
      </w:r>
      <w:r w:rsidR="008407AB" w:rsidRPr="008407AB">
        <w:rPr>
          <w:rFonts w:eastAsiaTheme="minorEastAsia"/>
        </w:rPr>
        <w:t xml:space="preserve">. </w:t>
      </w:r>
      <w:r w:rsidR="004066F8" w:rsidRPr="004066F8">
        <w:rPr>
          <w:rFonts w:eastAsiaTheme="minorEastAsia"/>
        </w:rPr>
        <w:t xml:space="preserve">Additionally, when the training set </w:t>
      </w:r>
      <w:r w:rsidR="008E63A0">
        <w:rPr>
          <w:rFonts w:eastAsiaTheme="minorEastAsia"/>
        </w:rPr>
        <w:t>was</w:t>
      </w:r>
      <w:r w:rsidR="008E63A0" w:rsidRPr="004066F8">
        <w:rPr>
          <w:rFonts w:eastAsiaTheme="minorEastAsia"/>
        </w:rPr>
        <w:t xml:space="preserve"> </w:t>
      </w:r>
      <w:r w:rsidR="000A14B2">
        <w:rPr>
          <w:rFonts w:eastAsiaTheme="minorEastAsia"/>
        </w:rPr>
        <w:t xml:space="preserve">from the </w:t>
      </w:r>
      <w:r w:rsidR="003C62DC" w:rsidRPr="003B0AF8">
        <w:t>Chinese character + Phonetic notation</w:t>
      </w:r>
      <w:r w:rsidR="000A14B2">
        <w:t xml:space="preserve"> dataset</w:t>
      </w:r>
      <w:r w:rsidR="004066F8" w:rsidRPr="004066F8">
        <w:rPr>
          <w:rFonts w:eastAsiaTheme="minorEastAsia"/>
        </w:rPr>
        <w:t xml:space="preserve">, the performance on </w:t>
      </w:r>
      <w:r w:rsidR="000A14B2">
        <w:rPr>
          <w:rFonts w:eastAsiaTheme="minorEastAsia"/>
        </w:rPr>
        <w:t xml:space="preserve">the </w:t>
      </w:r>
      <w:r w:rsidR="000A14B2" w:rsidRPr="000A14B2">
        <w:rPr>
          <w:rFonts w:eastAsiaTheme="minorEastAsia"/>
        </w:rPr>
        <w:t xml:space="preserve">testing set </w:t>
      </w:r>
      <w:r w:rsidR="000A14B2">
        <w:rPr>
          <w:rFonts w:eastAsiaTheme="minorEastAsia"/>
        </w:rPr>
        <w:t xml:space="preserve">from the </w:t>
      </w:r>
      <w:r w:rsidR="003C62DC" w:rsidRPr="003B0AF8">
        <w:t>Chinese character-only</w:t>
      </w:r>
      <w:r w:rsidR="003C62DC">
        <w:rPr>
          <w:rFonts w:eastAsiaTheme="minorEastAsia"/>
        </w:rPr>
        <w:t xml:space="preserve"> </w:t>
      </w:r>
      <w:r w:rsidR="000A14B2">
        <w:rPr>
          <w:rFonts w:eastAsiaTheme="minorEastAsia"/>
        </w:rPr>
        <w:t xml:space="preserve">dataset </w:t>
      </w:r>
      <w:r w:rsidR="008E63A0">
        <w:rPr>
          <w:rFonts w:eastAsiaTheme="minorEastAsia"/>
        </w:rPr>
        <w:t>was</w:t>
      </w:r>
      <w:r w:rsidR="008E63A0" w:rsidRPr="004066F8">
        <w:rPr>
          <w:rFonts w:eastAsiaTheme="minorEastAsia"/>
        </w:rPr>
        <w:t xml:space="preserve"> </w:t>
      </w:r>
      <w:r w:rsidR="004066F8" w:rsidRPr="004066F8">
        <w:rPr>
          <w:rFonts w:eastAsiaTheme="minorEastAsia"/>
        </w:rPr>
        <w:t xml:space="preserve">better than </w:t>
      </w:r>
      <w:r w:rsidR="000A14B2" w:rsidRPr="000A14B2">
        <w:rPr>
          <w:rFonts w:eastAsiaTheme="minorEastAsia"/>
        </w:rPr>
        <w:t>the testing set from</w:t>
      </w:r>
      <w:r w:rsidR="004066F8" w:rsidRPr="004066F8">
        <w:rPr>
          <w:rFonts w:eastAsiaTheme="minorEastAsia"/>
        </w:rPr>
        <w:t xml:space="preserve"> </w:t>
      </w:r>
      <w:r w:rsidR="000A14B2">
        <w:rPr>
          <w:rFonts w:eastAsiaTheme="minorEastAsia"/>
        </w:rPr>
        <w:t xml:space="preserve">the </w:t>
      </w:r>
      <w:r w:rsidR="003C62DC" w:rsidRPr="003B0AF8">
        <w:t>Phonetic notation-only</w:t>
      </w:r>
      <w:r w:rsidR="000A14B2">
        <w:t xml:space="preserve"> dataset</w:t>
      </w:r>
      <w:r w:rsidR="004066F8" w:rsidRPr="004066F8">
        <w:rPr>
          <w:rFonts w:eastAsiaTheme="minorEastAsia"/>
        </w:rPr>
        <w:t xml:space="preserve">. This </w:t>
      </w:r>
      <w:r w:rsidR="000A14B2">
        <w:rPr>
          <w:rFonts w:eastAsiaTheme="minorEastAsia"/>
        </w:rPr>
        <w:t xml:space="preserve">again </w:t>
      </w:r>
      <w:r w:rsidR="004066F8" w:rsidRPr="004066F8">
        <w:rPr>
          <w:rFonts w:eastAsiaTheme="minorEastAsia"/>
        </w:rPr>
        <w:t>indicate</w:t>
      </w:r>
      <w:r w:rsidR="000A14B2">
        <w:rPr>
          <w:rFonts w:eastAsiaTheme="minorEastAsia"/>
        </w:rPr>
        <w:t>s</w:t>
      </w:r>
      <w:r w:rsidR="004066F8" w:rsidRPr="004066F8">
        <w:rPr>
          <w:rFonts w:eastAsiaTheme="minorEastAsia"/>
        </w:rPr>
        <w:t xml:space="preserve"> that the model tend</w:t>
      </w:r>
      <w:r w:rsidR="008473FF">
        <w:rPr>
          <w:rFonts w:eastAsiaTheme="minorEastAsia"/>
        </w:rPr>
        <w:t>ed</w:t>
      </w:r>
      <w:r w:rsidR="004066F8" w:rsidRPr="004066F8">
        <w:rPr>
          <w:rFonts w:eastAsiaTheme="minorEastAsia"/>
        </w:rPr>
        <w:t xml:space="preserve"> to learn more effectively from the </w:t>
      </w:r>
      <w:r w:rsidR="006027B9" w:rsidRPr="006027B9">
        <w:rPr>
          <w:rFonts w:eastAsiaTheme="minorEastAsia"/>
        </w:rPr>
        <w:t>Chinese characters</w:t>
      </w:r>
      <w:r w:rsidR="004066F8" w:rsidRPr="004066F8">
        <w:rPr>
          <w:rFonts w:eastAsiaTheme="minorEastAsia"/>
        </w:rPr>
        <w:t>.</w:t>
      </w:r>
    </w:p>
    <w:p w14:paraId="29323752" w14:textId="751E6875" w:rsidR="00FE4EEF" w:rsidRDefault="00FE4EEF" w:rsidP="00FE4EEF">
      <w:pPr>
        <w:pStyle w:val="af2"/>
        <w:keepNext/>
      </w:pPr>
      <w:bookmarkStart w:id="67" w:name="_Toc157447921"/>
      <w:r>
        <w:t>Table</w:t>
      </w:r>
      <w:r w:rsidR="007F566C">
        <w:rPr>
          <w:noProof/>
        </w:rPr>
        <w:t xml:space="preserve"> 12</w:t>
      </w:r>
      <w:r>
        <w:t xml:space="preserve">: </w:t>
      </w:r>
      <w:r w:rsidR="00DA4B2D" w:rsidRPr="00DA4B2D">
        <w:t xml:space="preserve">Domain adaptation </w:t>
      </w:r>
      <w:r w:rsidR="00765512">
        <w:t>o</w:t>
      </w:r>
      <w:r w:rsidR="00DA4B2D" w:rsidRPr="00DA4B2D">
        <w:t xml:space="preserve">n </w:t>
      </w:r>
      <w:r w:rsidR="00C471A1">
        <w:t xml:space="preserve">the </w:t>
      </w:r>
      <w:r w:rsidR="00DA4B2D" w:rsidRPr="00DA4B2D">
        <w:t>three datasets</w:t>
      </w:r>
      <w:bookmarkEnd w:id="67"/>
    </w:p>
    <w:tbl>
      <w:tblPr>
        <w:tblStyle w:val="ab"/>
        <w:tblW w:w="0" w:type="auto"/>
        <w:tblLook w:val="04A0" w:firstRow="1" w:lastRow="0" w:firstColumn="1" w:lastColumn="0" w:noHBand="0" w:noVBand="1"/>
      </w:tblPr>
      <w:tblGrid>
        <w:gridCol w:w="1660"/>
        <w:gridCol w:w="1660"/>
        <w:gridCol w:w="1660"/>
        <w:gridCol w:w="1661"/>
        <w:gridCol w:w="1661"/>
      </w:tblGrid>
      <w:tr w:rsidR="00FE4EEF" w14:paraId="191BF378" w14:textId="77777777" w:rsidTr="00FE4EEF">
        <w:tc>
          <w:tcPr>
            <w:tcW w:w="1660" w:type="dxa"/>
          </w:tcPr>
          <w:p w14:paraId="798906D0" w14:textId="73D01C15" w:rsidR="00FE4EEF" w:rsidRDefault="00FE4EEF" w:rsidP="00FE4EEF">
            <w:pPr>
              <w:spacing w:line="360" w:lineRule="auto"/>
              <w:jc w:val="center"/>
              <w:rPr>
                <w:rFonts w:eastAsiaTheme="minorEastAsia"/>
              </w:rPr>
            </w:pPr>
            <w:r>
              <w:rPr>
                <w:rFonts w:eastAsiaTheme="minorEastAsia" w:hint="eastAsia"/>
              </w:rPr>
              <w:t>T</w:t>
            </w:r>
            <w:r>
              <w:rPr>
                <w:rFonts w:eastAsiaTheme="minorEastAsia"/>
              </w:rPr>
              <w:t>raining set</w:t>
            </w:r>
          </w:p>
        </w:tc>
        <w:tc>
          <w:tcPr>
            <w:tcW w:w="1660" w:type="dxa"/>
          </w:tcPr>
          <w:p w14:paraId="18D756FF" w14:textId="11D23416" w:rsidR="00FE4EEF" w:rsidRDefault="00FE4EEF" w:rsidP="00FE4EEF">
            <w:pPr>
              <w:spacing w:line="360" w:lineRule="auto"/>
              <w:jc w:val="center"/>
              <w:rPr>
                <w:rFonts w:eastAsiaTheme="minorEastAsia"/>
              </w:rPr>
            </w:pPr>
            <w:r>
              <w:rPr>
                <w:rFonts w:eastAsiaTheme="minorEastAsia" w:hint="eastAsia"/>
              </w:rPr>
              <w:t>T</w:t>
            </w:r>
            <w:r>
              <w:rPr>
                <w:rFonts w:eastAsiaTheme="minorEastAsia"/>
              </w:rPr>
              <w:t>esting set</w:t>
            </w:r>
          </w:p>
        </w:tc>
        <w:tc>
          <w:tcPr>
            <w:tcW w:w="1660" w:type="dxa"/>
          </w:tcPr>
          <w:p w14:paraId="18312AD0" w14:textId="4824FD8B" w:rsidR="00FE4EEF" w:rsidRDefault="00FE4EEF" w:rsidP="00FE4EEF">
            <w:pPr>
              <w:spacing w:line="360" w:lineRule="auto"/>
              <w:jc w:val="center"/>
              <w:rPr>
                <w:rFonts w:eastAsiaTheme="minorEastAsia"/>
              </w:rPr>
            </w:pPr>
            <w:r>
              <w:rPr>
                <w:rFonts w:eastAsiaTheme="minorEastAsia" w:hint="eastAsia"/>
              </w:rPr>
              <w:t>P</w:t>
            </w:r>
            <w:r>
              <w:rPr>
                <w:rFonts w:eastAsiaTheme="minorEastAsia"/>
              </w:rPr>
              <w:t>recision</w:t>
            </w:r>
          </w:p>
        </w:tc>
        <w:tc>
          <w:tcPr>
            <w:tcW w:w="1661" w:type="dxa"/>
          </w:tcPr>
          <w:p w14:paraId="31442D8D" w14:textId="4E1F9742" w:rsidR="00FE4EEF" w:rsidRDefault="00FE4EEF" w:rsidP="00FE4EEF">
            <w:pPr>
              <w:spacing w:line="360" w:lineRule="auto"/>
              <w:jc w:val="center"/>
              <w:rPr>
                <w:rFonts w:eastAsiaTheme="minorEastAsia"/>
              </w:rPr>
            </w:pPr>
            <w:r>
              <w:rPr>
                <w:rFonts w:eastAsiaTheme="minorEastAsia" w:hint="eastAsia"/>
              </w:rPr>
              <w:t>R</w:t>
            </w:r>
            <w:r>
              <w:rPr>
                <w:rFonts w:eastAsiaTheme="minorEastAsia"/>
              </w:rPr>
              <w:t>ecall</w:t>
            </w:r>
          </w:p>
        </w:tc>
        <w:tc>
          <w:tcPr>
            <w:tcW w:w="1661" w:type="dxa"/>
          </w:tcPr>
          <w:p w14:paraId="1F9458B6" w14:textId="2CFAB00B" w:rsidR="00FE4EEF" w:rsidRDefault="00FE4EEF" w:rsidP="00FE4EEF">
            <w:pPr>
              <w:spacing w:line="360" w:lineRule="auto"/>
              <w:jc w:val="center"/>
              <w:rPr>
                <w:rFonts w:eastAsiaTheme="minorEastAsia"/>
              </w:rPr>
            </w:pPr>
            <w:r>
              <w:rPr>
                <w:rFonts w:eastAsiaTheme="minorEastAsia" w:hint="eastAsia"/>
              </w:rPr>
              <w:t>F</w:t>
            </w:r>
            <w:r>
              <w:rPr>
                <w:rFonts w:eastAsiaTheme="minorEastAsia"/>
              </w:rPr>
              <w:t>1-score</w:t>
            </w:r>
          </w:p>
        </w:tc>
      </w:tr>
      <w:tr w:rsidR="006027B9" w14:paraId="7CD7E3F3" w14:textId="77777777" w:rsidTr="00FE4EEF">
        <w:tc>
          <w:tcPr>
            <w:tcW w:w="1660" w:type="dxa"/>
          </w:tcPr>
          <w:p w14:paraId="605802A8" w14:textId="26137AC0" w:rsidR="006027B9" w:rsidRDefault="003C62DC" w:rsidP="006027B9">
            <w:pPr>
              <w:spacing w:line="360" w:lineRule="auto"/>
              <w:jc w:val="center"/>
              <w:rPr>
                <w:rFonts w:eastAsiaTheme="minorEastAsia"/>
              </w:rPr>
            </w:pPr>
            <w:r w:rsidRPr="003B0AF8">
              <w:t>Chinese character-only</w:t>
            </w:r>
          </w:p>
        </w:tc>
        <w:tc>
          <w:tcPr>
            <w:tcW w:w="1660" w:type="dxa"/>
          </w:tcPr>
          <w:p w14:paraId="2B6ACC7C" w14:textId="323B9284" w:rsidR="006027B9" w:rsidRDefault="003C62DC" w:rsidP="006027B9">
            <w:pPr>
              <w:spacing w:line="360" w:lineRule="auto"/>
              <w:jc w:val="center"/>
              <w:rPr>
                <w:rFonts w:eastAsiaTheme="minorEastAsia"/>
              </w:rPr>
            </w:pPr>
            <w:r w:rsidRPr="003B0AF8">
              <w:t>Chinese character + Phonetic notation</w:t>
            </w:r>
          </w:p>
        </w:tc>
        <w:tc>
          <w:tcPr>
            <w:tcW w:w="1660" w:type="dxa"/>
          </w:tcPr>
          <w:p w14:paraId="3B3388A3" w14:textId="32FFA43A" w:rsidR="006027B9" w:rsidRDefault="006027B9" w:rsidP="006027B9">
            <w:pPr>
              <w:spacing w:line="360" w:lineRule="auto"/>
              <w:jc w:val="center"/>
              <w:rPr>
                <w:rFonts w:eastAsiaTheme="minorEastAsia"/>
              </w:rPr>
            </w:pPr>
            <w:r>
              <w:rPr>
                <w:rFonts w:eastAsiaTheme="minorEastAsia" w:hint="eastAsia"/>
              </w:rPr>
              <w:t>0</w:t>
            </w:r>
            <w:r>
              <w:rPr>
                <w:rFonts w:eastAsiaTheme="minorEastAsia"/>
              </w:rPr>
              <w:t>.</w:t>
            </w:r>
            <w:r>
              <w:rPr>
                <w:rFonts w:eastAsiaTheme="minorEastAsia" w:hint="eastAsia"/>
              </w:rPr>
              <w:t>9642</w:t>
            </w:r>
          </w:p>
        </w:tc>
        <w:tc>
          <w:tcPr>
            <w:tcW w:w="1661" w:type="dxa"/>
          </w:tcPr>
          <w:p w14:paraId="430DBC04" w14:textId="487E347A" w:rsidR="006027B9" w:rsidRDefault="006027B9" w:rsidP="006027B9">
            <w:pPr>
              <w:spacing w:line="360" w:lineRule="auto"/>
              <w:jc w:val="center"/>
              <w:rPr>
                <w:rFonts w:eastAsiaTheme="minorEastAsia"/>
              </w:rPr>
            </w:pPr>
            <w:r>
              <w:rPr>
                <w:rFonts w:eastAsiaTheme="minorEastAsia" w:hint="eastAsia"/>
              </w:rPr>
              <w:t>0</w:t>
            </w:r>
            <w:r>
              <w:rPr>
                <w:rFonts w:eastAsiaTheme="minorEastAsia"/>
              </w:rPr>
              <w:t>.</w:t>
            </w:r>
            <w:r>
              <w:rPr>
                <w:rFonts w:eastAsiaTheme="minorEastAsia" w:hint="eastAsia"/>
              </w:rPr>
              <w:t>9782</w:t>
            </w:r>
          </w:p>
        </w:tc>
        <w:tc>
          <w:tcPr>
            <w:tcW w:w="1661" w:type="dxa"/>
          </w:tcPr>
          <w:p w14:paraId="00F2C763" w14:textId="7AC063D8" w:rsidR="006027B9" w:rsidRDefault="006027B9" w:rsidP="006027B9">
            <w:pPr>
              <w:spacing w:line="360" w:lineRule="auto"/>
              <w:jc w:val="center"/>
              <w:rPr>
                <w:rFonts w:eastAsiaTheme="minorEastAsia"/>
              </w:rPr>
            </w:pPr>
            <w:r>
              <w:rPr>
                <w:rFonts w:eastAsiaTheme="minorEastAsia" w:hint="eastAsia"/>
              </w:rPr>
              <w:t>0</w:t>
            </w:r>
            <w:r>
              <w:rPr>
                <w:rFonts w:eastAsiaTheme="minorEastAsia"/>
              </w:rPr>
              <w:t>.</w:t>
            </w:r>
            <w:r>
              <w:rPr>
                <w:rFonts w:eastAsiaTheme="minorEastAsia" w:hint="eastAsia"/>
              </w:rPr>
              <w:t>9711</w:t>
            </w:r>
          </w:p>
        </w:tc>
      </w:tr>
      <w:tr w:rsidR="006027B9" w14:paraId="4C9E2B78" w14:textId="77777777" w:rsidTr="00FE4EEF">
        <w:tc>
          <w:tcPr>
            <w:tcW w:w="1660" w:type="dxa"/>
          </w:tcPr>
          <w:p w14:paraId="0150C9F5" w14:textId="702B22B4" w:rsidR="006027B9" w:rsidRDefault="003C62DC" w:rsidP="006027B9">
            <w:pPr>
              <w:spacing w:line="360" w:lineRule="auto"/>
              <w:jc w:val="center"/>
              <w:rPr>
                <w:rFonts w:eastAsiaTheme="minorEastAsia"/>
              </w:rPr>
            </w:pPr>
            <w:r w:rsidRPr="003B0AF8">
              <w:t>Chinese character-only</w:t>
            </w:r>
          </w:p>
        </w:tc>
        <w:tc>
          <w:tcPr>
            <w:tcW w:w="1660" w:type="dxa"/>
          </w:tcPr>
          <w:p w14:paraId="13607195" w14:textId="15A86989" w:rsidR="006027B9" w:rsidRDefault="003C62DC" w:rsidP="006027B9">
            <w:pPr>
              <w:spacing w:line="360" w:lineRule="auto"/>
              <w:jc w:val="center"/>
              <w:rPr>
                <w:rFonts w:eastAsiaTheme="minorEastAsia"/>
              </w:rPr>
            </w:pPr>
            <w:r w:rsidRPr="003B0AF8">
              <w:t>Phonetic notation-only</w:t>
            </w:r>
          </w:p>
        </w:tc>
        <w:tc>
          <w:tcPr>
            <w:tcW w:w="1660" w:type="dxa"/>
          </w:tcPr>
          <w:p w14:paraId="75F20FBC" w14:textId="7CA3A5D9" w:rsidR="006027B9" w:rsidRDefault="006027B9" w:rsidP="006027B9">
            <w:pPr>
              <w:spacing w:line="360" w:lineRule="auto"/>
              <w:jc w:val="center"/>
              <w:rPr>
                <w:rFonts w:eastAsiaTheme="minorEastAsia"/>
              </w:rPr>
            </w:pPr>
            <w:r>
              <w:rPr>
                <w:rFonts w:eastAsiaTheme="minorEastAsia" w:hint="eastAsia"/>
              </w:rPr>
              <w:t>0.8239</w:t>
            </w:r>
          </w:p>
        </w:tc>
        <w:tc>
          <w:tcPr>
            <w:tcW w:w="1661" w:type="dxa"/>
          </w:tcPr>
          <w:p w14:paraId="625283E3" w14:textId="0352B83A" w:rsidR="006027B9" w:rsidRDefault="006027B9" w:rsidP="006027B9">
            <w:pPr>
              <w:spacing w:line="360" w:lineRule="auto"/>
              <w:jc w:val="center"/>
              <w:rPr>
                <w:rFonts w:eastAsiaTheme="minorEastAsia"/>
              </w:rPr>
            </w:pPr>
            <w:r>
              <w:rPr>
                <w:rFonts w:eastAsiaTheme="minorEastAsia" w:hint="eastAsia"/>
              </w:rPr>
              <w:t>0.6039</w:t>
            </w:r>
          </w:p>
        </w:tc>
        <w:tc>
          <w:tcPr>
            <w:tcW w:w="1661" w:type="dxa"/>
          </w:tcPr>
          <w:p w14:paraId="129A82F2" w14:textId="1413BDD7" w:rsidR="006027B9" w:rsidRDefault="006027B9" w:rsidP="006027B9">
            <w:pPr>
              <w:spacing w:line="360" w:lineRule="auto"/>
              <w:jc w:val="center"/>
              <w:rPr>
                <w:rFonts w:eastAsiaTheme="minorEastAsia"/>
              </w:rPr>
            </w:pPr>
            <w:r>
              <w:rPr>
                <w:rFonts w:eastAsiaTheme="minorEastAsia" w:hint="eastAsia"/>
              </w:rPr>
              <w:t>0.6969</w:t>
            </w:r>
          </w:p>
        </w:tc>
      </w:tr>
      <w:tr w:rsidR="006027B9" w14:paraId="138C6F38" w14:textId="77777777" w:rsidTr="00FE4EEF">
        <w:tc>
          <w:tcPr>
            <w:tcW w:w="1660" w:type="dxa"/>
          </w:tcPr>
          <w:p w14:paraId="6AF68537" w14:textId="25FD0D9F" w:rsidR="006027B9" w:rsidRDefault="003C62DC" w:rsidP="006027B9">
            <w:pPr>
              <w:spacing w:line="360" w:lineRule="auto"/>
              <w:jc w:val="center"/>
              <w:rPr>
                <w:rFonts w:eastAsiaTheme="minorEastAsia"/>
              </w:rPr>
            </w:pPr>
            <w:r w:rsidRPr="003B0AF8">
              <w:t xml:space="preserve">Chinese character + </w:t>
            </w:r>
            <w:r w:rsidRPr="003B0AF8">
              <w:lastRenderedPageBreak/>
              <w:t>Phonetic notation</w:t>
            </w:r>
          </w:p>
        </w:tc>
        <w:tc>
          <w:tcPr>
            <w:tcW w:w="1660" w:type="dxa"/>
          </w:tcPr>
          <w:p w14:paraId="0E617B08" w14:textId="2B07B479" w:rsidR="006027B9" w:rsidRDefault="003C62DC" w:rsidP="006027B9">
            <w:pPr>
              <w:spacing w:line="360" w:lineRule="auto"/>
              <w:jc w:val="center"/>
              <w:rPr>
                <w:rFonts w:eastAsiaTheme="minorEastAsia"/>
              </w:rPr>
            </w:pPr>
            <w:r w:rsidRPr="003B0AF8">
              <w:lastRenderedPageBreak/>
              <w:t>Chinese character-only</w:t>
            </w:r>
          </w:p>
        </w:tc>
        <w:tc>
          <w:tcPr>
            <w:tcW w:w="1660" w:type="dxa"/>
          </w:tcPr>
          <w:p w14:paraId="4CB992AF" w14:textId="7E536A51" w:rsidR="006027B9" w:rsidRDefault="006027B9" w:rsidP="006027B9">
            <w:pPr>
              <w:spacing w:line="360" w:lineRule="auto"/>
              <w:jc w:val="center"/>
              <w:rPr>
                <w:rFonts w:eastAsiaTheme="minorEastAsia"/>
              </w:rPr>
            </w:pPr>
            <w:r>
              <w:rPr>
                <w:rFonts w:eastAsiaTheme="minorEastAsia" w:hint="eastAsia"/>
              </w:rPr>
              <w:t>0</w:t>
            </w:r>
            <w:r>
              <w:rPr>
                <w:rFonts w:eastAsiaTheme="minorEastAsia"/>
              </w:rPr>
              <w:t>.</w:t>
            </w:r>
            <w:r>
              <w:rPr>
                <w:rFonts w:eastAsiaTheme="minorEastAsia" w:hint="eastAsia"/>
              </w:rPr>
              <w:t>9817</w:t>
            </w:r>
          </w:p>
        </w:tc>
        <w:tc>
          <w:tcPr>
            <w:tcW w:w="1661" w:type="dxa"/>
          </w:tcPr>
          <w:p w14:paraId="063D26EF" w14:textId="05E049C7" w:rsidR="006027B9" w:rsidRDefault="006027B9" w:rsidP="006027B9">
            <w:pPr>
              <w:spacing w:line="360" w:lineRule="auto"/>
              <w:jc w:val="center"/>
              <w:rPr>
                <w:rFonts w:eastAsiaTheme="minorEastAsia"/>
              </w:rPr>
            </w:pPr>
            <w:r>
              <w:rPr>
                <w:rFonts w:eastAsiaTheme="minorEastAsia" w:hint="eastAsia"/>
              </w:rPr>
              <w:t>0</w:t>
            </w:r>
            <w:r>
              <w:rPr>
                <w:rFonts w:eastAsiaTheme="minorEastAsia"/>
              </w:rPr>
              <w:t>.</w:t>
            </w:r>
            <w:r>
              <w:rPr>
                <w:rFonts w:eastAsiaTheme="minorEastAsia" w:hint="eastAsia"/>
              </w:rPr>
              <w:t>9332</w:t>
            </w:r>
          </w:p>
        </w:tc>
        <w:tc>
          <w:tcPr>
            <w:tcW w:w="1661" w:type="dxa"/>
          </w:tcPr>
          <w:p w14:paraId="730B4CC1" w14:textId="74644D35" w:rsidR="006027B9" w:rsidRDefault="006027B9" w:rsidP="006027B9">
            <w:pPr>
              <w:spacing w:line="360" w:lineRule="auto"/>
              <w:jc w:val="center"/>
              <w:rPr>
                <w:rFonts w:eastAsiaTheme="minorEastAsia"/>
              </w:rPr>
            </w:pPr>
            <w:r>
              <w:rPr>
                <w:rFonts w:eastAsiaTheme="minorEastAsia" w:hint="eastAsia"/>
              </w:rPr>
              <w:t>0</w:t>
            </w:r>
            <w:r>
              <w:rPr>
                <w:rFonts w:eastAsiaTheme="minorEastAsia"/>
              </w:rPr>
              <w:t>.</w:t>
            </w:r>
            <w:r>
              <w:rPr>
                <w:rFonts w:eastAsiaTheme="minorEastAsia" w:hint="eastAsia"/>
              </w:rPr>
              <w:t>9568</w:t>
            </w:r>
          </w:p>
        </w:tc>
      </w:tr>
      <w:tr w:rsidR="006027B9" w14:paraId="7F821E4D" w14:textId="77777777" w:rsidTr="00FE4EEF">
        <w:tc>
          <w:tcPr>
            <w:tcW w:w="1660" w:type="dxa"/>
          </w:tcPr>
          <w:p w14:paraId="0D93686D" w14:textId="3E428399" w:rsidR="006027B9" w:rsidRDefault="003C62DC" w:rsidP="006027B9">
            <w:pPr>
              <w:spacing w:line="360" w:lineRule="auto"/>
              <w:jc w:val="center"/>
              <w:rPr>
                <w:rFonts w:eastAsiaTheme="minorEastAsia"/>
              </w:rPr>
            </w:pPr>
            <w:r w:rsidRPr="003B0AF8">
              <w:t>Chinese character + Phonetic notation</w:t>
            </w:r>
          </w:p>
        </w:tc>
        <w:tc>
          <w:tcPr>
            <w:tcW w:w="1660" w:type="dxa"/>
          </w:tcPr>
          <w:p w14:paraId="6B19D019" w14:textId="13763961" w:rsidR="006027B9" w:rsidRDefault="003C62DC" w:rsidP="006027B9">
            <w:pPr>
              <w:spacing w:line="360" w:lineRule="auto"/>
              <w:jc w:val="center"/>
              <w:rPr>
                <w:rFonts w:eastAsiaTheme="minorEastAsia"/>
              </w:rPr>
            </w:pPr>
            <w:r w:rsidRPr="003B0AF8">
              <w:t>Phonetic notation-only</w:t>
            </w:r>
          </w:p>
        </w:tc>
        <w:tc>
          <w:tcPr>
            <w:tcW w:w="1660" w:type="dxa"/>
          </w:tcPr>
          <w:p w14:paraId="58513941" w14:textId="70167C74" w:rsidR="006027B9" w:rsidRDefault="006027B9" w:rsidP="006027B9">
            <w:pPr>
              <w:spacing w:line="360" w:lineRule="auto"/>
              <w:jc w:val="center"/>
              <w:rPr>
                <w:rFonts w:eastAsiaTheme="minorEastAsia"/>
              </w:rPr>
            </w:pPr>
            <w:r>
              <w:rPr>
                <w:rFonts w:eastAsiaTheme="minorEastAsia" w:hint="eastAsia"/>
              </w:rPr>
              <w:t>0.8650</w:t>
            </w:r>
          </w:p>
        </w:tc>
        <w:tc>
          <w:tcPr>
            <w:tcW w:w="1661" w:type="dxa"/>
          </w:tcPr>
          <w:p w14:paraId="3F0E5B4A" w14:textId="13C6BB9E" w:rsidR="006027B9" w:rsidRDefault="006027B9" w:rsidP="006027B9">
            <w:pPr>
              <w:spacing w:line="360" w:lineRule="auto"/>
              <w:jc w:val="center"/>
              <w:rPr>
                <w:rFonts w:eastAsiaTheme="minorEastAsia"/>
              </w:rPr>
            </w:pPr>
            <w:r>
              <w:rPr>
                <w:rFonts w:eastAsiaTheme="minorEastAsia" w:hint="eastAsia"/>
              </w:rPr>
              <w:t>0.4877</w:t>
            </w:r>
          </w:p>
        </w:tc>
        <w:tc>
          <w:tcPr>
            <w:tcW w:w="1661" w:type="dxa"/>
          </w:tcPr>
          <w:p w14:paraId="24D0F635" w14:textId="225B2EF0" w:rsidR="006027B9" w:rsidRDefault="006027B9" w:rsidP="006027B9">
            <w:pPr>
              <w:spacing w:line="360" w:lineRule="auto"/>
              <w:jc w:val="center"/>
              <w:rPr>
                <w:rFonts w:eastAsiaTheme="minorEastAsia"/>
              </w:rPr>
            </w:pPr>
            <w:r>
              <w:rPr>
                <w:rFonts w:eastAsiaTheme="minorEastAsia" w:hint="eastAsia"/>
              </w:rPr>
              <w:t>0.6238</w:t>
            </w:r>
          </w:p>
        </w:tc>
      </w:tr>
      <w:tr w:rsidR="006027B9" w14:paraId="2BFA2416" w14:textId="77777777" w:rsidTr="00FE4EEF">
        <w:tc>
          <w:tcPr>
            <w:tcW w:w="1660" w:type="dxa"/>
          </w:tcPr>
          <w:p w14:paraId="3DD16204" w14:textId="17F3731A" w:rsidR="006027B9" w:rsidRDefault="003C62DC" w:rsidP="006027B9">
            <w:pPr>
              <w:spacing w:line="360" w:lineRule="auto"/>
              <w:jc w:val="center"/>
              <w:rPr>
                <w:rFonts w:eastAsiaTheme="minorEastAsia"/>
              </w:rPr>
            </w:pPr>
            <w:r w:rsidRPr="003B0AF8">
              <w:t>Phonetic notation-only</w:t>
            </w:r>
          </w:p>
        </w:tc>
        <w:tc>
          <w:tcPr>
            <w:tcW w:w="1660" w:type="dxa"/>
          </w:tcPr>
          <w:p w14:paraId="24A9F89D" w14:textId="525FD523" w:rsidR="006027B9" w:rsidRDefault="003C62DC" w:rsidP="006027B9">
            <w:pPr>
              <w:spacing w:line="360" w:lineRule="auto"/>
              <w:jc w:val="center"/>
              <w:rPr>
                <w:rFonts w:eastAsiaTheme="minorEastAsia"/>
              </w:rPr>
            </w:pPr>
            <w:r w:rsidRPr="003B0AF8">
              <w:t>Chinese character-only</w:t>
            </w:r>
          </w:p>
        </w:tc>
        <w:tc>
          <w:tcPr>
            <w:tcW w:w="1660" w:type="dxa"/>
          </w:tcPr>
          <w:p w14:paraId="27B36B9D" w14:textId="52130620" w:rsidR="006027B9" w:rsidRDefault="006027B9" w:rsidP="006027B9">
            <w:pPr>
              <w:spacing w:line="360" w:lineRule="auto"/>
              <w:jc w:val="center"/>
              <w:rPr>
                <w:rFonts w:eastAsiaTheme="minorEastAsia"/>
              </w:rPr>
            </w:pPr>
            <w:r>
              <w:rPr>
                <w:rFonts w:eastAsiaTheme="minorEastAsia" w:hint="eastAsia"/>
              </w:rPr>
              <w:t>0.3392</w:t>
            </w:r>
          </w:p>
        </w:tc>
        <w:tc>
          <w:tcPr>
            <w:tcW w:w="1661" w:type="dxa"/>
          </w:tcPr>
          <w:p w14:paraId="293431F0" w14:textId="08BEC73D" w:rsidR="006027B9" w:rsidRDefault="006027B9" w:rsidP="006027B9">
            <w:pPr>
              <w:spacing w:line="360" w:lineRule="auto"/>
              <w:jc w:val="center"/>
              <w:rPr>
                <w:rFonts w:eastAsiaTheme="minorEastAsia"/>
              </w:rPr>
            </w:pPr>
            <w:r>
              <w:rPr>
                <w:rFonts w:eastAsiaTheme="minorEastAsia" w:hint="eastAsia"/>
              </w:rPr>
              <w:t>0.9479</w:t>
            </w:r>
          </w:p>
        </w:tc>
        <w:tc>
          <w:tcPr>
            <w:tcW w:w="1661" w:type="dxa"/>
          </w:tcPr>
          <w:p w14:paraId="526C9E1A" w14:textId="5EF3018D" w:rsidR="006027B9" w:rsidRDefault="006027B9" w:rsidP="006027B9">
            <w:pPr>
              <w:spacing w:line="360" w:lineRule="auto"/>
              <w:jc w:val="center"/>
              <w:rPr>
                <w:rFonts w:eastAsiaTheme="minorEastAsia"/>
              </w:rPr>
            </w:pPr>
            <w:r>
              <w:rPr>
                <w:rFonts w:eastAsiaTheme="minorEastAsia" w:hint="eastAsia"/>
              </w:rPr>
              <w:t>0.4996</w:t>
            </w:r>
          </w:p>
        </w:tc>
      </w:tr>
      <w:tr w:rsidR="006027B9" w14:paraId="0F2CF9E8" w14:textId="77777777" w:rsidTr="00FE4EEF">
        <w:tc>
          <w:tcPr>
            <w:tcW w:w="1660" w:type="dxa"/>
          </w:tcPr>
          <w:p w14:paraId="36473543" w14:textId="3DDF31E4" w:rsidR="006027B9" w:rsidRDefault="003C62DC" w:rsidP="006027B9">
            <w:pPr>
              <w:spacing w:line="360" w:lineRule="auto"/>
              <w:jc w:val="center"/>
              <w:rPr>
                <w:rFonts w:eastAsiaTheme="minorEastAsia"/>
              </w:rPr>
            </w:pPr>
            <w:r w:rsidRPr="003B0AF8">
              <w:t>Phonetic notation-only</w:t>
            </w:r>
          </w:p>
        </w:tc>
        <w:tc>
          <w:tcPr>
            <w:tcW w:w="1660" w:type="dxa"/>
          </w:tcPr>
          <w:p w14:paraId="64D319F0" w14:textId="7FB03140" w:rsidR="006027B9" w:rsidRDefault="003C62DC" w:rsidP="006027B9">
            <w:pPr>
              <w:spacing w:line="360" w:lineRule="auto"/>
              <w:jc w:val="center"/>
              <w:rPr>
                <w:rFonts w:eastAsiaTheme="minorEastAsia"/>
              </w:rPr>
            </w:pPr>
            <w:r w:rsidRPr="003B0AF8">
              <w:t>Chinese character + Phonetic notation</w:t>
            </w:r>
          </w:p>
        </w:tc>
        <w:tc>
          <w:tcPr>
            <w:tcW w:w="1660" w:type="dxa"/>
          </w:tcPr>
          <w:p w14:paraId="1196FAC9" w14:textId="36434333" w:rsidR="006027B9" w:rsidRDefault="006027B9" w:rsidP="006027B9">
            <w:pPr>
              <w:spacing w:line="360" w:lineRule="auto"/>
              <w:jc w:val="center"/>
              <w:rPr>
                <w:rFonts w:eastAsiaTheme="minorEastAsia"/>
              </w:rPr>
            </w:pPr>
            <w:r>
              <w:rPr>
                <w:rFonts w:eastAsiaTheme="minorEastAsia" w:hint="eastAsia"/>
              </w:rPr>
              <w:t>0.3757</w:t>
            </w:r>
          </w:p>
        </w:tc>
        <w:tc>
          <w:tcPr>
            <w:tcW w:w="1661" w:type="dxa"/>
          </w:tcPr>
          <w:p w14:paraId="681FA864" w14:textId="3B48372D" w:rsidR="006027B9" w:rsidRDefault="006027B9" w:rsidP="006027B9">
            <w:pPr>
              <w:spacing w:line="360" w:lineRule="auto"/>
              <w:jc w:val="center"/>
              <w:rPr>
                <w:rFonts w:eastAsiaTheme="minorEastAsia"/>
              </w:rPr>
            </w:pPr>
            <w:r>
              <w:rPr>
                <w:rFonts w:eastAsiaTheme="minorEastAsia" w:hint="eastAsia"/>
              </w:rPr>
              <w:t>0.9666</w:t>
            </w:r>
          </w:p>
        </w:tc>
        <w:tc>
          <w:tcPr>
            <w:tcW w:w="1661" w:type="dxa"/>
          </w:tcPr>
          <w:p w14:paraId="218BE716" w14:textId="3E8F0FEE" w:rsidR="006027B9" w:rsidRDefault="006027B9" w:rsidP="006027B9">
            <w:pPr>
              <w:spacing w:line="360" w:lineRule="auto"/>
              <w:jc w:val="center"/>
              <w:rPr>
                <w:rFonts w:eastAsiaTheme="minorEastAsia"/>
              </w:rPr>
            </w:pPr>
            <w:r>
              <w:rPr>
                <w:rFonts w:eastAsiaTheme="minorEastAsia" w:hint="eastAsia"/>
              </w:rPr>
              <w:t>0.5411</w:t>
            </w:r>
          </w:p>
        </w:tc>
      </w:tr>
    </w:tbl>
    <w:p w14:paraId="5C97C99F" w14:textId="0D064B38" w:rsidR="00F57B08" w:rsidRPr="00F57B08" w:rsidRDefault="00581DFA" w:rsidP="00F57B08">
      <w:pPr>
        <w:pStyle w:val="20"/>
      </w:pPr>
      <w:bookmarkStart w:id="68" w:name="_Toc157447882"/>
      <w:r>
        <w:rPr>
          <w:rFonts w:hint="eastAsia"/>
        </w:rPr>
        <w:t>Id</w:t>
      </w:r>
      <w:r>
        <w:t xml:space="preserve">entifying </w:t>
      </w:r>
      <w:r w:rsidR="00A8599E" w:rsidRPr="00A8599E">
        <w:t>Handwriting Characteristics</w:t>
      </w:r>
      <w:bookmarkEnd w:id="68"/>
    </w:p>
    <w:p w14:paraId="1AAFEEDC" w14:textId="2693168E" w:rsidR="00F57B08" w:rsidRDefault="00F57B08" w:rsidP="00F57B08">
      <w:pPr>
        <w:spacing w:line="360" w:lineRule="auto"/>
        <w:ind w:firstLine="425"/>
        <w:rPr>
          <w:rFonts w:eastAsiaTheme="minorEastAsia"/>
        </w:rPr>
      </w:pPr>
      <w:r w:rsidRPr="00F57B08">
        <w:rPr>
          <w:rFonts w:eastAsiaTheme="minorEastAsia"/>
        </w:rPr>
        <w:t>In th</w:t>
      </w:r>
      <w:r w:rsidR="00A23BD7">
        <w:rPr>
          <w:rFonts w:eastAsiaTheme="minorEastAsia"/>
        </w:rPr>
        <w:t>is</w:t>
      </w:r>
      <w:r w:rsidRPr="00F57B08">
        <w:rPr>
          <w:rFonts w:eastAsiaTheme="minorEastAsia"/>
        </w:rPr>
        <w:t xml:space="preserve"> </w:t>
      </w:r>
      <w:r w:rsidR="00A23BD7">
        <w:rPr>
          <w:rFonts w:eastAsiaTheme="minorEastAsia"/>
        </w:rPr>
        <w:t>sub</w:t>
      </w:r>
      <w:r w:rsidRPr="00F57B08">
        <w:rPr>
          <w:rFonts w:eastAsiaTheme="minorEastAsia"/>
        </w:rPr>
        <w:t>section, we aim</w:t>
      </w:r>
      <w:r w:rsidR="00267A49">
        <w:rPr>
          <w:rFonts w:eastAsiaTheme="minorEastAsia"/>
        </w:rPr>
        <w:t>ed</w:t>
      </w:r>
      <w:r w:rsidRPr="00F57B08">
        <w:rPr>
          <w:rFonts w:eastAsiaTheme="minorEastAsia"/>
        </w:rPr>
        <w:t xml:space="preserve"> to explore the differences between the </w:t>
      </w:r>
      <w:r w:rsidR="00A23BD7">
        <w:rPr>
          <w:rFonts w:eastAsiaTheme="minorEastAsia"/>
        </w:rPr>
        <w:t xml:space="preserve">performance using the </w:t>
      </w:r>
      <w:proofErr w:type="spellStart"/>
      <w:r w:rsidRPr="00F57B08">
        <w:rPr>
          <w:rFonts w:eastAsiaTheme="minorEastAsia"/>
        </w:rPr>
        <w:t>Ch_</w:t>
      </w:r>
      <w:r w:rsidR="000E6D75">
        <w:rPr>
          <w:rFonts w:eastAsiaTheme="minorEastAsia"/>
        </w:rPr>
        <w:t>A</w:t>
      </w:r>
      <w:r w:rsidRPr="00F57B08">
        <w:rPr>
          <w:rFonts w:eastAsiaTheme="minorEastAsia"/>
        </w:rPr>
        <w:t>ll</w:t>
      </w:r>
      <w:proofErr w:type="spellEnd"/>
      <w:r w:rsidRPr="00F57B08">
        <w:rPr>
          <w:rFonts w:eastAsiaTheme="minorEastAsia"/>
        </w:rPr>
        <w:t xml:space="preserve"> and </w:t>
      </w:r>
      <w:proofErr w:type="spellStart"/>
      <w:r w:rsidRPr="00F57B08">
        <w:rPr>
          <w:rFonts w:eastAsiaTheme="minorEastAsia"/>
        </w:rPr>
        <w:t>Ch_Neat</w:t>
      </w:r>
      <w:proofErr w:type="spellEnd"/>
      <w:r w:rsidR="00A23BD7">
        <w:rPr>
          <w:rFonts w:eastAsiaTheme="minorEastAsia"/>
        </w:rPr>
        <w:t xml:space="preserve"> </w:t>
      </w:r>
      <w:r w:rsidR="000D7DBA">
        <w:rPr>
          <w:rFonts w:eastAsiaTheme="minorEastAsia"/>
        </w:rPr>
        <w:t xml:space="preserve">training </w:t>
      </w:r>
      <w:r w:rsidR="00A23BD7">
        <w:rPr>
          <w:rFonts w:eastAsiaTheme="minorEastAsia"/>
        </w:rPr>
        <w:t>sets</w:t>
      </w:r>
      <w:r w:rsidRPr="00F57B08">
        <w:rPr>
          <w:rFonts w:eastAsiaTheme="minorEastAsia"/>
        </w:rPr>
        <w:t xml:space="preserve">. The performance of these two </w:t>
      </w:r>
      <w:r w:rsidR="000D7DBA">
        <w:rPr>
          <w:rFonts w:eastAsiaTheme="minorEastAsia"/>
        </w:rPr>
        <w:t xml:space="preserve">training </w:t>
      </w:r>
      <w:r w:rsidR="00A23BD7">
        <w:rPr>
          <w:rFonts w:eastAsiaTheme="minorEastAsia"/>
        </w:rPr>
        <w:t>set</w:t>
      </w:r>
      <w:r w:rsidR="00A23BD7" w:rsidRPr="00F57B08">
        <w:rPr>
          <w:rFonts w:eastAsiaTheme="minorEastAsia"/>
        </w:rPr>
        <w:t xml:space="preserve">s </w:t>
      </w:r>
      <w:r w:rsidR="00267A49" w:rsidRPr="00267A49">
        <w:rPr>
          <w:rFonts w:eastAsiaTheme="minorEastAsia"/>
        </w:rPr>
        <w:t>was</w:t>
      </w:r>
      <w:r w:rsidRPr="00F57B08">
        <w:rPr>
          <w:rFonts w:eastAsiaTheme="minorEastAsia"/>
        </w:rPr>
        <w:t xml:space="preserve"> detailed in Table 1</w:t>
      </w:r>
      <w:r w:rsidR="007F566C">
        <w:rPr>
          <w:rFonts w:eastAsiaTheme="minorEastAsia"/>
        </w:rPr>
        <w:t>3</w:t>
      </w:r>
      <w:r w:rsidRPr="00F57B08">
        <w:rPr>
          <w:rFonts w:eastAsiaTheme="minorEastAsia"/>
        </w:rPr>
        <w:t xml:space="preserve">, and following the trend observed in Section 5.2.2, </w:t>
      </w:r>
      <w:r w:rsidR="00A23BD7">
        <w:rPr>
          <w:rFonts w:eastAsiaTheme="minorEastAsia"/>
        </w:rPr>
        <w:t xml:space="preserve">using </w:t>
      </w:r>
      <w:proofErr w:type="spellStart"/>
      <w:r w:rsidRPr="00F57B08">
        <w:rPr>
          <w:rFonts w:eastAsiaTheme="minorEastAsia"/>
        </w:rPr>
        <w:t>Ch_</w:t>
      </w:r>
      <w:r w:rsidR="000E6D75">
        <w:rPr>
          <w:rFonts w:eastAsiaTheme="minorEastAsia"/>
        </w:rPr>
        <w:t>A</w:t>
      </w:r>
      <w:r w:rsidRPr="00F57B08">
        <w:rPr>
          <w:rFonts w:eastAsiaTheme="minorEastAsia"/>
        </w:rPr>
        <w:t>ll</w:t>
      </w:r>
      <w:proofErr w:type="spellEnd"/>
      <w:r w:rsidR="00A23BD7" w:rsidRPr="00F57B08">
        <w:rPr>
          <w:rFonts w:eastAsiaTheme="minorEastAsia"/>
        </w:rPr>
        <w:t xml:space="preserve"> slightly</w:t>
      </w:r>
      <w:r w:rsidRPr="00F57B08">
        <w:rPr>
          <w:rFonts w:eastAsiaTheme="minorEastAsia"/>
        </w:rPr>
        <w:t xml:space="preserve"> outperform</w:t>
      </w:r>
      <w:r w:rsidR="00267A49">
        <w:rPr>
          <w:rFonts w:eastAsiaTheme="minorEastAsia"/>
        </w:rPr>
        <w:t>ed</w:t>
      </w:r>
      <w:r w:rsidRPr="00F57B08">
        <w:rPr>
          <w:rFonts w:eastAsiaTheme="minorEastAsia"/>
        </w:rPr>
        <w:t xml:space="preserve"> </w:t>
      </w:r>
      <w:proofErr w:type="spellStart"/>
      <w:r w:rsidRPr="00F57B08">
        <w:rPr>
          <w:rFonts w:eastAsiaTheme="minorEastAsia"/>
        </w:rPr>
        <w:t>Ch_Neat</w:t>
      </w:r>
      <w:proofErr w:type="spellEnd"/>
      <w:r w:rsidRPr="00F57B08">
        <w:rPr>
          <w:rFonts w:eastAsiaTheme="minorEastAsia"/>
        </w:rPr>
        <w:t>.</w:t>
      </w:r>
    </w:p>
    <w:p w14:paraId="5DF1F2F3" w14:textId="016E809F" w:rsidR="00F57B08" w:rsidRDefault="00F57B08" w:rsidP="00F57B08">
      <w:pPr>
        <w:pStyle w:val="af2"/>
        <w:keepNext/>
      </w:pPr>
      <w:bookmarkStart w:id="69" w:name="_Toc157447922"/>
      <w:r>
        <w:t>Table</w:t>
      </w:r>
      <w:r w:rsidR="007F566C">
        <w:rPr>
          <w:noProof/>
        </w:rPr>
        <w:t xml:space="preserve"> 13</w:t>
      </w:r>
      <w:r>
        <w:t xml:space="preserve">: Results of </w:t>
      </w:r>
      <w:r w:rsidR="00A23BD7">
        <w:t xml:space="preserve">using </w:t>
      </w:r>
      <w:proofErr w:type="spellStart"/>
      <w:r>
        <w:t>Ch_</w:t>
      </w:r>
      <w:r w:rsidR="006027B9">
        <w:t>A</w:t>
      </w:r>
      <w:r>
        <w:t>ll</w:t>
      </w:r>
      <w:proofErr w:type="spellEnd"/>
      <w:r>
        <w:t xml:space="preserve"> and </w:t>
      </w:r>
      <w:proofErr w:type="spellStart"/>
      <w:r>
        <w:t>Ch_Neat</w:t>
      </w:r>
      <w:proofErr w:type="spellEnd"/>
      <w:r>
        <w:t xml:space="preserve"> without 5-fold</w:t>
      </w:r>
      <w:bookmarkEnd w:id="69"/>
      <w:r w:rsidR="00A23BD7">
        <w:t xml:space="preserve"> verification</w:t>
      </w:r>
    </w:p>
    <w:tbl>
      <w:tblPr>
        <w:tblStyle w:val="ab"/>
        <w:tblW w:w="0" w:type="auto"/>
        <w:tblLook w:val="04A0" w:firstRow="1" w:lastRow="0" w:firstColumn="1" w:lastColumn="0" w:noHBand="0" w:noVBand="1"/>
      </w:tblPr>
      <w:tblGrid>
        <w:gridCol w:w="1555"/>
        <w:gridCol w:w="1701"/>
        <w:gridCol w:w="998"/>
        <w:gridCol w:w="1362"/>
        <w:gridCol w:w="1343"/>
        <w:gridCol w:w="1343"/>
      </w:tblGrid>
      <w:tr w:rsidR="00F57B08" w14:paraId="6695CC72" w14:textId="77777777" w:rsidTr="00CA520B">
        <w:tc>
          <w:tcPr>
            <w:tcW w:w="1555" w:type="dxa"/>
          </w:tcPr>
          <w:p w14:paraId="5576D21E" w14:textId="3076C60E" w:rsidR="00F57B08" w:rsidRDefault="00CA520B" w:rsidP="00F57B08">
            <w:pPr>
              <w:spacing w:line="360" w:lineRule="auto"/>
              <w:jc w:val="center"/>
              <w:rPr>
                <w:rFonts w:eastAsiaTheme="minorEastAsia"/>
              </w:rPr>
            </w:pPr>
            <w:r>
              <w:rPr>
                <w:rFonts w:eastAsiaTheme="minorEastAsia" w:hint="eastAsia"/>
              </w:rPr>
              <w:t>T</w:t>
            </w:r>
            <w:r>
              <w:rPr>
                <w:rFonts w:eastAsiaTheme="minorEastAsia"/>
              </w:rPr>
              <w:t>raining set</w:t>
            </w:r>
          </w:p>
        </w:tc>
        <w:tc>
          <w:tcPr>
            <w:tcW w:w="1701" w:type="dxa"/>
          </w:tcPr>
          <w:p w14:paraId="4A67AF2D" w14:textId="33F665E9" w:rsidR="00F57B08" w:rsidRDefault="00F57B08" w:rsidP="00F57B08">
            <w:pPr>
              <w:spacing w:line="360" w:lineRule="auto"/>
              <w:jc w:val="center"/>
              <w:rPr>
                <w:rFonts w:eastAsiaTheme="minorEastAsia"/>
              </w:rPr>
            </w:pPr>
            <w:r>
              <w:rPr>
                <w:rFonts w:eastAsiaTheme="minorEastAsia" w:hint="eastAsia"/>
              </w:rPr>
              <w:t>B</w:t>
            </w:r>
            <w:r>
              <w:rPr>
                <w:rFonts w:eastAsiaTheme="minorEastAsia"/>
              </w:rPr>
              <w:t>alance</w:t>
            </w:r>
          </w:p>
        </w:tc>
        <w:tc>
          <w:tcPr>
            <w:tcW w:w="998" w:type="dxa"/>
          </w:tcPr>
          <w:p w14:paraId="06B828DE" w14:textId="0EB0647A" w:rsidR="00F57B08" w:rsidRDefault="00F57B08" w:rsidP="00F57B08">
            <w:pPr>
              <w:spacing w:line="360" w:lineRule="auto"/>
              <w:jc w:val="center"/>
              <w:rPr>
                <w:rFonts w:eastAsiaTheme="minorEastAsia"/>
              </w:rPr>
            </w:pPr>
            <w:r>
              <w:rPr>
                <w:rFonts w:eastAsiaTheme="minorEastAsia" w:hint="eastAsia"/>
              </w:rPr>
              <w:t>5</w:t>
            </w:r>
            <w:r>
              <w:rPr>
                <w:rFonts w:eastAsiaTheme="minorEastAsia"/>
              </w:rPr>
              <w:t>-fold</w:t>
            </w:r>
          </w:p>
        </w:tc>
        <w:tc>
          <w:tcPr>
            <w:tcW w:w="1362" w:type="dxa"/>
          </w:tcPr>
          <w:p w14:paraId="6204861E" w14:textId="200B6514" w:rsidR="00F57B08" w:rsidRDefault="00F57B08" w:rsidP="00F57B08">
            <w:pPr>
              <w:spacing w:line="360" w:lineRule="auto"/>
              <w:jc w:val="center"/>
              <w:rPr>
                <w:rFonts w:eastAsiaTheme="minorEastAsia"/>
              </w:rPr>
            </w:pPr>
            <w:r>
              <w:rPr>
                <w:rFonts w:eastAsiaTheme="minorEastAsia" w:hint="eastAsia"/>
              </w:rPr>
              <w:t>P</w:t>
            </w:r>
            <w:r>
              <w:rPr>
                <w:rFonts w:eastAsiaTheme="minorEastAsia"/>
              </w:rPr>
              <w:t>recision</w:t>
            </w:r>
          </w:p>
        </w:tc>
        <w:tc>
          <w:tcPr>
            <w:tcW w:w="1343" w:type="dxa"/>
          </w:tcPr>
          <w:p w14:paraId="629A12F3" w14:textId="7031720D" w:rsidR="00F57B08" w:rsidRDefault="00F57B08" w:rsidP="00F57B08">
            <w:pPr>
              <w:spacing w:line="360" w:lineRule="auto"/>
              <w:jc w:val="center"/>
              <w:rPr>
                <w:rFonts w:eastAsiaTheme="minorEastAsia"/>
              </w:rPr>
            </w:pPr>
            <w:r>
              <w:rPr>
                <w:rFonts w:eastAsiaTheme="minorEastAsia" w:hint="eastAsia"/>
              </w:rPr>
              <w:t>R</w:t>
            </w:r>
            <w:r>
              <w:rPr>
                <w:rFonts w:eastAsiaTheme="minorEastAsia"/>
              </w:rPr>
              <w:t>ecall</w:t>
            </w:r>
          </w:p>
        </w:tc>
        <w:tc>
          <w:tcPr>
            <w:tcW w:w="1343" w:type="dxa"/>
          </w:tcPr>
          <w:p w14:paraId="4BD5DD40" w14:textId="33F148FF" w:rsidR="00F57B08" w:rsidRDefault="00F57B08" w:rsidP="00F57B08">
            <w:pPr>
              <w:spacing w:line="360" w:lineRule="auto"/>
              <w:jc w:val="center"/>
              <w:rPr>
                <w:rFonts w:eastAsiaTheme="minorEastAsia"/>
              </w:rPr>
            </w:pPr>
            <w:r>
              <w:rPr>
                <w:rFonts w:eastAsiaTheme="minorEastAsia" w:hint="eastAsia"/>
              </w:rPr>
              <w:t>F</w:t>
            </w:r>
            <w:r>
              <w:rPr>
                <w:rFonts w:eastAsiaTheme="minorEastAsia"/>
              </w:rPr>
              <w:t>1-score</w:t>
            </w:r>
          </w:p>
        </w:tc>
      </w:tr>
      <w:tr w:rsidR="00F57B08" w14:paraId="0928E854" w14:textId="77777777" w:rsidTr="00CA520B">
        <w:tc>
          <w:tcPr>
            <w:tcW w:w="1555" w:type="dxa"/>
          </w:tcPr>
          <w:p w14:paraId="1BD11658" w14:textId="48EFAD9B" w:rsidR="00F57B08" w:rsidRDefault="00F57B08" w:rsidP="00F57B08">
            <w:pPr>
              <w:spacing w:line="360" w:lineRule="auto"/>
              <w:jc w:val="center"/>
              <w:rPr>
                <w:rFonts w:eastAsiaTheme="minorEastAsia"/>
              </w:rPr>
            </w:pPr>
            <w:proofErr w:type="spellStart"/>
            <w:r>
              <w:rPr>
                <w:rFonts w:eastAsiaTheme="minorEastAsia" w:hint="eastAsia"/>
              </w:rPr>
              <w:t>C</w:t>
            </w:r>
            <w:r>
              <w:rPr>
                <w:rFonts w:eastAsiaTheme="minorEastAsia"/>
              </w:rPr>
              <w:t>h_</w:t>
            </w:r>
            <w:r w:rsidR="000E6D75">
              <w:rPr>
                <w:rFonts w:eastAsiaTheme="minorEastAsia"/>
              </w:rPr>
              <w:t>A</w:t>
            </w:r>
            <w:r>
              <w:rPr>
                <w:rFonts w:eastAsiaTheme="minorEastAsia"/>
              </w:rPr>
              <w:t>ll</w:t>
            </w:r>
            <w:proofErr w:type="spellEnd"/>
          </w:p>
        </w:tc>
        <w:tc>
          <w:tcPr>
            <w:tcW w:w="1701" w:type="dxa"/>
          </w:tcPr>
          <w:p w14:paraId="3F52FB25" w14:textId="64BF04B1" w:rsidR="00F57B08" w:rsidRDefault="00F57B08" w:rsidP="00F57B08">
            <w:pPr>
              <w:spacing w:line="360" w:lineRule="auto"/>
              <w:jc w:val="center"/>
              <w:rPr>
                <w:rFonts w:eastAsiaTheme="minorEastAsia"/>
              </w:rPr>
            </w:pPr>
            <w:r>
              <w:rPr>
                <w:rFonts w:eastAsiaTheme="minorEastAsia" w:hint="eastAsia"/>
              </w:rPr>
              <w:t>O</w:t>
            </w:r>
            <w:r>
              <w:rPr>
                <w:rFonts w:eastAsiaTheme="minorEastAsia"/>
              </w:rPr>
              <w:t>versampling</w:t>
            </w:r>
          </w:p>
        </w:tc>
        <w:tc>
          <w:tcPr>
            <w:tcW w:w="998" w:type="dxa"/>
          </w:tcPr>
          <w:p w14:paraId="6D7997BA" w14:textId="6D0CB50F" w:rsidR="00F57B08" w:rsidRDefault="00F57B08" w:rsidP="00F57B08">
            <w:pPr>
              <w:spacing w:line="360" w:lineRule="auto"/>
              <w:jc w:val="center"/>
              <w:rPr>
                <w:rFonts w:eastAsiaTheme="minorEastAsia"/>
              </w:rPr>
            </w:pPr>
            <w:r>
              <w:rPr>
                <w:rFonts w:eastAsiaTheme="minorEastAsia" w:hint="eastAsia"/>
              </w:rPr>
              <w:t>X</w:t>
            </w:r>
          </w:p>
        </w:tc>
        <w:tc>
          <w:tcPr>
            <w:tcW w:w="1362" w:type="dxa"/>
          </w:tcPr>
          <w:p w14:paraId="6CBE99E0" w14:textId="452B1D4A" w:rsidR="00F57B08" w:rsidRDefault="00F57B08" w:rsidP="00F57B08">
            <w:pPr>
              <w:spacing w:line="360" w:lineRule="auto"/>
              <w:jc w:val="center"/>
              <w:rPr>
                <w:rFonts w:eastAsiaTheme="minorEastAsia"/>
              </w:rPr>
            </w:pPr>
            <w:r>
              <w:rPr>
                <w:rFonts w:eastAsiaTheme="minorEastAsia" w:hint="eastAsia"/>
              </w:rPr>
              <w:t>0</w:t>
            </w:r>
            <w:r>
              <w:rPr>
                <w:rFonts w:eastAsiaTheme="minorEastAsia"/>
              </w:rPr>
              <w:t>.9789</w:t>
            </w:r>
          </w:p>
        </w:tc>
        <w:tc>
          <w:tcPr>
            <w:tcW w:w="1343" w:type="dxa"/>
          </w:tcPr>
          <w:p w14:paraId="67222860" w14:textId="39D6758D" w:rsidR="00F57B08" w:rsidRDefault="00F57B08" w:rsidP="00F57B08">
            <w:pPr>
              <w:spacing w:line="360" w:lineRule="auto"/>
              <w:jc w:val="center"/>
              <w:rPr>
                <w:rFonts w:eastAsiaTheme="minorEastAsia"/>
              </w:rPr>
            </w:pPr>
            <w:r>
              <w:rPr>
                <w:rFonts w:eastAsiaTheme="minorEastAsia" w:hint="eastAsia"/>
              </w:rPr>
              <w:t>0</w:t>
            </w:r>
            <w:r>
              <w:rPr>
                <w:rFonts w:eastAsiaTheme="minorEastAsia"/>
              </w:rPr>
              <w:t>.9841</w:t>
            </w:r>
          </w:p>
        </w:tc>
        <w:tc>
          <w:tcPr>
            <w:tcW w:w="1343" w:type="dxa"/>
          </w:tcPr>
          <w:p w14:paraId="2473CA69" w14:textId="53735FA8" w:rsidR="00F57B08" w:rsidRDefault="00F57B08" w:rsidP="00F57B08">
            <w:pPr>
              <w:spacing w:line="360" w:lineRule="auto"/>
              <w:jc w:val="center"/>
              <w:rPr>
                <w:rFonts w:eastAsiaTheme="minorEastAsia"/>
              </w:rPr>
            </w:pPr>
            <w:r>
              <w:rPr>
                <w:rFonts w:eastAsiaTheme="minorEastAsia" w:hint="eastAsia"/>
              </w:rPr>
              <w:t>0</w:t>
            </w:r>
            <w:r>
              <w:rPr>
                <w:rFonts w:eastAsiaTheme="minorEastAsia"/>
              </w:rPr>
              <w:t>.9815</w:t>
            </w:r>
          </w:p>
        </w:tc>
      </w:tr>
      <w:tr w:rsidR="00F57B08" w14:paraId="0B4AA336" w14:textId="77777777" w:rsidTr="00CA520B">
        <w:tc>
          <w:tcPr>
            <w:tcW w:w="1555" w:type="dxa"/>
          </w:tcPr>
          <w:p w14:paraId="01658B41" w14:textId="4AE444B2" w:rsidR="00F57B08" w:rsidRDefault="00F57B08" w:rsidP="00F57B08">
            <w:pPr>
              <w:spacing w:line="360" w:lineRule="auto"/>
              <w:jc w:val="center"/>
              <w:rPr>
                <w:rFonts w:eastAsiaTheme="minorEastAsia"/>
              </w:rPr>
            </w:pPr>
            <w:proofErr w:type="spellStart"/>
            <w:r>
              <w:rPr>
                <w:rFonts w:eastAsiaTheme="minorEastAsia" w:hint="eastAsia"/>
              </w:rPr>
              <w:t>C</w:t>
            </w:r>
            <w:r>
              <w:rPr>
                <w:rFonts w:eastAsiaTheme="minorEastAsia"/>
              </w:rPr>
              <w:t>h_Neat</w:t>
            </w:r>
            <w:proofErr w:type="spellEnd"/>
          </w:p>
        </w:tc>
        <w:tc>
          <w:tcPr>
            <w:tcW w:w="1701" w:type="dxa"/>
          </w:tcPr>
          <w:p w14:paraId="2F9BDA96" w14:textId="0F23D771" w:rsidR="00F57B08" w:rsidRDefault="00F57B08" w:rsidP="00F57B08">
            <w:pPr>
              <w:spacing w:line="360" w:lineRule="auto"/>
              <w:jc w:val="center"/>
              <w:rPr>
                <w:rFonts w:eastAsiaTheme="minorEastAsia"/>
              </w:rPr>
            </w:pPr>
            <w:r>
              <w:rPr>
                <w:rFonts w:eastAsiaTheme="minorEastAsia" w:hint="eastAsia"/>
              </w:rPr>
              <w:t>O</w:t>
            </w:r>
            <w:r>
              <w:rPr>
                <w:rFonts w:eastAsiaTheme="minorEastAsia"/>
              </w:rPr>
              <w:t>versampling</w:t>
            </w:r>
          </w:p>
        </w:tc>
        <w:tc>
          <w:tcPr>
            <w:tcW w:w="998" w:type="dxa"/>
          </w:tcPr>
          <w:p w14:paraId="091D7926" w14:textId="1B8AE455" w:rsidR="00F57B08" w:rsidRDefault="00F57B08" w:rsidP="00F57B08">
            <w:pPr>
              <w:spacing w:line="360" w:lineRule="auto"/>
              <w:jc w:val="center"/>
              <w:rPr>
                <w:rFonts w:eastAsiaTheme="minorEastAsia"/>
              </w:rPr>
            </w:pPr>
            <w:r>
              <w:rPr>
                <w:rFonts w:eastAsiaTheme="minorEastAsia" w:hint="eastAsia"/>
              </w:rPr>
              <w:t>X</w:t>
            </w:r>
          </w:p>
        </w:tc>
        <w:tc>
          <w:tcPr>
            <w:tcW w:w="1362" w:type="dxa"/>
          </w:tcPr>
          <w:p w14:paraId="4ABD5ED0" w14:textId="6F11D002" w:rsidR="00F57B08" w:rsidRPr="00F57B08" w:rsidRDefault="00F57B08" w:rsidP="00F57B08">
            <w:pPr>
              <w:spacing w:line="360" w:lineRule="auto"/>
              <w:jc w:val="center"/>
              <w:rPr>
                <w:rFonts w:eastAsiaTheme="minorEastAsia"/>
                <w:b/>
                <w:bCs/>
              </w:rPr>
            </w:pPr>
            <w:r w:rsidRPr="00F57B08">
              <w:rPr>
                <w:rFonts w:eastAsiaTheme="minorEastAsia" w:hint="eastAsia"/>
                <w:b/>
                <w:bCs/>
              </w:rPr>
              <w:t>0</w:t>
            </w:r>
            <w:r w:rsidRPr="00F57B08">
              <w:rPr>
                <w:rFonts w:eastAsiaTheme="minorEastAsia"/>
                <w:b/>
                <w:bCs/>
              </w:rPr>
              <w:t>.9865</w:t>
            </w:r>
          </w:p>
        </w:tc>
        <w:tc>
          <w:tcPr>
            <w:tcW w:w="1343" w:type="dxa"/>
          </w:tcPr>
          <w:p w14:paraId="5DEB3601" w14:textId="42E7A545" w:rsidR="00F57B08" w:rsidRPr="00F57B08" w:rsidRDefault="00F57B08" w:rsidP="00F57B08">
            <w:pPr>
              <w:spacing w:line="360" w:lineRule="auto"/>
              <w:jc w:val="center"/>
              <w:rPr>
                <w:rFonts w:eastAsiaTheme="minorEastAsia"/>
                <w:b/>
                <w:bCs/>
              </w:rPr>
            </w:pPr>
            <w:r w:rsidRPr="00F57B08">
              <w:rPr>
                <w:rFonts w:eastAsiaTheme="minorEastAsia" w:hint="eastAsia"/>
                <w:b/>
                <w:bCs/>
              </w:rPr>
              <w:t>0</w:t>
            </w:r>
            <w:r w:rsidRPr="00F57B08">
              <w:rPr>
                <w:rFonts w:eastAsiaTheme="minorEastAsia"/>
                <w:b/>
                <w:bCs/>
              </w:rPr>
              <w:t>.9656</w:t>
            </w:r>
          </w:p>
        </w:tc>
        <w:tc>
          <w:tcPr>
            <w:tcW w:w="1343" w:type="dxa"/>
          </w:tcPr>
          <w:p w14:paraId="23839DD4" w14:textId="54A7841F" w:rsidR="00F57B08" w:rsidRPr="00F57B08" w:rsidRDefault="00F57B08" w:rsidP="00F57B08">
            <w:pPr>
              <w:spacing w:line="360" w:lineRule="auto"/>
              <w:jc w:val="center"/>
              <w:rPr>
                <w:rFonts w:eastAsiaTheme="minorEastAsia"/>
                <w:b/>
                <w:bCs/>
              </w:rPr>
            </w:pPr>
            <w:r w:rsidRPr="00F57B08">
              <w:rPr>
                <w:rFonts w:eastAsiaTheme="minorEastAsia" w:hint="eastAsia"/>
                <w:b/>
                <w:bCs/>
              </w:rPr>
              <w:t>0</w:t>
            </w:r>
            <w:r w:rsidRPr="00F57B08">
              <w:rPr>
                <w:rFonts w:eastAsiaTheme="minorEastAsia"/>
                <w:b/>
                <w:bCs/>
              </w:rPr>
              <w:t>.9759</w:t>
            </w:r>
          </w:p>
        </w:tc>
      </w:tr>
    </w:tbl>
    <w:p w14:paraId="152D21EE" w14:textId="036960A0" w:rsidR="00F57B08" w:rsidRDefault="00F57B08" w:rsidP="00DA553C">
      <w:pPr>
        <w:spacing w:line="360" w:lineRule="auto"/>
        <w:ind w:firstLine="425"/>
        <w:rPr>
          <w:rFonts w:eastAsiaTheme="minorEastAsia"/>
        </w:rPr>
      </w:pPr>
      <w:r w:rsidRPr="00F57B08">
        <w:rPr>
          <w:rFonts w:eastAsiaTheme="minorEastAsia"/>
        </w:rPr>
        <w:t>Our testing set comprise</w:t>
      </w:r>
      <w:r w:rsidR="00267A49">
        <w:rPr>
          <w:rFonts w:eastAsiaTheme="minorEastAsia"/>
        </w:rPr>
        <w:t>d</w:t>
      </w:r>
      <w:r w:rsidRPr="00F57B08">
        <w:rPr>
          <w:rFonts w:eastAsiaTheme="minorEastAsia"/>
        </w:rPr>
        <w:t xml:space="preserve"> a total of 3590 images.</w:t>
      </w:r>
      <w:r w:rsidR="00DA553C">
        <w:rPr>
          <w:rFonts w:eastAsiaTheme="minorEastAsia" w:hint="eastAsia"/>
        </w:rPr>
        <w:t xml:space="preserve"> </w:t>
      </w:r>
      <w:r w:rsidR="00106121">
        <w:rPr>
          <w:rFonts w:eastAsiaTheme="minorEastAsia"/>
        </w:rPr>
        <w:t>F</w:t>
      </w:r>
      <w:r w:rsidRPr="00F57B08">
        <w:rPr>
          <w:rFonts w:eastAsiaTheme="minorEastAsia"/>
        </w:rPr>
        <w:t xml:space="preserve">or each image, there </w:t>
      </w:r>
      <w:r w:rsidR="00267A49" w:rsidRPr="00267A49">
        <w:rPr>
          <w:rFonts w:eastAsiaTheme="minorEastAsia"/>
        </w:rPr>
        <w:t>were</w:t>
      </w:r>
      <w:r w:rsidRPr="00F57B08">
        <w:rPr>
          <w:rFonts w:eastAsiaTheme="minorEastAsia"/>
        </w:rPr>
        <w:t xml:space="preserve"> four possible prediction </w:t>
      </w:r>
      <w:r w:rsidR="00A23BD7">
        <w:rPr>
          <w:rFonts w:eastAsiaTheme="minorEastAsia"/>
        </w:rPr>
        <w:t>result</w:t>
      </w:r>
      <w:r w:rsidR="00A23BD7" w:rsidRPr="00F57B08">
        <w:rPr>
          <w:rFonts w:eastAsiaTheme="minorEastAsia"/>
        </w:rPr>
        <w:t>s</w:t>
      </w:r>
      <w:r w:rsidRPr="00F57B08">
        <w:rPr>
          <w:rFonts w:eastAsiaTheme="minorEastAsia"/>
        </w:rPr>
        <w:t xml:space="preserve">: both correct, both wrong, </w:t>
      </w:r>
      <w:proofErr w:type="spellStart"/>
      <w:r w:rsidRPr="00F57B08">
        <w:rPr>
          <w:rFonts w:eastAsiaTheme="minorEastAsia"/>
        </w:rPr>
        <w:t>Ch_</w:t>
      </w:r>
      <w:r w:rsidR="000E6D75">
        <w:rPr>
          <w:rFonts w:eastAsiaTheme="minorEastAsia"/>
        </w:rPr>
        <w:t>A</w:t>
      </w:r>
      <w:r w:rsidRPr="00F57B08">
        <w:rPr>
          <w:rFonts w:eastAsiaTheme="minorEastAsia"/>
        </w:rPr>
        <w:t>ll</w:t>
      </w:r>
      <w:proofErr w:type="spellEnd"/>
      <w:r w:rsidRPr="00F57B08">
        <w:rPr>
          <w:rFonts w:eastAsiaTheme="minorEastAsia"/>
        </w:rPr>
        <w:t xml:space="preserve"> correct and </w:t>
      </w:r>
      <w:proofErr w:type="spellStart"/>
      <w:r w:rsidRPr="00F57B08">
        <w:rPr>
          <w:rFonts w:eastAsiaTheme="minorEastAsia"/>
        </w:rPr>
        <w:t>Ch_Neat</w:t>
      </w:r>
      <w:proofErr w:type="spellEnd"/>
      <w:r w:rsidRPr="00F57B08">
        <w:rPr>
          <w:rFonts w:eastAsiaTheme="minorEastAsia"/>
        </w:rPr>
        <w:t xml:space="preserve"> wrong, </w:t>
      </w:r>
      <w:r w:rsidR="00A23BD7">
        <w:rPr>
          <w:rFonts w:eastAsiaTheme="minorEastAsia"/>
        </w:rPr>
        <w:t xml:space="preserve">and </w:t>
      </w:r>
      <w:proofErr w:type="spellStart"/>
      <w:r w:rsidRPr="00F57B08">
        <w:rPr>
          <w:rFonts w:eastAsiaTheme="minorEastAsia"/>
        </w:rPr>
        <w:t>Ch_</w:t>
      </w:r>
      <w:r w:rsidR="000E6D75">
        <w:rPr>
          <w:rFonts w:eastAsiaTheme="minorEastAsia"/>
        </w:rPr>
        <w:t>A</w:t>
      </w:r>
      <w:r w:rsidRPr="00F57B08">
        <w:rPr>
          <w:rFonts w:eastAsiaTheme="minorEastAsia"/>
        </w:rPr>
        <w:t>ll</w:t>
      </w:r>
      <w:proofErr w:type="spellEnd"/>
      <w:r w:rsidRPr="00F57B08">
        <w:rPr>
          <w:rFonts w:eastAsiaTheme="minorEastAsia"/>
        </w:rPr>
        <w:t xml:space="preserve"> wrong and </w:t>
      </w:r>
      <w:proofErr w:type="spellStart"/>
      <w:r w:rsidRPr="00F57B08">
        <w:rPr>
          <w:rFonts w:eastAsiaTheme="minorEastAsia"/>
        </w:rPr>
        <w:t>Ch_Neat</w:t>
      </w:r>
      <w:proofErr w:type="spellEnd"/>
      <w:r w:rsidRPr="00F57B08">
        <w:rPr>
          <w:rFonts w:eastAsiaTheme="minorEastAsia"/>
        </w:rPr>
        <w:t xml:space="preserve"> correct</w:t>
      </w:r>
      <w:r w:rsidR="00A23BD7">
        <w:rPr>
          <w:rFonts w:eastAsiaTheme="minorEastAsia"/>
        </w:rPr>
        <w:t xml:space="preserve"> as</w:t>
      </w:r>
      <w:r w:rsidRPr="00F57B08">
        <w:rPr>
          <w:rFonts w:eastAsiaTheme="minorEastAsia"/>
        </w:rPr>
        <w:t xml:space="preserve"> illustrated in Figure </w:t>
      </w:r>
      <w:r w:rsidR="00714C40">
        <w:rPr>
          <w:rFonts w:eastAsiaTheme="minorEastAsia"/>
        </w:rPr>
        <w:t>9</w:t>
      </w:r>
      <w:r w:rsidRPr="00F57B08">
        <w:rPr>
          <w:rFonts w:eastAsiaTheme="minorEastAsia"/>
        </w:rPr>
        <w:t>.</w:t>
      </w:r>
    </w:p>
    <w:p w14:paraId="531BB1CA" w14:textId="77777777" w:rsidR="00F57B08" w:rsidRDefault="00F57B08" w:rsidP="00F57B08">
      <w:pPr>
        <w:keepNext/>
        <w:spacing w:line="360" w:lineRule="auto"/>
      </w:pPr>
      <w:r>
        <w:rPr>
          <w:noProof/>
        </w:rPr>
        <w:lastRenderedPageBreak/>
        <w:drawing>
          <wp:inline distT="0" distB="0" distL="0" distR="0" wp14:anchorId="5F226B7F" wp14:editId="70401D03">
            <wp:extent cx="3786875" cy="3139440"/>
            <wp:effectExtent l="0" t="0" r="4445" b="3810"/>
            <wp:docPr id="1216126448" name="圖片 1216126448">
              <a:extLst xmlns:a="http://schemas.openxmlformats.org/drawingml/2006/main">
                <a:ext uri="{FF2B5EF4-FFF2-40B4-BE49-F238E27FC236}">
                  <a16:creationId xmlns:a16="http://schemas.microsoft.com/office/drawing/2014/main" id="{0D0DE5FF-C0C2-9DEE-B4DD-BFD4B68541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126448" name="圖片 1216126448">
                      <a:extLst>
                        <a:ext uri="{FF2B5EF4-FFF2-40B4-BE49-F238E27FC236}">
                          <a16:creationId xmlns:a16="http://schemas.microsoft.com/office/drawing/2014/main" id="{0D0DE5FF-C0C2-9DEE-B4DD-BFD4B68541DF}"/>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88707" cy="3140959"/>
                    </a:xfrm>
                    <a:prstGeom prst="rect">
                      <a:avLst/>
                    </a:prstGeom>
                  </pic:spPr>
                </pic:pic>
              </a:graphicData>
            </a:graphic>
          </wp:inline>
        </w:drawing>
      </w:r>
    </w:p>
    <w:p w14:paraId="0056AE73" w14:textId="1CD6CE98" w:rsidR="00F57B08" w:rsidRDefault="00F57B08" w:rsidP="00F57B08">
      <w:pPr>
        <w:pStyle w:val="af2"/>
        <w:rPr>
          <w:rFonts w:eastAsiaTheme="minorEastAsia"/>
        </w:rPr>
      </w:pPr>
      <w:bookmarkStart w:id="70" w:name="_Toc157447899"/>
      <w:r>
        <w:t>Figure</w:t>
      </w:r>
      <w:r w:rsidR="00714C40">
        <w:rPr>
          <w:noProof/>
        </w:rPr>
        <w:t xml:space="preserve"> 9</w:t>
      </w:r>
      <w:r>
        <w:t xml:space="preserve">: </w:t>
      </w:r>
      <w:r w:rsidRPr="00F57B08">
        <w:t xml:space="preserve">The prediction of </w:t>
      </w:r>
      <w:r w:rsidR="00A23BD7">
        <w:t xml:space="preserve">using </w:t>
      </w:r>
      <w:proofErr w:type="spellStart"/>
      <w:r w:rsidRPr="00F57B08">
        <w:t>Ch_</w:t>
      </w:r>
      <w:r w:rsidR="000E6D75">
        <w:t>A</w:t>
      </w:r>
      <w:r w:rsidRPr="00F57B08">
        <w:t>ll</w:t>
      </w:r>
      <w:proofErr w:type="spellEnd"/>
      <w:r w:rsidRPr="00F57B08">
        <w:t xml:space="preserve"> and </w:t>
      </w:r>
      <w:proofErr w:type="spellStart"/>
      <w:r w:rsidRPr="00F57B08">
        <w:t>Ch_Neat</w:t>
      </w:r>
      <w:bookmarkEnd w:id="70"/>
      <w:proofErr w:type="spellEnd"/>
    </w:p>
    <w:p w14:paraId="3B3492BA" w14:textId="6BB54205" w:rsidR="00F57B08" w:rsidRDefault="00F57B08" w:rsidP="00F57B08">
      <w:pPr>
        <w:spacing w:line="360" w:lineRule="auto"/>
        <w:ind w:firstLine="425"/>
        <w:rPr>
          <w:rFonts w:eastAsiaTheme="minorEastAsia"/>
        </w:rPr>
      </w:pPr>
      <w:r w:rsidRPr="00F57B08">
        <w:rPr>
          <w:rFonts w:eastAsiaTheme="minorEastAsia"/>
        </w:rPr>
        <w:t xml:space="preserve">Out of </w:t>
      </w:r>
      <w:r w:rsidR="00B9554B">
        <w:rPr>
          <w:rFonts w:eastAsiaTheme="minorEastAsia" w:hint="eastAsia"/>
        </w:rPr>
        <w:t xml:space="preserve">the </w:t>
      </w:r>
      <w:r w:rsidRPr="00F57B08">
        <w:rPr>
          <w:rFonts w:eastAsiaTheme="minorEastAsia"/>
        </w:rPr>
        <w:t xml:space="preserve">3590 images, 3545 </w:t>
      </w:r>
      <w:r w:rsidR="00267A49" w:rsidRPr="00267A49">
        <w:rPr>
          <w:rFonts w:eastAsiaTheme="minorEastAsia"/>
        </w:rPr>
        <w:t>were</w:t>
      </w:r>
      <w:r w:rsidRPr="00F57B08">
        <w:rPr>
          <w:rFonts w:eastAsiaTheme="minorEastAsia"/>
        </w:rPr>
        <w:t xml:space="preserve"> </w:t>
      </w:r>
      <w:r w:rsidR="0012219E">
        <w:rPr>
          <w:rFonts w:eastAsiaTheme="minorEastAsia"/>
        </w:rPr>
        <w:t xml:space="preserve">both </w:t>
      </w:r>
      <w:r w:rsidRPr="00F57B08">
        <w:rPr>
          <w:rFonts w:eastAsiaTheme="minorEastAsia"/>
        </w:rPr>
        <w:t xml:space="preserve">correctly predicted, 19 </w:t>
      </w:r>
      <w:r w:rsidR="007E6E29" w:rsidRPr="007E6E29">
        <w:rPr>
          <w:rFonts w:eastAsiaTheme="minorEastAsia"/>
        </w:rPr>
        <w:t>were</w:t>
      </w:r>
      <w:r w:rsidRPr="00F57B08">
        <w:rPr>
          <w:rFonts w:eastAsiaTheme="minorEastAsia"/>
        </w:rPr>
        <w:t xml:space="preserve"> </w:t>
      </w:r>
      <w:r w:rsidR="0012219E">
        <w:rPr>
          <w:rFonts w:eastAsiaTheme="minorEastAsia"/>
        </w:rPr>
        <w:t xml:space="preserve">both </w:t>
      </w:r>
      <w:r w:rsidR="00B9554B" w:rsidRPr="00B9554B">
        <w:rPr>
          <w:rFonts w:eastAsiaTheme="minorEastAsia"/>
        </w:rPr>
        <w:t xml:space="preserve">incorrectly </w:t>
      </w:r>
      <w:r w:rsidRPr="00F57B08">
        <w:rPr>
          <w:rFonts w:eastAsiaTheme="minorEastAsia"/>
        </w:rPr>
        <w:t>predicted, and only 26 show</w:t>
      </w:r>
      <w:r w:rsidR="007E6E29">
        <w:rPr>
          <w:rFonts w:eastAsiaTheme="minorEastAsia"/>
        </w:rPr>
        <w:t>ed</w:t>
      </w:r>
      <w:r w:rsidRPr="00F57B08">
        <w:rPr>
          <w:rFonts w:eastAsiaTheme="minorEastAsia"/>
        </w:rPr>
        <w:t xml:space="preserve"> different prediction</w:t>
      </w:r>
      <w:r w:rsidR="0012219E">
        <w:rPr>
          <w:rFonts w:eastAsiaTheme="minorEastAsia"/>
        </w:rPr>
        <w:t xml:space="preserve"> result</w:t>
      </w:r>
      <w:r w:rsidRPr="00F57B08">
        <w:rPr>
          <w:rFonts w:eastAsiaTheme="minorEastAsia"/>
        </w:rPr>
        <w:t xml:space="preserve">s. Despite having different training sets, their prediction results </w:t>
      </w:r>
      <w:r w:rsidR="007E6E29" w:rsidRPr="007E6E29">
        <w:rPr>
          <w:rFonts w:eastAsiaTheme="minorEastAsia"/>
        </w:rPr>
        <w:t>were</w:t>
      </w:r>
      <w:r w:rsidRPr="00F57B08">
        <w:rPr>
          <w:rFonts w:eastAsiaTheme="minorEastAsia"/>
        </w:rPr>
        <w:t xml:space="preserve"> </w:t>
      </w:r>
      <w:r w:rsidR="00B9554B">
        <w:rPr>
          <w:rFonts w:eastAsiaTheme="minorEastAsia"/>
        </w:rPr>
        <w:t>very</w:t>
      </w:r>
      <w:r w:rsidRPr="00F57B08">
        <w:rPr>
          <w:rFonts w:eastAsiaTheme="minorEastAsia"/>
        </w:rPr>
        <w:t xml:space="preserve"> similar. In the subsequent analysis, we </w:t>
      </w:r>
      <w:r w:rsidR="007E6E29" w:rsidRPr="007E6E29">
        <w:rPr>
          <w:rFonts w:eastAsiaTheme="minorEastAsia"/>
        </w:rPr>
        <w:t>examined</w:t>
      </w:r>
      <w:r w:rsidRPr="00F57B08">
        <w:rPr>
          <w:rFonts w:eastAsiaTheme="minorEastAsia"/>
        </w:rPr>
        <w:t xml:space="preserve"> both models from a CAM perspective.</w:t>
      </w:r>
    </w:p>
    <w:p w14:paraId="72A351F5" w14:textId="322D4A13" w:rsidR="00F57B08" w:rsidRDefault="00F57B08" w:rsidP="00F57B08">
      <w:pPr>
        <w:spacing w:line="360" w:lineRule="auto"/>
        <w:ind w:firstLine="425"/>
        <w:rPr>
          <w:rFonts w:eastAsiaTheme="minorEastAsia"/>
        </w:rPr>
      </w:pPr>
      <w:r w:rsidRPr="00F57B08">
        <w:rPr>
          <w:rFonts w:eastAsiaTheme="minorEastAsia"/>
        </w:rPr>
        <w:t xml:space="preserve">In order to solve the time-consuming and </w:t>
      </w:r>
      <w:r w:rsidR="00B9554B">
        <w:rPr>
          <w:rFonts w:eastAsiaTheme="minorEastAsia"/>
        </w:rPr>
        <w:t xml:space="preserve">the </w:t>
      </w:r>
      <w:r w:rsidRPr="00F57B08">
        <w:rPr>
          <w:rFonts w:eastAsiaTheme="minorEastAsia"/>
        </w:rPr>
        <w:t>subjective problem</w:t>
      </w:r>
      <w:r w:rsidR="00B9554B">
        <w:rPr>
          <w:rFonts w:eastAsiaTheme="minorEastAsia"/>
        </w:rPr>
        <w:t>s</w:t>
      </w:r>
      <w:r w:rsidRPr="00F57B08">
        <w:rPr>
          <w:rFonts w:eastAsiaTheme="minorEastAsia"/>
        </w:rPr>
        <w:t xml:space="preserve"> of manual </w:t>
      </w:r>
      <w:r w:rsidRPr="00B9554B">
        <w:rPr>
          <w:rFonts w:eastAsiaTheme="minorEastAsia"/>
        </w:rPr>
        <w:t xml:space="preserve">observation of </w:t>
      </w:r>
      <w:r w:rsidR="0012219E" w:rsidRPr="00B9554B">
        <w:rPr>
          <w:rFonts w:eastAsiaTheme="minorEastAsia"/>
        </w:rPr>
        <w:t xml:space="preserve">the </w:t>
      </w:r>
      <w:r w:rsidR="00B9554B" w:rsidRPr="00B9554B">
        <w:rPr>
          <w:rFonts w:eastAsiaTheme="minorEastAsia"/>
        </w:rPr>
        <w:t xml:space="preserve">CAM </w:t>
      </w:r>
      <w:r w:rsidR="0012219E" w:rsidRPr="00B9554B">
        <w:rPr>
          <w:rFonts w:eastAsiaTheme="minorEastAsia"/>
        </w:rPr>
        <w:t>results</w:t>
      </w:r>
      <w:r w:rsidRPr="00B9554B">
        <w:rPr>
          <w:rFonts w:eastAsiaTheme="minorEastAsia"/>
        </w:rPr>
        <w:t>, we process</w:t>
      </w:r>
      <w:r w:rsidR="007E6E29" w:rsidRPr="00B9554B">
        <w:rPr>
          <w:rFonts w:eastAsiaTheme="minorEastAsia"/>
        </w:rPr>
        <w:t>ed</w:t>
      </w:r>
      <w:r w:rsidRPr="00B9554B">
        <w:rPr>
          <w:rFonts w:eastAsiaTheme="minorEastAsia"/>
        </w:rPr>
        <w:t xml:space="preserve"> </w:t>
      </w:r>
      <w:r w:rsidR="009A2032" w:rsidRPr="00B9554B">
        <w:t>the</w:t>
      </w:r>
      <w:r w:rsidR="00B9554B" w:rsidRPr="00B9554B">
        <w:t>se</w:t>
      </w:r>
      <w:r w:rsidR="009A2032" w:rsidRPr="00B9554B">
        <w:t xml:space="preserve"> re</w:t>
      </w:r>
      <w:r w:rsidR="009A2032" w:rsidRPr="00BB3EB5">
        <w:t xml:space="preserve">sults </w:t>
      </w:r>
      <w:r w:rsidRPr="00F57B08">
        <w:rPr>
          <w:rFonts w:eastAsiaTheme="minorEastAsia"/>
        </w:rPr>
        <w:t xml:space="preserve">in two steps. The first step </w:t>
      </w:r>
      <w:r w:rsidR="007E6E29" w:rsidRPr="007E6E29">
        <w:rPr>
          <w:rFonts w:eastAsiaTheme="minorEastAsia"/>
        </w:rPr>
        <w:t>was</w:t>
      </w:r>
      <w:r w:rsidRPr="00F57B08">
        <w:rPr>
          <w:rFonts w:eastAsiaTheme="minorEastAsia"/>
        </w:rPr>
        <w:t xml:space="preserve"> to </w:t>
      </w:r>
      <w:r w:rsidR="007E6E29" w:rsidRPr="007E6E29">
        <w:rPr>
          <w:rFonts w:eastAsiaTheme="minorEastAsia"/>
        </w:rPr>
        <w:t>specif</w:t>
      </w:r>
      <w:r w:rsidR="00997FE1">
        <w:rPr>
          <w:rFonts w:eastAsiaTheme="minorEastAsia"/>
        </w:rPr>
        <w:t>y</w:t>
      </w:r>
      <w:r w:rsidRPr="00F57B08">
        <w:rPr>
          <w:rFonts w:eastAsiaTheme="minorEastAsia"/>
        </w:rPr>
        <w:t xml:space="preserve"> a color area to divide the </w:t>
      </w:r>
      <w:r w:rsidR="00997FE1">
        <w:t>CAM result</w:t>
      </w:r>
      <w:r w:rsidR="009A2032" w:rsidRPr="00BB3EB5">
        <w:t xml:space="preserve"> </w:t>
      </w:r>
      <w:r w:rsidRPr="00F57B08">
        <w:rPr>
          <w:rFonts w:eastAsiaTheme="minorEastAsia"/>
        </w:rPr>
        <w:t>into two parts, as shown in Figure 1</w:t>
      </w:r>
      <w:r w:rsidR="00714C40">
        <w:rPr>
          <w:rFonts w:eastAsiaTheme="minorEastAsia"/>
        </w:rPr>
        <w:t>0</w:t>
      </w:r>
      <w:r w:rsidRPr="00F57B08">
        <w:rPr>
          <w:rFonts w:eastAsiaTheme="minorEastAsia"/>
        </w:rPr>
        <w:t xml:space="preserve">. </w:t>
      </w:r>
      <w:r w:rsidR="000D7DBA" w:rsidRPr="000D7DBA">
        <w:rPr>
          <w:rFonts w:eastAsiaTheme="minorEastAsia"/>
        </w:rPr>
        <w:t>We chose</w:t>
      </w:r>
      <w:r w:rsidR="000D7DBA" w:rsidRPr="000D7DBA">
        <w:rPr>
          <w:rFonts w:eastAsiaTheme="minorEastAsia" w:hint="eastAsia"/>
        </w:rPr>
        <w:t xml:space="preserve"> </w:t>
      </w:r>
      <w:r w:rsidR="000D7DBA" w:rsidRPr="000D7DBA">
        <w:rPr>
          <w:rFonts w:eastAsiaTheme="minorEastAsia"/>
        </w:rPr>
        <w:t>the red and orange regions</w:t>
      </w:r>
      <w:r w:rsidR="00B9554B">
        <w:rPr>
          <w:rFonts w:eastAsiaTheme="minorEastAsia"/>
        </w:rPr>
        <w:t xml:space="preserve"> </w:t>
      </w:r>
      <w:r w:rsidR="00997FE1">
        <w:rPr>
          <w:rFonts w:eastAsiaTheme="minorEastAsia"/>
        </w:rPr>
        <w:t xml:space="preserve">(the two most focused regions) </w:t>
      </w:r>
      <w:r w:rsidR="00B9554B">
        <w:rPr>
          <w:rFonts w:eastAsiaTheme="minorEastAsia"/>
        </w:rPr>
        <w:t>in the CAM result</w:t>
      </w:r>
      <w:r w:rsidR="00997FE1">
        <w:rPr>
          <w:rFonts w:eastAsiaTheme="minorEastAsia"/>
        </w:rPr>
        <w:t xml:space="preserve"> to form this color area</w:t>
      </w:r>
      <w:r w:rsidR="000D7DBA" w:rsidRPr="000D7DBA">
        <w:rPr>
          <w:rFonts w:eastAsiaTheme="minorEastAsia"/>
        </w:rPr>
        <w:t>.</w:t>
      </w:r>
      <w:r w:rsidRPr="00F57B08">
        <w:rPr>
          <w:rFonts w:eastAsiaTheme="minorEastAsia"/>
        </w:rPr>
        <w:t xml:space="preserve"> The second step </w:t>
      </w:r>
      <w:r w:rsidR="007E6E29" w:rsidRPr="007E6E29">
        <w:rPr>
          <w:rFonts w:eastAsiaTheme="minorEastAsia"/>
        </w:rPr>
        <w:t>was</w:t>
      </w:r>
      <w:r w:rsidRPr="00F57B08">
        <w:rPr>
          <w:rFonts w:eastAsiaTheme="minorEastAsia"/>
        </w:rPr>
        <w:t xml:space="preserve"> to use formula (4) to encode the result of the first step, as shown in Figure 1</w:t>
      </w:r>
      <w:r w:rsidR="00714C40">
        <w:rPr>
          <w:rFonts w:eastAsiaTheme="minorEastAsia"/>
        </w:rPr>
        <w:t>1</w:t>
      </w:r>
      <w:r w:rsidRPr="00F57B08">
        <w:rPr>
          <w:rFonts w:eastAsiaTheme="minorEastAsia"/>
        </w:rPr>
        <w:t xml:space="preserve">. </w:t>
      </w:r>
      <w:r w:rsidR="00260F01">
        <w:rPr>
          <w:rFonts w:eastAsiaTheme="minorEastAsia"/>
        </w:rPr>
        <w:t>In formula (4), e</w:t>
      </w:r>
      <w:r w:rsidRPr="00F57B08">
        <w:rPr>
          <w:rFonts w:eastAsiaTheme="minorEastAsia"/>
        </w:rPr>
        <w:t>ach image</w:t>
      </w:r>
      <w:r w:rsidR="00260F01">
        <w:rPr>
          <w:rFonts w:eastAsiaTheme="minorEastAsia"/>
        </w:rPr>
        <w:t xml:space="preserve"> (224*224 pixels per image)</w:t>
      </w:r>
      <w:r w:rsidRPr="00F57B08">
        <w:rPr>
          <w:rFonts w:eastAsiaTheme="minorEastAsia"/>
        </w:rPr>
        <w:t xml:space="preserve"> </w:t>
      </w:r>
      <w:r w:rsidR="007E6E29" w:rsidRPr="007E6E29">
        <w:rPr>
          <w:rFonts w:eastAsiaTheme="minorEastAsia"/>
        </w:rPr>
        <w:t>was</w:t>
      </w:r>
      <w:r w:rsidRPr="00F57B08">
        <w:rPr>
          <w:rFonts w:eastAsiaTheme="minorEastAsia"/>
        </w:rPr>
        <w:t xml:space="preserve"> divided into 16 blocks</w:t>
      </w:r>
      <w:r w:rsidR="00260F01">
        <w:rPr>
          <w:rFonts w:eastAsiaTheme="minorEastAsia"/>
        </w:rPr>
        <w:t xml:space="preserve"> (56*56 pixels per block)</w:t>
      </w:r>
      <w:r w:rsidRPr="00F57B08">
        <w:rPr>
          <w:rFonts w:eastAsiaTheme="minorEastAsia"/>
        </w:rPr>
        <w:t xml:space="preserve">. If the block </w:t>
      </w:r>
      <w:r w:rsidR="00EF2CA5">
        <w:rPr>
          <w:rFonts w:eastAsiaTheme="minorEastAsia"/>
        </w:rPr>
        <w:t xml:space="preserve">is </w:t>
      </w:r>
      <w:r w:rsidRPr="00F57B08">
        <w:rPr>
          <w:rFonts w:eastAsiaTheme="minorEastAsia"/>
        </w:rPr>
        <w:t>conform</w:t>
      </w:r>
      <w:r w:rsidR="007E6E29">
        <w:rPr>
          <w:rFonts w:eastAsiaTheme="minorEastAsia"/>
        </w:rPr>
        <w:t>ed</w:t>
      </w:r>
      <w:r w:rsidRPr="00F57B08">
        <w:rPr>
          <w:rFonts w:eastAsiaTheme="minorEastAsia"/>
        </w:rPr>
        <w:t xml:space="preserve"> to formula (4), it </w:t>
      </w:r>
      <w:r w:rsidR="007E6E29" w:rsidRPr="007E6E29">
        <w:rPr>
          <w:rFonts w:eastAsiaTheme="minorEastAsia"/>
        </w:rPr>
        <w:t>was</w:t>
      </w:r>
      <w:r w:rsidRPr="00F57B08">
        <w:rPr>
          <w:rFonts w:eastAsiaTheme="minorEastAsia"/>
        </w:rPr>
        <w:t xml:space="preserve"> coded as 1, otherwise it </w:t>
      </w:r>
      <w:r w:rsidR="007E6E29" w:rsidRPr="007E6E29">
        <w:rPr>
          <w:rFonts w:eastAsiaTheme="minorEastAsia"/>
        </w:rPr>
        <w:t>was</w:t>
      </w:r>
      <w:r w:rsidRPr="00F57B08">
        <w:rPr>
          <w:rFonts w:eastAsiaTheme="minorEastAsia"/>
        </w:rPr>
        <w:t xml:space="preserve"> 0. T</w:t>
      </w:r>
      <w:r w:rsidRPr="00821410">
        <w:rPr>
          <w:rFonts w:eastAsiaTheme="minorEastAsia"/>
        </w:rPr>
        <w:t xml:space="preserve">he significance of this step </w:t>
      </w:r>
      <w:r w:rsidR="007E6E29" w:rsidRPr="00821410">
        <w:rPr>
          <w:rFonts w:eastAsiaTheme="minorEastAsia"/>
        </w:rPr>
        <w:t>was</w:t>
      </w:r>
      <w:r w:rsidRPr="00821410">
        <w:rPr>
          <w:rFonts w:eastAsiaTheme="minorEastAsia"/>
        </w:rPr>
        <w:t xml:space="preserve"> to encode the model focus</w:t>
      </w:r>
      <w:r w:rsidR="004A546D">
        <w:rPr>
          <w:rFonts w:eastAsiaTheme="minorEastAsia"/>
        </w:rPr>
        <w:t xml:space="preserve"> </w:t>
      </w:r>
      <w:r w:rsidR="00EF2CA5">
        <w:rPr>
          <w:rFonts w:eastAsiaTheme="minorEastAsia"/>
        </w:rPr>
        <w:t>since it</w:t>
      </w:r>
      <w:r w:rsidR="00183195" w:rsidRPr="00183195">
        <w:rPr>
          <w:rFonts w:eastAsiaTheme="minorEastAsia"/>
        </w:rPr>
        <w:t xml:space="preserve"> likely refers to the area or features of the input data the model pays </w:t>
      </w:r>
      <w:r w:rsidR="00EF2CA5">
        <w:rPr>
          <w:rFonts w:eastAsiaTheme="minorEastAsia"/>
        </w:rPr>
        <w:t xml:space="preserve">much </w:t>
      </w:r>
      <w:r w:rsidR="00183195" w:rsidRPr="00183195">
        <w:rPr>
          <w:rFonts w:eastAsiaTheme="minorEastAsia"/>
        </w:rPr>
        <w:t xml:space="preserve">attention to when making </w:t>
      </w:r>
      <w:r w:rsidR="00EF2CA5">
        <w:rPr>
          <w:rFonts w:eastAsiaTheme="minorEastAsia"/>
        </w:rPr>
        <w:t xml:space="preserve">a </w:t>
      </w:r>
      <w:r w:rsidR="00183195" w:rsidRPr="00183195">
        <w:rPr>
          <w:rFonts w:eastAsiaTheme="minorEastAsia"/>
        </w:rPr>
        <w:t xml:space="preserve">prediction. Encoding the model focus involves converting </w:t>
      </w:r>
      <w:r w:rsidR="00EF2CA5">
        <w:rPr>
          <w:rFonts w:eastAsiaTheme="minorEastAsia"/>
        </w:rPr>
        <w:t xml:space="preserve">the </w:t>
      </w:r>
      <w:r w:rsidR="00EF2CA5" w:rsidRPr="00EF2CA5">
        <w:rPr>
          <w:rFonts w:eastAsiaTheme="minorEastAsia"/>
        </w:rPr>
        <w:t>model focus</w:t>
      </w:r>
      <w:r w:rsidR="00EF2CA5" w:rsidRPr="00EF2CA5" w:rsidDel="00EF2CA5">
        <w:rPr>
          <w:rFonts w:eastAsiaTheme="minorEastAsia"/>
        </w:rPr>
        <w:t xml:space="preserve"> </w:t>
      </w:r>
      <w:r w:rsidR="00183195" w:rsidRPr="00183195">
        <w:rPr>
          <w:rFonts w:eastAsiaTheme="minorEastAsia"/>
        </w:rPr>
        <w:t>into a format that can be visualized</w:t>
      </w:r>
      <w:r w:rsidR="00EF2CA5" w:rsidRPr="00EF2CA5">
        <w:t xml:space="preserve"> </w:t>
      </w:r>
      <w:r w:rsidR="00EF2CA5">
        <w:t xml:space="preserve">and </w:t>
      </w:r>
      <w:r w:rsidR="00EF2CA5" w:rsidRPr="00EF2CA5">
        <w:rPr>
          <w:rFonts w:eastAsiaTheme="minorEastAsia"/>
        </w:rPr>
        <w:t>analyzed</w:t>
      </w:r>
      <w:r w:rsidR="00183195" w:rsidRPr="00183195">
        <w:rPr>
          <w:rFonts w:eastAsiaTheme="minorEastAsia"/>
        </w:rPr>
        <w:t>.</w:t>
      </w:r>
    </w:p>
    <w:p w14:paraId="717E2CFD" w14:textId="77777777" w:rsidR="00F57B08" w:rsidRDefault="00F57B08" w:rsidP="00F57B08">
      <w:pPr>
        <w:keepNext/>
        <w:spacing w:line="360" w:lineRule="auto"/>
      </w:pPr>
      <w:r>
        <w:rPr>
          <w:noProof/>
        </w:rPr>
        <w:lastRenderedPageBreak/>
        <w:drawing>
          <wp:inline distT="0" distB="0" distL="0" distR="0" wp14:anchorId="7FA28663" wp14:editId="0E4BF013">
            <wp:extent cx="5278120" cy="1396365"/>
            <wp:effectExtent l="0" t="0" r="0" b="0"/>
            <wp:docPr id="2" name="圖片 1" descr="一張含有 螢幕擷取畫面, 鮮豔 的圖片&#10;&#10;自動產生的描述">
              <a:extLst xmlns:a="http://schemas.openxmlformats.org/drawingml/2006/main">
                <a:ext uri="{FF2B5EF4-FFF2-40B4-BE49-F238E27FC236}">
                  <a16:creationId xmlns:a16="http://schemas.microsoft.com/office/drawing/2014/main" id="{6528DE58-9FF7-93CD-BEDC-46C616A6B6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descr="一張含有 螢幕擷取畫面, 鮮豔 的圖片&#10;&#10;自動產生的描述">
                      <a:extLst>
                        <a:ext uri="{FF2B5EF4-FFF2-40B4-BE49-F238E27FC236}">
                          <a16:creationId xmlns:a16="http://schemas.microsoft.com/office/drawing/2014/main" id="{6528DE58-9FF7-93CD-BEDC-46C616A6B6FB}"/>
                        </a:ext>
                      </a:extLst>
                    </pic:cNvPr>
                    <pic:cNvPicPr>
                      <a:picLocks noChangeAspect="1"/>
                    </pic:cNvPicPr>
                  </pic:nvPicPr>
                  <pic:blipFill>
                    <a:blip r:embed="rId18"/>
                    <a:stretch>
                      <a:fillRect/>
                    </a:stretch>
                  </pic:blipFill>
                  <pic:spPr>
                    <a:xfrm>
                      <a:off x="0" y="0"/>
                      <a:ext cx="5278120" cy="1396365"/>
                    </a:xfrm>
                    <a:prstGeom prst="rect">
                      <a:avLst/>
                    </a:prstGeom>
                  </pic:spPr>
                </pic:pic>
              </a:graphicData>
            </a:graphic>
          </wp:inline>
        </w:drawing>
      </w:r>
    </w:p>
    <w:p w14:paraId="55A5A5C8" w14:textId="5A436E14" w:rsidR="00F57B08" w:rsidRDefault="00F57B08" w:rsidP="00F57B08">
      <w:pPr>
        <w:pStyle w:val="af2"/>
      </w:pPr>
      <w:bookmarkStart w:id="71" w:name="_Toc157447900"/>
      <w:r>
        <w:t>Figure</w:t>
      </w:r>
      <w:r w:rsidR="00714C40">
        <w:rPr>
          <w:noProof/>
        </w:rPr>
        <w:t xml:space="preserve"> 10</w:t>
      </w:r>
      <w:r>
        <w:t xml:space="preserve">: </w:t>
      </w:r>
      <w:r w:rsidRPr="00F57B08">
        <w:t xml:space="preserve">First step of </w:t>
      </w:r>
      <w:r w:rsidR="009A2032">
        <w:t xml:space="preserve">processing </w:t>
      </w:r>
      <w:r w:rsidR="009A2032" w:rsidRPr="00BB3EB5">
        <w:t xml:space="preserve">the </w:t>
      </w:r>
      <w:r w:rsidR="00B9554B">
        <w:rPr>
          <w:rFonts w:hint="eastAsia"/>
        </w:rPr>
        <w:t xml:space="preserve">CAM </w:t>
      </w:r>
      <w:r w:rsidR="009A2032" w:rsidRPr="00BB3EB5">
        <w:t>results</w:t>
      </w:r>
      <w:bookmarkEnd w:id="71"/>
    </w:p>
    <w:p w14:paraId="34246901" w14:textId="77777777" w:rsidR="00385468" w:rsidRDefault="00385468" w:rsidP="00385468">
      <w:pPr>
        <w:keepNext/>
      </w:pPr>
      <w:r>
        <w:rPr>
          <w:noProof/>
        </w:rPr>
        <w:drawing>
          <wp:inline distT="0" distB="0" distL="0" distR="0" wp14:anchorId="34372A2B" wp14:editId="5D87B096">
            <wp:extent cx="4259580" cy="1811552"/>
            <wp:effectExtent l="0" t="0" r="7620" b="0"/>
            <wp:docPr id="2027252412" name="圖片 2027252412" descr="一張含有 螢幕擷取畫面, 圖表, 正方形 的圖片&#10;&#10;自動產生的描述">
              <a:extLst xmlns:a="http://schemas.openxmlformats.org/drawingml/2006/main">
                <a:ext uri="{FF2B5EF4-FFF2-40B4-BE49-F238E27FC236}">
                  <a16:creationId xmlns:a16="http://schemas.microsoft.com/office/drawing/2014/main" id="{3D1770F0-395B-9415-8FEA-1A2AE338A9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252412" name="圖片 2027252412" descr="一張含有 螢幕擷取畫面, 圖表, 正方形 的圖片&#10;&#10;自動產生的描述">
                      <a:extLst>
                        <a:ext uri="{FF2B5EF4-FFF2-40B4-BE49-F238E27FC236}">
                          <a16:creationId xmlns:a16="http://schemas.microsoft.com/office/drawing/2014/main" id="{3D1770F0-395B-9415-8FEA-1A2AE338A937}"/>
                        </a:ext>
                      </a:extLst>
                    </pic:cNvPr>
                    <pic:cNvPicPr>
                      <a:picLocks noChangeAspect="1"/>
                    </pic:cNvPicPr>
                  </pic:nvPicPr>
                  <pic:blipFill>
                    <a:blip r:embed="rId19"/>
                    <a:stretch>
                      <a:fillRect/>
                    </a:stretch>
                  </pic:blipFill>
                  <pic:spPr>
                    <a:xfrm>
                      <a:off x="0" y="0"/>
                      <a:ext cx="4267375" cy="1814867"/>
                    </a:xfrm>
                    <a:prstGeom prst="rect">
                      <a:avLst/>
                    </a:prstGeom>
                  </pic:spPr>
                </pic:pic>
              </a:graphicData>
            </a:graphic>
          </wp:inline>
        </w:drawing>
      </w:r>
    </w:p>
    <w:p w14:paraId="3266C39D" w14:textId="3927FB00" w:rsidR="00250C7C" w:rsidRPr="00250C7C" w:rsidRDefault="00385468" w:rsidP="00385468">
      <w:pPr>
        <w:pStyle w:val="af2"/>
      </w:pPr>
      <w:bookmarkStart w:id="72" w:name="_Toc157447901"/>
      <w:r>
        <w:t>Figure</w:t>
      </w:r>
      <w:r w:rsidR="00494331">
        <w:rPr>
          <w:noProof/>
        </w:rPr>
        <w:t xml:space="preserve"> 11</w:t>
      </w:r>
      <w:r>
        <w:t xml:space="preserve">: Second step of </w:t>
      </w:r>
      <w:r w:rsidR="009A2032">
        <w:t xml:space="preserve">processing </w:t>
      </w:r>
      <w:r w:rsidR="009A2032" w:rsidRPr="00BB3EB5">
        <w:t xml:space="preserve">the </w:t>
      </w:r>
      <w:r w:rsidR="00B9554B">
        <w:rPr>
          <w:rFonts w:hint="eastAsia"/>
        </w:rPr>
        <w:t xml:space="preserve">CAM </w:t>
      </w:r>
      <w:r w:rsidR="009A2032" w:rsidRPr="00BB3EB5">
        <w:t>results</w:t>
      </w:r>
      <w:bookmarkEnd w:id="72"/>
    </w:p>
    <w:p w14:paraId="5DA44C50" w14:textId="0094D503" w:rsidR="00F57B08" w:rsidRDefault="00272900" w:rsidP="00F57B08">
      <w:pPr>
        <w:jc w:val="center"/>
      </w:pPr>
      <m:oMath>
        <m:f>
          <m:fPr>
            <m:ctrlPr>
              <w:rPr>
                <w:rFonts w:ascii="Cambria Math" w:eastAsia="Cambria Math" w:hAnsi="Cambria Math"/>
              </w:rPr>
            </m:ctrlPr>
          </m:fPr>
          <m:num>
            <m:r>
              <w:rPr>
                <w:rFonts w:ascii="Cambria Math" w:eastAsia="Cambria Math" w:hAnsi="Cambria Math" w:cs="Cambria Math"/>
              </w:rPr>
              <m:t>number of yellow pixels in the block</m:t>
            </m:r>
          </m:num>
          <m:den>
            <m:r>
              <m:rPr>
                <m:sty m:val="p"/>
              </m:rPr>
              <w:rPr>
                <w:rFonts w:ascii="Cambria Math" w:eastAsia="Cambria Math" w:hAnsi="Cambria Math" w:cs="Cambria Math"/>
              </w:rPr>
              <m:t>56</m:t>
            </m:r>
            <m:r>
              <w:rPr>
                <w:rFonts w:ascii="Cambria Math" w:eastAsia="Cambria Math" w:hAnsi="Cambria Math" w:cs="Cambria Math"/>
              </w:rPr>
              <m:t>*56</m:t>
            </m:r>
          </m:den>
        </m:f>
        <m:r>
          <w:rPr>
            <w:rFonts w:ascii="Cambria Math" w:eastAsia="Cambria Math" w:hAnsi="Cambria Math" w:cs="Cambria Math"/>
          </w:rPr>
          <m:t>&gt;</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cs="Cambria Math"/>
              </w:rPr>
              <m:t>number of yellow pixels in the image</m:t>
            </m:r>
          </m:num>
          <m:den>
            <m:r>
              <m:rPr>
                <m:sty m:val="p"/>
              </m:rPr>
              <w:rPr>
                <w:rFonts w:ascii="Cambria Math" w:eastAsia="Cambria Math" w:hAnsi="Cambria Math" w:cs="Cambria Math"/>
              </w:rPr>
              <m:t>2</m:t>
            </m:r>
            <m:r>
              <w:rPr>
                <w:rFonts w:ascii="Cambria Math" w:eastAsia="Cambria Math" w:hAnsi="Cambria Math" w:cs="Cambria Math"/>
              </w:rPr>
              <m:t>24*224</m:t>
            </m:r>
          </m:den>
        </m:f>
      </m:oMath>
      <w:r w:rsidR="00F57B08">
        <w:tab/>
      </w:r>
      <w:r w:rsidR="00F57B08">
        <w:tab/>
        <w:t>(4)</w:t>
      </w:r>
    </w:p>
    <w:p w14:paraId="410EFC1B" w14:textId="5AB75155" w:rsidR="00F57B08" w:rsidRPr="00F43B29" w:rsidRDefault="00250C7C" w:rsidP="00F43B29">
      <w:pPr>
        <w:spacing w:line="360" w:lineRule="auto"/>
        <w:jc w:val="left"/>
        <w:outlineLvl w:val="2"/>
        <w:rPr>
          <w:sz w:val="28"/>
          <w:szCs w:val="28"/>
        </w:rPr>
      </w:pPr>
      <w:bookmarkStart w:id="73" w:name="_Toc157447883"/>
      <w:r w:rsidRPr="00F43B29">
        <w:rPr>
          <w:rFonts w:hint="eastAsia"/>
          <w:sz w:val="28"/>
          <w:szCs w:val="28"/>
        </w:rPr>
        <w:t>5</w:t>
      </w:r>
      <w:r w:rsidRPr="00F43B29">
        <w:rPr>
          <w:sz w:val="28"/>
          <w:szCs w:val="28"/>
        </w:rPr>
        <w:t xml:space="preserve">.3.1 </w:t>
      </w:r>
      <w:r w:rsidR="00A8599E">
        <w:rPr>
          <w:sz w:val="28"/>
          <w:szCs w:val="28"/>
        </w:rPr>
        <w:t>H</w:t>
      </w:r>
      <w:r w:rsidR="00A8599E" w:rsidRPr="00A8599E">
        <w:rPr>
          <w:sz w:val="28"/>
          <w:szCs w:val="28"/>
        </w:rPr>
        <w:t xml:space="preserve">andwriting </w:t>
      </w:r>
      <w:r w:rsidR="00B07636">
        <w:rPr>
          <w:sz w:val="28"/>
          <w:szCs w:val="28"/>
        </w:rPr>
        <w:t>c</w:t>
      </w:r>
      <w:r w:rsidR="00A8599E" w:rsidRPr="00A8599E">
        <w:rPr>
          <w:sz w:val="28"/>
          <w:szCs w:val="28"/>
        </w:rPr>
        <w:t>haracteristic</w:t>
      </w:r>
      <w:r w:rsidRPr="00F43B29">
        <w:rPr>
          <w:sz w:val="28"/>
          <w:szCs w:val="28"/>
        </w:rPr>
        <w:t xml:space="preserve">s </w:t>
      </w:r>
      <w:r w:rsidR="00C6498C">
        <w:rPr>
          <w:sz w:val="28"/>
          <w:szCs w:val="28"/>
        </w:rPr>
        <w:t xml:space="preserve">of </w:t>
      </w:r>
      <w:r w:rsidR="00B07636">
        <w:rPr>
          <w:sz w:val="28"/>
          <w:szCs w:val="28"/>
        </w:rPr>
        <w:t>not-centered</w:t>
      </w:r>
      <w:bookmarkEnd w:id="73"/>
      <w:r w:rsidR="00C6498C">
        <w:rPr>
          <w:sz w:val="28"/>
          <w:szCs w:val="28"/>
        </w:rPr>
        <w:t xml:space="preserve"> images</w:t>
      </w:r>
    </w:p>
    <w:p w14:paraId="0AFD4737" w14:textId="70237AB2" w:rsidR="00385468" w:rsidRDefault="004A546D" w:rsidP="00385468">
      <w:pPr>
        <w:spacing w:line="360" w:lineRule="auto"/>
        <w:ind w:firstLine="425"/>
        <w:jc w:val="left"/>
      </w:pPr>
      <w:r>
        <w:t xml:space="preserve">We </w:t>
      </w:r>
      <w:r w:rsidR="00C6498C">
        <w:t>define a</w:t>
      </w:r>
      <w:r>
        <w:t xml:space="preserve"> </w:t>
      </w:r>
      <w:r w:rsidR="0034370A">
        <w:rPr>
          <w:i/>
        </w:rPr>
        <w:t>not-centered</w:t>
      </w:r>
      <w:r w:rsidR="00C6498C" w:rsidRPr="00D17DF5">
        <w:rPr>
          <w:i/>
        </w:rPr>
        <w:t xml:space="preserve"> image</w:t>
      </w:r>
      <w:r w:rsidR="00C6498C">
        <w:t xml:space="preserve"> as one where</w:t>
      </w:r>
      <w:r>
        <w:t xml:space="preserve"> the surrounding 12 blocks </w:t>
      </w:r>
      <w:r w:rsidR="00C6498C">
        <w:t xml:space="preserve">were </w:t>
      </w:r>
      <w:r w:rsidRPr="001303BD">
        <w:rPr>
          <w:color w:val="000000" w:themeColor="text1"/>
        </w:rPr>
        <w:t>marked 1</w:t>
      </w:r>
      <w:r w:rsidR="0034370A">
        <w:t xml:space="preserve"> or 0</w:t>
      </w:r>
      <w:r w:rsidR="00C6498C">
        <w:t xml:space="preserve"> and the middle four blocks were marked 0</w:t>
      </w:r>
      <w:r w:rsidR="00F43B29" w:rsidRPr="00F43B29">
        <w:t>, as illustrated in Figure 1</w:t>
      </w:r>
      <w:r w:rsidR="00494331">
        <w:t>2</w:t>
      </w:r>
      <w:r w:rsidR="00F43B29" w:rsidRPr="00F43B29">
        <w:t xml:space="preserve">. The </w:t>
      </w:r>
      <w:r>
        <w:t xml:space="preserve">number of </w:t>
      </w:r>
      <w:r w:rsidR="0034370A">
        <w:t>not-centered</w:t>
      </w:r>
      <w:r w:rsidRPr="004A546D">
        <w:t xml:space="preserve"> </w:t>
      </w:r>
      <w:r w:rsidR="00C6498C">
        <w:t xml:space="preserve">images </w:t>
      </w:r>
      <w:r w:rsidR="00DA00D8" w:rsidRPr="00DA00D8">
        <w:t>w</w:t>
      </w:r>
      <w:r w:rsidR="00F47BF9">
        <w:t>as</w:t>
      </w:r>
      <w:r w:rsidR="00F43B29" w:rsidRPr="00F43B29">
        <w:t xml:space="preserve"> presented in Table 1</w:t>
      </w:r>
      <w:r w:rsidR="007F566C">
        <w:t>4</w:t>
      </w:r>
      <w:r w:rsidR="00F43B29" w:rsidRPr="00F43B29">
        <w:t xml:space="preserve">. Among the </w:t>
      </w:r>
      <w:r w:rsidR="0034370A">
        <w:t>not-centered</w:t>
      </w:r>
      <w:r w:rsidR="00C6498C" w:rsidRPr="00C6498C">
        <w:t xml:space="preserve"> </w:t>
      </w:r>
      <w:r w:rsidR="00F43B29" w:rsidRPr="00F43B29">
        <w:t xml:space="preserve">images, the majority </w:t>
      </w:r>
      <w:r w:rsidR="00EF2CA5">
        <w:t xml:space="preserve">of them </w:t>
      </w:r>
      <w:r w:rsidR="005B7689">
        <w:t>came</w:t>
      </w:r>
      <w:r w:rsidR="005B7689" w:rsidRPr="00F43B29">
        <w:t xml:space="preserve"> </w:t>
      </w:r>
      <w:r w:rsidR="00EF2CA5">
        <w:t>from</w:t>
      </w:r>
      <w:r w:rsidR="00EF2CA5" w:rsidRPr="00F43B29">
        <w:t xml:space="preserve"> </w:t>
      </w:r>
      <w:r w:rsidR="00EF2CA5">
        <w:t>the</w:t>
      </w:r>
      <w:r w:rsidR="00EF2CA5" w:rsidRPr="00F43B29">
        <w:t xml:space="preserve"> </w:t>
      </w:r>
      <w:r w:rsidR="00F43B29" w:rsidRPr="00F43B29">
        <w:t>TD children. Example</w:t>
      </w:r>
      <w:r w:rsidR="00597736">
        <w:t>s</w:t>
      </w:r>
      <w:r w:rsidR="0034370A">
        <w:t xml:space="preserve"> of </w:t>
      </w:r>
      <w:r w:rsidR="005B7689">
        <w:t xml:space="preserve">the </w:t>
      </w:r>
      <w:r w:rsidR="0034370A">
        <w:t>TD</w:t>
      </w:r>
      <w:r w:rsidR="00C6498C" w:rsidRPr="00C6498C">
        <w:t xml:space="preserve"> </w:t>
      </w:r>
      <w:r w:rsidR="0034370A">
        <w:t>not-centered</w:t>
      </w:r>
      <w:r w:rsidR="00C6498C" w:rsidRPr="00C6498C">
        <w:t xml:space="preserve"> image</w:t>
      </w:r>
      <w:r w:rsidR="00F43B29" w:rsidRPr="00F43B29">
        <w:t xml:space="preserve">s </w:t>
      </w:r>
      <w:r w:rsidR="00DA00D8" w:rsidRPr="00DA00D8">
        <w:t>were</w:t>
      </w:r>
      <w:r w:rsidR="00F43B29" w:rsidRPr="00F43B29">
        <w:t xml:space="preserve"> provided in Figure 1</w:t>
      </w:r>
      <w:r w:rsidR="00494331">
        <w:t>3</w:t>
      </w:r>
      <w:r w:rsidR="00F43B29" w:rsidRPr="00F43B29">
        <w:t>.</w:t>
      </w:r>
      <w:r w:rsidR="00F327F6">
        <w:t xml:space="preserve"> </w:t>
      </w:r>
      <w:r w:rsidR="00F327F6" w:rsidRPr="00F327F6">
        <w:t>This result is quite surprising. It is generally believed that Chinese characters written by TD children are of moderate size and centered, so the model's focus area would be more centralized</w:t>
      </w:r>
      <w:r w:rsidR="00F327F6">
        <w:t xml:space="preserve"> [20</w:t>
      </w:r>
      <w:r w:rsidR="00F327F6">
        <w:rPr>
          <w:rFonts w:hint="eastAsia"/>
        </w:rPr>
        <w:t>]</w:t>
      </w:r>
      <w:r w:rsidR="00F327F6" w:rsidRPr="00F327F6">
        <w:t>. On the other hand, Chinese characters written by ASD children tend to have offsets or be written too large, potentially leading the model's focus area to be on the periphery. However, the results show that for Chinese characters written by TD children, the model's focus area is not in the center. This indicates that the model has indeed found unexpected features</w:t>
      </w:r>
      <w:r w:rsidR="00351E33">
        <w:t xml:space="preserve"> to do the prediction</w:t>
      </w:r>
      <w:r w:rsidR="00F327F6" w:rsidRPr="00F327F6">
        <w:t>.</w:t>
      </w:r>
    </w:p>
    <w:p w14:paraId="436E09E7" w14:textId="77777777" w:rsidR="004B7707" w:rsidRDefault="004B7707" w:rsidP="004B7707">
      <w:pPr>
        <w:keepNext/>
        <w:spacing w:line="360" w:lineRule="auto"/>
        <w:jc w:val="left"/>
      </w:pPr>
      <w:r>
        <w:rPr>
          <w:noProof/>
        </w:rPr>
        <w:lastRenderedPageBreak/>
        <w:drawing>
          <wp:inline distT="0" distB="0" distL="0" distR="0" wp14:anchorId="42E8CF6C" wp14:editId="64E2E144">
            <wp:extent cx="2492156" cy="2316480"/>
            <wp:effectExtent l="0" t="0" r="3810" b="7620"/>
            <wp:docPr id="1985646472" name="圖片 1985646472" descr="一張含有 螢幕擷取畫面, 正方形, Rectangle, 鮮豔 的圖片&#10;&#10;自動產生的描述">
              <a:extLst xmlns:a="http://schemas.openxmlformats.org/drawingml/2006/main">
                <a:ext uri="{FF2B5EF4-FFF2-40B4-BE49-F238E27FC236}">
                  <a16:creationId xmlns:a16="http://schemas.microsoft.com/office/drawing/2014/main" id="{EAA8CADC-011C-17E8-6E4D-D7F3EE5DC8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646472" name="圖片 1985646472" descr="一張含有 螢幕擷取畫面, 正方形, Rectangle, 鮮豔 的圖片&#10;&#10;自動產生的描述">
                      <a:extLst>
                        <a:ext uri="{FF2B5EF4-FFF2-40B4-BE49-F238E27FC236}">
                          <a16:creationId xmlns:a16="http://schemas.microsoft.com/office/drawing/2014/main" id="{EAA8CADC-011C-17E8-6E4D-D7F3EE5DC881}"/>
                        </a:ext>
                      </a:extLst>
                    </pic:cNvPr>
                    <pic:cNvPicPr>
                      <a:picLocks noChangeAspect="1"/>
                    </pic:cNvPicPr>
                  </pic:nvPicPr>
                  <pic:blipFill>
                    <a:blip r:embed="rId20"/>
                    <a:stretch>
                      <a:fillRect/>
                    </a:stretch>
                  </pic:blipFill>
                  <pic:spPr>
                    <a:xfrm>
                      <a:off x="0" y="0"/>
                      <a:ext cx="2494208" cy="2318388"/>
                    </a:xfrm>
                    <a:prstGeom prst="rect">
                      <a:avLst/>
                    </a:prstGeom>
                  </pic:spPr>
                </pic:pic>
              </a:graphicData>
            </a:graphic>
          </wp:inline>
        </w:drawing>
      </w:r>
    </w:p>
    <w:p w14:paraId="095430C2" w14:textId="2D01362F" w:rsidR="004B7707" w:rsidRDefault="004B7707" w:rsidP="004B7707">
      <w:pPr>
        <w:pStyle w:val="af2"/>
        <w:jc w:val="left"/>
      </w:pPr>
      <w:bookmarkStart w:id="74" w:name="_Toc157447902"/>
      <w:r>
        <w:t>Figure</w:t>
      </w:r>
      <w:r w:rsidR="00494331">
        <w:rPr>
          <w:noProof/>
        </w:rPr>
        <w:t xml:space="preserve"> 12</w:t>
      </w:r>
      <w:r>
        <w:t xml:space="preserve">: </w:t>
      </w:r>
      <w:r w:rsidR="004A546D">
        <w:t xml:space="preserve">Illustration of </w:t>
      </w:r>
      <w:r w:rsidR="00C6498C">
        <w:t xml:space="preserve">a </w:t>
      </w:r>
      <w:r w:rsidR="0034370A">
        <w:t>not-centered</w:t>
      </w:r>
      <w:r w:rsidR="00C6498C">
        <w:t xml:space="preserve"> image</w:t>
      </w:r>
      <w:bookmarkEnd w:id="74"/>
    </w:p>
    <w:p w14:paraId="06FDF681" w14:textId="5B1B30B8" w:rsidR="004B7707" w:rsidRDefault="004B7707" w:rsidP="004B7707">
      <w:pPr>
        <w:pStyle w:val="af2"/>
        <w:keepNext/>
      </w:pPr>
      <w:bookmarkStart w:id="75" w:name="_Toc157447923"/>
      <w:r>
        <w:t>Table</w:t>
      </w:r>
      <w:r w:rsidR="007F566C">
        <w:rPr>
          <w:noProof/>
        </w:rPr>
        <w:t xml:space="preserve"> 14</w:t>
      </w:r>
      <w:r>
        <w:t xml:space="preserve">: </w:t>
      </w:r>
      <w:r w:rsidR="004A546D">
        <w:t xml:space="preserve">Number of </w:t>
      </w:r>
      <w:r w:rsidR="0034370A">
        <w:t>not-centered</w:t>
      </w:r>
      <w:bookmarkEnd w:id="75"/>
      <w:r w:rsidR="004A546D">
        <w:t xml:space="preserve"> images</w:t>
      </w:r>
    </w:p>
    <w:tbl>
      <w:tblPr>
        <w:tblStyle w:val="ab"/>
        <w:tblW w:w="0" w:type="auto"/>
        <w:tblLook w:val="04A0" w:firstRow="1" w:lastRow="0" w:firstColumn="1" w:lastColumn="0" w:noHBand="0" w:noVBand="1"/>
      </w:tblPr>
      <w:tblGrid>
        <w:gridCol w:w="2075"/>
        <w:gridCol w:w="2075"/>
        <w:gridCol w:w="2076"/>
        <w:gridCol w:w="2076"/>
      </w:tblGrid>
      <w:tr w:rsidR="004B7707" w14:paraId="0816B900" w14:textId="77777777" w:rsidTr="004B7707">
        <w:tc>
          <w:tcPr>
            <w:tcW w:w="2075" w:type="dxa"/>
          </w:tcPr>
          <w:p w14:paraId="3E15AC13" w14:textId="041D180F" w:rsidR="004B7707" w:rsidRDefault="00597736" w:rsidP="004B7707">
            <w:pPr>
              <w:jc w:val="center"/>
            </w:pPr>
            <w:r>
              <w:rPr>
                <w:rFonts w:hint="eastAsia"/>
              </w:rPr>
              <w:t>T</w:t>
            </w:r>
            <w:r>
              <w:t>raining set</w:t>
            </w:r>
          </w:p>
        </w:tc>
        <w:tc>
          <w:tcPr>
            <w:tcW w:w="2075" w:type="dxa"/>
          </w:tcPr>
          <w:p w14:paraId="60773BED" w14:textId="66FA30C6" w:rsidR="004B7707" w:rsidRDefault="004B7707" w:rsidP="004B7707">
            <w:pPr>
              <w:jc w:val="center"/>
            </w:pPr>
            <w:r>
              <w:rPr>
                <w:rFonts w:hint="eastAsia"/>
              </w:rPr>
              <w:t>T</w:t>
            </w:r>
            <w:r>
              <w:t>otal</w:t>
            </w:r>
          </w:p>
        </w:tc>
        <w:tc>
          <w:tcPr>
            <w:tcW w:w="2076" w:type="dxa"/>
          </w:tcPr>
          <w:p w14:paraId="5942E9EF" w14:textId="2AAA5326" w:rsidR="004B7707" w:rsidRDefault="004B7707" w:rsidP="004B7707">
            <w:pPr>
              <w:jc w:val="center"/>
            </w:pPr>
            <w:r>
              <w:rPr>
                <w:rFonts w:hint="eastAsia"/>
              </w:rPr>
              <w:t>T</w:t>
            </w:r>
            <w:r>
              <w:t>D</w:t>
            </w:r>
          </w:p>
        </w:tc>
        <w:tc>
          <w:tcPr>
            <w:tcW w:w="2076" w:type="dxa"/>
          </w:tcPr>
          <w:p w14:paraId="771552CF" w14:textId="1EE53692" w:rsidR="004B7707" w:rsidRDefault="004B7707" w:rsidP="004B7707">
            <w:pPr>
              <w:jc w:val="center"/>
            </w:pPr>
            <w:r>
              <w:rPr>
                <w:rFonts w:hint="eastAsia"/>
              </w:rPr>
              <w:t>A</w:t>
            </w:r>
            <w:r>
              <w:t>SD</w:t>
            </w:r>
          </w:p>
        </w:tc>
      </w:tr>
      <w:tr w:rsidR="004B7707" w14:paraId="2A5E5635" w14:textId="77777777" w:rsidTr="004B7707">
        <w:tc>
          <w:tcPr>
            <w:tcW w:w="2075" w:type="dxa"/>
          </w:tcPr>
          <w:p w14:paraId="6AC3FAC2" w14:textId="3CAB6A46" w:rsidR="004B7707" w:rsidRDefault="004B7707" w:rsidP="004B7707">
            <w:pPr>
              <w:jc w:val="center"/>
            </w:pPr>
            <w:proofErr w:type="spellStart"/>
            <w:r>
              <w:rPr>
                <w:rFonts w:hint="eastAsia"/>
              </w:rPr>
              <w:t>C</w:t>
            </w:r>
            <w:r>
              <w:t>h_</w:t>
            </w:r>
            <w:r w:rsidR="00D10E1D">
              <w:t>A</w:t>
            </w:r>
            <w:r>
              <w:t>ll</w:t>
            </w:r>
            <w:proofErr w:type="spellEnd"/>
          </w:p>
        </w:tc>
        <w:tc>
          <w:tcPr>
            <w:tcW w:w="2075" w:type="dxa"/>
          </w:tcPr>
          <w:p w14:paraId="7B77C26F" w14:textId="26BFD850" w:rsidR="004B7707" w:rsidRDefault="004B7707" w:rsidP="004B7707">
            <w:pPr>
              <w:jc w:val="center"/>
            </w:pPr>
            <w:r>
              <w:rPr>
                <w:rFonts w:hint="eastAsia"/>
              </w:rPr>
              <w:t>2</w:t>
            </w:r>
            <w:r w:rsidR="006027B9">
              <w:t>,</w:t>
            </w:r>
            <w:r>
              <w:t>273</w:t>
            </w:r>
          </w:p>
        </w:tc>
        <w:tc>
          <w:tcPr>
            <w:tcW w:w="2076" w:type="dxa"/>
          </w:tcPr>
          <w:p w14:paraId="3C6B13FC" w14:textId="3C91428A" w:rsidR="004B7707" w:rsidRDefault="004B7707" w:rsidP="004B7707">
            <w:pPr>
              <w:jc w:val="center"/>
            </w:pPr>
            <w:r>
              <w:rPr>
                <w:rFonts w:hint="eastAsia"/>
              </w:rPr>
              <w:t>2</w:t>
            </w:r>
            <w:r w:rsidR="006027B9">
              <w:t>,</w:t>
            </w:r>
            <w:r>
              <w:t>200</w:t>
            </w:r>
          </w:p>
        </w:tc>
        <w:tc>
          <w:tcPr>
            <w:tcW w:w="2076" w:type="dxa"/>
          </w:tcPr>
          <w:p w14:paraId="72EA8788" w14:textId="721DC7CC" w:rsidR="004B7707" w:rsidRDefault="004B7707" w:rsidP="004B7707">
            <w:pPr>
              <w:jc w:val="center"/>
            </w:pPr>
            <w:r>
              <w:rPr>
                <w:rFonts w:hint="eastAsia"/>
              </w:rPr>
              <w:t>7</w:t>
            </w:r>
            <w:r>
              <w:t>3</w:t>
            </w:r>
          </w:p>
        </w:tc>
      </w:tr>
      <w:tr w:rsidR="004B7707" w14:paraId="4F481B9F" w14:textId="77777777" w:rsidTr="004B7707">
        <w:tc>
          <w:tcPr>
            <w:tcW w:w="2075" w:type="dxa"/>
          </w:tcPr>
          <w:p w14:paraId="001DF504" w14:textId="76242B58" w:rsidR="004B7707" w:rsidRDefault="004B7707" w:rsidP="004B7707">
            <w:pPr>
              <w:jc w:val="center"/>
            </w:pPr>
            <w:proofErr w:type="spellStart"/>
            <w:r>
              <w:rPr>
                <w:rFonts w:hint="eastAsia"/>
              </w:rPr>
              <w:t>C</w:t>
            </w:r>
            <w:r>
              <w:t>h_Neat</w:t>
            </w:r>
            <w:proofErr w:type="spellEnd"/>
          </w:p>
        </w:tc>
        <w:tc>
          <w:tcPr>
            <w:tcW w:w="2075" w:type="dxa"/>
          </w:tcPr>
          <w:p w14:paraId="184D520D" w14:textId="23F9E071" w:rsidR="004B7707" w:rsidRDefault="004B7707" w:rsidP="004B7707">
            <w:pPr>
              <w:jc w:val="center"/>
            </w:pPr>
            <w:r>
              <w:rPr>
                <w:rFonts w:hint="eastAsia"/>
              </w:rPr>
              <w:t>2</w:t>
            </w:r>
            <w:r w:rsidR="006027B9">
              <w:t>,</w:t>
            </w:r>
            <w:r>
              <w:t>386</w:t>
            </w:r>
          </w:p>
        </w:tc>
        <w:tc>
          <w:tcPr>
            <w:tcW w:w="2076" w:type="dxa"/>
          </w:tcPr>
          <w:p w14:paraId="69518E05" w14:textId="05208B26" w:rsidR="004B7707" w:rsidRDefault="004B7707" w:rsidP="004B7707">
            <w:pPr>
              <w:jc w:val="center"/>
            </w:pPr>
            <w:r>
              <w:rPr>
                <w:rFonts w:hint="eastAsia"/>
              </w:rPr>
              <w:t>2</w:t>
            </w:r>
            <w:r w:rsidR="006027B9">
              <w:t>,</w:t>
            </w:r>
            <w:r>
              <w:t>278</w:t>
            </w:r>
          </w:p>
        </w:tc>
        <w:tc>
          <w:tcPr>
            <w:tcW w:w="2076" w:type="dxa"/>
          </w:tcPr>
          <w:p w14:paraId="78C24118" w14:textId="26729AAD" w:rsidR="004B7707" w:rsidRDefault="004B7707" w:rsidP="004B7707">
            <w:pPr>
              <w:jc w:val="center"/>
            </w:pPr>
            <w:r>
              <w:rPr>
                <w:rFonts w:hint="eastAsia"/>
              </w:rPr>
              <w:t>1</w:t>
            </w:r>
            <w:r>
              <w:t>08</w:t>
            </w:r>
          </w:p>
        </w:tc>
      </w:tr>
    </w:tbl>
    <w:p w14:paraId="71E60304" w14:textId="77777777" w:rsidR="004B7707" w:rsidRDefault="004B7707" w:rsidP="004B7707">
      <w:pPr>
        <w:keepNext/>
      </w:pPr>
      <w:r>
        <w:rPr>
          <w:noProof/>
        </w:rPr>
        <w:drawing>
          <wp:inline distT="0" distB="0" distL="0" distR="0" wp14:anchorId="648F3165" wp14:editId="2E82DD0D">
            <wp:extent cx="5278017" cy="2376169"/>
            <wp:effectExtent l="0" t="0" r="0" b="5715"/>
            <wp:docPr id="811225111" name="圖片 811225111">
              <a:extLst xmlns:a="http://schemas.openxmlformats.org/drawingml/2006/main">
                <a:ext uri="{FF2B5EF4-FFF2-40B4-BE49-F238E27FC236}">
                  <a16:creationId xmlns:a16="http://schemas.microsoft.com/office/drawing/2014/main" id="{E729F1F7-1A79-239D-82AF-7D3B56A2A1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225111" name="圖片 811225111">
                      <a:extLst>
                        <a:ext uri="{FF2B5EF4-FFF2-40B4-BE49-F238E27FC236}">
                          <a16:creationId xmlns:a16="http://schemas.microsoft.com/office/drawing/2014/main" id="{E729F1F7-1A79-239D-82AF-7D3B56A2A1EF}"/>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8017" cy="2376169"/>
                    </a:xfrm>
                    <a:prstGeom prst="rect">
                      <a:avLst/>
                    </a:prstGeom>
                  </pic:spPr>
                </pic:pic>
              </a:graphicData>
            </a:graphic>
          </wp:inline>
        </w:drawing>
      </w:r>
    </w:p>
    <w:p w14:paraId="586BA1A7" w14:textId="20ABB351" w:rsidR="004B7707" w:rsidRPr="004B7707" w:rsidRDefault="004B7707" w:rsidP="004B7707">
      <w:pPr>
        <w:pStyle w:val="af2"/>
      </w:pPr>
      <w:bookmarkStart w:id="76" w:name="_Toc157447903"/>
      <w:r>
        <w:t>Figure</w:t>
      </w:r>
      <w:r w:rsidR="00494331">
        <w:rPr>
          <w:noProof/>
        </w:rPr>
        <w:t xml:space="preserve"> 13</w:t>
      </w:r>
      <w:r>
        <w:t xml:space="preserve">: Examples of </w:t>
      </w:r>
      <w:r w:rsidR="00597736">
        <w:t>TD not-centered</w:t>
      </w:r>
      <w:bookmarkEnd w:id="76"/>
      <w:r w:rsidR="00C6498C">
        <w:t xml:space="preserve"> images</w:t>
      </w:r>
    </w:p>
    <w:p w14:paraId="6F31C845" w14:textId="7F5FEFC7" w:rsidR="00F43B29" w:rsidRPr="00385468" w:rsidRDefault="00F43B29" w:rsidP="00385468">
      <w:pPr>
        <w:spacing w:line="360" w:lineRule="auto"/>
        <w:jc w:val="left"/>
        <w:outlineLvl w:val="2"/>
        <w:rPr>
          <w:sz w:val="28"/>
          <w:szCs w:val="28"/>
        </w:rPr>
      </w:pPr>
      <w:bookmarkStart w:id="77" w:name="_Toc157447884"/>
      <w:r w:rsidRPr="00385468">
        <w:rPr>
          <w:rFonts w:hint="eastAsia"/>
          <w:sz w:val="28"/>
          <w:szCs w:val="28"/>
        </w:rPr>
        <w:t>5</w:t>
      </w:r>
      <w:r w:rsidRPr="00385468">
        <w:rPr>
          <w:sz w:val="28"/>
          <w:szCs w:val="28"/>
        </w:rPr>
        <w:t xml:space="preserve">.3.2 </w:t>
      </w:r>
      <w:r w:rsidR="00A8599E">
        <w:rPr>
          <w:sz w:val="28"/>
          <w:szCs w:val="28"/>
        </w:rPr>
        <w:t>H</w:t>
      </w:r>
      <w:r w:rsidR="00A8599E" w:rsidRPr="00A8599E">
        <w:rPr>
          <w:sz w:val="28"/>
          <w:szCs w:val="28"/>
        </w:rPr>
        <w:t xml:space="preserve">andwriting </w:t>
      </w:r>
      <w:r w:rsidR="00633352">
        <w:rPr>
          <w:sz w:val="28"/>
          <w:szCs w:val="28"/>
        </w:rPr>
        <w:t>c</w:t>
      </w:r>
      <w:r w:rsidR="00A8599E" w:rsidRPr="00A8599E">
        <w:rPr>
          <w:sz w:val="28"/>
          <w:szCs w:val="28"/>
        </w:rPr>
        <w:t>haracteristic</w:t>
      </w:r>
      <w:r w:rsidRPr="00385468">
        <w:rPr>
          <w:sz w:val="28"/>
          <w:szCs w:val="28"/>
        </w:rPr>
        <w:t xml:space="preserve">s </w:t>
      </w:r>
      <w:r w:rsidR="00633352">
        <w:rPr>
          <w:rFonts w:hint="eastAsia"/>
          <w:sz w:val="28"/>
          <w:szCs w:val="28"/>
        </w:rPr>
        <w:t>o</w:t>
      </w:r>
      <w:r w:rsidR="00633352">
        <w:rPr>
          <w:sz w:val="28"/>
          <w:szCs w:val="28"/>
        </w:rPr>
        <w:t xml:space="preserve">f </w:t>
      </w:r>
      <w:bookmarkEnd w:id="77"/>
      <w:r w:rsidR="00EE3FA0">
        <w:rPr>
          <w:sz w:val="28"/>
          <w:szCs w:val="28"/>
        </w:rPr>
        <w:t>not-peripher</w:t>
      </w:r>
      <w:r w:rsidR="00597736">
        <w:rPr>
          <w:sz w:val="28"/>
          <w:szCs w:val="28"/>
        </w:rPr>
        <w:t>al</w:t>
      </w:r>
      <w:r w:rsidR="00EE3FA0">
        <w:rPr>
          <w:sz w:val="28"/>
          <w:szCs w:val="28"/>
        </w:rPr>
        <w:t xml:space="preserve"> images</w:t>
      </w:r>
    </w:p>
    <w:p w14:paraId="7A06E795" w14:textId="13D39063" w:rsidR="00F43B29" w:rsidRDefault="00F47BF9" w:rsidP="00F43B29">
      <w:pPr>
        <w:spacing w:line="360" w:lineRule="auto"/>
        <w:ind w:firstLine="425"/>
        <w:jc w:val="left"/>
      </w:pPr>
      <w:r w:rsidRPr="00F47BF9">
        <w:t xml:space="preserve">We define a </w:t>
      </w:r>
      <w:r w:rsidR="00597736">
        <w:rPr>
          <w:i/>
        </w:rPr>
        <w:t>not-peripheral</w:t>
      </w:r>
      <w:r w:rsidRPr="00D17DF5">
        <w:rPr>
          <w:i/>
        </w:rPr>
        <w:t xml:space="preserve"> image</w:t>
      </w:r>
      <w:r w:rsidRPr="00F47BF9">
        <w:t xml:space="preserve"> as one where the surrounding 12 blocks were marked </w:t>
      </w:r>
      <w:r>
        <w:t>0</w:t>
      </w:r>
      <w:r w:rsidRPr="00F47BF9">
        <w:t xml:space="preserve"> and the middle four blocks were marked </w:t>
      </w:r>
      <w:r>
        <w:t>1</w:t>
      </w:r>
      <w:r w:rsidR="00597736">
        <w:t xml:space="preserve"> or 0</w:t>
      </w:r>
      <w:r w:rsidRPr="00F47BF9">
        <w:t xml:space="preserve">, as illustrated </w:t>
      </w:r>
      <w:r w:rsidR="00F43B29" w:rsidRPr="00F43B29">
        <w:t>in Figure 1</w:t>
      </w:r>
      <w:r w:rsidR="00494331">
        <w:t>4</w:t>
      </w:r>
      <w:r w:rsidR="00F43B29" w:rsidRPr="00F43B29">
        <w:t xml:space="preserve">. The </w:t>
      </w:r>
      <w:r>
        <w:t xml:space="preserve">number of </w:t>
      </w:r>
      <w:r w:rsidR="00597736">
        <w:t>not-peripheral</w:t>
      </w:r>
      <w:r>
        <w:t xml:space="preserve"> images</w:t>
      </w:r>
      <w:r w:rsidRPr="00F43B29">
        <w:t xml:space="preserve"> </w:t>
      </w:r>
      <w:r w:rsidR="00560BEF" w:rsidRPr="00560BEF">
        <w:t>w</w:t>
      </w:r>
      <w:r>
        <w:t>as</w:t>
      </w:r>
      <w:r w:rsidR="00F43B29" w:rsidRPr="00F43B29">
        <w:t xml:space="preserve"> outlined in Table 1</w:t>
      </w:r>
      <w:r w:rsidR="007F566C">
        <w:t>5</w:t>
      </w:r>
      <w:r w:rsidR="00F43B29" w:rsidRPr="00F43B29">
        <w:t xml:space="preserve">. </w:t>
      </w:r>
      <w:r w:rsidR="00F445CB">
        <w:t xml:space="preserve">Although there </w:t>
      </w:r>
      <w:r w:rsidR="00560BEF" w:rsidRPr="00560BEF">
        <w:t>were</w:t>
      </w:r>
      <w:r w:rsidR="00F445CB">
        <w:t xml:space="preserve"> not </w:t>
      </w:r>
      <w:r w:rsidR="00F43B29" w:rsidRPr="00F43B29">
        <w:t xml:space="preserve">many </w:t>
      </w:r>
      <w:r w:rsidR="00597736">
        <w:t>not-peripheral</w:t>
      </w:r>
      <w:r w:rsidR="00E935B7">
        <w:t xml:space="preserve"> </w:t>
      </w:r>
      <w:r w:rsidR="00F43B29" w:rsidRPr="00F43B29">
        <w:t xml:space="preserve">images, a significant proportion of these images </w:t>
      </w:r>
      <w:r w:rsidR="005B7689">
        <w:t>came</w:t>
      </w:r>
      <w:r w:rsidR="005B7689" w:rsidRPr="00F43B29">
        <w:t xml:space="preserve"> </w:t>
      </w:r>
      <w:r w:rsidR="005B7689">
        <w:rPr>
          <w:rFonts w:hint="eastAsia"/>
        </w:rPr>
        <w:t>f</w:t>
      </w:r>
      <w:r w:rsidR="005B7689">
        <w:t>rom</w:t>
      </w:r>
      <w:r w:rsidR="00F43B29" w:rsidRPr="00F43B29">
        <w:t xml:space="preserve"> </w:t>
      </w:r>
      <w:r w:rsidR="005B7689">
        <w:t xml:space="preserve">the </w:t>
      </w:r>
      <w:r w:rsidR="000E1CAE">
        <w:t>ASD</w:t>
      </w:r>
      <w:r w:rsidR="00F43B29" w:rsidRPr="00F43B29">
        <w:t xml:space="preserve"> childre</w:t>
      </w:r>
      <w:r w:rsidR="00F445CB">
        <w:t>n</w:t>
      </w:r>
      <w:r w:rsidR="00F43B29" w:rsidRPr="00F43B29">
        <w:t>. Example</w:t>
      </w:r>
      <w:r w:rsidR="00597736">
        <w:t>s of ASD</w:t>
      </w:r>
      <w:r w:rsidR="00E935B7">
        <w:t xml:space="preserve"> </w:t>
      </w:r>
      <w:r w:rsidR="00597736">
        <w:t>not-peripheral</w:t>
      </w:r>
      <w:r w:rsidR="00E935B7">
        <w:t xml:space="preserve"> image</w:t>
      </w:r>
      <w:r w:rsidR="00F43B29" w:rsidRPr="00F43B29">
        <w:t xml:space="preserve">s </w:t>
      </w:r>
      <w:r w:rsidR="00560BEF" w:rsidRPr="00560BEF">
        <w:t>were</w:t>
      </w:r>
      <w:r w:rsidR="00F43B29" w:rsidRPr="00F43B29">
        <w:t xml:space="preserve"> provided in Figure 1</w:t>
      </w:r>
      <w:r w:rsidR="00494331">
        <w:t>5</w:t>
      </w:r>
      <w:r w:rsidR="00F43B29" w:rsidRPr="00F43B29">
        <w:t xml:space="preserve">. </w:t>
      </w:r>
      <w:r w:rsidR="00F327F6" w:rsidRPr="00F327F6">
        <w:t xml:space="preserve">This result further confirms that the features the model focuses on may differ from </w:t>
      </w:r>
      <w:r w:rsidR="00F327F6" w:rsidRPr="00F327F6">
        <w:lastRenderedPageBreak/>
        <w:t xml:space="preserve">what we </w:t>
      </w:r>
      <w:r w:rsidR="00351E33">
        <w:t xml:space="preserve">have </w:t>
      </w:r>
      <w:r w:rsidR="00F327F6" w:rsidRPr="00F327F6">
        <w:t>expect</w:t>
      </w:r>
      <w:r w:rsidR="00351E33">
        <w:t>ed</w:t>
      </w:r>
      <w:r w:rsidR="00F327F6" w:rsidRPr="00F327F6">
        <w:t>.</w:t>
      </w:r>
    </w:p>
    <w:p w14:paraId="3F68D08D" w14:textId="77777777" w:rsidR="00234D90" w:rsidRDefault="00234D90" w:rsidP="00234D90">
      <w:pPr>
        <w:keepNext/>
        <w:spacing w:line="360" w:lineRule="auto"/>
        <w:jc w:val="left"/>
      </w:pPr>
      <w:r>
        <w:rPr>
          <w:noProof/>
        </w:rPr>
        <w:drawing>
          <wp:inline distT="0" distB="0" distL="0" distR="0" wp14:anchorId="5AC9A286" wp14:editId="62AE5FBE">
            <wp:extent cx="2522220" cy="2480872"/>
            <wp:effectExtent l="0" t="0" r="0" b="0"/>
            <wp:docPr id="1240624384" name="圖片 1240624384" descr="一張含有 螢幕擷取畫面, 正方形, Rectangle, 行 的圖片&#10;&#10;自動產生的描述">
              <a:extLst xmlns:a="http://schemas.openxmlformats.org/drawingml/2006/main">
                <a:ext uri="{FF2B5EF4-FFF2-40B4-BE49-F238E27FC236}">
                  <a16:creationId xmlns:a16="http://schemas.microsoft.com/office/drawing/2014/main" id="{3193EABD-E8BB-6516-A4F1-C63C0BB8B6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624384" name="圖片 1240624384" descr="一張含有 螢幕擷取畫面, 正方形, Rectangle, 行 的圖片&#10;&#10;自動產生的描述">
                      <a:extLst>
                        <a:ext uri="{FF2B5EF4-FFF2-40B4-BE49-F238E27FC236}">
                          <a16:creationId xmlns:a16="http://schemas.microsoft.com/office/drawing/2014/main" id="{3193EABD-E8BB-6516-A4F1-C63C0BB8B6CB}"/>
                        </a:ext>
                      </a:extLst>
                    </pic:cNvPr>
                    <pic:cNvPicPr>
                      <a:picLocks noChangeAspect="1"/>
                    </pic:cNvPicPr>
                  </pic:nvPicPr>
                  <pic:blipFill>
                    <a:blip r:embed="rId22"/>
                    <a:stretch>
                      <a:fillRect/>
                    </a:stretch>
                  </pic:blipFill>
                  <pic:spPr>
                    <a:xfrm>
                      <a:off x="0" y="0"/>
                      <a:ext cx="2522220" cy="2480872"/>
                    </a:xfrm>
                    <a:prstGeom prst="rect">
                      <a:avLst/>
                    </a:prstGeom>
                  </pic:spPr>
                </pic:pic>
              </a:graphicData>
            </a:graphic>
          </wp:inline>
        </w:drawing>
      </w:r>
    </w:p>
    <w:p w14:paraId="072FF24F" w14:textId="70B51F29" w:rsidR="00234D90" w:rsidRDefault="00234D90" w:rsidP="00234D90">
      <w:pPr>
        <w:pStyle w:val="af2"/>
        <w:jc w:val="left"/>
      </w:pPr>
      <w:bookmarkStart w:id="78" w:name="_Toc157447904"/>
      <w:r>
        <w:t>Figure</w:t>
      </w:r>
      <w:r w:rsidR="00494331">
        <w:rPr>
          <w:noProof/>
        </w:rPr>
        <w:t xml:space="preserve"> 14</w:t>
      </w:r>
      <w:r>
        <w:t xml:space="preserve">: </w:t>
      </w:r>
      <w:r w:rsidR="00F47BF9" w:rsidRPr="00F47BF9">
        <w:t xml:space="preserve">Illustration of a </w:t>
      </w:r>
      <w:r w:rsidR="00597736">
        <w:t>not-peripheral</w:t>
      </w:r>
      <w:r w:rsidR="00F47BF9" w:rsidRPr="00F47BF9">
        <w:t xml:space="preserve"> image</w:t>
      </w:r>
      <w:bookmarkEnd w:id="78"/>
    </w:p>
    <w:p w14:paraId="7C949D2F" w14:textId="5DACB172" w:rsidR="006F3EDB" w:rsidRPr="006F3EDB" w:rsidRDefault="006F3EDB" w:rsidP="006F3EDB">
      <w:pPr>
        <w:widowControl/>
        <w:jc w:val="left"/>
      </w:pPr>
    </w:p>
    <w:p w14:paraId="3899651C" w14:textId="0B1F9F32" w:rsidR="006F3EDB" w:rsidRDefault="006F3EDB" w:rsidP="006F3EDB">
      <w:pPr>
        <w:pStyle w:val="af2"/>
        <w:keepNext/>
      </w:pPr>
      <w:bookmarkStart w:id="79" w:name="_Toc157447924"/>
      <w:r>
        <w:t>Table</w:t>
      </w:r>
      <w:r w:rsidR="007F566C">
        <w:rPr>
          <w:noProof/>
        </w:rPr>
        <w:t xml:space="preserve"> 15</w:t>
      </w:r>
      <w:r>
        <w:t xml:space="preserve">: </w:t>
      </w:r>
      <w:r w:rsidR="00F47BF9" w:rsidRPr="00F47BF9">
        <w:t xml:space="preserve">Number of </w:t>
      </w:r>
      <w:r w:rsidR="004D4F73">
        <w:t>not-peripheral</w:t>
      </w:r>
      <w:r w:rsidR="00F47BF9" w:rsidRPr="00F47BF9">
        <w:t xml:space="preserve"> images</w:t>
      </w:r>
      <w:r w:rsidR="00F47BF9" w:rsidRPr="00F47BF9" w:rsidDel="00F47BF9">
        <w:t xml:space="preserve"> </w:t>
      </w:r>
      <w:bookmarkEnd w:id="79"/>
    </w:p>
    <w:tbl>
      <w:tblPr>
        <w:tblStyle w:val="ab"/>
        <w:tblW w:w="0" w:type="auto"/>
        <w:tblLook w:val="04A0" w:firstRow="1" w:lastRow="0" w:firstColumn="1" w:lastColumn="0" w:noHBand="0" w:noVBand="1"/>
      </w:tblPr>
      <w:tblGrid>
        <w:gridCol w:w="2075"/>
        <w:gridCol w:w="2075"/>
        <w:gridCol w:w="2076"/>
        <w:gridCol w:w="2076"/>
      </w:tblGrid>
      <w:tr w:rsidR="006F3EDB" w14:paraId="0D76EF48" w14:textId="77777777" w:rsidTr="006F3EDB">
        <w:tc>
          <w:tcPr>
            <w:tcW w:w="2075" w:type="dxa"/>
          </w:tcPr>
          <w:p w14:paraId="09E0E21A" w14:textId="00CDA545" w:rsidR="006F3EDB" w:rsidRDefault="004D4F73" w:rsidP="006F3EDB">
            <w:pPr>
              <w:jc w:val="center"/>
            </w:pPr>
            <w:r>
              <w:rPr>
                <w:rFonts w:hint="eastAsia"/>
              </w:rPr>
              <w:t>T</w:t>
            </w:r>
            <w:r>
              <w:t>raining set</w:t>
            </w:r>
          </w:p>
        </w:tc>
        <w:tc>
          <w:tcPr>
            <w:tcW w:w="2075" w:type="dxa"/>
          </w:tcPr>
          <w:p w14:paraId="134EB4CC" w14:textId="6105B774" w:rsidR="006F3EDB" w:rsidRDefault="006F3EDB" w:rsidP="006F3EDB">
            <w:pPr>
              <w:jc w:val="center"/>
            </w:pPr>
            <w:r>
              <w:rPr>
                <w:rFonts w:hint="eastAsia"/>
              </w:rPr>
              <w:t>T</w:t>
            </w:r>
            <w:r>
              <w:t>otal</w:t>
            </w:r>
          </w:p>
        </w:tc>
        <w:tc>
          <w:tcPr>
            <w:tcW w:w="2076" w:type="dxa"/>
          </w:tcPr>
          <w:p w14:paraId="4D7AB62C" w14:textId="335BB795" w:rsidR="006F3EDB" w:rsidRDefault="006F3EDB" w:rsidP="006F3EDB">
            <w:pPr>
              <w:jc w:val="center"/>
            </w:pPr>
            <w:r>
              <w:rPr>
                <w:rFonts w:hint="eastAsia"/>
              </w:rPr>
              <w:t>T</w:t>
            </w:r>
            <w:r>
              <w:t>D</w:t>
            </w:r>
          </w:p>
        </w:tc>
        <w:tc>
          <w:tcPr>
            <w:tcW w:w="2076" w:type="dxa"/>
          </w:tcPr>
          <w:p w14:paraId="77AB9B6F" w14:textId="609E8BD2" w:rsidR="006F3EDB" w:rsidRDefault="006F3EDB" w:rsidP="006F3EDB">
            <w:pPr>
              <w:jc w:val="center"/>
            </w:pPr>
            <w:r>
              <w:rPr>
                <w:rFonts w:hint="eastAsia"/>
              </w:rPr>
              <w:t>A</w:t>
            </w:r>
            <w:r>
              <w:t>SD</w:t>
            </w:r>
          </w:p>
        </w:tc>
      </w:tr>
      <w:tr w:rsidR="006F3EDB" w14:paraId="293FB350" w14:textId="77777777" w:rsidTr="006F3EDB">
        <w:tc>
          <w:tcPr>
            <w:tcW w:w="2075" w:type="dxa"/>
          </w:tcPr>
          <w:p w14:paraId="26C65DAC" w14:textId="4142457B" w:rsidR="006F3EDB" w:rsidRDefault="006F3EDB" w:rsidP="006F3EDB">
            <w:pPr>
              <w:jc w:val="center"/>
            </w:pPr>
            <w:proofErr w:type="spellStart"/>
            <w:r>
              <w:rPr>
                <w:rFonts w:hint="eastAsia"/>
              </w:rPr>
              <w:t>C</w:t>
            </w:r>
            <w:r>
              <w:t>h_</w:t>
            </w:r>
            <w:r w:rsidR="00D10E1D">
              <w:t>A</w:t>
            </w:r>
            <w:r>
              <w:t>ll</w:t>
            </w:r>
            <w:proofErr w:type="spellEnd"/>
          </w:p>
        </w:tc>
        <w:tc>
          <w:tcPr>
            <w:tcW w:w="2075" w:type="dxa"/>
          </w:tcPr>
          <w:p w14:paraId="23045206" w14:textId="2AB9E332" w:rsidR="006F3EDB" w:rsidRDefault="006F3EDB" w:rsidP="006F3EDB">
            <w:pPr>
              <w:jc w:val="center"/>
            </w:pPr>
            <w:r>
              <w:rPr>
                <w:rFonts w:hint="eastAsia"/>
              </w:rPr>
              <w:t>4</w:t>
            </w:r>
            <w:r>
              <w:t>4</w:t>
            </w:r>
          </w:p>
        </w:tc>
        <w:tc>
          <w:tcPr>
            <w:tcW w:w="2076" w:type="dxa"/>
          </w:tcPr>
          <w:p w14:paraId="77CB6F0B" w14:textId="384DB275" w:rsidR="006F3EDB" w:rsidRDefault="006F3EDB" w:rsidP="006F3EDB">
            <w:pPr>
              <w:jc w:val="center"/>
            </w:pPr>
            <w:r>
              <w:rPr>
                <w:rFonts w:hint="eastAsia"/>
              </w:rPr>
              <w:t>4</w:t>
            </w:r>
          </w:p>
        </w:tc>
        <w:tc>
          <w:tcPr>
            <w:tcW w:w="2076" w:type="dxa"/>
          </w:tcPr>
          <w:p w14:paraId="526FE20B" w14:textId="54B33951" w:rsidR="006F3EDB" w:rsidRDefault="006F3EDB" w:rsidP="006F3EDB">
            <w:pPr>
              <w:jc w:val="center"/>
            </w:pPr>
            <w:r>
              <w:rPr>
                <w:rFonts w:hint="eastAsia"/>
              </w:rPr>
              <w:t>4</w:t>
            </w:r>
            <w:r>
              <w:t>0</w:t>
            </w:r>
          </w:p>
        </w:tc>
      </w:tr>
      <w:tr w:rsidR="006F3EDB" w14:paraId="4F7B6450" w14:textId="77777777" w:rsidTr="006F3EDB">
        <w:tc>
          <w:tcPr>
            <w:tcW w:w="2075" w:type="dxa"/>
          </w:tcPr>
          <w:p w14:paraId="0BCECC72" w14:textId="2180D7FF" w:rsidR="006F3EDB" w:rsidRDefault="006F3EDB" w:rsidP="006F3EDB">
            <w:pPr>
              <w:jc w:val="center"/>
            </w:pPr>
            <w:proofErr w:type="spellStart"/>
            <w:r>
              <w:rPr>
                <w:rFonts w:hint="eastAsia"/>
              </w:rPr>
              <w:t>C</w:t>
            </w:r>
            <w:r>
              <w:t>h_Neat</w:t>
            </w:r>
            <w:proofErr w:type="spellEnd"/>
          </w:p>
        </w:tc>
        <w:tc>
          <w:tcPr>
            <w:tcW w:w="2075" w:type="dxa"/>
          </w:tcPr>
          <w:p w14:paraId="1785F6BA" w14:textId="4AEBFB08" w:rsidR="006F3EDB" w:rsidRDefault="006F3EDB" w:rsidP="006F3EDB">
            <w:pPr>
              <w:jc w:val="center"/>
            </w:pPr>
            <w:r>
              <w:rPr>
                <w:rFonts w:hint="eastAsia"/>
              </w:rPr>
              <w:t>5</w:t>
            </w:r>
            <w:r>
              <w:t>5</w:t>
            </w:r>
          </w:p>
        </w:tc>
        <w:tc>
          <w:tcPr>
            <w:tcW w:w="2076" w:type="dxa"/>
          </w:tcPr>
          <w:p w14:paraId="0956F1B9" w14:textId="54E5C1BA" w:rsidR="006F3EDB" w:rsidRDefault="006F3EDB" w:rsidP="006F3EDB">
            <w:pPr>
              <w:jc w:val="center"/>
            </w:pPr>
            <w:r>
              <w:rPr>
                <w:rFonts w:hint="eastAsia"/>
              </w:rPr>
              <w:t>3</w:t>
            </w:r>
          </w:p>
        </w:tc>
        <w:tc>
          <w:tcPr>
            <w:tcW w:w="2076" w:type="dxa"/>
          </w:tcPr>
          <w:p w14:paraId="678409DD" w14:textId="01632DEE" w:rsidR="006F3EDB" w:rsidRDefault="006F3EDB" w:rsidP="006F3EDB">
            <w:pPr>
              <w:jc w:val="center"/>
            </w:pPr>
            <w:r>
              <w:rPr>
                <w:rFonts w:hint="eastAsia"/>
              </w:rPr>
              <w:t>5</w:t>
            </w:r>
            <w:r>
              <w:t>2</w:t>
            </w:r>
          </w:p>
        </w:tc>
      </w:tr>
    </w:tbl>
    <w:p w14:paraId="53D08263" w14:textId="77777777" w:rsidR="006F3EDB" w:rsidRDefault="006F3EDB" w:rsidP="006F3EDB">
      <w:pPr>
        <w:keepNext/>
      </w:pPr>
      <w:r>
        <w:rPr>
          <w:noProof/>
        </w:rPr>
        <w:drawing>
          <wp:inline distT="0" distB="0" distL="0" distR="0" wp14:anchorId="192FD4F5" wp14:editId="6E64DD18">
            <wp:extent cx="5278017" cy="2376170"/>
            <wp:effectExtent l="0" t="0" r="0" b="5080"/>
            <wp:docPr id="1504891426" name="圖片 1504891426">
              <a:extLst xmlns:a="http://schemas.openxmlformats.org/drawingml/2006/main">
                <a:ext uri="{FF2B5EF4-FFF2-40B4-BE49-F238E27FC236}">
                  <a16:creationId xmlns:a16="http://schemas.microsoft.com/office/drawing/2014/main" id="{696D7D52-C934-A2D1-127A-0AD60C367B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891426" name="圖片 1504891426">
                      <a:extLst>
                        <a:ext uri="{FF2B5EF4-FFF2-40B4-BE49-F238E27FC236}">
                          <a16:creationId xmlns:a16="http://schemas.microsoft.com/office/drawing/2014/main" id="{696D7D52-C934-A2D1-127A-0AD60C367BD9}"/>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8017" cy="2376170"/>
                    </a:xfrm>
                    <a:prstGeom prst="rect">
                      <a:avLst/>
                    </a:prstGeom>
                  </pic:spPr>
                </pic:pic>
              </a:graphicData>
            </a:graphic>
          </wp:inline>
        </w:drawing>
      </w:r>
    </w:p>
    <w:p w14:paraId="34FD2972" w14:textId="3C8B8345" w:rsidR="006F3EDB" w:rsidRPr="006F3EDB" w:rsidRDefault="006F3EDB" w:rsidP="006F3EDB">
      <w:pPr>
        <w:pStyle w:val="af2"/>
      </w:pPr>
      <w:bookmarkStart w:id="80" w:name="_Toc157447905"/>
      <w:r>
        <w:t>Figure</w:t>
      </w:r>
      <w:r w:rsidR="00494331">
        <w:rPr>
          <w:noProof/>
        </w:rPr>
        <w:t xml:space="preserve"> 15</w:t>
      </w:r>
      <w:r>
        <w:t xml:space="preserve">: Examples of </w:t>
      </w:r>
      <w:r w:rsidR="004D4F73">
        <w:t>ASD not-periph</w:t>
      </w:r>
      <w:r w:rsidR="00582449">
        <w:t>eral</w:t>
      </w:r>
      <w:r w:rsidR="00E935B7">
        <w:t xml:space="preserve"> images</w:t>
      </w:r>
      <w:bookmarkEnd w:id="80"/>
    </w:p>
    <w:p w14:paraId="4040698C" w14:textId="12DBA54B" w:rsidR="00F43B29" w:rsidRPr="00385468" w:rsidRDefault="00F43B29" w:rsidP="00385468">
      <w:pPr>
        <w:spacing w:line="360" w:lineRule="auto"/>
        <w:jc w:val="left"/>
        <w:outlineLvl w:val="2"/>
        <w:rPr>
          <w:sz w:val="28"/>
          <w:szCs w:val="28"/>
        </w:rPr>
      </w:pPr>
      <w:bookmarkStart w:id="81" w:name="_Toc157447885"/>
      <w:r w:rsidRPr="00385468">
        <w:rPr>
          <w:rFonts w:hint="eastAsia"/>
          <w:sz w:val="28"/>
          <w:szCs w:val="28"/>
        </w:rPr>
        <w:t>5</w:t>
      </w:r>
      <w:r w:rsidRPr="00385468">
        <w:rPr>
          <w:sz w:val="28"/>
          <w:szCs w:val="28"/>
        </w:rPr>
        <w:t xml:space="preserve">.3.3 </w:t>
      </w:r>
      <w:r w:rsidR="00A8599E">
        <w:rPr>
          <w:sz w:val="28"/>
          <w:szCs w:val="28"/>
        </w:rPr>
        <w:t>H</w:t>
      </w:r>
      <w:r w:rsidR="00A8599E" w:rsidRPr="00A8599E">
        <w:rPr>
          <w:sz w:val="28"/>
          <w:szCs w:val="28"/>
        </w:rPr>
        <w:t xml:space="preserve">andwriting </w:t>
      </w:r>
      <w:r w:rsidR="00F47BF9">
        <w:rPr>
          <w:rFonts w:hint="eastAsia"/>
          <w:sz w:val="28"/>
          <w:szCs w:val="28"/>
        </w:rPr>
        <w:t>c</w:t>
      </w:r>
      <w:r w:rsidR="00A8599E" w:rsidRPr="00A8599E">
        <w:rPr>
          <w:sz w:val="28"/>
          <w:szCs w:val="28"/>
        </w:rPr>
        <w:t>haracteristic</w:t>
      </w:r>
      <w:r w:rsidRPr="00385468">
        <w:rPr>
          <w:sz w:val="28"/>
          <w:szCs w:val="28"/>
        </w:rPr>
        <w:t xml:space="preserve">s </w:t>
      </w:r>
      <w:r w:rsidR="00F47BF9">
        <w:rPr>
          <w:sz w:val="28"/>
          <w:szCs w:val="28"/>
        </w:rPr>
        <w:t>of</w:t>
      </w:r>
      <w:r w:rsidRPr="00385468">
        <w:rPr>
          <w:sz w:val="28"/>
          <w:szCs w:val="28"/>
        </w:rPr>
        <w:t xml:space="preserve"> </w:t>
      </w:r>
      <w:r w:rsidR="00F47BF9">
        <w:rPr>
          <w:sz w:val="28"/>
          <w:szCs w:val="28"/>
        </w:rPr>
        <w:t>c</w:t>
      </w:r>
      <w:r w:rsidRPr="00385468">
        <w:rPr>
          <w:sz w:val="28"/>
          <w:szCs w:val="28"/>
        </w:rPr>
        <w:t>orner</w:t>
      </w:r>
      <w:bookmarkEnd w:id="81"/>
      <w:r w:rsidR="00F47BF9">
        <w:rPr>
          <w:sz w:val="28"/>
          <w:szCs w:val="28"/>
        </w:rPr>
        <w:t xml:space="preserve"> images</w:t>
      </w:r>
    </w:p>
    <w:p w14:paraId="5F274D07" w14:textId="438C9F8F" w:rsidR="00F43B29" w:rsidRDefault="00E935B7" w:rsidP="00F43B29">
      <w:pPr>
        <w:spacing w:line="360" w:lineRule="auto"/>
        <w:ind w:firstLine="425"/>
        <w:jc w:val="left"/>
      </w:pPr>
      <w:r w:rsidRPr="00E935B7">
        <w:t xml:space="preserve">We further analyzed the </w:t>
      </w:r>
      <w:r>
        <w:t xml:space="preserve">focus of </w:t>
      </w:r>
      <w:r w:rsidR="009A2032" w:rsidRPr="00BB3EB5">
        <w:t xml:space="preserve">the </w:t>
      </w:r>
      <w:r w:rsidR="005B7689">
        <w:t>CAM</w:t>
      </w:r>
      <w:r w:rsidR="009A2032" w:rsidRPr="00BB3EB5">
        <w:t xml:space="preserve"> </w:t>
      </w:r>
      <w:r w:rsidRPr="00E935B7">
        <w:t xml:space="preserve">by dividing </w:t>
      </w:r>
      <w:r>
        <w:t>an image</w:t>
      </w:r>
      <w:r w:rsidRPr="00E935B7">
        <w:t xml:space="preserve"> into four corners, as illustrated in Figure 1</w:t>
      </w:r>
      <w:r w:rsidR="00494331">
        <w:t>6</w:t>
      </w:r>
      <w:r w:rsidRPr="00E935B7">
        <w:t>.</w:t>
      </w:r>
      <w:r>
        <w:t xml:space="preserve"> </w:t>
      </w:r>
      <w:r w:rsidRPr="00F47BF9">
        <w:t xml:space="preserve">We define a </w:t>
      </w:r>
      <w:r w:rsidRPr="00D637D4">
        <w:rPr>
          <w:i/>
        </w:rPr>
        <w:t>c</w:t>
      </w:r>
      <w:r w:rsidR="00D409D6">
        <w:rPr>
          <w:i/>
        </w:rPr>
        <w:t>orn</w:t>
      </w:r>
      <w:r w:rsidRPr="00D637D4">
        <w:rPr>
          <w:i/>
        </w:rPr>
        <w:t>er image</w:t>
      </w:r>
      <w:r w:rsidRPr="00F47BF9">
        <w:t xml:space="preserve"> as one where the </w:t>
      </w:r>
      <w:r w:rsidR="00D409D6" w:rsidRPr="00D409D6">
        <w:t xml:space="preserve">upper left </w:t>
      </w:r>
      <w:r w:rsidR="00D409D6">
        <w:t xml:space="preserve">(UL) corner or </w:t>
      </w:r>
      <w:r w:rsidR="00D409D6" w:rsidRPr="00D409D6">
        <w:t xml:space="preserve">upper right </w:t>
      </w:r>
      <w:r w:rsidR="00D409D6">
        <w:t xml:space="preserve">(UR) corner or lower left corner (LL) or lower right </w:t>
      </w:r>
      <w:r w:rsidR="00D409D6">
        <w:rPr>
          <w:rFonts w:hint="eastAsia"/>
        </w:rPr>
        <w:t xml:space="preserve">(LR) </w:t>
      </w:r>
      <w:r w:rsidR="00D409D6">
        <w:t>corner</w:t>
      </w:r>
      <w:r w:rsidRPr="00F47BF9">
        <w:t xml:space="preserve"> </w:t>
      </w:r>
      <w:r w:rsidR="00D409D6">
        <w:t>is marked 1</w:t>
      </w:r>
      <w:r w:rsidR="00582449">
        <w:t xml:space="preserve"> or 0</w:t>
      </w:r>
      <w:r w:rsidR="00D409D6">
        <w:t xml:space="preserve"> while </w:t>
      </w:r>
      <w:r w:rsidR="005B7689">
        <w:t xml:space="preserve">the </w:t>
      </w:r>
      <w:r w:rsidR="00D409D6">
        <w:t>other corners marked 0.</w:t>
      </w:r>
      <w:r w:rsidRPr="00F43B29">
        <w:t xml:space="preserve"> The </w:t>
      </w:r>
      <w:r>
        <w:t>number of c</w:t>
      </w:r>
      <w:r w:rsidR="00B608EA">
        <w:t>orn</w:t>
      </w:r>
      <w:r>
        <w:t xml:space="preserve">er </w:t>
      </w:r>
      <w:r>
        <w:lastRenderedPageBreak/>
        <w:t>images</w:t>
      </w:r>
      <w:r w:rsidRPr="00F43B29">
        <w:t xml:space="preserve"> </w:t>
      </w:r>
      <w:r w:rsidRPr="00560BEF">
        <w:t>w</w:t>
      </w:r>
      <w:r>
        <w:t>as</w:t>
      </w:r>
      <w:r w:rsidRPr="00F43B29">
        <w:t xml:space="preserve"> outlined in Table 1</w:t>
      </w:r>
      <w:r w:rsidR="007F566C">
        <w:t>6</w:t>
      </w:r>
      <w:r w:rsidRPr="00F43B29">
        <w:t>.</w:t>
      </w:r>
    </w:p>
    <w:p w14:paraId="2FFAEE05" w14:textId="77777777" w:rsidR="006F3EDB" w:rsidRDefault="006F3EDB" w:rsidP="006F3EDB">
      <w:pPr>
        <w:keepNext/>
        <w:spacing w:line="360" w:lineRule="auto"/>
        <w:jc w:val="left"/>
      </w:pPr>
      <w:r>
        <w:rPr>
          <w:noProof/>
        </w:rPr>
        <w:drawing>
          <wp:inline distT="0" distB="0" distL="0" distR="0" wp14:anchorId="00716675" wp14:editId="3EDDDC4A">
            <wp:extent cx="2721696" cy="2529840"/>
            <wp:effectExtent l="0" t="0" r="2540" b="3810"/>
            <wp:docPr id="445511579" name="圖片 445511579" descr="一張含有 正方形, 鮮豔, Rectangle, 螢幕擷取畫面 的圖片&#10;&#10;自動產生的描述">
              <a:extLst xmlns:a="http://schemas.openxmlformats.org/drawingml/2006/main">
                <a:ext uri="{FF2B5EF4-FFF2-40B4-BE49-F238E27FC236}">
                  <a16:creationId xmlns:a16="http://schemas.microsoft.com/office/drawing/2014/main" id="{E2B89A52-EA61-B26E-7328-846405E4A8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511579" name="圖片 445511579" descr="一張含有 正方形, 鮮豔, Rectangle, 螢幕擷取畫面 的圖片&#10;&#10;自動產生的描述">
                      <a:extLst>
                        <a:ext uri="{FF2B5EF4-FFF2-40B4-BE49-F238E27FC236}">
                          <a16:creationId xmlns:a16="http://schemas.microsoft.com/office/drawing/2014/main" id="{E2B89A52-EA61-B26E-7328-846405E4A88C}"/>
                        </a:ext>
                      </a:extLst>
                    </pic:cNvPr>
                    <pic:cNvPicPr>
                      <a:picLocks noChangeAspect="1"/>
                    </pic:cNvPicPr>
                  </pic:nvPicPr>
                  <pic:blipFill>
                    <a:blip r:embed="rId24"/>
                    <a:stretch>
                      <a:fillRect/>
                    </a:stretch>
                  </pic:blipFill>
                  <pic:spPr>
                    <a:xfrm>
                      <a:off x="0" y="0"/>
                      <a:ext cx="2724197" cy="2532165"/>
                    </a:xfrm>
                    <a:prstGeom prst="rect">
                      <a:avLst/>
                    </a:prstGeom>
                  </pic:spPr>
                </pic:pic>
              </a:graphicData>
            </a:graphic>
          </wp:inline>
        </w:drawing>
      </w:r>
    </w:p>
    <w:p w14:paraId="22C1D888" w14:textId="34E21BB4" w:rsidR="006F3EDB" w:rsidRDefault="006F3EDB" w:rsidP="006F3EDB">
      <w:pPr>
        <w:pStyle w:val="af2"/>
        <w:jc w:val="left"/>
      </w:pPr>
      <w:bookmarkStart w:id="82" w:name="_Toc157447906"/>
      <w:r>
        <w:t>Figure</w:t>
      </w:r>
      <w:r w:rsidR="00494331">
        <w:rPr>
          <w:noProof/>
        </w:rPr>
        <w:t xml:space="preserve"> 16</w:t>
      </w:r>
      <w:r>
        <w:t xml:space="preserve">: </w:t>
      </w:r>
      <w:r w:rsidR="00D409D6" w:rsidRPr="00D409D6">
        <w:t xml:space="preserve">Illustration of </w:t>
      </w:r>
      <w:r w:rsidR="00D409D6">
        <w:t>four</w:t>
      </w:r>
      <w:r w:rsidR="00D409D6" w:rsidRPr="00D409D6">
        <w:t xml:space="preserve"> c</w:t>
      </w:r>
      <w:r w:rsidR="00D409D6">
        <w:t>orn</w:t>
      </w:r>
      <w:r w:rsidR="00D409D6" w:rsidRPr="00D409D6">
        <w:t>er</w:t>
      </w:r>
      <w:r w:rsidR="00D409D6">
        <w:t>s</w:t>
      </w:r>
      <w:bookmarkEnd w:id="82"/>
    </w:p>
    <w:p w14:paraId="36F453F3" w14:textId="45204A0A" w:rsidR="006F3EDB" w:rsidRDefault="006F3EDB">
      <w:pPr>
        <w:widowControl/>
        <w:jc w:val="left"/>
      </w:pPr>
    </w:p>
    <w:p w14:paraId="75E41AAC" w14:textId="77285B6C" w:rsidR="006F3EDB" w:rsidRDefault="006F3EDB" w:rsidP="006F3EDB">
      <w:pPr>
        <w:pStyle w:val="af2"/>
        <w:keepNext/>
      </w:pPr>
      <w:bookmarkStart w:id="83" w:name="_Toc157447925"/>
      <w:r>
        <w:t>Table</w:t>
      </w:r>
      <w:r w:rsidR="007F566C">
        <w:rPr>
          <w:noProof/>
        </w:rPr>
        <w:t xml:space="preserve"> 16</w:t>
      </w:r>
      <w:r>
        <w:t xml:space="preserve">: </w:t>
      </w:r>
      <w:r w:rsidR="00B608EA">
        <w:t xml:space="preserve">Number </w:t>
      </w:r>
      <w:r>
        <w:t xml:space="preserve">of </w:t>
      </w:r>
      <w:r w:rsidR="00B608EA">
        <w:t>c</w:t>
      </w:r>
      <w:r w:rsidRPr="006F3EDB">
        <w:t>orner</w:t>
      </w:r>
      <w:bookmarkEnd w:id="83"/>
      <w:r w:rsidR="00B608EA">
        <w:t xml:space="preserve"> images</w:t>
      </w:r>
    </w:p>
    <w:tbl>
      <w:tblPr>
        <w:tblStyle w:val="ab"/>
        <w:tblW w:w="0" w:type="auto"/>
        <w:tblLook w:val="04A0" w:firstRow="1" w:lastRow="0" w:firstColumn="1" w:lastColumn="0" w:noHBand="0" w:noVBand="1"/>
      </w:tblPr>
      <w:tblGrid>
        <w:gridCol w:w="1660"/>
        <w:gridCol w:w="1660"/>
        <w:gridCol w:w="1660"/>
        <w:gridCol w:w="1661"/>
        <w:gridCol w:w="1661"/>
      </w:tblGrid>
      <w:tr w:rsidR="006F3EDB" w14:paraId="44D7EEAC" w14:textId="77777777" w:rsidTr="006F3EDB">
        <w:tc>
          <w:tcPr>
            <w:tcW w:w="1660" w:type="dxa"/>
          </w:tcPr>
          <w:p w14:paraId="2A205ABD" w14:textId="39F2AC50" w:rsidR="006F3EDB" w:rsidRDefault="00582449" w:rsidP="006F3EDB">
            <w:pPr>
              <w:jc w:val="center"/>
            </w:pPr>
            <w:r>
              <w:rPr>
                <w:rFonts w:hint="eastAsia"/>
              </w:rPr>
              <w:t>T</w:t>
            </w:r>
            <w:r>
              <w:t>raining set</w:t>
            </w:r>
          </w:p>
        </w:tc>
        <w:tc>
          <w:tcPr>
            <w:tcW w:w="1660" w:type="dxa"/>
          </w:tcPr>
          <w:p w14:paraId="3645D4D6" w14:textId="0D5A0B15" w:rsidR="006F3EDB" w:rsidRDefault="006F3EDB" w:rsidP="006F3EDB">
            <w:pPr>
              <w:jc w:val="center"/>
            </w:pPr>
            <w:r>
              <w:rPr>
                <w:rFonts w:hint="eastAsia"/>
              </w:rPr>
              <w:t>U</w:t>
            </w:r>
            <w:r>
              <w:t>L (TD/ASD)</w:t>
            </w:r>
          </w:p>
        </w:tc>
        <w:tc>
          <w:tcPr>
            <w:tcW w:w="1660" w:type="dxa"/>
          </w:tcPr>
          <w:p w14:paraId="3002D6DB" w14:textId="5267E032" w:rsidR="006F3EDB" w:rsidRDefault="006F3EDB" w:rsidP="006F3EDB">
            <w:pPr>
              <w:jc w:val="center"/>
            </w:pPr>
            <w:r>
              <w:rPr>
                <w:rFonts w:hint="eastAsia"/>
              </w:rPr>
              <w:t>U</w:t>
            </w:r>
            <w:r>
              <w:t>R (TD/ASD)</w:t>
            </w:r>
          </w:p>
        </w:tc>
        <w:tc>
          <w:tcPr>
            <w:tcW w:w="1661" w:type="dxa"/>
          </w:tcPr>
          <w:p w14:paraId="77F9637A" w14:textId="13CC558A" w:rsidR="006F3EDB" w:rsidRDefault="006F3EDB" w:rsidP="006F3EDB">
            <w:pPr>
              <w:jc w:val="center"/>
            </w:pPr>
            <w:r>
              <w:rPr>
                <w:rFonts w:hint="eastAsia"/>
              </w:rPr>
              <w:t>L</w:t>
            </w:r>
            <w:r>
              <w:t>L (TD/ASD)</w:t>
            </w:r>
          </w:p>
        </w:tc>
        <w:tc>
          <w:tcPr>
            <w:tcW w:w="1661" w:type="dxa"/>
          </w:tcPr>
          <w:p w14:paraId="356A29F2" w14:textId="5C4B81D8" w:rsidR="006F3EDB" w:rsidRDefault="006F3EDB" w:rsidP="006F3EDB">
            <w:pPr>
              <w:jc w:val="center"/>
            </w:pPr>
            <w:r>
              <w:rPr>
                <w:rFonts w:hint="eastAsia"/>
              </w:rPr>
              <w:t>L</w:t>
            </w:r>
            <w:r>
              <w:t>R (TD/ASD)</w:t>
            </w:r>
          </w:p>
        </w:tc>
      </w:tr>
      <w:tr w:rsidR="006F3EDB" w14:paraId="47B3F3B3" w14:textId="77777777" w:rsidTr="006F3EDB">
        <w:tc>
          <w:tcPr>
            <w:tcW w:w="1660" w:type="dxa"/>
          </w:tcPr>
          <w:p w14:paraId="2AEC1A72" w14:textId="33D26636" w:rsidR="006F3EDB" w:rsidRDefault="006F3EDB" w:rsidP="006F3EDB">
            <w:pPr>
              <w:jc w:val="center"/>
            </w:pPr>
            <w:proofErr w:type="spellStart"/>
            <w:r>
              <w:rPr>
                <w:rFonts w:hint="eastAsia"/>
              </w:rPr>
              <w:t>C</w:t>
            </w:r>
            <w:r>
              <w:t>h_</w:t>
            </w:r>
            <w:r w:rsidR="00D10E1D">
              <w:t>A</w:t>
            </w:r>
            <w:r>
              <w:t>ll</w:t>
            </w:r>
            <w:proofErr w:type="spellEnd"/>
          </w:p>
        </w:tc>
        <w:tc>
          <w:tcPr>
            <w:tcW w:w="1660" w:type="dxa"/>
          </w:tcPr>
          <w:p w14:paraId="3EBF58B6" w14:textId="3ADE558D" w:rsidR="006F3EDB" w:rsidRDefault="006F3EDB" w:rsidP="006F3EDB">
            <w:pPr>
              <w:jc w:val="center"/>
            </w:pPr>
            <w:r>
              <w:rPr>
                <w:rFonts w:hint="eastAsia"/>
              </w:rPr>
              <w:t>5</w:t>
            </w:r>
            <w:r>
              <w:t>24/7</w:t>
            </w:r>
          </w:p>
        </w:tc>
        <w:tc>
          <w:tcPr>
            <w:tcW w:w="1660" w:type="dxa"/>
          </w:tcPr>
          <w:p w14:paraId="4DBB1B07" w14:textId="15BFADB4" w:rsidR="006F3EDB" w:rsidRDefault="006F3EDB" w:rsidP="006F3EDB">
            <w:pPr>
              <w:jc w:val="center"/>
            </w:pPr>
            <w:r>
              <w:rPr>
                <w:rFonts w:hint="eastAsia"/>
              </w:rPr>
              <w:t>7</w:t>
            </w:r>
            <w:r>
              <w:t>8/5</w:t>
            </w:r>
          </w:p>
        </w:tc>
        <w:tc>
          <w:tcPr>
            <w:tcW w:w="1661" w:type="dxa"/>
          </w:tcPr>
          <w:p w14:paraId="1E08BE60" w14:textId="528D44AC" w:rsidR="006F3EDB" w:rsidRDefault="006F3EDB" w:rsidP="006F3EDB">
            <w:pPr>
              <w:jc w:val="center"/>
            </w:pPr>
            <w:r>
              <w:rPr>
                <w:rFonts w:hint="eastAsia"/>
              </w:rPr>
              <w:t>6</w:t>
            </w:r>
            <w:r>
              <w:t>1/12</w:t>
            </w:r>
          </w:p>
        </w:tc>
        <w:tc>
          <w:tcPr>
            <w:tcW w:w="1661" w:type="dxa"/>
          </w:tcPr>
          <w:p w14:paraId="507C32C1" w14:textId="21D732F6" w:rsidR="006F3EDB" w:rsidRDefault="006F3EDB" w:rsidP="006F3EDB">
            <w:pPr>
              <w:jc w:val="center"/>
            </w:pPr>
            <w:r>
              <w:rPr>
                <w:rFonts w:hint="eastAsia"/>
              </w:rPr>
              <w:t>7</w:t>
            </w:r>
            <w:r>
              <w:t>9/66</w:t>
            </w:r>
          </w:p>
        </w:tc>
      </w:tr>
      <w:tr w:rsidR="006F3EDB" w14:paraId="032D3ECD" w14:textId="77777777" w:rsidTr="006F3EDB">
        <w:tc>
          <w:tcPr>
            <w:tcW w:w="1660" w:type="dxa"/>
          </w:tcPr>
          <w:p w14:paraId="5D98EED8" w14:textId="5CBCFBE9" w:rsidR="006F3EDB" w:rsidRDefault="006F3EDB" w:rsidP="006F3EDB">
            <w:pPr>
              <w:jc w:val="center"/>
            </w:pPr>
            <w:proofErr w:type="spellStart"/>
            <w:r>
              <w:rPr>
                <w:rFonts w:hint="eastAsia"/>
              </w:rPr>
              <w:t>C</w:t>
            </w:r>
            <w:r>
              <w:t>h_Neat</w:t>
            </w:r>
            <w:proofErr w:type="spellEnd"/>
          </w:p>
        </w:tc>
        <w:tc>
          <w:tcPr>
            <w:tcW w:w="1660" w:type="dxa"/>
          </w:tcPr>
          <w:p w14:paraId="4F0FC5FC" w14:textId="6317B212" w:rsidR="006F3EDB" w:rsidRDefault="006F3EDB" w:rsidP="006F3EDB">
            <w:pPr>
              <w:jc w:val="center"/>
            </w:pPr>
            <w:r>
              <w:rPr>
                <w:rFonts w:hint="eastAsia"/>
              </w:rPr>
              <w:t>3</w:t>
            </w:r>
            <w:r>
              <w:t>93/4</w:t>
            </w:r>
          </w:p>
        </w:tc>
        <w:tc>
          <w:tcPr>
            <w:tcW w:w="1660" w:type="dxa"/>
          </w:tcPr>
          <w:p w14:paraId="2B2B3581" w14:textId="1DF1CC15" w:rsidR="006F3EDB" w:rsidRDefault="006F3EDB" w:rsidP="006F3EDB">
            <w:pPr>
              <w:jc w:val="center"/>
            </w:pPr>
            <w:r>
              <w:rPr>
                <w:rFonts w:hint="eastAsia"/>
              </w:rPr>
              <w:t>3</w:t>
            </w:r>
            <w:r>
              <w:t>9/11</w:t>
            </w:r>
          </w:p>
        </w:tc>
        <w:tc>
          <w:tcPr>
            <w:tcW w:w="1661" w:type="dxa"/>
          </w:tcPr>
          <w:p w14:paraId="33B0715A" w14:textId="5F4EC42A" w:rsidR="006F3EDB" w:rsidRDefault="006F3EDB" w:rsidP="006F3EDB">
            <w:pPr>
              <w:jc w:val="center"/>
            </w:pPr>
            <w:r>
              <w:rPr>
                <w:rFonts w:hint="eastAsia"/>
              </w:rPr>
              <w:t>1</w:t>
            </w:r>
            <w:r>
              <w:t>92/12</w:t>
            </w:r>
          </w:p>
        </w:tc>
        <w:tc>
          <w:tcPr>
            <w:tcW w:w="1661" w:type="dxa"/>
          </w:tcPr>
          <w:p w14:paraId="12F95B38" w14:textId="0FF1270F" w:rsidR="006F3EDB" w:rsidRDefault="006F3EDB" w:rsidP="006F3EDB">
            <w:pPr>
              <w:jc w:val="center"/>
            </w:pPr>
            <w:r>
              <w:rPr>
                <w:rFonts w:hint="eastAsia"/>
              </w:rPr>
              <w:t>8</w:t>
            </w:r>
            <w:r>
              <w:t>7/70</w:t>
            </w:r>
          </w:p>
        </w:tc>
      </w:tr>
    </w:tbl>
    <w:p w14:paraId="12D05CE5" w14:textId="7A773333" w:rsidR="00F43B29" w:rsidRDefault="00F43B29" w:rsidP="006F3EDB">
      <w:pPr>
        <w:spacing w:line="360" w:lineRule="auto"/>
        <w:ind w:firstLine="480"/>
        <w:jc w:val="left"/>
      </w:pPr>
      <w:r w:rsidRPr="00F43B29">
        <w:t xml:space="preserve">Observing the outcomes, </w:t>
      </w:r>
      <w:r w:rsidR="00B608EA">
        <w:t xml:space="preserve">using </w:t>
      </w:r>
      <w:r w:rsidRPr="00F43B29">
        <w:t>both</w:t>
      </w:r>
      <w:r w:rsidR="009A2032">
        <w:t xml:space="preserve"> training</w:t>
      </w:r>
      <w:r w:rsidRPr="00F43B29">
        <w:t xml:space="preserve"> </w:t>
      </w:r>
      <w:r w:rsidR="00B608EA">
        <w:t>datasets</w:t>
      </w:r>
      <w:r w:rsidRPr="00F43B29">
        <w:t xml:space="preserve"> exhibit</w:t>
      </w:r>
      <w:r w:rsidR="00291134">
        <w:t>ed</w:t>
      </w:r>
      <w:r w:rsidRPr="00F43B29">
        <w:t xml:space="preserve"> similar tendencies. Specifically, the focus of </w:t>
      </w:r>
      <w:r w:rsidR="009A2032" w:rsidRPr="00BB3EB5">
        <w:t xml:space="preserve">the </w:t>
      </w:r>
      <w:r w:rsidR="00B608EA">
        <w:t>CAM</w:t>
      </w:r>
      <w:r w:rsidRPr="00F43B29">
        <w:t xml:space="preserve"> </w:t>
      </w:r>
      <w:r w:rsidR="005B7689">
        <w:t>on the images from the</w:t>
      </w:r>
      <w:r w:rsidRPr="00F43B29">
        <w:t xml:space="preserve"> TD children </w:t>
      </w:r>
      <w:r w:rsidR="00291134" w:rsidRPr="00291134">
        <w:t>was</w:t>
      </w:r>
      <w:r w:rsidRPr="00F43B29">
        <w:t xml:space="preserve"> on UL while for ASD children, it tend</w:t>
      </w:r>
      <w:r w:rsidR="00291134">
        <w:t>ed</w:t>
      </w:r>
      <w:r w:rsidRPr="00F43B29">
        <w:t xml:space="preserve"> to be on </w:t>
      </w:r>
      <w:r w:rsidR="006F3EDB">
        <w:t>LR</w:t>
      </w:r>
      <w:r w:rsidRPr="00F43B29">
        <w:t>. Given the traditional habit of writing Chinese characters from top to bottom and from left to right, this pattern suggest</w:t>
      </w:r>
      <w:r w:rsidR="00291134">
        <w:t>ed</w:t>
      </w:r>
      <w:r w:rsidRPr="00F43B29">
        <w:t xml:space="preserve"> that if a Chinese character </w:t>
      </w:r>
      <w:r w:rsidR="00291134" w:rsidRPr="00291134">
        <w:t>was</w:t>
      </w:r>
      <w:r w:rsidRPr="00F43B29">
        <w:t xml:space="preserve"> written by a TD child, </w:t>
      </w:r>
      <w:r w:rsidR="009A2032" w:rsidRPr="00BB3EB5">
        <w:t xml:space="preserve">the </w:t>
      </w:r>
      <w:r w:rsidR="00B608EA">
        <w:t>CAM</w:t>
      </w:r>
      <w:r w:rsidRPr="00F43B29">
        <w:t xml:space="preserve"> focus</w:t>
      </w:r>
      <w:r w:rsidR="00B608EA">
        <w:t>ed</w:t>
      </w:r>
      <w:r w:rsidRPr="00F43B29">
        <w:t xml:space="preserve"> </w:t>
      </w:r>
      <w:r w:rsidR="00B608EA">
        <w:t>on</w:t>
      </w:r>
      <w:r w:rsidRPr="00F43B29">
        <w:t xml:space="preserve"> the starting stroke</w:t>
      </w:r>
      <w:r w:rsidR="00B608EA">
        <w:t xml:space="preserve"> in the UL corner</w:t>
      </w:r>
      <w:r w:rsidRPr="00F43B29">
        <w:t xml:space="preserve">. Conversely, if the Chinese characters </w:t>
      </w:r>
      <w:r w:rsidR="00291134" w:rsidRPr="00291134">
        <w:t>were</w:t>
      </w:r>
      <w:r w:rsidRPr="00F43B29">
        <w:t xml:space="preserve"> written by a</w:t>
      </w:r>
      <w:r w:rsidR="00F445CB">
        <w:t>n</w:t>
      </w:r>
      <w:r w:rsidR="000E1CAE">
        <w:t xml:space="preserve"> ASD</w:t>
      </w:r>
      <w:r w:rsidRPr="00F43B29">
        <w:t xml:space="preserve"> chil</w:t>
      </w:r>
      <w:r w:rsidR="000E1CAE">
        <w:t>d</w:t>
      </w:r>
      <w:r w:rsidRPr="00F43B29">
        <w:t xml:space="preserve">, </w:t>
      </w:r>
      <w:r w:rsidR="009A2032" w:rsidRPr="00BB3EB5">
        <w:t xml:space="preserve">the </w:t>
      </w:r>
      <w:r w:rsidR="00B608EA">
        <w:t>CAM</w:t>
      </w:r>
      <w:r w:rsidRPr="00F43B29">
        <w:t xml:space="preserve"> </w:t>
      </w:r>
      <w:r w:rsidR="00B608EA">
        <w:t xml:space="preserve">tended to </w:t>
      </w:r>
      <w:r w:rsidRPr="00F43B29">
        <w:t>focus on the end stroke</w:t>
      </w:r>
      <w:r w:rsidR="00B608EA">
        <w:t xml:space="preserve"> in the LR corner</w:t>
      </w:r>
      <w:r w:rsidRPr="00F43B29">
        <w:t>.</w:t>
      </w:r>
      <w:r w:rsidR="0075117E" w:rsidRPr="0075117E">
        <w:t xml:space="preserve"> This also resonate</w:t>
      </w:r>
      <w:r w:rsidR="00291134">
        <w:t>d</w:t>
      </w:r>
      <w:r w:rsidR="0075117E" w:rsidRPr="0075117E">
        <w:t xml:space="preserve"> with the challenge faced by autistic children in initiating actions that result in subsequent movements or ultimate goals</w:t>
      </w:r>
      <w:r w:rsidR="0075117E">
        <w:t xml:space="preserve"> </w:t>
      </w:r>
      <w:r w:rsidR="0075117E">
        <w:fldChar w:fldCharType="begin"/>
      </w:r>
      <w:r w:rsidR="0075117E">
        <w:instrText xml:space="preserve"> ADDIN EN.CITE &lt;EndNote&gt;&lt;Cite&gt;&lt;Author&gt;Chen&lt;/Author&gt;&lt;Year&gt;2019&lt;/Year&gt;&lt;RecNum&gt;42&lt;/RecNum&gt;&lt;DisplayText&gt;[9]&lt;/DisplayText&gt;&lt;record&gt;&lt;rec-number&gt;42&lt;/rec-number&gt;&lt;foreign-keys&gt;&lt;key app="EN" db-id="fs2td5ep0xptf3evta459xfq50xeadd2wedp" timestamp="1702555768"&gt;42&lt;/key&gt;&lt;/foreign-keys&gt;&lt;ref-type name="Journal Article"&gt;17&lt;/ref-type&gt;&lt;contributors&gt;&lt;authors&gt;&lt;author&gt;Chen, Li-Chiou&lt;/author&gt;&lt;author&gt;Su, Wan-Chun&lt;/author&gt;&lt;author&gt;Ho, Tzu-Lin&lt;/author&gt;&lt;author&gt;Lu, Lu&lt;/author&gt;&lt;author&gt;Tsai, Wen-Che&lt;/author&gt;&lt;author&gt;Chiu, Yen-Nan&lt;/author&gt;&lt;author&gt;Jeng, Suh-Fang&lt;/author&gt;&lt;/authors&gt;&lt;/contributors&gt;&lt;titles&gt;&lt;title&gt;Postural control and interceptive skills in children with autism spectrum disorder&lt;/title&gt;&lt;secondary-title&gt;Physical Therapy&lt;/secondary-title&gt;&lt;/titles&gt;&lt;periodical&gt;&lt;full-title&gt;Physical Therapy&lt;/full-title&gt;&lt;/periodical&gt;&lt;pages&gt;1231-1241&lt;/pages&gt;&lt;volume&gt;99&lt;/volume&gt;&lt;number&gt;9&lt;/number&gt;&lt;dates&gt;&lt;year&gt;2019&lt;/year&gt;&lt;/dates&gt;&lt;isbn&gt;0031-9023&lt;/isbn&gt;&lt;urls&gt;&lt;/urls&gt;&lt;/record&gt;&lt;/Cite&gt;&lt;/EndNote&gt;</w:instrText>
      </w:r>
      <w:r w:rsidR="0075117E">
        <w:fldChar w:fldCharType="separate"/>
      </w:r>
      <w:r w:rsidR="0075117E">
        <w:rPr>
          <w:noProof/>
        </w:rPr>
        <w:t>[9]</w:t>
      </w:r>
      <w:r w:rsidR="0075117E">
        <w:fldChar w:fldCharType="end"/>
      </w:r>
      <w:r w:rsidR="0075117E" w:rsidRPr="0075117E">
        <w:t>.</w:t>
      </w:r>
      <w:r w:rsidRPr="00F43B29">
        <w:t xml:space="preserve"> Example</w:t>
      </w:r>
      <w:r w:rsidR="00582449">
        <w:t>s of</w:t>
      </w:r>
      <w:r w:rsidR="00B608EA">
        <w:t xml:space="preserve"> corner image</w:t>
      </w:r>
      <w:r w:rsidRPr="00F43B29">
        <w:t xml:space="preserve">s </w:t>
      </w:r>
      <w:r w:rsidR="00291134" w:rsidRPr="00291134">
        <w:t>were</w:t>
      </w:r>
      <w:r w:rsidRPr="00F43B29">
        <w:t xml:space="preserve"> provided in Figures </w:t>
      </w:r>
      <w:r w:rsidR="00494331">
        <w:t>17</w:t>
      </w:r>
      <w:r w:rsidRPr="00F43B29">
        <w:t xml:space="preserve"> and </w:t>
      </w:r>
      <w:r w:rsidR="00494331">
        <w:t>18</w:t>
      </w:r>
      <w:r w:rsidR="00995025">
        <w:t xml:space="preserve"> for TD and ASD children respectively</w:t>
      </w:r>
      <w:r w:rsidRPr="00F43B29">
        <w:t>.</w:t>
      </w:r>
    </w:p>
    <w:p w14:paraId="5626D79A" w14:textId="77777777" w:rsidR="006F3EDB" w:rsidRDefault="006F3EDB" w:rsidP="006F3EDB">
      <w:pPr>
        <w:keepNext/>
        <w:spacing w:line="360" w:lineRule="auto"/>
        <w:jc w:val="left"/>
      </w:pPr>
      <w:r>
        <w:rPr>
          <w:noProof/>
        </w:rPr>
        <w:lastRenderedPageBreak/>
        <w:drawing>
          <wp:inline distT="0" distB="0" distL="0" distR="0" wp14:anchorId="58104A0A" wp14:editId="0C42813E">
            <wp:extent cx="5278017" cy="2376169"/>
            <wp:effectExtent l="0" t="0" r="0" b="5715"/>
            <wp:docPr id="193088536" name="圖片 193088536">
              <a:extLst xmlns:a="http://schemas.openxmlformats.org/drawingml/2006/main">
                <a:ext uri="{FF2B5EF4-FFF2-40B4-BE49-F238E27FC236}">
                  <a16:creationId xmlns:a16="http://schemas.microsoft.com/office/drawing/2014/main" id="{46BAD93A-FC83-7DCF-9C79-5A3AC5FE78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88536" name="圖片 193088536">
                      <a:extLst>
                        <a:ext uri="{FF2B5EF4-FFF2-40B4-BE49-F238E27FC236}">
                          <a16:creationId xmlns:a16="http://schemas.microsoft.com/office/drawing/2014/main" id="{46BAD93A-FC83-7DCF-9C79-5A3AC5FE7830}"/>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8017" cy="2376169"/>
                    </a:xfrm>
                    <a:prstGeom prst="rect">
                      <a:avLst/>
                    </a:prstGeom>
                  </pic:spPr>
                </pic:pic>
              </a:graphicData>
            </a:graphic>
          </wp:inline>
        </w:drawing>
      </w:r>
    </w:p>
    <w:p w14:paraId="66A60BF3" w14:textId="71EEAB88" w:rsidR="006F3EDB" w:rsidRDefault="006F3EDB" w:rsidP="006F3EDB">
      <w:pPr>
        <w:pStyle w:val="af2"/>
        <w:jc w:val="left"/>
      </w:pPr>
      <w:bookmarkStart w:id="84" w:name="_Toc157447907"/>
      <w:r>
        <w:t>Figure</w:t>
      </w:r>
      <w:r w:rsidR="00494331">
        <w:rPr>
          <w:noProof/>
        </w:rPr>
        <w:t xml:space="preserve"> 17</w:t>
      </w:r>
      <w:r>
        <w:t>: Examples of</w:t>
      </w:r>
      <w:r w:rsidR="00582449">
        <w:t xml:space="preserve"> TD</w:t>
      </w:r>
      <w:r>
        <w:t xml:space="preserve"> </w:t>
      </w:r>
      <w:bookmarkEnd w:id="84"/>
      <w:r w:rsidR="00920FAC">
        <w:t>upper left</w:t>
      </w:r>
      <w:r w:rsidR="00B608EA">
        <w:t xml:space="preserve"> corner images</w:t>
      </w:r>
    </w:p>
    <w:p w14:paraId="5390C331" w14:textId="77777777" w:rsidR="006F3EDB" w:rsidRDefault="006F3EDB" w:rsidP="006F3EDB">
      <w:pPr>
        <w:keepNext/>
      </w:pPr>
      <w:r>
        <w:rPr>
          <w:noProof/>
        </w:rPr>
        <w:drawing>
          <wp:inline distT="0" distB="0" distL="0" distR="0" wp14:anchorId="7AF2A719" wp14:editId="2DF43282">
            <wp:extent cx="5278017" cy="2376170"/>
            <wp:effectExtent l="0" t="0" r="0" b="5080"/>
            <wp:docPr id="120019018" name="圖片 120019018">
              <a:extLst xmlns:a="http://schemas.openxmlformats.org/drawingml/2006/main">
                <a:ext uri="{FF2B5EF4-FFF2-40B4-BE49-F238E27FC236}">
                  <a16:creationId xmlns:a16="http://schemas.microsoft.com/office/drawing/2014/main" id="{E7F0C4C5-DB15-C48C-F406-D2FD27B8ED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19018" name="圖片 120019018">
                      <a:extLst>
                        <a:ext uri="{FF2B5EF4-FFF2-40B4-BE49-F238E27FC236}">
                          <a16:creationId xmlns:a16="http://schemas.microsoft.com/office/drawing/2014/main" id="{E7F0C4C5-DB15-C48C-F406-D2FD27B8EDC6}"/>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8017" cy="2376170"/>
                    </a:xfrm>
                    <a:prstGeom prst="rect">
                      <a:avLst/>
                    </a:prstGeom>
                  </pic:spPr>
                </pic:pic>
              </a:graphicData>
            </a:graphic>
          </wp:inline>
        </w:drawing>
      </w:r>
    </w:p>
    <w:p w14:paraId="6F03096B" w14:textId="1803A853" w:rsidR="006F3EDB" w:rsidRPr="006F3EDB" w:rsidRDefault="006F3EDB" w:rsidP="006F3EDB">
      <w:pPr>
        <w:pStyle w:val="af2"/>
      </w:pPr>
      <w:bookmarkStart w:id="85" w:name="_Toc157447908"/>
      <w:r>
        <w:t>Figure</w:t>
      </w:r>
      <w:r w:rsidR="00494331">
        <w:rPr>
          <w:noProof/>
        </w:rPr>
        <w:t xml:space="preserve"> 18</w:t>
      </w:r>
      <w:r>
        <w:t>: Examples of</w:t>
      </w:r>
      <w:r w:rsidR="00582449">
        <w:t xml:space="preserve"> ASD</w:t>
      </w:r>
      <w:r>
        <w:t xml:space="preserve"> </w:t>
      </w:r>
      <w:bookmarkEnd w:id="85"/>
      <w:r w:rsidR="00920FAC">
        <w:t>lower right</w:t>
      </w:r>
      <w:r w:rsidR="00B608EA">
        <w:t xml:space="preserve"> corner images</w:t>
      </w:r>
    </w:p>
    <w:p w14:paraId="71D82288" w14:textId="017C8746" w:rsidR="00141556" w:rsidRPr="00141556" w:rsidRDefault="00141556" w:rsidP="00564E32">
      <w:pPr>
        <w:widowControl/>
      </w:pPr>
      <w:r>
        <w:br w:type="page"/>
      </w:r>
    </w:p>
    <w:p w14:paraId="516CF247" w14:textId="5724EA17" w:rsidR="002E494C" w:rsidRPr="0074414C" w:rsidRDefault="002E494C" w:rsidP="0074414C">
      <w:pPr>
        <w:pStyle w:val="10"/>
      </w:pPr>
      <w:bookmarkStart w:id="86" w:name="_Toc109142101"/>
      <w:bookmarkStart w:id="87" w:name="_Toc109142181"/>
      <w:bookmarkStart w:id="88" w:name="_Toc157447886"/>
      <w:r w:rsidRPr="0074414C">
        <w:rPr>
          <w:rFonts w:hint="eastAsia"/>
        </w:rPr>
        <w:lastRenderedPageBreak/>
        <w:t>C</w:t>
      </w:r>
      <w:r w:rsidRPr="0074414C">
        <w:t>onclusion</w:t>
      </w:r>
      <w:bookmarkEnd w:id="86"/>
      <w:bookmarkEnd w:id="87"/>
      <w:r w:rsidR="00C23202">
        <w:t xml:space="preserve"> and Future Work</w:t>
      </w:r>
      <w:bookmarkEnd w:id="88"/>
    </w:p>
    <w:p w14:paraId="165C5C27" w14:textId="1B5E7D94" w:rsidR="002440A4" w:rsidRDefault="002440A4" w:rsidP="00C45BE0">
      <w:pPr>
        <w:spacing w:line="360" w:lineRule="auto"/>
        <w:ind w:firstLine="425"/>
      </w:pPr>
      <w:r w:rsidRPr="002440A4">
        <w:t>In this paper, we introduce</w:t>
      </w:r>
      <w:r w:rsidR="00F43774">
        <w:t>d</w:t>
      </w:r>
      <w:r w:rsidRPr="002440A4">
        <w:t xml:space="preserve"> </w:t>
      </w:r>
      <w:r w:rsidR="002B2202">
        <w:rPr>
          <w:rFonts w:hint="eastAsia"/>
        </w:rPr>
        <w:t>t</w:t>
      </w:r>
      <w:r w:rsidR="002B2202">
        <w:t xml:space="preserve">he concept of handwriting </w:t>
      </w:r>
      <w:r w:rsidRPr="002440A4">
        <w:t xml:space="preserve">neatness </w:t>
      </w:r>
      <w:r w:rsidR="002B2202">
        <w:t xml:space="preserve">and defined its </w:t>
      </w:r>
      <w:r w:rsidRPr="002440A4">
        <w:t>criteria</w:t>
      </w:r>
      <w:r w:rsidR="002B2202">
        <w:t xml:space="preserve"> for studying the handwriting characteristics of ASD children.</w:t>
      </w:r>
      <w:r w:rsidRPr="002440A4">
        <w:t xml:space="preserve"> By employing oversampling</w:t>
      </w:r>
      <w:r w:rsidR="00A0690A">
        <w:t xml:space="preserve"> technique for data balancing</w:t>
      </w:r>
      <w:r w:rsidRPr="002440A4">
        <w:t>, we surpass</w:t>
      </w:r>
      <w:r w:rsidR="00F43774">
        <w:t>ed</w:t>
      </w:r>
      <w:r w:rsidRPr="002440A4">
        <w:t xml:space="preserve"> </w:t>
      </w:r>
      <w:r w:rsidR="00A0690A">
        <w:t xml:space="preserve">the </w:t>
      </w:r>
      <w:r w:rsidRPr="002440A4">
        <w:t xml:space="preserve">performance </w:t>
      </w:r>
      <w:r w:rsidR="00A0690A">
        <w:t xml:space="preserve">of the previous study on </w:t>
      </w:r>
      <w:r w:rsidR="00A0690A" w:rsidRPr="00A0690A">
        <w:t>ASD/TD classification</w:t>
      </w:r>
      <w:r w:rsidR="00A0690A">
        <w:t xml:space="preserve"> to</w:t>
      </w:r>
      <w:r w:rsidRPr="002440A4">
        <w:t xml:space="preserve"> achieve an F1-score of 0.9720</w:t>
      </w:r>
      <w:r w:rsidR="00A0690A">
        <w:t xml:space="preserve"> using the Ch-All </w:t>
      </w:r>
      <w:r w:rsidR="009A2032">
        <w:t xml:space="preserve">training </w:t>
      </w:r>
      <w:r w:rsidR="00A0690A">
        <w:t>dataset</w:t>
      </w:r>
      <w:r w:rsidRPr="002440A4">
        <w:t xml:space="preserve">. </w:t>
      </w:r>
      <w:r w:rsidR="00A0690A">
        <w:t>W</w:t>
      </w:r>
      <w:r w:rsidR="00291134" w:rsidRPr="00291134">
        <w:t xml:space="preserve">hen </w:t>
      </w:r>
      <w:r w:rsidR="00A0690A">
        <w:t>us</w:t>
      </w:r>
      <w:r w:rsidR="00A0690A" w:rsidRPr="00291134">
        <w:t xml:space="preserve">ing </w:t>
      </w:r>
      <w:r w:rsidR="00291134" w:rsidRPr="00291134">
        <w:t>only neatly written Chinese characters</w:t>
      </w:r>
      <w:r w:rsidR="00A0690A">
        <w:t xml:space="preserve">, the F1-score </w:t>
      </w:r>
      <w:r w:rsidR="00F43774">
        <w:t>wa</w:t>
      </w:r>
      <w:r w:rsidR="00A0690A">
        <w:t xml:space="preserve">s </w:t>
      </w:r>
      <w:r w:rsidR="00A0690A" w:rsidRPr="00A0690A">
        <w:t>0.9658</w:t>
      </w:r>
      <w:r w:rsidRPr="002440A4">
        <w:t xml:space="preserve">. This demonstrates the model's capability to classify whether </w:t>
      </w:r>
      <w:r w:rsidR="00F43774">
        <w:t>the</w:t>
      </w:r>
      <w:r w:rsidRPr="002440A4">
        <w:t xml:space="preserve"> Chinese characters </w:t>
      </w:r>
      <w:r w:rsidR="00F43774">
        <w:t>we</w:t>
      </w:r>
      <w:r w:rsidR="00F43774" w:rsidRPr="002440A4">
        <w:t xml:space="preserve">re </w:t>
      </w:r>
      <w:r w:rsidR="00F43774" w:rsidRPr="00F43774">
        <w:t>handwrit</w:t>
      </w:r>
      <w:r w:rsidR="00F43774">
        <w:t>ten</w:t>
      </w:r>
      <w:r w:rsidRPr="002440A4">
        <w:t xml:space="preserve"> by ASD or TD </w:t>
      </w:r>
      <w:r w:rsidR="002B2202">
        <w:t>children</w:t>
      </w:r>
      <w:r w:rsidR="002B2202" w:rsidRPr="00F43774">
        <w:t xml:space="preserve"> </w:t>
      </w:r>
      <w:r w:rsidRPr="002440A4">
        <w:t>under neat</w:t>
      </w:r>
      <w:r w:rsidR="00F43774">
        <w:t>ly</w:t>
      </w:r>
      <w:r w:rsidRPr="002440A4">
        <w:t xml:space="preserve"> writing conditions.</w:t>
      </w:r>
      <w:r w:rsidR="00C45BE0">
        <w:rPr>
          <w:rFonts w:hint="eastAsia"/>
        </w:rPr>
        <w:t xml:space="preserve"> </w:t>
      </w:r>
      <w:r w:rsidRPr="002440A4">
        <w:t>In subsequent experiments, we train</w:t>
      </w:r>
      <w:r w:rsidR="00F43774">
        <w:t>ed</w:t>
      </w:r>
      <w:r w:rsidRPr="002440A4">
        <w:t xml:space="preserve"> the model using the </w:t>
      </w:r>
      <w:r w:rsidR="00852F74" w:rsidRPr="00852F74">
        <w:t>Phonetic notation-only</w:t>
      </w:r>
      <w:r w:rsidRPr="002440A4">
        <w:t xml:space="preserve"> dataset and </w:t>
      </w:r>
      <w:r w:rsidR="00852F74" w:rsidRPr="00852F74">
        <w:t>Chinese character + Phonetic notation</w:t>
      </w:r>
      <w:r w:rsidRPr="002440A4">
        <w:t xml:space="preserve"> dataset. Based on the results, we conclude</w:t>
      </w:r>
      <w:r w:rsidR="00F43774">
        <w:t>d</w:t>
      </w:r>
      <w:r w:rsidRPr="002440A4">
        <w:t xml:space="preserve"> that adding phonetic notations </w:t>
      </w:r>
      <w:r w:rsidR="00F43774" w:rsidRPr="002440A4">
        <w:t>d</w:t>
      </w:r>
      <w:r w:rsidR="00F43774">
        <w:t>id</w:t>
      </w:r>
      <w:r w:rsidR="00F43774" w:rsidRPr="002440A4">
        <w:t xml:space="preserve"> </w:t>
      </w:r>
      <w:r w:rsidRPr="002440A4">
        <w:t>not enhance the model's performance. Finally</w:t>
      </w:r>
      <w:r w:rsidRPr="00932685">
        <w:t xml:space="preserve">, </w:t>
      </w:r>
      <w:r w:rsidRPr="00821410">
        <w:t xml:space="preserve">we </w:t>
      </w:r>
      <w:r w:rsidR="002B2202" w:rsidRPr="00821410">
        <w:t xml:space="preserve">encoded </w:t>
      </w:r>
      <w:r w:rsidR="005F243C" w:rsidRPr="00932685">
        <w:t xml:space="preserve">the </w:t>
      </w:r>
      <w:r w:rsidR="002B2202" w:rsidRPr="00932685">
        <w:t xml:space="preserve">CAM </w:t>
      </w:r>
      <w:r w:rsidR="005F243C" w:rsidRPr="00932685">
        <w:t xml:space="preserve">results </w:t>
      </w:r>
      <w:r w:rsidR="002B2202" w:rsidRPr="00821410">
        <w:t xml:space="preserve">to </w:t>
      </w:r>
      <w:r w:rsidRPr="00821410">
        <w:t xml:space="preserve">address </w:t>
      </w:r>
      <w:r w:rsidR="002B2202" w:rsidRPr="00821410">
        <w:t xml:space="preserve">the </w:t>
      </w:r>
      <w:r w:rsidRPr="00821410">
        <w:t xml:space="preserve">shortcomings associated with </w:t>
      </w:r>
      <w:r w:rsidR="002B2202" w:rsidRPr="00821410">
        <w:t xml:space="preserve">the </w:t>
      </w:r>
      <w:r w:rsidRPr="00821410">
        <w:t>manual</w:t>
      </w:r>
      <w:r w:rsidR="005F243C" w:rsidRPr="00821410">
        <w:t xml:space="preserve"> </w:t>
      </w:r>
      <w:r w:rsidRPr="00821410">
        <w:t xml:space="preserve">observation which is time-consuming and subjective. </w:t>
      </w:r>
      <w:r w:rsidR="00932685" w:rsidRPr="00821410">
        <w:t>It</w:t>
      </w:r>
      <w:r w:rsidRPr="00821410">
        <w:t xml:space="preserve"> reveals that the prediction results and </w:t>
      </w:r>
      <w:r w:rsidR="005F243C" w:rsidRPr="00932685">
        <w:t xml:space="preserve">the </w:t>
      </w:r>
      <w:r w:rsidRPr="00821410">
        <w:t xml:space="preserve">CAM perspectives of the </w:t>
      </w:r>
      <w:r w:rsidR="005F243C" w:rsidRPr="00821410">
        <w:t xml:space="preserve">two </w:t>
      </w:r>
      <w:r w:rsidRPr="00821410">
        <w:t>t</w:t>
      </w:r>
      <w:r w:rsidR="005F243C" w:rsidRPr="00821410">
        <w:t>raining sets</w:t>
      </w:r>
      <w:r w:rsidRPr="00821410">
        <w:t xml:space="preserve">, </w:t>
      </w:r>
      <w:proofErr w:type="spellStart"/>
      <w:r w:rsidRPr="00821410">
        <w:t>Ch_</w:t>
      </w:r>
      <w:r w:rsidR="00D10E1D" w:rsidRPr="00821410">
        <w:t>A</w:t>
      </w:r>
      <w:r w:rsidRPr="00821410">
        <w:t>ll</w:t>
      </w:r>
      <w:proofErr w:type="spellEnd"/>
      <w:r w:rsidRPr="00821410">
        <w:t xml:space="preserve"> and </w:t>
      </w:r>
      <w:proofErr w:type="spellStart"/>
      <w:r w:rsidRPr="00821410">
        <w:t>Ch_Neat</w:t>
      </w:r>
      <w:proofErr w:type="spellEnd"/>
      <w:r w:rsidRPr="00821410">
        <w:t xml:space="preserve">, are very similar. Moreover, it highlights differences between TD and ASD in </w:t>
      </w:r>
      <w:r w:rsidR="005F243C" w:rsidRPr="00932685">
        <w:t xml:space="preserve">the </w:t>
      </w:r>
      <w:r w:rsidR="00932685" w:rsidRPr="00932685">
        <w:t xml:space="preserve">CAM </w:t>
      </w:r>
      <w:r w:rsidR="005F243C" w:rsidRPr="00932685">
        <w:t>results</w:t>
      </w:r>
      <w:r w:rsidRPr="00932685">
        <w:t>.</w:t>
      </w:r>
    </w:p>
    <w:p w14:paraId="5CCE2E7A" w14:textId="5FF09D2D" w:rsidR="00C45BE0" w:rsidRPr="00947E43" w:rsidRDefault="00C45BE0" w:rsidP="00C45BE0">
      <w:pPr>
        <w:spacing w:line="360" w:lineRule="auto"/>
        <w:ind w:firstLine="425"/>
      </w:pPr>
      <w:r w:rsidRPr="00C45BE0">
        <w:t xml:space="preserve">Despite the promising results, our study has some limitations. The data size, especially in the ASD category, may affect the generalization of the model. Future work should involve larger and more diverse datasets to ensure robustness and generalization. Our findings contribute to </w:t>
      </w:r>
      <w:r w:rsidR="00932685">
        <w:t xml:space="preserve">the </w:t>
      </w:r>
      <w:r w:rsidRPr="00C45BE0">
        <w:t xml:space="preserve">understanding </w:t>
      </w:r>
      <w:r w:rsidR="00932685">
        <w:t xml:space="preserve">of </w:t>
      </w:r>
      <w:r w:rsidRPr="00C45BE0">
        <w:t>the handwriting characteristics of ASD children, shedding light on potential differences that can aid in early detection and intervention</w:t>
      </w:r>
      <w:r w:rsidR="00F43774">
        <w:t xml:space="preserve"> of the ASD children</w:t>
      </w:r>
      <w:r w:rsidRPr="00C45BE0">
        <w:t>. This knowledge can be valuable for teachers and parents in recognizing the unique challenges faced by ASD children in handwriting. The model, when refined and validated, could serve as a supportive tool for educators in assessing and guiding the development of ASD children's writing abilities.</w:t>
      </w:r>
    </w:p>
    <w:p w14:paraId="33DE2C2D" w14:textId="758FEFAB" w:rsidR="00833B4F" w:rsidRPr="00E94344" w:rsidRDefault="002B2020" w:rsidP="00564E32">
      <w:pPr>
        <w:widowControl/>
        <w:spacing w:line="360" w:lineRule="auto"/>
        <w:rPr>
          <w:rFonts w:cs="Times New Roman"/>
          <w:sz w:val="36"/>
        </w:rPr>
      </w:pPr>
      <w:r>
        <w:rPr>
          <w:rFonts w:ascii="Arial" w:hAnsi="Arial" w:cs="Arial"/>
          <w:color w:val="222222"/>
          <w:sz w:val="20"/>
          <w:szCs w:val="20"/>
          <w:shd w:val="clear" w:color="auto" w:fill="FFFFFF"/>
        </w:rPr>
        <w:lastRenderedPageBreak/>
        <w:br w:type="page"/>
      </w:r>
    </w:p>
    <w:p w14:paraId="2C269198" w14:textId="011632FF" w:rsidR="00D90806" w:rsidRPr="003940F4" w:rsidRDefault="002B2020" w:rsidP="003940F4">
      <w:pPr>
        <w:pStyle w:val="10"/>
        <w:numPr>
          <w:ilvl w:val="0"/>
          <w:numId w:val="0"/>
        </w:numPr>
        <w:ind w:left="425"/>
        <w:rPr>
          <w:rFonts w:eastAsia="標楷體"/>
          <w:shd w:val="clear" w:color="auto" w:fill="FFFFFF"/>
        </w:rPr>
      </w:pPr>
      <w:bookmarkStart w:id="89" w:name="_Toc109142102"/>
      <w:bookmarkStart w:id="90" w:name="_Toc109142182"/>
      <w:bookmarkStart w:id="91" w:name="_Toc157447887"/>
      <w:r w:rsidRPr="001B02BA">
        <w:rPr>
          <w:rFonts w:eastAsia="標楷體" w:hint="eastAsia"/>
          <w:shd w:val="clear" w:color="auto" w:fill="FFFFFF"/>
        </w:rPr>
        <w:lastRenderedPageBreak/>
        <w:t>R</w:t>
      </w:r>
      <w:r w:rsidRPr="001B02BA">
        <w:rPr>
          <w:rFonts w:eastAsia="標楷體"/>
          <w:shd w:val="clear" w:color="auto" w:fill="FFFFFF"/>
        </w:rPr>
        <w:t>eference</w:t>
      </w:r>
      <w:bookmarkEnd w:id="89"/>
      <w:bookmarkEnd w:id="90"/>
      <w:bookmarkEnd w:id="91"/>
    </w:p>
    <w:p w14:paraId="1D2ADF66" w14:textId="77777777" w:rsidR="00DE1F0C" w:rsidRPr="00DE1F0C" w:rsidRDefault="00D90806" w:rsidP="00DE1F0C">
      <w:pPr>
        <w:pStyle w:val="EndNoteBibliography"/>
        <w:ind w:left="720" w:hanging="720"/>
      </w:pPr>
      <w:r>
        <w:rPr>
          <w:rFonts w:ascii="var(--jp-code-font-family)" w:eastAsia="細明體" w:hAnsi="var(--jp-code-font-family)" w:cs="細明體" w:hint="eastAsia"/>
          <w:color w:val="000000"/>
          <w:kern w:val="0"/>
          <w:szCs w:val="24"/>
        </w:rPr>
        <w:fldChar w:fldCharType="begin"/>
      </w:r>
      <w:r>
        <w:rPr>
          <w:rFonts w:ascii="var(--jp-code-font-family)" w:eastAsia="細明體" w:hAnsi="var(--jp-code-font-family)" w:cs="細明體" w:hint="eastAsia"/>
          <w:color w:val="000000"/>
          <w:kern w:val="0"/>
          <w:szCs w:val="24"/>
        </w:rPr>
        <w:instrText xml:space="preserve"> ADDIN EN.REFLIST </w:instrText>
      </w:r>
      <w:r>
        <w:rPr>
          <w:rFonts w:ascii="var(--jp-code-font-family)" w:eastAsia="細明體" w:hAnsi="var(--jp-code-font-family)" w:cs="細明體" w:hint="eastAsia"/>
          <w:color w:val="000000"/>
          <w:kern w:val="0"/>
          <w:szCs w:val="24"/>
        </w:rPr>
        <w:fldChar w:fldCharType="separate"/>
      </w:r>
      <w:r w:rsidR="00DE1F0C" w:rsidRPr="00DE1F0C">
        <w:rPr>
          <w:rFonts w:hint="eastAsia"/>
        </w:rPr>
        <w:t>1.</w:t>
      </w:r>
      <w:r w:rsidR="00DE1F0C" w:rsidRPr="00DE1F0C">
        <w:rPr>
          <w:rFonts w:hint="eastAsia"/>
        </w:rPr>
        <w:tab/>
        <w:t xml:space="preserve">American Psychiatric Association, D. and A.P. Association, </w:t>
      </w:r>
      <w:r w:rsidR="00DE1F0C" w:rsidRPr="00DE1F0C">
        <w:rPr>
          <w:rFonts w:hint="eastAsia"/>
          <w:i/>
        </w:rPr>
        <w:t>Diagnostic and statistical manual of mental disorders: DSM-5</w:t>
      </w:r>
      <w:r w:rsidR="00DE1F0C" w:rsidRPr="00DE1F0C">
        <w:rPr>
          <w:rFonts w:hint="eastAsia"/>
        </w:rPr>
        <w:t>. Vol. 5. 2013: American psychiatric association Washington, DC.</w:t>
      </w:r>
    </w:p>
    <w:p w14:paraId="06B0EEFD" w14:textId="77777777" w:rsidR="00DE1F0C" w:rsidRPr="00DE1F0C" w:rsidRDefault="00DE1F0C" w:rsidP="00DE1F0C">
      <w:pPr>
        <w:pStyle w:val="EndNoteBibliography"/>
        <w:ind w:left="720" w:hanging="720"/>
      </w:pPr>
      <w:r w:rsidRPr="00DE1F0C">
        <w:rPr>
          <w:rFonts w:hint="eastAsia"/>
        </w:rPr>
        <w:t>2.</w:t>
      </w:r>
      <w:r w:rsidRPr="00DE1F0C">
        <w:rPr>
          <w:rFonts w:hint="eastAsia"/>
        </w:rPr>
        <w:tab/>
        <w:t xml:space="preserve">Lord, C., et al., </w:t>
      </w:r>
      <w:r w:rsidRPr="00DE1F0C">
        <w:rPr>
          <w:rFonts w:hint="eastAsia"/>
          <w:i/>
        </w:rPr>
        <w:t>Autism from 2 to 9 years of age.</w:t>
      </w:r>
      <w:r w:rsidRPr="00DE1F0C">
        <w:rPr>
          <w:rFonts w:hint="eastAsia"/>
        </w:rPr>
        <w:t xml:space="preserve"> Archives of general psychiatry, 2006. </w:t>
      </w:r>
      <w:r w:rsidRPr="00DE1F0C">
        <w:rPr>
          <w:rFonts w:hint="eastAsia"/>
          <w:b/>
        </w:rPr>
        <w:t>63</w:t>
      </w:r>
      <w:r w:rsidRPr="00DE1F0C">
        <w:rPr>
          <w:rFonts w:hint="eastAsia"/>
        </w:rPr>
        <w:t>(6): p. 694-701.</w:t>
      </w:r>
    </w:p>
    <w:p w14:paraId="722B719C" w14:textId="77777777" w:rsidR="00DE1F0C" w:rsidRPr="00DE1F0C" w:rsidRDefault="00DE1F0C" w:rsidP="00DE1F0C">
      <w:pPr>
        <w:pStyle w:val="EndNoteBibliography"/>
        <w:ind w:left="720" w:hanging="720"/>
      </w:pPr>
      <w:r w:rsidRPr="00DE1F0C">
        <w:rPr>
          <w:rFonts w:hint="eastAsia"/>
        </w:rPr>
        <w:t>3.</w:t>
      </w:r>
      <w:r w:rsidRPr="00DE1F0C">
        <w:rPr>
          <w:rFonts w:hint="eastAsia"/>
        </w:rPr>
        <w:tab/>
        <w:t xml:space="preserve">Hyman, S.L., et al., </w:t>
      </w:r>
      <w:r w:rsidRPr="00DE1F0C">
        <w:rPr>
          <w:rFonts w:hint="eastAsia"/>
          <w:i/>
        </w:rPr>
        <w:t>Identification, evaluation, and management of children with autism spectrum disorder.</w:t>
      </w:r>
      <w:r w:rsidRPr="00DE1F0C">
        <w:rPr>
          <w:rFonts w:hint="eastAsia"/>
        </w:rPr>
        <w:t xml:space="preserve"> Pediatrics, 2020. </w:t>
      </w:r>
      <w:r w:rsidRPr="00DE1F0C">
        <w:rPr>
          <w:rFonts w:hint="eastAsia"/>
          <w:b/>
        </w:rPr>
        <w:t>145</w:t>
      </w:r>
      <w:r w:rsidRPr="00DE1F0C">
        <w:rPr>
          <w:rFonts w:hint="eastAsia"/>
        </w:rPr>
        <w:t>(1).</w:t>
      </w:r>
    </w:p>
    <w:p w14:paraId="24005DC7" w14:textId="77777777" w:rsidR="00DE1F0C" w:rsidRPr="00DE1F0C" w:rsidRDefault="00DE1F0C" w:rsidP="00DE1F0C">
      <w:pPr>
        <w:pStyle w:val="EndNoteBibliography"/>
        <w:ind w:left="720" w:hanging="720"/>
      </w:pPr>
      <w:r w:rsidRPr="00DE1F0C">
        <w:rPr>
          <w:rFonts w:hint="eastAsia"/>
        </w:rPr>
        <w:t>4.</w:t>
      </w:r>
      <w:r w:rsidRPr="00DE1F0C">
        <w:rPr>
          <w:rFonts w:hint="eastAsia"/>
        </w:rPr>
        <w:tab/>
        <w:t xml:space="preserve">Downey, R. and M.J.K. Rapport, </w:t>
      </w:r>
      <w:r w:rsidRPr="00DE1F0C">
        <w:rPr>
          <w:rFonts w:hint="eastAsia"/>
          <w:i/>
        </w:rPr>
        <w:t>Motor activity in children with autism: a review of current literature.</w:t>
      </w:r>
      <w:r w:rsidRPr="00DE1F0C">
        <w:rPr>
          <w:rFonts w:hint="eastAsia"/>
        </w:rPr>
        <w:t xml:space="preserve"> Pediatric Physical Therapy, 2012. </w:t>
      </w:r>
      <w:r w:rsidRPr="00DE1F0C">
        <w:rPr>
          <w:rFonts w:hint="eastAsia"/>
          <w:b/>
        </w:rPr>
        <w:t>24</w:t>
      </w:r>
      <w:r w:rsidRPr="00DE1F0C">
        <w:rPr>
          <w:rFonts w:hint="eastAsia"/>
        </w:rPr>
        <w:t>(1): p. 2-20.</w:t>
      </w:r>
    </w:p>
    <w:p w14:paraId="39C4B9C4" w14:textId="77777777" w:rsidR="00DE1F0C" w:rsidRPr="00DE1F0C" w:rsidRDefault="00DE1F0C" w:rsidP="00DE1F0C">
      <w:pPr>
        <w:pStyle w:val="EndNoteBibliography"/>
        <w:ind w:left="720" w:hanging="720"/>
      </w:pPr>
      <w:r w:rsidRPr="00DE1F0C">
        <w:rPr>
          <w:rFonts w:hint="eastAsia"/>
        </w:rPr>
        <w:t>5.</w:t>
      </w:r>
      <w:r w:rsidRPr="00DE1F0C">
        <w:rPr>
          <w:rFonts w:hint="eastAsia"/>
        </w:rPr>
        <w:tab/>
        <w:t xml:space="preserve">Green, D., et al., </w:t>
      </w:r>
      <w:r w:rsidRPr="00DE1F0C">
        <w:rPr>
          <w:rFonts w:hint="eastAsia"/>
          <w:i/>
        </w:rPr>
        <w:t>Impairment in movement skills of children with autistic spectrum disorders.</w:t>
      </w:r>
      <w:r w:rsidRPr="00DE1F0C">
        <w:rPr>
          <w:rFonts w:hint="eastAsia"/>
        </w:rPr>
        <w:t xml:space="preserve"> Developmental Medicine &amp; Child Neurology, 2009. </w:t>
      </w:r>
      <w:r w:rsidRPr="00DE1F0C">
        <w:rPr>
          <w:rFonts w:hint="eastAsia"/>
          <w:b/>
        </w:rPr>
        <w:t>51</w:t>
      </w:r>
      <w:r w:rsidRPr="00DE1F0C">
        <w:rPr>
          <w:rFonts w:hint="eastAsia"/>
        </w:rPr>
        <w:t>(4): p. 311-316.</w:t>
      </w:r>
    </w:p>
    <w:p w14:paraId="19AEB565" w14:textId="77777777" w:rsidR="00DE1F0C" w:rsidRPr="00DE1F0C" w:rsidRDefault="00DE1F0C" w:rsidP="00DE1F0C">
      <w:pPr>
        <w:pStyle w:val="EndNoteBibliography"/>
        <w:ind w:left="720" w:hanging="720"/>
      </w:pPr>
      <w:r w:rsidRPr="00DE1F0C">
        <w:rPr>
          <w:rFonts w:hint="eastAsia"/>
        </w:rPr>
        <w:t>6.</w:t>
      </w:r>
      <w:r w:rsidRPr="00DE1F0C">
        <w:rPr>
          <w:rFonts w:hint="eastAsia"/>
        </w:rPr>
        <w:tab/>
        <w:t xml:space="preserve">Fournier, K.A., et al., </w:t>
      </w:r>
      <w:r w:rsidRPr="00DE1F0C">
        <w:rPr>
          <w:rFonts w:hint="eastAsia"/>
          <w:i/>
        </w:rPr>
        <w:t>Motor coordination in autism spectrum disorders: a synthesis and meta-analysis.</w:t>
      </w:r>
      <w:r w:rsidRPr="00DE1F0C">
        <w:rPr>
          <w:rFonts w:hint="eastAsia"/>
        </w:rPr>
        <w:t xml:space="preserve"> Journal of autism and developmental disorders, 2010. </w:t>
      </w:r>
      <w:r w:rsidRPr="00DE1F0C">
        <w:rPr>
          <w:rFonts w:hint="eastAsia"/>
          <w:b/>
        </w:rPr>
        <w:t>40</w:t>
      </w:r>
      <w:r w:rsidRPr="00DE1F0C">
        <w:rPr>
          <w:rFonts w:hint="eastAsia"/>
        </w:rPr>
        <w:t>: p. 1227-1240.</w:t>
      </w:r>
    </w:p>
    <w:p w14:paraId="1D4645F7" w14:textId="77777777" w:rsidR="00DE1F0C" w:rsidRPr="00DE1F0C" w:rsidRDefault="00DE1F0C" w:rsidP="00DE1F0C">
      <w:pPr>
        <w:pStyle w:val="EndNoteBibliography"/>
        <w:ind w:left="720" w:hanging="720"/>
      </w:pPr>
      <w:r w:rsidRPr="00DE1F0C">
        <w:rPr>
          <w:rFonts w:hint="eastAsia"/>
        </w:rPr>
        <w:t>7.</w:t>
      </w:r>
      <w:r w:rsidRPr="00DE1F0C">
        <w:rPr>
          <w:rFonts w:hint="eastAsia"/>
        </w:rPr>
        <w:tab/>
        <w:t xml:space="preserve">Fournier, K.A., et al., </w:t>
      </w:r>
      <w:r w:rsidRPr="00DE1F0C">
        <w:rPr>
          <w:rFonts w:hint="eastAsia"/>
          <w:i/>
        </w:rPr>
        <w:t>Decreased dynamical complexity during quiet stance in children with autism spectrum disorders.</w:t>
      </w:r>
      <w:r w:rsidRPr="00DE1F0C">
        <w:rPr>
          <w:rFonts w:hint="eastAsia"/>
        </w:rPr>
        <w:t xml:space="preserve"> Gait &amp; posture, 2014. </w:t>
      </w:r>
      <w:r w:rsidRPr="00DE1F0C">
        <w:rPr>
          <w:rFonts w:hint="eastAsia"/>
          <w:b/>
        </w:rPr>
        <w:t>39</w:t>
      </w:r>
      <w:r w:rsidRPr="00DE1F0C">
        <w:rPr>
          <w:rFonts w:hint="eastAsia"/>
        </w:rPr>
        <w:t>(1): p. 420-423.</w:t>
      </w:r>
    </w:p>
    <w:p w14:paraId="6EFEF914" w14:textId="77777777" w:rsidR="00DE1F0C" w:rsidRPr="00DE1F0C" w:rsidRDefault="00DE1F0C" w:rsidP="00DE1F0C">
      <w:pPr>
        <w:pStyle w:val="EndNoteBibliography"/>
        <w:ind w:left="720" w:hanging="720"/>
      </w:pPr>
      <w:r w:rsidRPr="00DE1F0C">
        <w:rPr>
          <w:rFonts w:hint="eastAsia"/>
        </w:rPr>
        <w:t>8.</w:t>
      </w:r>
      <w:r w:rsidRPr="00DE1F0C">
        <w:rPr>
          <w:rFonts w:hint="eastAsia"/>
        </w:rPr>
        <w:tab/>
        <w:t xml:space="preserve">Travers, B.G., et al., </w:t>
      </w:r>
      <w:r w:rsidRPr="00DE1F0C">
        <w:rPr>
          <w:rFonts w:hint="eastAsia"/>
          <w:i/>
        </w:rPr>
        <w:t>Motor difficulties in autism spectrum disorder: linking symptom severity and postural stability.</w:t>
      </w:r>
      <w:r w:rsidRPr="00DE1F0C">
        <w:rPr>
          <w:rFonts w:hint="eastAsia"/>
        </w:rPr>
        <w:t xml:space="preserve"> Journal of autism and developmental disorders, 2013. </w:t>
      </w:r>
      <w:r w:rsidRPr="00DE1F0C">
        <w:rPr>
          <w:rFonts w:hint="eastAsia"/>
          <w:b/>
        </w:rPr>
        <w:t>43</w:t>
      </w:r>
      <w:r w:rsidRPr="00DE1F0C">
        <w:rPr>
          <w:rFonts w:hint="eastAsia"/>
        </w:rPr>
        <w:t>: p. 1568-1583.</w:t>
      </w:r>
    </w:p>
    <w:p w14:paraId="7A4D973B" w14:textId="77777777" w:rsidR="00DE1F0C" w:rsidRPr="00DE1F0C" w:rsidRDefault="00DE1F0C" w:rsidP="00DE1F0C">
      <w:pPr>
        <w:pStyle w:val="EndNoteBibliography"/>
        <w:ind w:left="720" w:hanging="720"/>
      </w:pPr>
      <w:r w:rsidRPr="00DE1F0C">
        <w:rPr>
          <w:rFonts w:hint="eastAsia"/>
        </w:rPr>
        <w:t>9.</w:t>
      </w:r>
      <w:r w:rsidRPr="00DE1F0C">
        <w:rPr>
          <w:rFonts w:hint="eastAsia"/>
        </w:rPr>
        <w:tab/>
        <w:t xml:space="preserve">Chen, L.-C., et al., </w:t>
      </w:r>
      <w:r w:rsidRPr="00DE1F0C">
        <w:rPr>
          <w:rFonts w:hint="eastAsia"/>
          <w:i/>
        </w:rPr>
        <w:t>Postural control and interceptive skills in children with autism spectrum disorder.</w:t>
      </w:r>
      <w:r w:rsidRPr="00DE1F0C">
        <w:rPr>
          <w:rFonts w:hint="eastAsia"/>
        </w:rPr>
        <w:t xml:space="preserve"> Physical Therapy, 2019. </w:t>
      </w:r>
      <w:r w:rsidRPr="00DE1F0C">
        <w:rPr>
          <w:rFonts w:hint="eastAsia"/>
          <w:b/>
        </w:rPr>
        <w:t>99</w:t>
      </w:r>
      <w:r w:rsidRPr="00DE1F0C">
        <w:rPr>
          <w:rFonts w:hint="eastAsia"/>
        </w:rPr>
        <w:t>(9): p. 1231-1241.</w:t>
      </w:r>
    </w:p>
    <w:p w14:paraId="2E6E3136" w14:textId="77777777" w:rsidR="00DE1F0C" w:rsidRPr="00DE1F0C" w:rsidRDefault="00DE1F0C" w:rsidP="00DE1F0C">
      <w:pPr>
        <w:pStyle w:val="EndNoteBibliography"/>
        <w:ind w:left="720" w:hanging="720"/>
      </w:pPr>
      <w:r w:rsidRPr="00DE1F0C">
        <w:rPr>
          <w:rFonts w:hint="eastAsia"/>
        </w:rPr>
        <w:t>10.</w:t>
      </w:r>
      <w:r w:rsidRPr="00DE1F0C">
        <w:rPr>
          <w:rFonts w:hint="eastAsia"/>
        </w:rPr>
        <w:tab/>
        <w:t xml:space="preserve">Whyatt, C.P. and C.M. Craig, </w:t>
      </w:r>
      <w:r w:rsidRPr="00DE1F0C">
        <w:rPr>
          <w:rFonts w:hint="eastAsia"/>
          <w:i/>
        </w:rPr>
        <w:t>Motor skills in children aged 7</w:t>
      </w:r>
      <w:r w:rsidRPr="00DE1F0C">
        <w:rPr>
          <w:rFonts w:hint="eastAsia"/>
          <w:i/>
        </w:rPr>
        <w:t>–</w:t>
      </w:r>
      <w:r w:rsidRPr="00DE1F0C">
        <w:rPr>
          <w:rFonts w:hint="eastAsia"/>
          <w:i/>
        </w:rPr>
        <w:t>10 years, diagnosed with autism spectrum disorder.</w:t>
      </w:r>
      <w:r w:rsidRPr="00DE1F0C">
        <w:rPr>
          <w:rFonts w:hint="eastAsia"/>
        </w:rPr>
        <w:t xml:space="preserve"> Journal of autism and developmental disorders, 2012. </w:t>
      </w:r>
      <w:r w:rsidRPr="00DE1F0C">
        <w:rPr>
          <w:rFonts w:hint="eastAsia"/>
          <w:b/>
        </w:rPr>
        <w:t>42</w:t>
      </w:r>
      <w:r w:rsidRPr="00DE1F0C">
        <w:rPr>
          <w:rFonts w:hint="eastAsia"/>
        </w:rPr>
        <w:t>: p. 1799-1809.</w:t>
      </w:r>
    </w:p>
    <w:p w14:paraId="49328CC2" w14:textId="77777777" w:rsidR="00DE1F0C" w:rsidRPr="00DE1F0C" w:rsidRDefault="00DE1F0C" w:rsidP="00DE1F0C">
      <w:pPr>
        <w:pStyle w:val="EndNoteBibliography"/>
        <w:ind w:left="720" w:hanging="720"/>
      </w:pPr>
      <w:r w:rsidRPr="00DE1F0C">
        <w:rPr>
          <w:rFonts w:hint="eastAsia"/>
        </w:rPr>
        <w:t>11.</w:t>
      </w:r>
      <w:r w:rsidRPr="00DE1F0C">
        <w:rPr>
          <w:rFonts w:hint="eastAsia"/>
        </w:rPr>
        <w:tab/>
        <w:t xml:space="preserve">Mari, M., et al., </w:t>
      </w:r>
      <w:r w:rsidRPr="00DE1F0C">
        <w:rPr>
          <w:rFonts w:hint="eastAsia"/>
          <w:i/>
        </w:rPr>
        <w:t>The reach</w:t>
      </w:r>
      <w:r w:rsidRPr="00DE1F0C">
        <w:rPr>
          <w:rFonts w:hint="eastAsia"/>
          <w:i/>
        </w:rPr>
        <w:t>–</w:t>
      </w:r>
      <w:r w:rsidRPr="00DE1F0C">
        <w:rPr>
          <w:rFonts w:hint="eastAsia"/>
          <w:i/>
        </w:rPr>
        <w:t>to</w:t>
      </w:r>
      <w:r w:rsidRPr="00DE1F0C">
        <w:rPr>
          <w:rFonts w:hint="eastAsia"/>
          <w:i/>
        </w:rPr>
        <w:t>–</w:t>
      </w:r>
      <w:r w:rsidRPr="00DE1F0C">
        <w:rPr>
          <w:rFonts w:hint="eastAsia"/>
          <w:i/>
        </w:rPr>
        <w:t>grasp movement in children with autism spectrum disorder.</w:t>
      </w:r>
      <w:r w:rsidRPr="00DE1F0C">
        <w:rPr>
          <w:rFonts w:hint="eastAsia"/>
        </w:rPr>
        <w:t xml:space="preserve"> Philosophical Transactions of the Royal Society of London. Series B: Biological Sciences, 2003. </w:t>
      </w:r>
      <w:r w:rsidRPr="00DE1F0C">
        <w:rPr>
          <w:rFonts w:hint="eastAsia"/>
          <w:b/>
        </w:rPr>
        <w:t>358</w:t>
      </w:r>
      <w:r w:rsidRPr="00DE1F0C">
        <w:rPr>
          <w:rFonts w:hint="eastAsia"/>
        </w:rPr>
        <w:t>(1430): p. 393-403.</w:t>
      </w:r>
    </w:p>
    <w:p w14:paraId="6EF4CDC7" w14:textId="77777777" w:rsidR="00DE1F0C" w:rsidRPr="00DE1F0C" w:rsidRDefault="00DE1F0C" w:rsidP="00DE1F0C">
      <w:pPr>
        <w:pStyle w:val="EndNoteBibliography"/>
        <w:ind w:left="720" w:hanging="720"/>
      </w:pPr>
      <w:r w:rsidRPr="00DE1F0C">
        <w:rPr>
          <w:rFonts w:hint="eastAsia"/>
        </w:rPr>
        <w:t>12.</w:t>
      </w:r>
      <w:r w:rsidRPr="00DE1F0C">
        <w:rPr>
          <w:rFonts w:hint="eastAsia"/>
        </w:rPr>
        <w:tab/>
        <w:t xml:space="preserve">Sacrey, L.-A.R., et al., </w:t>
      </w:r>
      <w:r w:rsidRPr="00DE1F0C">
        <w:rPr>
          <w:rFonts w:hint="eastAsia"/>
          <w:i/>
        </w:rPr>
        <w:t>Reaching and grasping in autism spectrum disorder: a review of recent literature.</w:t>
      </w:r>
      <w:r w:rsidRPr="00DE1F0C">
        <w:rPr>
          <w:rFonts w:hint="eastAsia"/>
        </w:rPr>
        <w:t xml:space="preserve"> Frontiers in neurology, 2014. </w:t>
      </w:r>
      <w:r w:rsidRPr="00DE1F0C">
        <w:rPr>
          <w:rFonts w:hint="eastAsia"/>
          <w:b/>
        </w:rPr>
        <w:t>5</w:t>
      </w:r>
      <w:r w:rsidRPr="00DE1F0C">
        <w:rPr>
          <w:rFonts w:hint="eastAsia"/>
        </w:rPr>
        <w:t>: p. 6.</w:t>
      </w:r>
    </w:p>
    <w:p w14:paraId="29D1E93A" w14:textId="77777777" w:rsidR="00DE1F0C" w:rsidRPr="00DE1F0C" w:rsidRDefault="00DE1F0C" w:rsidP="00DE1F0C">
      <w:pPr>
        <w:pStyle w:val="EndNoteBibliography"/>
        <w:ind w:left="720" w:hanging="720"/>
      </w:pPr>
      <w:r w:rsidRPr="00DE1F0C">
        <w:rPr>
          <w:rFonts w:hint="eastAsia"/>
        </w:rPr>
        <w:t>13.</w:t>
      </w:r>
      <w:r w:rsidRPr="00DE1F0C">
        <w:rPr>
          <w:rFonts w:hint="eastAsia"/>
        </w:rPr>
        <w:tab/>
        <w:t xml:space="preserve">David, F.J., et al., </w:t>
      </w:r>
      <w:r w:rsidRPr="00DE1F0C">
        <w:rPr>
          <w:rFonts w:hint="eastAsia"/>
          <w:i/>
        </w:rPr>
        <w:t>A pilot study: coordination of precision grip in children and adolescents with high functioning autism.</w:t>
      </w:r>
      <w:r w:rsidRPr="00DE1F0C">
        <w:rPr>
          <w:rFonts w:hint="eastAsia"/>
        </w:rPr>
        <w:t xml:space="preserve"> Pediatric Physical Therapy, 2009. </w:t>
      </w:r>
      <w:r w:rsidRPr="00DE1F0C">
        <w:rPr>
          <w:rFonts w:hint="eastAsia"/>
          <w:b/>
        </w:rPr>
        <w:t>21</w:t>
      </w:r>
      <w:r w:rsidRPr="00DE1F0C">
        <w:rPr>
          <w:rFonts w:hint="eastAsia"/>
        </w:rPr>
        <w:t>(2): p. 205.</w:t>
      </w:r>
    </w:p>
    <w:p w14:paraId="49E6943B" w14:textId="77777777" w:rsidR="00DE1F0C" w:rsidRPr="00DE1F0C" w:rsidRDefault="00DE1F0C" w:rsidP="00DE1F0C">
      <w:pPr>
        <w:pStyle w:val="EndNoteBibliography"/>
        <w:ind w:left="720" w:hanging="720"/>
      </w:pPr>
      <w:r w:rsidRPr="00DE1F0C">
        <w:rPr>
          <w:rFonts w:hint="eastAsia"/>
        </w:rPr>
        <w:t>14.</w:t>
      </w:r>
      <w:r w:rsidRPr="00DE1F0C">
        <w:rPr>
          <w:rFonts w:hint="eastAsia"/>
        </w:rPr>
        <w:tab/>
        <w:t xml:space="preserve">Fabbri-Destro, M., et al., </w:t>
      </w:r>
      <w:r w:rsidRPr="00DE1F0C">
        <w:rPr>
          <w:rFonts w:hint="eastAsia"/>
          <w:i/>
        </w:rPr>
        <w:t>Planning actions in autism.</w:t>
      </w:r>
      <w:r w:rsidRPr="00DE1F0C">
        <w:rPr>
          <w:rFonts w:hint="eastAsia"/>
        </w:rPr>
        <w:t xml:space="preserve"> Experimental brain research, 2009. </w:t>
      </w:r>
      <w:r w:rsidRPr="00DE1F0C">
        <w:rPr>
          <w:rFonts w:hint="eastAsia"/>
          <w:b/>
        </w:rPr>
        <w:t>192</w:t>
      </w:r>
      <w:r w:rsidRPr="00DE1F0C">
        <w:rPr>
          <w:rFonts w:hint="eastAsia"/>
        </w:rPr>
        <w:t>: p. 521-525.</w:t>
      </w:r>
    </w:p>
    <w:p w14:paraId="51FF32E6" w14:textId="77777777" w:rsidR="00DE1F0C" w:rsidRPr="00DE1F0C" w:rsidRDefault="00DE1F0C" w:rsidP="00DE1F0C">
      <w:pPr>
        <w:pStyle w:val="EndNoteBibliography"/>
        <w:ind w:left="720" w:hanging="720"/>
      </w:pPr>
      <w:r w:rsidRPr="00DE1F0C">
        <w:rPr>
          <w:rFonts w:hint="eastAsia"/>
        </w:rPr>
        <w:lastRenderedPageBreak/>
        <w:t>15.</w:t>
      </w:r>
      <w:r w:rsidRPr="00DE1F0C">
        <w:rPr>
          <w:rFonts w:hint="eastAsia"/>
        </w:rPr>
        <w:tab/>
        <w:t xml:space="preserve">Mayes, S.D. and S.L. Calhoun, </w:t>
      </w:r>
      <w:r w:rsidRPr="00DE1F0C">
        <w:rPr>
          <w:rFonts w:hint="eastAsia"/>
          <w:i/>
        </w:rPr>
        <w:t>Learning, attention, writing, and processing speed in typical children and children with ADHD, autism, anxiety, depression, and oppositional-defiant disorder.</w:t>
      </w:r>
      <w:r w:rsidRPr="00DE1F0C">
        <w:rPr>
          <w:rFonts w:hint="eastAsia"/>
        </w:rPr>
        <w:t xml:space="preserve"> Child Neuropsychology, 2007. </w:t>
      </w:r>
      <w:r w:rsidRPr="00DE1F0C">
        <w:rPr>
          <w:rFonts w:hint="eastAsia"/>
          <w:b/>
        </w:rPr>
        <w:t>13</w:t>
      </w:r>
      <w:r w:rsidRPr="00DE1F0C">
        <w:rPr>
          <w:rFonts w:hint="eastAsia"/>
        </w:rPr>
        <w:t>(6): p. 469-493.</w:t>
      </w:r>
    </w:p>
    <w:p w14:paraId="445A5771" w14:textId="77777777" w:rsidR="00DE1F0C" w:rsidRPr="00DE1F0C" w:rsidRDefault="00DE1F0C" w:rsidP="00DE1F0C">
      <w:pPr>
        <w:pStyle w:val="EndNoteBibliography"/>
        <w:ind w:left="720" w:hanging="720"/>
      </w:pPr>
      <w:r w:rsidRPr="00DE1F0C">
        <w:rPr>
          <w:rFonts w:hint="eastAsia"/>
        </w:rPr>
        <w:t>16.</w:t>
      </w:r>
      <w:r w:rsidRPr="00DE1F0C">
        <w:rPr>
          <w:rFonts w:hint="eastAsia"/>
        </w:rPr>
        <w:tab/>
        <w:t xml:space="preserve">Fuentes, C.T., S.H. Mostofsky, and A.J. Bastian, </w:t>
      </w:r>
      <w:r w:rsidRPr="00DE1F0C">
        <w:rPr>
          <w:rFonts w:hint="eastAsia"/>
          <w:i/>
        </w:rPr>
        <w:t>Children with autism show specific handwriting impairments.</w:t>
      </w:r>
      <w:r w:rsidRPr="00DE1F0C">
        <w:rPr>
          <w:rFonts w:hint="eastAsia"/>
        </w:rPr>
        <w:t xml:space="preserve"> Neurology, 2009. </w:t>
      </w:r>
      <w:r w:rsidRPr="00DE1F0C">
        <w:rPr>
          <w:rFonts w:hint="eastAsia"/>
          <w:b/>
        </w:rPr>
        <w:t>73</w:t>
      </w:r>
      <w:r w:rsidRPr="00DE1F0C">
        <w:rPr>
          <w:rFonts w:hint="eastAsia"/>
        </w:rPr>
        <w:t>(19): p. 1532-1537.</w:t>
      </w:r>
    </w:p>
    <w:p w14:paraId="261EE62C" w14:textId="77777777" w:rsidR="00DE1F0C" w:rsidRPr="00DE1F0C" w:rsidRDefault="00DE1F0C" w:rsidP="00DE1F0C">
      <w:pPr>
        <w:pStyle w:val="EndNoteBibliography"/>
        <w:ind w:left="720" w:hanging="720"/>
      </w:pPr>
      <w:r w:rsidRPr="00DE1F0C">
        <w:rPr>
          <w:rFonts w:hint="eastAsia"/>
        </w:rPr>
        <w:t>17.</w:t>
      </w:r>
      <w:r w:rsidRPr="00DE1F0C">
        <w:rPr>
          <w:rFonts w:hint="eastAsia"/>
        </w:rPr>
        <w:tab/>
        <w:t xml:space="preserve">Beversdorf, D.Q., et al., </w:t>
      </w:r>
      <w:r w:rsidRPr="00DE1F0C">
        <w:rPr>
          <w:rFonts w:hint="eastAsia"/>
          <w:i/>
        </w:rPr>
        <w:t>Brief report: macrographia in high-functioning adults with autism spectrum disorder.</w:t>
      </w:r>
      <w:r w:rsidRPr="00DE1F0C">
        <w:rPr>
          <w:rFonts w:hint="eastAsia"/>
        </w:rPr>
        <w:t xml:space="preserve"> Journal of Autism and developmental disorders, 2001. </w:t>
      </w:r>
      <w:r w:rsidRPr="00DE1F0C">
        <w:rPr>
          <w:rFonts w:hint="eastAsia"/>
          <w:b/>
        </w:rPr>
        <w:t>31</w:t>
      </w:r>
      <w:r w:rsidRPr="00DE1F0C">
        <w:rPr>
          <w:rFonts w:hint="eastAsia"/>
        </w:rPr>
        <w:t>: p. 97-101.</w:t>
      </w:r>
    </w:p>
    <w:p w14:paraId="10F507E5" w14:textId="77777777" w:rsidR="00DE1F0C" w:rsidRPr="00DE1F0C" w:rsidRDefault="00DE1F0C" w:rsidP="00DE1F0C">
      <w:pPr>
        <w:pStyle w:val="EndNoteBibliography"/>
        <w:ind w:left="720" w:hanging="720"/>
      </w:pPr>
      <w:r w:rsidRPr="00DE1F0C">
        <w:rPr>
          <w:rFonts w:hint="eastAsia"/>
        </w:rPr>
        <w:t>18.</w:t>
      </w:r>
      <w:r w:rsidRPr="00DE1F0C">
        <w:rPr>
          <w:rFonts w:hint="eastAsia"/>
        </w:rPr>
        <w:tab/>
        <w:t xml:space="preserve">Johnson, B.P., et al., </w:t>
      </w:r>
      <w:r w:rsidRPr="00DE1F0C">
        <w:rPr>
          <w:rFonts w:hint="eastAsia"/>
          <w:i/>
        </w:rPr>
        <w:t>A quantitative comparison of handwriting in children with high-functioning autism and attention deficit hyperactivity disorder.</w:t>
      </w:r>
      <w:r w:rsidRPr="00DE1F0C">
        <w:rPr>
          <w:rFonts w:hint="eastAsia"/>
        </w:rPr>
        <w:t xml:space="preserve"> Research in autism spectrum disorders, 2013. </w:t>
      </w:r>
      <w:r w:rsidRPr="00DE1F0C">
        <w:rPr>
          <w:rFonts w:hint="eastAsia"/>
          <w:b/>
        </w:rPr>
        <w:t>7</w:t>
      </w:r>
      <w:r w:rsidRPr="00DE1F0C">
        <w:rPr>
          <w:rFonts w:hint="eastAsia"/>
        </w:rPr>
        <w:t>(12): p. 1638-1646.</w:t>
      </w:r>
    </w:p>
    <w:p w14:paraId="63C2776A" w14:textId="77777777" w:rsidR="00DE1F0C" w:rsidRPr="00DE1F0C" w:rsidRDefault="00DE1F0C" w:rsidP="00DE1F0C">
      <w:pPr>
        <w:pStyle w:val="EndNoteBibliography"/>
        <w:ind w:left="720" w:hanging="720"/>
      </w:pPr>
      <w:r w:rsidRPr="00DE1F0C">
        <w:rPr>
          <w:rFonts w:hint="eastAsia"/>
        </w:rPr>
        <w:t>19.</w:t>
      </w:r>
      <w:r w:rsidRPr="00DE1F0C">
        <w:rPr>
          <w:rFonts w:hint="eastAsia"/>
        </w:rPr>
        <w:tab/>
        <w:t xml:space="preserve">Peebles, D.G., </w:t>
      </w:r>
      <w:r w:rsidRPr="00DE1F0C">
        <w:rPr>
          <w:rFonts w:hint="eastAsia"/>
          <w:i/>
        </w:rPr>
        <w:t>Scml: A structural representation for Chinese characters.</w:t>
      </w:r>
      <w:r w:rsidRPr="00DE1F0C">
        <w:rPr>
          <w:rFonts w:hint="eastAsia"/>
        </w:rPr>
        <w:t xml:space="preserve"> 2007.</w:t>
      </w:r>
    </w:p>
    <w:p w14:paraId="5AFA412B" w14:textId="77777777" w:rsidR="00DE1F0C" w:rsidRPr="00DE1F0C" w:rsidRDefault="00DE1F0C" w:rsidP="00DE1F0C">
      <w:pPr>
        <w:pStyle w:val="EndNoteBibliography"/>
        <w:ind w:left="720" w:hanging="720"/>
      </w:pPr>
      <w:r w:rsidRPr="00DE1F0C">
        <w:rPr>
          <w:rFonts w:hint="eastAsia"/>
        </w:rPr>
        <w:t>20.</w:t>
      </w:r>
      <w:r w:rsidRPr="00DE1F0C">
        <w:rPr>
          <w:rFonts w:hint="eastAsia"/>
        </w:rPr>
        <w:tab/>
        <w:t xml:space="preserve">Yen, L., J. Wong, and A.L.P. Chen, </w:t>
      </w:r>
      <w:r w:rsidRPr="00DE1F0C">
        <w:rPr>
          <w:rFonts w:hint="eastAsia"/>
          <w:i/>
        </w:rPr>
        <w:t>Identifying Chinese Handwriting Characteristics for Detecting Children with Autism.</w:t>
      </w:r>
      <w:r w:rsidRPr="00DE1F0C">
        <w:rPr>
          <w:rFonts w:hint="eastAsia"/>
        </w:rPr>
        <w:t xml:space="preserve"> The ACM/SIGAPP Symposium on Applied Computing, 2024.</w:t>
      </w:r>
    </w:p>
    <w:p w14:paraId="7DA2E9B3" w14:textId="2039B729" w:rsidR="00DE1F0C" w:rsidRPr="00DE1F0C" w:rsidRDefault="00DE1F0C" w:rsidP="00DE1F0C">
      <w:pPr>
        <w:pStyle w:val="EndNoteBibliography"/>
        <w:ind w:left="720" w:hanging="720"/>
      </w:pPr>
      <w:r w:rsidRPr="00DE1F0C">
        <w:rPr>
          <w:rFonts w:hint="eastAsia"/>
        </w:rPr>
        <w:t>21.</w:t>
      </w:r>
      <w:r w:rsidRPr="00DE1F0C">
        <w:rPr>
          <w:rFonts w:hint="eastAsia"/>
        </w:rPr>
        <w:tab/>
      </w:r>
      <w:r w:rsidR="00B71BA1" w:rsidRPr="00DE1F0C">
        <w:rPr>
          <w:rFonts w:hint="eastAsia"/>
        </w:rPr>
        <w:t xml:space="preserve">Department of Lifelong Education, M.o.E., </w:t>
      </w:r>
      <w:r w:rsidR="00B71BA1" w:rsidRPr="00DE1F0C">
        <w:rPr>
          <w:rFonts w:hint="eastAsia"/>
          <w:i/>
        </w:rPr>
        <w:t>The Manual of the Phonetic Symbols of Mandarin Chinese (Digital Version)</w:t>
      </w:r>
      <w:r w:rsidR="00B71BA1" w:rsidRPr="00DE1F0C">
        <w:rPr>
          <w:rFonts w:hint="eastAsia"/>
        </w:rPr>
        <w:t>. First Edition ed. 2017: Pan, Wen-chung.</w:t>
      </w:r>
    </w:p>
    <w:p w14:paraId="2BF3FECA" w14:textId="27EDB6FD" w:rsidR="00DE1F0C" w:rsidRPr="00DE1F0C" w:rsidRDefault="00DE1F0C" w:rsidP="00DE1F0C">
      <w:pPr>
        <w:pStyle w:val="EndNoteBibliography"/>
        <w:ind w:left="720" w:hanging="720"/>
      </w:pPr>
      <w:r w:rsidRPr="00DE1F0C">
        <w:rPr>
          <w:rFonts w:hint="eastAsia"/>
        </w:rPr>
        <w:t>22.</w:t>
      </w:r>
      <w:r w:rsidRPr="00DE1F0C">
        <w:rPr>
          <w:rFonts w:hint="eastAsia"/>
        </w:rPr>
        <w:tab/>
      </w:r>
      <w:r w:rsidR="00B71BA1" w:rsidRPr="00DE1F0C">
        <w:rPr>
          <w:rFonts w:hint="eastAsia"/>
        </w:rPr>
        <w:t xml:space="preserve">Taele, P. and T.A. Hammond. </w:t>
      </w:r>
      <w:r w:rsidR="00B71BA1" w:rsidRPr="00DE1F0C">
        <w:rPr>
          <w:rFonts w:hint="eastAsia"/>
          <w:i/>
        </w:rPr>
        <w:t>A Geometric-based Sketch Recognition Approach for Handwritten Mandarin Phonetic Symbols I</w:t>
      </w:r>
      <w:r w:rsidR="00B71BA1" w:rsidRPr="00DE1F0C">
        <w:rPr>
          <w:rFonts w:hint="eastAsia"/>
        </w:rPr>
        <w:t xml:space="preserve">. in </w:t>
      </w:r>
      <w:r w:rsidR="00B71BA1" w:rsidRPr="00DE1F0C">
        <w:rPr>
          <w:rFonts w:hint="eastAsia"/>
          <w:i/>
        </w:rPr>
        <w:t>DMS</w:t>
      </w:r>
      <w:r w:rsidR="00B71BA1" w:rsidRPr="00DE1F0C">
        <w:rPr>
          <w:rFonts w:hint="eastAsia"/>
        </w:rPr>
        <w:t>. 2008.</w:t>
      </w:r>
    </w:p>
    <w:p w14:paraId="05754446" w14:textId="77777777" w:rsidR="00DE1F0C" w:rsidRPr="00DE1F0C" w:rsidRDefault="00DE1F0C" w:rsidP="00DE1F0C">
      <w:pPr>
        <w:pStyle w:val="EndNoteBibliography"/>
        <w:ind w:left="720" w:hanging="720"/>
      </w:pPr>
      <w:r w:rsidRPr="00DE1F0C">
        <w:rPr>
          <w:rFonts w:hint="eastAsia"/>
        </w:rPr>
        <w:t>23.</w:t>
      </w:r>
      <w:r w:rsidRPr="00DE1F0C">
        <w:rPr>
          <w:rFonts w:hint="eastAsia"/>
        </w:rPr>
        <w:tab/>
        <w:t xml:space="preserve">Selvaraju, R.R., et al. </w:t>
      </w:r>
      <w:r w:rsidRPr="00DE1F0C">
        <w:rPr>
          <w:rFonts w:hint="eastAsia"/>
          <w:i/>
        </w:rPr>
        <w:t>Grad-cam: Visual explanations from deep networks via gradient-based localization</w:t>
      </w:r>
      <w:r w:rsidRPr="00DE1F0C">
        <w:rPr>
          <w:rFonts w:hint="eastAsia"/>
        </w:rPr>
        <w:t xml:space="preserve">. in </w:t>
      </w:r>
      <w:r w:rsidRPr="00DE1F0C">
        <w:rPr>
          <w:rFonts w:hint="eastAsia"/>
          <w:i/>
        </w:rPr>
        <w:t>Proceedings of the IEEE international conference on computer vision</w:t>
      </w:r>
      <w:r w:rsidRPr="00DE1F0C">
        <w:rPr>
          <w:rFonts w:hint="eastAsia"/>
        </w:rPr>
        <w:t>. 2017.</w:t>
      </w:r>
    </w:p>
    <w:p w14:paraId="71EDF8FE" w14:textId="77777777" w:rsidR="00DE1F0C" w:rsidRPr="00DE1F0C" w:rsidRDefault="00DE1F0C" w:rsidP="00DE1F0C">
      <w:pPr>
        <w:pStyle w:val="EndNoteBibliography"/>
        <w:ind w:left="720" w:hanging="720"/>
      </w:pPr>
      <w:r w:rsidRPr="00DE1F0C">
        <w:rPr>
          <w:rFonts w:hint="eastAsia"/>
        </w:rPr>
        <w:t>24.</w:t>
      </w:r>
      <w:r w:rsidRPr="00DE1F0C">
        <w:rPr>
          <w:rFonts w:hint="eastAsia"/>
        </w:rPr>
        <w:tab/>
        <w:t xml:space="preserve">Ahmed, I.A., et al., </w:t>
      </w:r>
      <w:r w:rsidRPr="00DE1F0C">
        <w:rPr>
          <w:rFonts w:hint="eastAsia"/>
          <w:i/>
        </w:rPr>
        <w:t>Eye tracking-based diagnosis and early detection of autism spectrum disorder using machine learning and deep learning techniques.</w:t>
      </w:r>
      <w:r w:rsidRPr="00DE1F0C">
        <w:rPr>
          <w:rFonts w:hint="eastAsia"/>
        </w:rPr>
        <w:t xml:space="preserve"> Electronics, 2022. </w:t>
      </w:r>
      <w:r w:rsidRPr="00DE1F0C">
        <w:rPr>
          <w:rFonts w:hint="eastAsia"/>
          <w:b/>
        </w:rPr>
        <w:t>11</w:t>
      </w:r>
      <w:r w:rsidRPr="00DE1F0C">
        <w:rPr>
          <w:rFonts w:hint="eastAsia"/>
        </w:rPr>
        <w:t>(4): p. 530.</w:t>
      </w:r>
    </w:p>
    <w:p w14:paraId="7D1E1CA7" w14:textId="77777777" w:rsidR="00DE1F0C" w:rsidRPr="00DE1F0C" w:rsidRDefault="00DE1F0C" w:rsidP="00DE1F0C">
      <w:pPr>
        <w:pStyle w:val="EndNoteBibliography"/>
        <w:ind w:left="720" w:hanging="720"/>
      </w:pPr>
      <w:r w:rsidRPr="00DE1F0C">
        <w:rPr>
          <w:rFonts w:hint="eastAsia"/>
        </w:rPr>
        <w:t>25.</w:t>
      </w:r>
      <w:r w:rsidRPr="00DE1F0C">
        <w:rPr>
          <w:rFonts w:hint="eastAsia"/>
        </w:rPr>
        <w:tab/>
        <w:t xml:space="preserve">Cilia, F., et al., </w:t>
      </w:r>
      <w:r w:rsidRPr="00DE1F0C">
        <w:rPr>
          <w:rFonts w:hint="eastAsia"/>
          <w:i/>
        </w:rPr>
        <w:t>Computer-aided screening of autism spectrum disorder: Eye-tracking study using data visualization and deep learning.</w:t>
      </w:r>
      <w:r w:rsidRPr="00DE1F0C">
        <w:rPr>
          <w:rFonts w:hint="eastAsia"/>
        </w:rPr>
        <w:t xml:space="preserve"> JMIR human factors, 2021. </w:t>
      </w:r>
      <w:r w:rsidRPr="00DE1F0C">
        <w:rPr>
          <w:rFonts w:hint="eastAsia"/>
          <w:b/>
        </w:rPr>
        <w:t>8</w:t>
      </w:r>
      <w:r w:rsidRPr="00DE1F0C">
        <w:rPr>
          <w:rFonts w:hint="eastAsia"/>
        </w:rPr>
        <w:t>(4): p. e27706.</w:t>
      </w:r>
    </w:p>
    <w:p w14:paraId="3AAA1A6E" w14:textId="77777777" w:rsidR="00DE1F0C" w:rsidRPr="00DE1F0C" w:rsidRDefault="00DE1F0C" w:rsidP="00DE1F0C">
      <w:pPr>
        <w:pStyle w:val="EndNoteBibliography"/>
        <w:ind w:left="720" w:hanging="720"/>
      </w:pPr>
      <w:r w:rsidRPr="00DE1F0C">
        <w:rPr>
          <w:rFonts w:hint="eastAsia"/>
        </w:rPr>
        <w:t>26.</w:t>
      </w:r>
      <w:r w:rsidRPr="00DE1F0C">
        <w:rPr>
          <w:rFonts w:hint="eastAsia"/>
        </w:rPr>
        <w:tab/>
        <w:t xml:space="preserve">Lakshmi Praveena, T. and N. Muthu Lakshmi. </w:t>
      </w:r>
      <w:r w:rsidRPr="00DE1F0C">
        <w:rPr>
          <w:rFonts w:hint="eastAsia"/>
          <w:i/>
        </w:rPr>
        <w:t>A methodology for detecting ASD from facial images efficiently using artificial neural networks</w:t>
      </w:r>
      <w:r w:rsidRPr="00DE1F0C">
        <w:rPr>
          <w:rFonts w:hint="eastAsia"/>
        </w:rPr>
        <w:t xml:space="preserve">. in </w:t>
      </w:r>
      <w:r w:rsidRPr="00DE1F0C">
        <w:rPr>
          <w:rFonts w:hint="eastAsia"/>
          <w:i/>
        </w:rPr>
        <w:t>Advances in Computational and Bio-Engineering: Proceeding of the International Conference on Computational and Bio Engineering, 2019, Volume 1</w:t>
      </w:r>
      <w:r w:rsidRPr="00DE1F0C">
        <w:rPr>
          <w:rFonts w:hint="eastAsia"/>
        </w:rPr>
        <w:t>. 2020. Springer.</w:t>
      </w:r>
    </w:p>
    <w:p w14:paraId="314968C4" w14:textId="77777777" w:rsidR="00DE1F0C" w:rsidRPr="00DE1F0C" w:rsidRDefault="00DE1F0C" w:rsidP="00DE1F0C">
      <w:pPr>
        <w:pStyle w:val="EndNoteBibliography"/>
        <w:ind w:left="720" w:hanging="720"/>
      </w:pPr>
      <w:r w:rsidRPr="00DE1F0C">
        <w:rPr>
          <w:rFonts w:hint="eastAsia"/>
        </w:rPr>
        <w:t>27.</w:t>
      </w:r>
      <w:r w:rsidRPr="00DE1F0C">
        <w:rPr>
          <w:rFonts w:hint="eastAsia"/>
        </w:rPr>
        <w:tab/>
        <w:t xml:space="preserve">Heinsfeld, A.S., et al., </w:t>
      </w:r>
      <w:r w:rsidRPr="00DE1F0C">
        <w:rPr>
          <w:rFonts w:hint="eastAsia"/>
          <w:i/>
        </w:rPr>
        <w:t>Identification of autism spectrum disorder using deep learning and the ABIDE dataset.</w:t>
      </w:r>
      <w:r w:rsidRPr="00DE1F0C">
        <w:rPr>
          <w:rFonts w:hint="eastAsia"/>
        </w:rPr>
        <w:t xml:space="preserve"> NeuroImage: Clinical, 2018. </w:t>
      </w:r>
      <w:r w:rsidRPr="00DE1F0C">
        <w:rPr>
          <w:rFonts w:hint="eastAsia"/>
          <w:b/>
        </w:rPr>
        <w:t>17</w:t>
      </w:r>
      <w:r w:rsidRPr="00DE1F0C">
        <w:rPr>
          <w:rFonts w:hint="eastAsia"/>
        </w:rPr>
        <w:t>: p. 16-23.</w:t>
      </w:r>
    </w:p>
    <w:p w14:paraId="38AAC72A" w14:textId="77777777" w:rsidR="00DE1F0C" w:rsidRPr="00DE1F0C" w:rsidRDefault="00DE1F0C" w:rsidP="00DE1F0C">
      <w:pPr>
        <w:pStyle w:val="EndNoteBibliography"/>
        <w:ind w:left="720" w:hanging="720"/>
      </w:pPr>
      <w:r w:rsidRPr="00DE1F0C">
        <w:rPr>
          <w:rFonts w:hint="eastAsia"/>
        </w:rPr>
        <w:t>28.</w:t>
      </w:r>
      <w:r w:rsidRPr="00DE1F0C">
        <w:rPr>
          <w:rFonts w:hint="eastAsia"/>
        </w:rPr>
        <w:tab/>
        <w:t xml:space="preserve">Sewani, H. and R. Kashef, </w:t>
      </w:r>
      <w:r w:rsidRPr="00DE1F0C">
        <w:rPr>
          <w:rFonts w:hint="eastAsia"/>
          <w:i/>
        </w:rPr>
        <w:t>An autoencoder-based deep learning classifier for efficient diagnosis of autism.</w:t>
      </w:r>
      <w:r w:rsidRPr="00DE1F0C">
        <w:rPr>
          <w:rFonts w:hint="eastAsia"/>
        </w:rPr>
        <w:t xml:space="preserve"> Children, 2020. </w:t>
      </w:r>
      <w:r w:rsidRPr="00DE1F0C">
        <w:rPr>
          <w:rFonts w:hint="eastAsia"/>
          <w:b/>
        </w:rPr>
        <w:t>7</w:t>
      </w:r>
      <w:r w:rsidRPr="00DE1F0C">
        <w:rPr>
          <w:rFonts w:hint="eastAsia"/>
        </w:rPr>
        <w:t>(10): p. 182.</w:t>
      </w:r>
    </w:p>
    <w:p w14:paraId="7F1D47E9" w14:textId="77777777" w:rsidR="00DE1F0C" w:rsidRPr="00DE1F0C" w:rsidRDefault="00DE1F0C" w:rsidP="00DE1F0C">
      <w:pPr>
        <w:pStyle w:val="EndNoteBibliography"/>
        <w:ind w:left="720" w:hanging="720"/>
      </w:pPr>
      <w:r w:rsidRPr="00DE1F0C">
        <w:rPr>
          <w:rFonts w:hint="eastAsia"/>
        </w:rPr>
        <w:lastRenderedPageBreak/>
        <w:t>29.</w:t>
      </w:r>
      <w:r w:rsidRPr="00DE1F0C">
        <w:rPr>
          <w:rFonts w:hint="eastAsia"/>
        </w:rPr>
        <w:tab/>
        <w:t xml:space="preserve">Kong, Y., et al., </w:t>
      </w:r>
      <w:r w:rsidRPr="00DE1F0C">
        <w:rPr>
          <w:rFonts w:hint="eastAsia"/>
          <w:i/>
        </w:rPr>
        <w:t>Classification of autism spectrum disorder by combining brain connectivity and deep neural network classifier.</w:t>
      </w:r>
      <w:r w:rsidRPr="00DE1F0C">
        <w:rPr>
          <w:rFonts w:hint="eastAsia"/>
        </w:rPr>
        <w:t xml:space="preserve"> Neurocomputing, 2019. </w:t>
      </w:r>
      <w:r w:rsidRPr="00DE1F0C">
        <w:rPr>
          <w:rFonts w:hint="eastAsia"/>
          <w:b/>
        </w:rPr>
        <w:t>324</w:t>
      </w:r>
      <w:r w:rsidRPr="00DE1F0C">
        <w:rPr>
          <w:rFonts w:hint="eastAsia"/>
        </w:rPr>
        <w:t>: p. 63-68.</w:t>
      </w:r>
    </w:p>
    <w:p w14:paraId="0DACF02E" w14:textId="77777777" w:rsidR="00DE1F0C" w:rsidRPr="00DE1F0C" w:rsidRDefault="00DE1F0C" w:rsidP="00DE1F0C">
      <w:pPr>
        <w:pStyle w:val="EndNoteBibliography"/>
        <w:ind w:left="720" w:hanging="720"/>
      </w:pPr>
      <w:r w:rsidRPr="00DE1F0C">
        <w:rPr>
          <w:rFonts w:hint="eastAsia"/>
        </w:rPr>
        <w:t>30.</w:t>
      </w:r>
      <w:r w:rsidRPr="00DE1F0C">
        <w:rPr>
          <w:rFonts w:hint="eastAsia"/>
        </w:rPr>
        <w:tab/>
        <w:t xml:space="preserve">Mujeeb Rahman, K. and M.M. Subashini, </w:t>
      </w:r>
      <w:r w:rsidRPr="00DE1F0C">
        <w:rPr>
          <w:rFonts w:hint="eastAsia"/>
          <w:i/>
        </w:rPr>
        <w:t>Identification of autism in children using static facial features and deep neural networks.</w:t>
      </w:r>
      <w:r w:rsidRPr="00DE1F0C">
        <w:rPr>
          <w:rFonts w:hint="eastAsia"/>
        </w:rPr>
        <w:t xml:space="preserve"> Brain Sciences, 2022. </w:t>
      </w:r>
      <w:r w:rsidRPr="00DE1F0C">
        <w:rPr>
          <w:rFonts w:hint="eastAsia"/>
          <w:b/>
        </w:rPr>
        <w:t>12</w:t>
      </w:r>
      <w:r w:rsidRPr="00DE1F0C">
        <w:rPr>
          <w:rFonts w:hint="eastAsia"/>
        </w:rPr>
        <w:t>(1): p. 94.</w:t>
      </w:r>
    </w:p>
    <w:p w14:paraId="52B23702" w14:textId="77777777" w:rsidR="00DE1F0C" w:rsidRPr="00DE1F0C" w:rsidRDefault="00DE1F0C" w:rsidP="00DE1F0C">
      <w:pPr>
        <w:pStyle w:val="EndNoteBibliography"/>
        <w:ind w:left="720" w:hanging="720"/>
      </w:pPr>
      <w:r w:rsidRPr="00DE1F0C">
        <w:rPr>
          <w:rFonts w:hint="eastAsia"/>
        </w:rPr>
        <w:t>31.</w:t>
      </w:r>
      <w:r w:rsidRPr="00DE1F0C">
        <w:rPr>
          <w:rFonts w:hint="eastAsia"/>
        </w:rPr>
        <w:tab/>
        <w:t xml:space="preserve">Zhou, T., et al. </w:t>
      </w:r>
      <w:r w:rsidRPr="00DE1F0C">
        <w:rPr>
          <w:rFonts w:hint="eastAsia"/>
          <w:i/>
        </w:rPr>
        <w:t>An automated assessment framework for speech abnormalities related to autism spectrum disorder</w:t>
      </w:r>
      <w:r w:rsidRPr="00DE1F0C">
        <w:rPr>
          <w:rFonts w:hint="eastAsia"/>
        </w:rPr>
        <w:t xml:space="preserve">. in </w:t>
      </w:r>
      <w:r w:rsidRPr="00DE1F0C">
        <w:rPr>
          <w:rFonts w:hint="eastAsia"/>
          <w:i/>
        </w:rPr>
        <w:t>3rd International Workshop on Affective Social Multimedia Computing (ASMMC)</w:t>
      </w:r>
      <w:r w:rsidRPr="00DE1F0C">
        <w:rPr>
          <w:rFonts w:hint="eastAsia"/>
        </w:rPr>
        <w:t>. 2017.</w:t>
      </w:r>
    </w:p>
    <w:p w14:paraId="231BA7F1" w14:textId="77777777" w:rsidR="00DE1F0C" w:rsidRPr="00DE1F0C" w:rsidRDefault="00DE1F0C" w:rsidP="00DE1F0C">
      <w:pPr>
        <w:pStyle w:val="EndNoteBibliography"/>
        <w:ind w:left="720" w:hanging="720"/>
      </w:pPr>
      <w:r w:rsidRPr="00DE1F0C">
        <w:rPr>
          <w:rFonts w:hint="eastAsia"/>
        </w:rPr>
        <w:t>32.</w:t>
      </w:r>
      <w:r w:rsidRPr="00DE1F0C">
        <w:rPr>
          <w:rFonts w:hint="eastAsia"/>
        </w:rPr>
        <w:tab/>
        <w:t xml:space="preserve">Chojnicka, I. and A. Wawer, </w:t>
      </w:r>
      <w:r w:rsidRPr="00DE1F0C">
        <w:rPr>
          <w:rFonts w:hint="eastAsia"/>
          <w:i/>
        </w:rPr>
        <w:t>Social language in autism spectrum disorder: A computational analysis of sentiment and linguistic abstraction.</w:t>
      </w:r>
      <w:r w:rsidRPr="00DE1F0C">
        <w:rPr>
          <w:rFonts w:hint="eastAsia"/>
        </w:rPr>
        <w:t xml:space="preserve"> PLoS One, 2020. </w:t>
      </w:r>
      <w:r w:rsidRPr="00DE1F0C">
        <w:rPr>
          <w:rFonts w:hint="eastAsia"/>
          <w:b/>
        </w:rPr>
        <w:t>15</w:t>
      </w:r>
      <w:r w:rsidRPr="00DE1F0C">
        <w:rPr>
          <w:rFonts w:hint="eastAsia"/>
        </w:rPr>
        <w:t>(3): p. e0229985.</w:t>
      </w:r>
    </w:p>
    <w:p w14:paraId="4F69AE75" w14:textId="77777777" w:rsidR="00DE1F0C" w:rsidRPr="00DE1F0C" w:rsidRDefault="00DE1F0C" w:rsidP="00DE1F0C">
      <w:pPr>
        <w:pStyle w:val="EndNoteBibliography"/>
        <w:ind w:left="720" w:hanging="720"/>
      </w:pPr>
      <w:r w:rsidRPr="00DE1F0C">
        <w:rPr>
          <w:rFonts w:hint="eastAsia"/>
        </w:rPr>
        <w:t>33.</w:t>
      </w:r>
      <w:r w:rsidRPr="00DE1F0C">
        <w:rPr>
          <w:rFonts w:hint="eastAsia"/>
        </w:rPr>
        <w:tab/>
        <w:t xml:space="preserve">Hendr, A., U. Ozgunalp, and M. Erbilek Kaya, </w:t>
      </w:r>
      <w:r w:rsidRPr="00DE1F0C">
        <w:rPr>
          <w:rFonts w:hint="eastAsia"/>
          <w:i/>
        </w:rPr>
        <w:t>Diagnosis of Autism Spectrum Disorder Using Convolutional Neural Networks.</w:t>
      </w:r>
      <w:r w:rsidRPr="00DE1F0C">
        <w:rPr>
          <w:rFonts w:hint="eastAsia"/>
        </w:rPr>
        <w:t xml:space="preserve"> Electronics, 2023. </w:t>
      </w:r>
      <w:r w:rsidRPr="00DE1F0C">
        <w:rPr>
          <w:rFonts w:hint="eastAsia"/>
          <w:b/>
        </w:rPr>
        <w:t>12</w:t>
      </w:r>
      <w:r w:rsidRPr="00DE1F0C">
        <w:rPr>
          <w:rFonts w:hint="eastAsia"/>
        </w:rPr>
        <w:t>(3): p. 612.</w:t>
      </w:r>
    </w:p>
    <w:p w14:paraId="779D188E" w14:textId="77777777" w:rsidR="00DE1F0C" w:rsidRPr="00DE1F0C" w:rsidRDefault="00DE1F0C" w:rsidP="00DE1F0C">
      <w:pPr>
        <w:pStyle w:val="EndNoteBibliography"/>
        <w:ind w:left="720" w:hanging="720"/>
      </w:pPr>
      <w:r w:rsidRPr="00DE1F0C">
        <w:t>34.</w:t>
      </w:r>
      <w:r w:rsidRPr="00DE1F0C">
        <w:tab/>
      </w:r>
      <w:r w:rsidRPr="00DE1F0C">
        <w:rPr>
          <w:rFonts w:hint="eastAsia"/>
        </w:rPr>
        <w:t>李艺</w:t>
      </w:r>
      <w:r w:rsidRPr="00DE1F0C">
        <w:t xml:space="preserve">, </w:t>
      </w:r>
      <w:r w:rsidRPr="00DE1F0C">
        <w:rPr>
          <w:rFonts w:hint="eastAsia"/>
        </w:rPr>
        <w:t>姜杰</w:t>
      </w:r>
      <w:r w:rsidRPr="00DE1F0C">
        <w:t xml:space="preserve">, and </w:t>
      </w:r>
      <w:r w:rsidRPr="00DE1F0C">
        <w:rPr>
          <w:rFonts w:hint="eastAsia"/>
        </w:rPr>
        <w:t>邓红静</w:t>
      </w:r>
      <w:r w:rsidRPr="00DE1F0C">
        <w:t xml:space="preserve">, </w:t>
      </w:r>
      <w:r w:rsidRPr="00DE1F0C">
        <w:rPr>
          <w:rFonts w:hint="eastAsia"/>
          <w:i/>
        </w:rPr>
        <w:t>硬笔汉字书写特征的理解</w:t>
      </w:r>
      <w:r w:rsidRPr="00DE1F0C">
        <w:rPr>
          <w:i/>
        </w:rPr>
        <w:t xml:space="preserve">, </w:t>
      </w:r>
      <w:r w:rsidRPr="00DE1F0C">
        <w:rPr>
          <w:rFonts w:hint="eastAsia"/>
          <w:i/>
        </w:rPr>
        <w:t>描述</w:t>
      </w:r>
      <w:r w:rsidRPr="00DE1F0C">
        <w:rPr>
          <w:i/>
        </w:rPr>
        <w:t xml:space="preserve">, </w:t>
      </w:r>
      <w:r w:rsidRPr="00DE1F0C">
        <w:rPr>
          <w:rFonts w:hint="eastAsia"/>
          <w:i/>
        </w:rPr>
        <w:t>计算实现和应用介绍</w:t>
      </w:r>
      <w:r w:rsidRPr="00DE1F0C">
        <w:rPr>
          <w:i/>
        </w:rPr>
        <w:t>.</w:t>
      </w:r>
      <w:r w:rsidRPr="00DE1F0C">
        <w:t xml:space="preserve"> </w:t>
      </w:r>
      <w:r w:rsidRPr="00DE1F0C">
        <w:rPr>
          <w:rFonts w:hint="eastAsia"/>
        </w:rPr>
        <w:t>电化教育研究</w:t>
      </w:r>
      <w:r w:rsidRPr="00DE1F0C">
        <w:t xml:space="preserve">, 2015. </w:t>
      </w:r>
      <w:r w:rsidRPr="00DE1F0C">
        <w:rPr>
          <w:b/>
        </w:rPr>
        <w:t>36</w:t>
      </w:r>
      <w:r w:rsidRPr="00DE1F0C">
        <w:t>(4): p. 62-69.</w:t>
      </w:r>
    </w:p>
    <w:p w14:paraId="3DD35682" w14:textId="77777777" w:rsidR="00DE1F0C" w:rsidRPr="00DE1F0C" w:rsidRDefault="00DE1F0C" w:rsidP="00DE1F0C">
      <w:pPr>
        <w:pStyle w:val="EndNoteBibliography"/>
        <w:ind w:left="720" w:hanging="720"/>
      </w:pPr>
      <w:r w:rsidRPr="00DE1F0C">
        <w:t>35.</w:t>
      </w:r>
      <w:r w:rsidRPr="00DE1F0C">
        <w:tab/>
      </w:r>
      <w:r w:rsidRPr="00DE1F0C">
        <w:rPr>
          <w:rFonts w:hint="eastAsia"/>
        </w:rPr>
        <w:t>庄子明</w:t>
      </w:r>
      <w:r w:rsidRPr="00DE1F0C">
        <w:t xml:space="preserve">, </w:t>
      </w:r>
      <w:r w:rsidRPr="00DE1F0C">
        <w:rPr>
          <w:rFonts w:hint="eastAsia"/>
          <w:i/>
        </w:rPr>
        <w:t>基于深度学习的手写汉字识别与美感评分</w:t>
      </w:r>
      <w:r w:rsidRPr="00DE1F0C">
        <w:t xml:space="preserve">. 2019, </w:t>
      </w:r>
      <w:r w:rsidRPr="00DE1F0C">
        <w:rPr>
          <w:rFonts w:hint="eastAsia"/>
        </w:rPr>
        <w:t>北京邮电大学</w:t>
      </w:r>
      <w:r w:rsidRPr="00DE1F0C">
        <w:t>.</w:t>
      </w:r>
    </w:p>
    <w:p w14:paraId="7A6F0335" w14:textId="77777777" w:rsidR="00DE1F0C" w:rsidRPr="00DE1F0C" w:rsidRDefault="00DE1F0C" w:rsidP="00DE1F0C">
      <w:pPr>
        <w:pStyle w:val="EndNoteBibliography"/>
        <w:ind w:left="720" w:hanging="720"/>
      </w:pPr>
      <w:r w:rsidRPr="00DE1F0C">
        <w:rPr>
          <w:rFonts w:hint="eastAsia"/>
        </w:rPr>
        <w:t>36.</w:t>
      </w:r>
      <w:r w:rsidRPr="00DE1F0C">
        <w:rPr>
          <w:rFonts w:hint="eastAsia"/>
        </w:rPr>
        <w:tab/>
        <w:t xml:space="preserve">Fleiss, J.L., </w:t>
      </w:r>
      <w:r w:rsidRPr="00DE1F0C">
        <w:rPr>
          <w:rFonts w:hint="eastAsia"/>
          <w:i/>
        </w:rPr>
        <w:t>Measuring nominal scale agreement among many raters.</w:t>
      </w:r>
      <w:r w:rsidRPr="00DE1F0C">
        <w:rPr>
          <w:rFonts w:hint="eastAsia"/>
        </w:rPr>
        <w:t xml:space="preserve"> Psychological bulletin, 1971. </w:t>
      </w:r>
      <w:r w:rsidRPr="00DE1F0C">
        <w:rPr>
          <w:rFonts w:hint="eastAsia"/>
          <w:b/>
        </w:rPr>
        <w:t>76</w:t>
      </w:r>
      <w:r w:rsidRPr="00DE1F0C">
        <w:rPr>
          <w:rFonts w:hint="eastAsia"/>
        </w:rPr>
        <w:t>(5): p. 378.</w:t>
      </w:r>
    </w:p>
    <w:p w14:paraId="61F9F593" w14:textId="77777777" w:rsidR="00DE1F0C" w:rsidRPr="00DE1F0C" w:rsidRDefault="00DE1F0C" w:rsidP="00DE1F0C">
      <w:pPr>
        <w:pStyle w:val="EndNoteBibliography"/>
        <w:ind w:left="720" w:hanging="720"/>
      </w:pPr>
      <w:r w:rsidRPr="00DE1F0C">
        <w:rPr>
          <w:rFonts w:hint="eastAsia"/>
        </w:rPr>
        <w:t>37.</w:t>
      </w:r>
      <w:r w:rsidRPr="00DE1F0C">
        <w:rPr>
          <w:rFonts w:hint="eastAsia"/>
        </w:rPr>
        <w:tab/>
        <w:t xml:space="preserve">Landis, J.R. and G.G. Koch, </w:t>
      </w:r>
      <w:r w:rsidRPr="00DE1F0C">
        <w:rPr>
          <w:rFonts w:hint="eastAsia"/>
          <w:i/>
        </w:rPr>
        <w:t>The measurement of observer agreement for categorical data.</w:t>
      </w:r>
      <w:r w:rsidRPr="00DE1F0C">
        <w:rPr>
          <w:rFonts w:hint="eastAsia"/>
        </w:rPr>
        <w:t xml:space="preserve"> biometrics, 1977: p. 159-174.</w:t>
      </w:r>
    </w:p>
    <w:p w14:paraId="008C0B96" w14:textId="77777777" w:rsidR="00DE1F0C" w:rsidRPr="00DE1F0C" w:rsidRDefault="00DE1F0C" w:rsidP="00DE1F0C">
      <w:pPr>
        <w:pStyle w:val="EndNoteBibliography"/>
        <w:ind w:left="720" w:hanging="720"/>
      </w:pPr>
      <w:r w:rsidRPr="00DE1F0C">
        <w:rPr>
          <w:rFonts w:hint="eastAsia"/>
        </w:rPr>
        <w:t>38.</w:t>
      </w:r>
      <w:r w:rsidRPr="00DE1F0C">
        <w:rPr>
          <w:rFonts w:hint="eastAsia"/>
        </w:rPr>
        <w:tab/>
        <w:t xml:space="preserve">He, K., et al. </w:t>
      </w:r>
      <w:r w:rsidRPr="00DE1F0C">
        <w:rPr>
          <w:rFonts w:hint="eastAsia"/>
          <w:i/>
        </w:rPr>
        <w:t>Deep residual learning for image recognition</w:t>
      </w:r>
      <w:r w:rsidRPr="00DE1F0C">
        <w:rPr>
          <w:rFonts w:hint="eastAsia"/>
        </w:rPr>
        <w:t xml:space="preserve">. in </w:t>
      </w:r>
      <w:r w:rsidRPr="00DE1F0C">
        <w:rPr>
          <w:rFonts w:hint="eastAsia"/>
          <w:i/>
        </w:rPr>
        <w:t>Proceedings of the IEEE conference on computer vision and pattern recognition</w:t>
      </w:r>
      <w:r w:rsidRPr="00DE1F0C">
        <w:rPr>
          <w:rFonts w:hint="eastAsia"/>
        </w:rPr>
        <w:t>. 2016.</w:t>
      </w:r>
    </w:p>
    <w:p w14:paraId="3636BDB7" w14:textId="77777777" w:rsidR="00DE1F0C" w:rsidRPr="00DE1F0C" w:rsidRDefault="00DE1F0C" w:rsidP="00DE1F0C">
      <w:pPr>
        <w:pStyle w:val="EndNoteBibliography"/>
        <w:ind w:left="720" w:hanging="720"/>
      </w:pPr>
      <w:r w:rsidRPr="00DE1F0C">
        <w:rPr>
          <w:rFonts w:hint="eastAsia"/>
        </w:rPr>
        <w:t>39.</w:t>
      </w:r>
      <w:r w:rsidRPr="00DE1F0C">
        <w:rPr>
          <w:rFonts w:hint="eastAsia"/>
        </w:rPr>
        <w:tab/>
        <w:t xml:space="preserve">Cortes, C. and V. Vapnik, </w:t>
      </w:r>
      <w:r w:rsidRPr="00DE1F0C">
        <w:rPr>
          <w:rFonts w:hint="eastAsia"/>
          <w:i/>
        </w:rPr>
        <w:t>Support-vector networks.</w:t>
      </w:r>
      <w:r w:rsidRPr="00DE1F0C">
        <w:rPr>
          <w:rFonts w:hint="eastAsia"/>
        </w:rPr>
        <w:t xml:space="preserve"> Machine learning, 1995. </w:t>
      </w:r>
      <w:r w:rsidRPr="00DE1F0C">
        <w:rPr>
          <w:rFonts w:hint="eastAsia"/>
          <w:b/>
        </w:rPr>
        <w:t>20</w:t>
      </w:r>
      <w:r w:rsidRPr="00DE1F0C">
        <w:rPr>
          <w:rFonts w:hint="eastAsia"/>
        </w:rPr>
        <w:t>: p. 273-297.</w:t>
      </w:r>
    </w:p>
    <w:p w14:paraId="2C99087F" w14:textId="77777777" w:rsidR="00DE1F0C" w:rsidRPr="00DE1F0C" w:rsidRDefault="00DE1F0C" w:rsidP="00DE1F0C">
      <w:pPr>
        <w:pStyle w:val="EndNoteBibliography"/>
        <w:ind w:left="720" w:hanging="720"/>
      </w:pPr>
      <w:r w:rsidRPr="00DE1F0C">
        <w:rPr>
          <w:rFonts w:hint="eastAsia"/>
        </w:rPr>
        <w:t>40.</w:t>
      </w:r>
      <w:r w:rsidRPr="00DE1F0C">
        <w:rPr>
          <w:rFonts w:hint="eastAsia"/>
        </w:rPr>
        <w:tab/>
        <w:t xml:space="preserve">Von Winterfeldt, D. and W. Edwards, </w:t>
      </w:r>
      <w:r w:rsidRPr="00DE1F0C">
        <w:rPr>
          <w:rFonts w:hint="eastAsia"/>
          <w:i/>
        </w:rPr>
        <w:t>Decision analysis and behavioral research.</w:t>
      </w:r>
      <w:r w:rsidRPr="00DE1F0C">
        <w:rPr>
          <w:rFonts w:hint="eastAsia"/>
        </w:rPr>
        <w:t xml:space="preserve"> (No Title), 1986.</w:t>
      </w:r>
    </w:p>
    <w:p w14:paraId="26426441" w14:textId="77777777" w:rsidR="00DE1F0C" w:rsidRPr="00DE1F0C" w:rsidRDefault="00DE1F0C" w:rsidP="00DE1F0C">
      <w:pPr>
        <w:pStyle w:val="EndNoteBibliography"/>
        <w:ind w:left="720" w:hanging="720"/>
      </w:pPr>
      <w:r w:rsidRPr="00DE1F0C">
        <w:rPr>
          <w:rFonts w:hint="eastAsia"/>
        </w:rPr>
        <w:t>41.</w:t>
      </w:r>
      <w:r w:rsidRPr="00DE1F0C">
        <w:rPr>
          <w:rFonts w:hint="eastAsia"/>
        </w:rPr>
        <w:tab/>
        <w:t xml:space="preserve">Altman, N.S., </w:t>
      </w:r>
      <w:r w:rsidRPr="00DE1F0C">
        <w:rPr>
          <w:rFonts w:hint="eastAsia"/>
          <w:i/>
        </w:rPr>
        <w:t>An introduction to kernel and nearest-neighbor nonparametric regression.</w:t>
      </w:r>
      <w:r w:rsidRPr="00DE1F0C">
        <w:rPr>
          <w:rFonts w:hint="eastAsia"/>
        </w:rPr>
        <w:t xml:space="preserve"> The American Statistician, 1992. </w:t>
      </w:r>
      <w:r w:rsidRPr="00DE1F0C">
        <w:rPr>
          <w:rFonts w:hint="eastAsia"/>
          <w:b/>
        </w:rPr>
        <w:t>46</w:t>
      </w:r>
      <w:r w:rsidRPr="00DE1F0C">
        <w:rPr>
          <w:rFonts w:hint="eastAsia"/>
        </w:rPr>
        <w:t>(3): p. 175-185.</w:t>
      </w:r>
    </w:p>
    <w:p w14:paraId="527FB8DB" w14:textId="77777777" w:rsidR="00DE1F0C" w:rsidRDefault="00DE1F0C" w:rsidP="00DE1F0C">
      <w:pPr>
        <w:pStyle w:val="EndNoteBibliography"/>
        <w:ind w:left="720" w:hanging="720"/>
      </w:pPr>
      <w:r w:rsidRPr="00DE1F0C">
        <w:rPr>
          <w:rFonts w:hint="eastAsia"/>
        </w:rPr>
        <w:t>42.</w:t>
      </w:r>
      <w:r w:rsidRPr="00DE1F0C">
        <w:rPr>
          <w:rFonts w:hint="eastAsia"/>
        </w:rPr>
        <w:tab/>
        <w:t xml:space="preserve">Hosmer Jr, D.W., S. Lemeshow, and R.X. Sturdivant, </w:t>
      </w:r>
      <w:r w:rsidRPr="00DE1F0C">
        <w:rPr>
          <w:rFonts w:hint="eastAsia"/>
          <w:i/>
        </w:rPr>
        <w:t>Applied logistic regression</w:t>
      </w:r>
      <w:r w:rsidRPr="00DE1F0C">
        <w:rPr>
          <w:rFonts w:hint="eastAsia"/>
        </w:rPr>
        <w:t>. Vol. 398. 2013: John Wiley &amp; Sons.</w:t>
      </w:r>
    </w:p>
    <w:p w14:paraId="3336E795" w14:textId="0ACB2517" w:rsidR="00DA672F" w:rsidRPr="00DA672F" w:rsidRDefault="00DA672F" w:rsidP="00DE1F0C">
      <w:pPr>
        <w:pStyle w:val="EndNoteBibliography"/>
        <w:ind w:left="720" w:hanging="720"/>
        <w:rPr>
          <w:rFonts w:asciiTheme="minorHAnsi" w:hAnsiTheme="minorHAnsi" w:cstheme="minorHAnsi"/>
          <w:szCs w:val="24"/>
        </w:rPr>
      </w:pPr>
      <w:r>
        <w:rPr>
          <w:rFonts w:hint="eastAsia"/>
        </w:rPr>
        <w:t>4</w:t>
      </w:r>
      <w:r>
        <w:t>3.</w:t>
      </w:r>
      <w:r>
        <w:tab/>
      </w:r>
      <w:r w:rsidRPr="00DA672F">
        <w:rPr>
          <w:rFonts w:asciiTheme="minorHAnsi" w:hAnsiTheme="minorHAnsi" w:cstheme="minorHAnsi"/>
          <w:color w:val="222222"/>
          <w:szCs w:val="24"/>
          <w:shd w:val="clear" w:color="auto" w:fill="FFFFFF"/>
        </w:rPr>
        <w:t xml:space="preserve">Deng, J., </w:t>
      </w:r>
      <w:r w:rsidRPr="00DE1F0C">
        <w:rPr>
          <w:rFonts w:hint="eastAsia"/>
        </w:rPr>
        <w:t xml:space="preserve">et al. </w:t>
      </w:r>
      <w:r w:rsidRPr="00DA672F">
        <w:rPr>
          <w:rFonts w:asciiTheme="minorHAnsi" w:hAnsiTheme="minorHAnsi" w:cstheme="minorHAnsi"/>
          <w:i/>
          <w:iCs/>
          <w:color w:val="222222"/>
          <w:szCs w:val="24"/>
          <w:shd w:val="clear" w:color="auto" w:fill="FFFFFF"/>
        </w:rPr>
        <w:t>Imagenet: A large-scale hierarchical image database</w:t>
      </w:r>
      <w:r w:rsidRPr="00DA672F">
        <w:rPr>
          <w:rFonts w:asciiTheme="minorHAnsi" w:hAnsiTheme="minorHAnsi" w:cstheme="minorHAnsi"/>
          <w:color w:val="222222"/>
          <w:szCs w:val="24"/>
          <w:shd w:val="clear" w:color="auto" w:fill="FFFFFF"/>
        </w:rPr>
        <w:t>.</w:t>
      </w:r>
      <w:r w:rsidRPr="00DA672F">
        <w:t xml:space="preserve"> </w:t>
      </w:r>
      <w:r w:rsidRPr="00DE1F0C">
        <w:rPr>
          <w:rFonts w:hint="eastAsia"/>
        </w:rPr>
        <w:t xml:space="preserve">in </w:t>
      </w:r>
      <w:r w:rsidRPr="00DE1F0C">
        <w:rPr>
          <w:rFonts w:hint="eastAsia"/>
          <w:i/>
        </w:rPr>
        <w:t>Proceedings of the IEEE conference on computer vision and pattern recognition</w:t>
      </w:r>
      <w:r w:rsidRPr="00DE1F0C">
        <w:rPr>
          <w:rFonts w:hint="eastAsia"/>
        </w:rPr>
        <w:t>.</w:t>
      </w:r>
      <w:r>
        <w:rPr>
          <w:rFonts w:asciiTheme="minorHAnsi" w:hAnsiTheme="minorHAnsi" w:cstheme="minorHAnsi"/>
          <w:color w:val="222222"/>
          <w:szCs w:val="24"/>
          <w:shd w:val="clear" w:color="auto" w:fill="FFFFFF"/>
        </w:rPr>
        <w:t xml:space="preserve"> 2009.</w:t>
      </w:r>
    </w:p>
    <w:p w14:paraId="1C31A659" w14:textId="2F05BF5D" w:rsidR="00DE1F0C" w:rsidRPr="00DE1F0C" w:rsidRDefault="00DE1F0C" w:rsidP="00DE1F0C">
      <w:pPr>
        <w:pStyle w:val="EndNoteBibliography"/>
        <w:ind w:left="720" w:hanging="720"/>
      </w:pPr>
      <w:r w:rsidRPr="00DE1F0C">
        <w:rPr>
          <w:rFonts w:hint="eastAsia"/>
        </w:rPr>
        <w:t>4</w:t>
      </w:r>
      <w:r w:rsidR="00DA672F">
        <w:t>4</w:t>
      </w:r>
      <w:r w:rsidRPr="00DE1F0C">
        <w:rPr>
          <w:rFonts w:hint="eastAsia"/>
        </w:rPr>
        <w:t>.</w:t>
      </w:r>
      <w:r w:rsidRPr="00DE1F0C">
        <w:rPr>
          <w:rFonts w:hint="eastAsia"/>
        </w:rPr>
        <w:tab/>
        <w:t xml:space="preserve">Zhou, B., et al. </w:t>
      </w:r>
      <w:r w:rsidRPr="00DE1F0C">
        <w:rPr>
          <w:rFonts w:hint="eastAsia"/>
          <w:i/>
        </w:rPr>
        <w:t>Learning deep features for discriminative localization</w:t>
      </w:r>
      <w:r w:rsidRPr="00DE1F0C">
        <w:rPr>
          <w:rFonts w:hint="eastAsia"/>
        </w:rPr>
        <w:t xml:space="preserve">. in </w:t>
      </w:r>
      <w:r w:rsidRPr="00DE1F0C">
        <w:rPr>
          <w:rFonts w:hint="eastAsia"/>
          <w:i/>
        </w:rPr>
        <w:t>Proceedings of the IEEE conference on computer vision and pattern recognition</w:t>
      </w:r>
      <w:r w:rsidRPr="00DE1F0C">
        <w:rPr>
          <w:rFonts w:hint="eastAsia"/>
        </w:rPr>
        <w:t>. 2016.</w:t>
      </w:r>
    </w:p>
    <w:p w14:paraId="01CBA8B8" w14:textId="08E389FF" w:rsidR="00221C31" w:rsidRDefault="00D90806" w:rsidP="00491D47">
      <w:pPr>
        <w:rPr>
          <w:rFonts w:ascii="var(--jp-code-font-family)" w:eastAsia="細明體" w:hAnsi="var(--jp-code-font-family)" w:cs="細明體" w:hint="eastAsia"/>
          <w:color w:val="000000"/>
          <w:kern w:val="0"/>
          <w:szCs w:val="24"/>
        </w:rPr>
      </w:pPr>
      <w:r>
        <w:rPr>
          <w:rFonts w:ascii="var(--jp-code-font-family)" w:eastAsia="細明體" w:hAnsi="var(--jp-code-font-family)" w:cs="細明體" w:hint="eastAsia"/>
          <w:color w:val="000000"/>
          <w:kern w:val="0"/>
          <w:szCs w:val="24"/>
        </w:rPr>
        <w:fldChar w:fldCharType="end"/>
      </w:r>
    </w:p>
    <w:sectPr w:rsidR="00221C31" w:rsidSect="00F731CE">
      <w:footerReference w:type="default" r:id="rId27"/>
      <w:type w:val="continuous"/>
      <w:pgSz w:w="11906" w:h="16838"/>
      <w:pgMar w:top="1440" w:right="1797" w:bottom="1440" w:left="1797"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0D71AC" w14:textId="77777777" w:rsidR="00272900" w:rsidRDefault="00272900" w:rsidP="00761243">
      <w:r>
        <w:separator/>
      </w:r>
    </w:p>
  </w:endnote>
  <w:endnote w:type="continuationSeparator" w:id="0">
    <w:p w14:paraId="243256F2" w14:textId="77777777" w:rsidR="00272900" w:rsidRDefault="00272900" w:rsidP="007612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微軟正黑體">
    <w:panose1 w:val="020B0604030504040204"/>
    <w:charset w:val="88"/>
    <w:family w:val="swiss"/>
    <w:pitch w:val="variable"/>
    <w:sig w:usb0="000002A7" w:usb1="28CF4400" w:usb2="00000016" w:usb3="00000000" w:csb0="00100009" w:csb1="00000000"/>
  </w:font>
  <w:font w:name="新細明體">
    <w:altName w:val="PMingLiU"/>
    <w:panose1 w:val="02020500000000000000"/>
    <w:charset w:val="88"/>
    <w:family w:val="roman"/>
    <w:pitch w:val="variable"/>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標楷體">
    <w:altName w:val="微軟正黑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var(--jp-code-font-family)">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8233856"/>
      <w:docPartObj>
        <w:docPartGallery w:val="Page Numbers (Bottom of Page)"/>
        <w:docPartUnique/>
      </w:docPartObj>
    </w:sdtPr>
    <w:sdtEndPr/>
    <w:sdtContent>
      <w:p w14:paraId="46D26291" w14:textId="46DD47B6" w:rsidR="001A30A1" w:rsidRDefault="001A30A1">
        <w:pPr>
          <w:pStyle w:val="a7"/>
          <w:jc w:val="center"/>
        </w:pPr>
        <w:r>
          <w:fldChar w:fldCharType="begin"/>
        </w:r>
        <w:r>
          <w:instrText>PAGE   \* MERGEFORMAT</w:instrText>
        </w:r>
        <w:r>
          <w:fldChar w:fldCharType="separate"/>
        </w:r>
        <w:r w:rsidRPr="00760E4C">
          <w:rPr>
            <w:noProof/>
            <w:lang w:val="zh-TW"/>
          </w:rPr>
          <w:t>ii</w:t>
        </w:r>
        <w:r>
          <w:fldChar w:fldCharType="end"/>
        </w:r>
      </w:p>
    </w:sdtContent>
  </w:sdt>
  <w:p w14:paraId="101C309E" w14:textId="77777777" w:rsidR="001A30A1" w:rsidRDefault="001A30A1" w:rsidP="00846E22">
    <w:pPr>
      <w:pStyle w:val="a7"/>
      <w:jc w:val="center"/>
    </w:pPr>
  </w:p>
  <w:p w14:paraId="16C269D3" w14:textId="77777777" w:rsidR="001A30A1" w:rsidRDefault="001A30A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3279764"/>
      <w:docPartObj>
        <w:docPartGallery w:val="Page Numbers (Bottom of Page)"/>
        <w:docPartUnique/>
      </w:docPartObj>
    </w:sdtPr>
    <w:sdtEndPr/>
    <w:sdtContent>
      <w:p w14:paraId="72E5EBE7" w14:textId="18BF6759" w:rsidR="001A30A1" w:rsidRDefault="001A30A1">
        <w:pPr>
          <w:pStyle w:val="a7"/>
          <w:jc w:val="center"/>
        </w:pPr>
        <w:r>
          <w:fldChar w:fldCharType="begin"/>
        </w:r>
        <w:r>
          <w:instrText>PAGE   \* MERGEFORMAT</w:instrText>
        </w:r>
        <w:r>
          <w:fldChar w:fldCharType="separate"/>
        </w:r>
        <w:r w:rsidRPr="000A14B2">
          <w:rPr>
            <w:noProof/>
            <w:lang w:val="zh-TW"/>
          </w:rPr>
          <w:t>41</w:t>
        </w:r>
        <w:r>
          <w:fldChar w:fldCharType="end"/>
        </w:r>
      </w:p>
    </w:sdtContent>
  </w:sdt>
  <w:p w14:paraId="7997E524" w14:textId="77777777" w:rsidR="001A30A1" w:rsidRDefault="001A30A1">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85F41" w14:textId="77777777" w:rsidR="00272900" w:rsidRDefault="00272900" w:rsidP="00761243">
      <w:r>
        <w:separator/>
      </w:r>
    </w:p>
  </w:footnote>
  <w:footnote w:type="continuationSeparator" w:id="0">
    <w:p w14:paraId="62796EDD" w14:textId="77777777" w:rsidR="00272900" w:rsidRDefault="00272900" w:rsidP="007612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F078D"/>
    <w:multiLevelType w:val="hybridMultilevel"/>
    <w:tmpl w:val="8326C4D0"/>
    <w:lvl w:ilvl="0" w:tplc="3EEE9BD2">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19E947B2"/>
    <w:multiLevelType w:val="multilevel"/>
    <w:tmpl w:val="C700E0F4"/>
    <w:styleLink w:val="2"/>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B1D5991"/>
    <w:multiLevelType w:val="hybridMultilevel"/>
    <w:tmpl w:val="4444595A"/>
    <w:lvl w:ilvl="0" w:tplc="3EEE9BD2">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 w15:restartNumberingAfterBreak="0">
    <w:nsid w:val="1F4976C9"/>
    <w:multiLevelType w:val="hybridMultilevel"/>
    <w:tmpl w:val="EBCC809C"/>
    <w:lvl w:ilvl="0" w:tplc="0AFCE1A8">
      <w:start w:val="1"/>
      <w:numFmt w:val="lowerLetter"/>
      <w:lvlText w:val="(%1)"/>
      <w:lvlJc w:val="left"/>
      <w:pPr>
        <w:ind w:left="88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11A0EA7"/>
    <w:multiLevelType w:val="multilevel"/>
    <w:tmpl w:val="EEE0C336"/>
    <w:styleLink w:val="1"/>
    <w:lvl w:ilvl="0">
      <w:start w:val="1"/>
      <w:numFmt w:val="decimal"/>
      <w:lvlText w:val="%1."/>
      <w:lvlJc w:val="left"/>
      <w:pPr>
        <w:ind w:left="639" w:hanging="480"/>
      </w:pPr>
      <w:rPr>
        <w:rFonts w:hint="default"/>
      </w:rPr>
    </w:lvl>
    <w:lvl w:ilvl="1">
      <w:start w:val="1"/>
      <w:numFmt w:val="decimal"/>
      <w:lvlText w:val="%2"/>
      <w:lvlJc w:val="left"/>
      <w:pPr>
        <w:ind w:left="0" w:firstLine="0"/>
      </w:pPr>
      <w:rPr>
        <w:rFonts w:ascii="Times New Roman" w:hAnsi="Times New Roman" w:hint="default"/>
      </w:rPr>
    </w:lvl>
    <w:lvl w:ilvl="2">
      <w:start w:val="1"/>
      <w:numFmt w:val="none"/>
      <w:lvlText w:val="%1.1.1"/>
      <w:lvlJc w:val="right"/>
      <w:pPr>
        <w:ind w:left="1596" w:hanging="480"/>
      </w:pPr>
      <w:rPr>
        <w:rFonts w:hint="eastAsia"/>
      </w:rPr>
    </w:lvl>
    <w:lvl w:ilvl="3">
      <w:start w:val="1"/>
      <w:numFmt w:val="none"/>
      <w:lvlText w:val="1.1.1.1"/>
      <w:lvlJc w:val="left"/>
      <w:pPr>
        <w:ind w:left="2076" w:hanging="480"/>
      </w:pPr>
      <w:rPr>
        <w:rFonts w:hint="eastAsia"/>
      </w:rPr>
    </w:lvl>
    <w:lvl w:ilvl="4">
      <w:start w:val="1"/>
      <w:numFmt w:val="ideographTraditional"/>
      <w:lvlText w:val="%5、"/>
      <w:lvlJc w:val="left"/>
      <w:pPr>
        <w:ind w:left="2556" w:hanging="480"/>
      </w:pPr>
      <w:rPr>
        <w:rFonts w:hint="eastAsia"/>
      </w:rPr>
    </w:lvl>
    <w:lvl w:ilvl="5">
      <w:start w:val="1"/>
      <w:numFmt w:val="lowerRoman"/>
      <w:lvlText w:val="%6."/>
      <w:lvlJc w:val="right"/>
      <w:pPr>
        <w:ind w:left="3036" w:hanging="480"/>
      </w:pPr>
      <w:rPr>
        <w:rFonts w:hint="eastAsia"/>
      </w:rPr>
    </w:lvl>
    <w:lvl w:ilvl="6">
      <w:start w:val="1"/>
      <w:numFmt w:val="decimal"/>
      <w:lvlText w:val="%7."/>
      <w:lvlJc w:val="left"/>
      <w:pPr>
        <w:ind w:left="3516" w:hanging="480"/>
      </w:pPr>
      <w:rPr>
        <w:rFonts w:hint="eastAsia"/>
      </w:rPr>
    </w:lvl>
    <w:lvl w:ilvl="7">
      <w:start w:val="1"/>
      <w:numFmt w:val="ideographTraditional"/>
      <w:lvlText w:val="%8、"/>
      <w:lvlJc w:val="left"/>
      <w:pPr>
        <w:ind w:left="3996" w:hanging="480"/>
      </w:pPr>
      <w:rPr>
        <w:rFonts w:hint="eastAsia"/>
      </w:rPr>
    </w:lvl>
    <w:lvl w:ilvl="8">
      <w:start w:val="1"/>
      <w:numFmt w:val="lowerRoman"/>
      <w:lvlText w:val="%9."/>
      <w:lvlJc w:val="right"/>
      <w:pPr>
        <w:ind w:left="4476" w:hanging="480"/>
      </w:pPr>
      <w:rPr>
        <w:rFonts w:hint="eastAsia"/>
      </w:rPr>
    </w:lvl>
  </w:abstractNum>
  <w:abstractNum w:abstractNumId="5" w15:restartNumberingAfterBreak="0">
    <w:nsid w:val="274719F3"/>
    <w:multiLevelType w:val="hybridMultilevel"/>
    <w:tmpl w:val="54861C8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32BD40FF"/>
    <w:multiLevelType w:val="hybridMultilevel"/>
    <w:tmpl w:val="5BD0D44A"/>
    <w:lvl w:ilvl="0" w:tplc="0409000F">
      <w:start w:val="1"/>
      <w:numFmt w:val="decimal"/>
      <w:lvlText w:val="%1."/>
      <w:lvlJc w:val="left"/>
      <w:pPr>
        <w:ind w:left="960" w:hanging="480"/>
      </w:pPr>
      <w:rPr>
        <w:rFont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7" w15:restartNumberingAfterBreak="0">
    <w:nsid w:val="36C86098"/>
    <w:multiLevelType w:val="hybridMultilevel"/>
    <w:tmpl w:val="CE6221BA"/>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8" w15:restartNumberingAfterBreak="0">
    <w:nsid w:val="3C2232D9"/>
    <w:multiLevelType w:val="multilevel"/>
    <w:tmpl w:val="786EA438"/>
    <w:styleLink w:val="3"/>
    <w:lvl w:ilvl="0">
      <w:start w:val="1"/>
      <w:numFmt w:val="decimal"/>
      <w:lvlText w:val="%1."/>
      <w:lvlJc w:val="left"/>
      <w:pPr>
        <w:ind w:left="425" w:hanging="425"/>
      </w:pPr>
      <w:rPr>
        <w:rFonts w:eastAsia="微軟正黑體" w:hint="default"/>
      </w:rPr>
    </w:lvl>
    <w:lvl w:ilvl="1">
      <w:start w:val="1"/>
      <w:numFmt w:val="decimal"/>
      <w:lvlText w:val="%1.%2."/>
      <w:lvlJc w:val="left"/>
      <w:pPr>
        <w:ind w:left="567" w:hanging="567"/>
      </w:pPr>
      <w:rPr>
        <w:rFonts w:hint="default"/>
      </w:rPr>
    </w:lvl>
    <w:lvl w:ilvl="2">
      <w:start w:val="1"/>
      <w:numFmt w:val="decimal"/>
      <w:lvlText w:val="%1.%3.%2"/>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9" w15:restartNumberingAfterBreak="0">
    <w:nsid w:val="4CCF6798"/>
    <w:multiLevelType w:val="hybridMultilevel"/>
    <w:tmpl w:val="12DE0F42"/>
    <w:lvl w:ilvl="0" w:tplc="A14C78BA">
      <w:start w:val="1"/>
      <w:numFmt w:val="decimal"/>
      <w:lvlText w:val="%1."/>
      <w:lvlJc w:val="left"/>
      <w:pPr>
        <w:ind w:left="960" w:hanging="480"/>
      </w:pPr>
      <w:rPr>
        <w:rFonts w:ascii="Times New Roman" w:eastAsiaTheme="minorEastAsia"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5D0C6603"/>
    <w:multiLevelType w:val="multilevel"/>
    <w:tmpl w:val="48344800"/>
    <w:lvl w:ilvl="0">
      <w:start w:val="1"/>
      <w:numFmt w:val="decimal"/>
      <w:pStyle w:val="10"/>
      <w:lvlText w:val="%1."/>
      <w:lvlJc w:val="left"/>
      <w:pPr>
        <w:ind w:left="3827" w:hanging="425"/>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0"/>
      <w:lvlText w:val="%1.%2"/>
      <w:lvlJc w:val="left"/>
      <w:pPr>
        <w:ind w:left="567" w:hanging="567"/>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0"/>
      <w:lvlText w:val="%1.%2.%3"/>
      <w:lvlJc w:val="left"/>
      <w:pPr>
        <w:ind w:left="709" w:hanging="709"/>
      </w:pPr>
      <w:rPr>
        <w:rFonts w:ascii="Times New Roman" w:hAnsi="Times New Roman"/>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15:restartNumberingAfterBreak="0">
    <w:nsid w:val="5E994F78"/>
    <w:multiLevelType w:val="hybridMultilevel"/>
    <w:tmpl w:val="C3004C82"/>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start w:val="1"/>
      <w:numFmt w:val="bullet"/>
      <w:lvlText w:val=""/>
      <w:lvlJc w:val="left"/>
      <w:pPr>
        <w:ind w:left="1920" w:hanging="480"/>
      </w:pPr>
      <w:rPr>
        <w:rFonts w:ascii="Wingdings" w:hAnsi="Wingdings" w:hint="default"/>
      </w:rPr>
    </w:lvl>
    <w:lvl w:ilvl="3" w:tplc="0409000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2" w15:restartNumberingAfterBreak="0">
    <w:nsid w:val="66453556"/>
    <w:multiLevelType w:val="hybridMultilevel"/>
    <w:tmpl w:val="AD0AF262"/>
    <w:lvl w:ilvl="0" w:tplc="0AFCE1A8">
      <w:start w:val="1"/>
      <w:numFmt w:val="lowerLetter"/>
      <w:lvlText w:val="(%1)"/>
      <w:lvlJc w:val="left"/>
      <w:pPr>
        <w:ind w:left="880" w:hanging="360"/>
      </w:pPr>
      <w:rPr>
        <w:rFonts w:hint="default"/>
      </w:rPr>
    </w:lvl>
    <w:lvl w:ilvl="1" w:tplc="04090019" w:tentative="1">
      <w:start w:val="1"/>
      <w:numFmt w:val="ideographTraditional"/>
      <w:lvlText w:val="%2、"/>
      <w:lvlJc w:val="left"/>
      <w:pPr>
        <w:ind w:left="1480" w:hanging="480"/>
      </w:pPr>
    </w:lvl>
    <w:lvl w:ilvl="2" w:tplc="0409001B" w:tentative="1">
      <w:start w:val="1"/>
      <w:numFmt w:val="lowerRoman"/>
      <w:lvlText w:val="%3."/>
      <w:lvlJc w:val="right"/>
      <w:pPr>
        <w:ind w:left="1960" w:hanging="480"/>
      </w:pPr>
    </w:lvl>
    <w:lvl w:ilvl="3" w:tplc="0409000F" w:tentative="1">
      <w:start w:val="1"/>
      <w:numFmt w:val="decimal"/>
      <w:lvlText w:val="%4."/>
      <w:lvlJc w:val="left"/>
      <w:pPr>
        <w:ind w:left="2440" w:hanging="480"/>
      </w:pPr>
    </w:lvl>
    <w:lvl w:ilvl="4" w:tplc="04090019" w:tentative="1">
      <w:start w:val="1"/>
      <w:numFmt w:val="ideographTraditional"/>
      <w:lvlText w:val="%5、"/>
      <w:lvlJc w:val="left"/>
      <w:pPr>
        <w:ind w:left="2920" w:hanging="480"/>
      </w:pPr>
    </w:lvl>
    <w:lvl w:ilvl="5" w:tplc="0409001B" w:tentative="1">
      <w:start w:val="1"/>
      <w:numFmt w:val="lowerRoman"/>
      <w:lvlText w:val="%6."/>
      <w:lvlJc w:val="right"/>
      <w:pPr>
        <w:ind w:left="3400" w:hanging="480"/>
      </w:pPr>
    </w:lvl>
    <w:lvl w:ilvl="6" w:tplc="0409000F" w:tentative="1">
      <w:start w:val="1"/>
      <w:numFmt w:val="decimal"/>
      <w:lvlText w:val="%7."/>
      <w:lvlJc w:val="left"/>
      <w:pPr>
        <w:ind w:left="3880" w:hanging="480"/>
      </w:pPr>
    </w:lvl>
    <w:lvl w:ilvl="7" w:tplc="04090019" w:tentative="1">
      <w:start w:val="1"/>
      <w:numFmt w:val="ideographTraditional"/>
      <w:lvlText w:val="%8、"/>
      <w:lvlJc w:val="left"/>
      <w:pPr>
        <w:ind w:left="4360" w:hanging="480"/>
      </w:pPr>
    </w:lvl>
    <w:lvl w:ilvl="8" w:tplc="0409001B" w:tentative="1">
      <w:start w:val="1"/>
      <w:numFmt w:val="lowerRoman"/>
      <w:lvlText w:val="%9."/>
      <w:lvlJc w:val="right"/>
      <w:pPr>
        <w:ind w:left="4840" w:hanging="480"/>
      </w:pPr>
    </w:lvl>
  </w:abstractNum>
  <w:abstractNum w:abstractNumId="13" w15:restartNumberingAfterBreak="0">
    <w:nsid w:val="66F33B95"/>
    <w:multiLevelType w:val="multilevel"/>
    <w:tmpl w:val="2BD0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9D56367"/>
    <w:multiLevelType w:val="hybridMultilevel"/>
    <w:tmpl w:val="748A6B34"/>
    <w:lvl w:ilvl="0" w:tplc="3EEE9BD2">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6"/>
  </w:num>
  <w:num w:numId="2">
    <w:abstractNumId w:val="4"/>
  </w:num>
  <w:num w:numId="3">
    <w:abstractNumId w:val="1"/>
  </w:num>
  <w:num w:numId="4">
    <w:abstractNumId w:val="8"/>
  </w:num>
  <w:num w:numId="5">
    <w:abstractNumId w:val="9"/>
  </w:num>
  <w:num w:numId="6">
    <w:abstractNumId w:val="10"/>
  </w:num>
  <w:num w:numId="7">
    <w:abstractNumId w:val="12"/>
  </w:num>
  <w:num w:numId="8">
    <w:abstractNumId w:val="3"/>
  </w:num>
  <w:num w:numId="9">
    <w:abstractNumId w:val="7"/>
  </w:num>
  <w:num w:numId="10">
    <w:abstractNumId w:val="10"/>
    <w:lvlOverride w:ilvl="0">
      <w:lvl w:ilvl="0">
        <w:start w:val="1"/>
        <w:numFmt w:val="decimal"/>
        <w:pStyle w:val="10"/>
        <w:lvlText w:val="%1."/>
        <w:lvlJc w:val="left"/>
        <w:pPr>
          <w:ind w:left="425" w:hanging="425"/>
        </w:pPr>
        <w:rPr>
          <w:rFonts w:ascii="Times New Roman" w:hAnsi="Times New Roman" w:hint="eastAsia"/>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20"/>
        <w:lvlText w:val="%1.%2"/>
        <w:lvlJc w:val="left"/>
        <w:pPr>
          <w:ind w:left="567" w:hanging="567"/>
        </w:pPr>
        <w:rPr>
          <w:rFonts w:ascii="Times New Roman" w:hAnsi="Times New Roman" w:hint="eastAsia"/>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0"/>
        <w:lvlText w:val="%1.%2.%3"/>
        <w:lvlJc w:val="left"/>
        <w:pPr>
          <w:ind w:left="0" w:firstLine="0"/>
        </w:pPr>
        <w:rPr>
          <w:rFonts w:ascii="Times New Roman" w:hAnsi="Times New Roman" w:hint="eastAsia"/>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11">
    <w:abstractNumId w:val="10"/>
    <w:lvlOverride w:ilvl="0">
      <w:lvl w:ilvl="0">
        <w:start w:val="1"/>
        <w:numFmt w:val="decimal"/>
        <w:pStyle w:val="10"/>
        <w:lvlText w:val="%1."/>
        <w:lvlJc w:val="left"/>
        <w:pPr>
          <w:ind w:left="567" w:hanging="567"/>
        </w:pPr>
        <w:rPr>
          <w:rFonts w:ascii="Times New Roman" w:hAnsi="Times New Roman" w:hint="eastAsia"/>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20"/>
        <w:lvlText w:val="%1.%2"/>
        <w:lvlJc w:val="left"/>
        <w:pPr>
          <w:ind w:left="567" w:hanging="567"/>
        </w:pPr>
        <w:rPr>
          <w:rFonts w:ascii="Times New Roman" w:hAnsi="Times New Roman" w:hint="eastAsia"/>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0"/>
        <w:lvlText w:val="%1.%2.%3"/>
        <w:lvlJc w:val="left"/>
        <w:pPr>
          <w:ind w:left="567"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lvlText w:val="%1.%2.%3.%4"/>
        <w:lvlJc w:val="left"/>
        <w:pPr>
          <w:ind w:left="567" w:hanging="567"/>
        </w:pPr>
        <w:rPr>
          <w:rFonts w:hint="eastAsia"/>
        </w:rPr>
      </w:lvl>
    </w:lvlOverride>
    <w:lvlOverride w:ilvl="4">
      <w:lvl w:ilvl="4">
        <w:start w:val="1"/>
        <w:numFmt w:val="decimal"/>
        <w:lvlText w:val="%1.%2.%3.%4.%5"/>
        <w:lvlJc w:val="left"/>
        <w:pPr>
          <w:ind w:left="567" w:hanging="567"/>
        </w:pPr>
        <w:rPr>
          <w:rFonts w:hint="eastAsia"/>
        </w:rPr>
      </w:lvl>
    </w:lvlOverride>
    <w:lvlOverride w:ilvl="5">
      <w:lvl w:ilvl="5">
        <w:start w:val="1"/>
        <w:numFmt w:val="decimal"/>
        <w:lvlText w:val="%1.%2.%3.%4.%5.%6"/>
        <w:lvlJc w:val="left"/>
        <w:pPr>
          <w:ind w:left="567" w:hanging="567"/>
        </w:pPr>
        <w:rPr>
          <w:rFonts w:hint="eastAsia"/>
        </w:rPr>
      </w:lvl>
    </w:lvlOverride>
    <w:lvlOverride w:ilvl="6">
      <w:lvl w:ilvl="6">
        <w:start w:val="1"/>
        <w:numFmt w:val="decimal"/>
        <w:lvlText w:val="%1.%2.%3.%4.%5.%6.%7"/>
        <w:lvlJc w:val="left"/>
        <w:pPr>
          <w:ind w:left="567" w:hanging="567"/>
        </w:pPr>
        <w:rPr>
          <w:rFonts w:hint="eastAsia"/>
        </w:rPr>
      </w:lvl>
    </w:lvlOverride>
    <w:lvlOverride w:ilvl="7">
      <w:lvl w:ilvl="7">
        <w:start w:val="1"/>
        <w:numFmt w:val="decimal"/>
        <w:lvlText w:val="%1.%2.%3.%4.%5.%6.%7.%8."/>
        <w:lvlJc w:val="left"/>
        <w:pPr>
          <w:ind w:left="567" w:hanging="567"/>
        </w:pPr>
        <w:rPr>
          <w:rFonts w:hint="eastAsia"/>
        </w:rPr>
      </w:lvl>
    </w:lvlOverride>
    <w:lvlOverride w:ilvl="8">
      <w:lvl w:ilvl="8">
        <w:start w:val="1"/>
        <w:numFmt w:val="decimal"/>
        <w:lvlText w:val="%1.%2.%3.%4.%5.%6.%7.%8.%9."/>
        <w:lvlJc w:val="left"/>
        <w:pPr>
          <w:ind w:left="567" w:hanging="567"/>
        </w:pPr>
        <w:rPr>
          <w:rFonts w:hint="eastAsia"/>
        </w:rPr>
      </w:lvl>
    </w:lvlOverride>
  </w:num>
  <w:num w:numId="12">
    <w:abstractNumId w:val="10"/>
    <w:lvlOverride w:ilvl="0">
      <w:lvl w:ilvl="0">
        <w:start w:val="1"/>
        <w:numFmt w:val="decimal"/>
        <w:pStyle w:val="10"/>
        <w:lvlText w:val="%1."/>
        <w:lvlJc w:val="left"/>
        <w:pPr>
          <w:ind w:left="567" w:hanging="567"/>
        </w:pPr>
        <w:rPr>
          <w:rFonts w:ascii="Times New Roman" w:hAnsi="Times New Roman" w:hint="eastAsia"/>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20"/>
        <w:lvlText w:val="%1.%2"/>
        <w:lvlJc w:val="left"/>
        <w:pPr>
          <w:ind w:left="1134" w:hanging="567"/>
        </w:pPr>
        <w:rPr>
          <w:rFonts w:ascii="Times New Roman" w:hAnsi="Times New Roman" w:hint="eastAsia"/>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0"/>
        <w:lvlText w:val="%1.%2.%3"/>
        <w:lvlJc w:val="left"/>
        <w:pPr>
          <w:ind w:left="1701" w:hanging="567"/>
        </w:pPr>
        <w:rPr>
          <w:rFonts w:ascii="Times New Roman" w:hAnsi="Times New Roman" w:hint="eastAsia"/>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lvlText w:val="%1.%2.%3.%4"/>
        <w:lvlJc w:val="left"/>
        <w:pPr>
          <w:ind w:left="2268" w:hanging="567"/>
        </w:pPr>
        <w:rPr>
          <w:rFonts w:hint="eastAsia"/>
        </w:rPr>
      </w:lvl>
    </w:lvlOverride>
    <w:lvlOverride w:ilvl="4">
      <w:lvl w:ilvl="4">
        <w:start w:val="1"/>
        <w:numFmt w:val="decimal"/>
        <w:lvlText w:val="%1.%2.%3.%4.%5"/>
        <w:lvlJc w:val="left"/>
        <w:pPr>
          <w:ind w:left="2835" w:hanging="567"/>
        </w:pPr>
        <w:rPr>
          <w:rFonts w:hint="eastAsia"/>
        </w:rPr>
      </w:lvl>
    </w:lvlOverride>
    <w:lvlOverride w:ilvl="5">
      <w:lvl w:ilvl="5">
        <w:start w:val="1"/>
        <w:numFmt w:val="decimal"/>
        <w:lvlText w:val="%1.%2.%3.%4.%5.%6"/>
        <w:lvlJc w:val="left"/>
        <w:pPr>
          <w:ind w:left="3402" w:hanging="567"/>
        </w:pPr>
        <w:rPr>
          <w:rFonts w:hint="eastAsia"/>
        </w:rPr>
      </w:lvl>
    </w:lvlOverride>
    <w:lvlOverride w:ilvl="6">
      <w:lvl w:ilvl="6">
        <w:start w:val="1"/>
        <w:numFmt w:val="decimal"/>
        <w:lvlText w:val="%1.%2.%3.%4.%5.%6.%7"/>
        <w:lvlJc w:val="left"/>
        <w:pPr>
          <w:ind w:left="3969" w:hanging="567"/>
        </w:pPr>
        <w:rPr>
          <w:rFonts w:hint="eastAsia"/>
        </w:rPr>
      </w:lvl>
    </w:lvlOverride>
    <w:lvlOverride w:ilvl="7">
      <w:lvl w:ilvl="7">
        <w:start w:val="1"/>
        <w:numFmt w:val="decimal"/>
        <w:lvlText w:val="%1.%2.%3.%4.%5.%6.%7.%8."/>
        <w:lvlJc w:val="left"/>
        <w:pPr>
          <w:ind w:left="4536" w:hanging="567"/>
        </w:pPr>
        <w:rPr>
          <w:rFonts w:hint="eastAsia"/>
        </w:rPr>
      </w:lvl>
    </w:lvlOverride>
    <w:lvlOverride w:ilvl="8">
      <w:lvl w:ilvl="8">
        <w:start w:val="1"/>
        <w:numFmt w:val="decimal"/>
        <w:lvlText w:val="%1.%2.%3.%4.%5.%6.%7.%8.%9."/>
        <w:lvlJc w:val="left"/>
        <w:pPr>
          <w:ind w:left="5103" w:hanging="567"/>
        </w:pPr>
        <w:rPr>
          <w:rFonts w:hint="eastAsia"/>
        </w:rPr>
      </w:lvl>
    </w:lvlOverride>
  </w:num>
  <w:num w:numId="13">
    <w:abstractNumId w:val="11"/>
  </w:num>
  <w:num w:numId="14">
    <w:abstractNumId w:val="2"/>
  </w:num>
  <w:num w:numId="15">
    <w:abstractNumId w:val="14"/>
  </w:num>
  <w:num w:numId="16">
    <w:abstractNumId w:val="0"/>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lvl w:ilvl="0">
        <w:start w:val="1"/>
        <w:numFmt w:val="decimal"/>
        <w:pStyle w:val="10"/>
        <w:lvlText w:val="%1."/>
        <w:lvlJc w:val="left"/>
        <w:pPr>
          <w:ind w:left="567" w:hanging="567"/>
        </w:pPr>
        <w:rPr>
          <w:rFonts w:ascii="Times New Roman" w:hAnsi="Times New Roman"/>
          <w:b w:val="0"/>
          <w:bCs w:val="0"/>
          <w:i w:val="0"/>
          <w:iCs w:val="0"/>
          <w:caps w:val="0"/>
          <w:smallCaps w:val="0"/>
          <w:strike w:val="0"/>
          <w:dstrike w:val="0"/>
          <w:outline w:val="0"/>
          <w:shadow w:val="0"/>
          <w:emboss w:val="0"/>
          <w:imprint w:val="0"/>
          <w:noProof w:val="0"/>
          <w:vanish w:val="0"/>
          <w:webHidden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20"/>
        <w:lvlText w:val="%1.%2"/>
        <w:lvlJc w:val="left"/>
        <w:pPr>
          <w:ind w:left="567" w:hanging="567"/>
        </w:pPr>
        <w:rPr>
          <w:rFonts w:ascii="Times New Roman" w:hAnsi="Times New Roman"/>
          <w:b w:val="0"/>
          <w:bCs w:val="0"/>
          <w:i w:val="0"/>
          <w:iCs w:val="0"/>
          <w:caps w:val="0"/>
          <w:smallCaps w:val="0"/>
          <w:strike w:val="0"/>
          <w:dstrike w:val="0"/>
          <w:outline w:val="0"/>
          <w:shadow w:val="0"/>
          <w:emboss w:val="0"/>
          <w:imprint w:val="0"/>
          <w:noProof w:val="0"/>
          <w:vanish w:val="0"/>
          <w:webHidden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30"/>
        <w:lvlText w:val="%1.%2.%3"/>
        <w:lvlJc w:val="left"/>
        <w:pPr>
          <w:ind w:left="567" w:hanging="567"/>
        </w:pPr>
        <w:rPr>
          <w:rFonts w:ascii="Times New Roman" w:hAnsi="Times New Roman"/>
          <w:b w:val="0"/>
          <w:bCs w:val="0"/>
          <w:i w:val="0"/>
          <w:iCs w:val="0"/>
          <w:caps w:val="0"/>
          <w:smallCaps w:val="0"/>
          <w:strike w:val="0"/>
          <w:dstrike w:val="0"/>
          <w:outline w:val="0"/>
          <w:shadow w:val="0"/>
          <w:emboss w:val="0"/>
          <w:imprint w:val="0"/>
          <w:noProof w:val="0"/>
          <w:vanish w:val="0"/>
          <w:webHidden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lvlText w:val="%1.%2.%3.%4"/>
        <w:lvlJc w:val="left"/>
        <w:pPr>
          <w:ind w:left="567" w:hanging="567"/>
        </w:pPr>
      </w:lvl>
    </w:lvlOverride>
    <w:lvlOverride w:ilvl="4">
      <w:lvl w:ilvl="4">
        <w:start w:val="1"/>
        <w:numFmt w:val="decimal"/>
        <w:lvlText w:val="%1.%2.%3.%4.%5"/>
        <w:lvlJc w:val="left"/>
        <w:pPr>
          <w:ind w:left="567" w:hanging="567"/>
        </w:pPr>
      </w:lvl>
    </w:lvlOverride>
    <w:lvlOverride w:ilvl="5">
      <w:lvl w:ilvl="5">
        <w:start w:val="1"/>
        <w:numFmt w:val="decimal"/>
        <w:lvlText w:val="%1.%2.%3.%4.%5.%6"/>
        <w:lvlJc w:val="left"/>
        <w:pPr>
          <w:ind w:left="567" w:hanging="567"/>
        </w:pPr>
      </w:lvl>
    </w:lvlOverride>
    <w:lvlOverride w:ilvl="6">
      <w:lvl w:ilvl="6">
        <w:start w:val="1"/>
        <w:numFmt w:val="decimal"/>
        <w:lvlText w:val="%1.%2.%3.%4.%5.%6.%7"/>
        <w:lvlJc w:val="left"/>
        <w:pPr>
          <w:ind w:left="567" w:hanging="567"/>
        </w:pPr>
      </w:lvl>
    </w:lvlOverride>
    <w:lvlOverride w:ilvl="7">
      <w:lvl w:ilvl="7">
        <w:start w:val="1"/>
        <w:numFmt w:val="decimal"/>
        <w:lvlText w:val="%1.%2.%3.%4.%5.%6.%7.%8."/>
        <w:lvlJc w:val="left"/>
        <w:pPr>
          <w:ind w:left="567" w:hanging="567"/>
        </w:pPr>
      </w:lvl>
    </w:lvlOverride>
    <w:lvlOverride w:ilvl="8">
      <w:lvl w:ilvl="8">
        <w:start w:val="1"/>
        <w:numFmt w:val="decimal"/>
        <w:lvlText w:val="%1.%2.%3.%4.%5.%6.%7.%8.%9."/>
        <w:lvlJc w:val="left"/>
        <w:pPr>
          <w:ind w:left="567" w:hanging="567"/>
        </w:pPr>
      </w:lvl>
    </w:lvlOverride>
  </w:num>
  <w:num w:numId="19">
    <w:abstractNumId w:val="13"/>
  </w:num>
  <w:num w:numId="20">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6"/>
  <w:bordersDoNotSurroundHeader/>
  <w:bordersDoNotSurroundFooter/>
  <w:activeWritingStyle w:appName="MSWord" w:lang="en-US" w:vendorID="64" w:dllVersion="6" w:nlCheck="1" w:checkStyle="0"/>
  <w:activeWritingStyle w:appName="MSWord" w:lang="zh-TW" w:vendorID="64" w:dllVersion="5" w:nlCheck="1" w:checkStyle="1"/>
  <w:activeWritingStyle w:appName="MSWord" w:lang="en-US" w:vendorID="64" w:dllVersion="4096" w:nlCheck="1" w:checkStyle="0"/>
  <w:activeWritingStyle w:appName="MSWord" w:lang="zh-TW" w:vendorID="64" w:dllVersion="0" w:nlCheck="1" w:checkStyle="1"/>
  <w:activeWritingStyle w:appName="MSWord" w:lang="en-US" w:vendorID="64" w:dllVersion="0" w:nlCheck="1" w:checkStyle="0"/>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2td5ep0xptf3evta459xfq50xeadd2wedp&quot;&gt;My EndNote Library_國科會計畫&lt;record-ids&gt;&lt;item&gt;2&lt;/item&gt;&lt;item&gt;3&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8&lt;/item&gt;&lt;item&gt;49&lt;/item&gt;&lt;item&gt;50&lt;/item&gt;&lt;item&gt;51&lt;/item&gt;&lt;item&gt;52&lt;/item&gt;&lt;item&gt;53&lt;/item&gt;&lt;item&gt;54&lt;/item&gt;&lt;item&gt;55&lt;/item&gt;&lt;item&gt;57&lt;/item&gt;&lt;item&gt;58&lt;/item&gt;&lt;item&gt;59&lt;/item&gt;&lt;item&gt;60&lt;/item&gt;&lt;item&gt;61&lt;/item&gt;&lt;item&gt;62&lt;/item&gt;&lt;/record-ids&gt;&lt;/item&gt;&lt;/Libraries&gt;"/>
  </w:docVars>
  <w:rsids>
    <w:rsidRoot w:val="00236E33"/>
    <w:rsid w:val="00000647"/>
    <w:rsid w:val="00002C33"/>
    <w:rsid w:val="00002F82"/>
    <w:rsid w:val="000031BF"/>
    <w:rsid w:val="00003C55"/>
    <w:rsid w:val="000046CA"/>
    <w:rsid w:val="000046FA"/>
    <w:rsid w:val="00004893"/>
    <w:rsid w:val="000048DC"/>
    <w:rsid w:val="00004D35"/>
    <w:rsid w:val="00004EE4"/>
    <w:rsid w:val="00005B1D"/>
    <w:rsid w:val="000061F2"/>
    <w:rsid w:val="000066E9"/>
    <w:rsid w:val="00006E7A"/>
    <w:rsid w:val="00007A8A"/>
    <w:rsid w:val="00011992"/>
    <w:rsid w:val="000120F9"/>
    <w:rsid w:val="000130B5"/>
    <w:rsid w:val="0001317F"/>
    <w:rsid w:val="000133BA"/>
    <w:rsid w:val="00013EB4"/>
    <w:rsid w:val="000142A0"/>
    <w:rsid w:val="00014554"/>
    <w:rsid w:val="00014811"/>
    <w:rsid w:val="00015176"/>
    <w:rsid w:val="0001542E"/>
    <w:rsid w:val="000173AD"/>
    <w:rsid w:val="0001753F"/>
    <w:rsid w:val="00017BD8"/>
    <w:rsid w:val="00020428"/>
    <w:rsid w:val="000208B3"/>
    <w:rsid w:val="00020BDC"/>
    <w:rsid w:val="00020E52"/>
    <w:rsid w:val="00020EA2"/>
    <w:rsid w:val="000215BF"/>
    <w:rsid w:val="00021708"/>
    <w:rsid w:val="00022363"/>
    <w:rsid w:val="000226D6"/>
    <w:rsid w:val="000234E7"/>
    <w:rsid w:val="000236BB"/>
    <w:rsid w:val="00023F39"/>
    <w:rsid w:val="000241FE"/>
    <w:rsid w:val="000246A1"/>
    <w:rsid w:val="0002532F"/>
    <w:rsid w:val="000255A8"/>
    <w:rsid w:val="00030795"/>
    <w:rsid w:val="00030877"/>
    <w:rsid w:val="00030B41"/>
    <w:rsid w:val="0003163F"/>
    <w:rsid w:val="00031D02"/>
    <w:rsid w:val="00032640"/>
    <w:rsid w:val="00032E23"/>
    <w:rsid w:val="000335F8"/>
    <w:rsid w:val="000339CE"/>
    <w:rsid w:val="00034B5C"/>
    <w:rsid w:val="000361BB"/>
    <w:rsid w:val="00036405"/>
    <w:rsid w:val="0003661F"/>
    <w:rsid w:val="000372C1"/>
    <w:rsid w:val="00037741"/>
    <w:rsid w:val="000413CE"/>
    <w:rsid w:val="00041D0D"/>
    <w:rsid w:val="000426E9"/>
    <w:rsid w:val="000427E6"/>
    <w:rsid w:val="00043420"/>
    <w:rsid w:val="00043EC8"/>
    <w:rsid w:val="000442A8"/>
    <w:rsid w:val="00044845"/>
    <w:rsid w:val="00044E7E"/>
    <w:rsid w:val="000458E3"/>
    <w:rsid w:val="00046F46"/>
    <w:rsid w:val="0004760E"/>
    <w:rsid w:val="000500CF"/>
    <w:rsid w:val="000505FB"/>
    <w:rsid w:val="000507E2"/>
    <w:rsid w:val="00051DC9"/>
    <w:rsid w:val="000523A1"/>
    <w:rsid w:val="00052511"/>
    <w:rsid w:val="00052D6D"/>
    <w:rsid w:val="000534D3"/>
    <w:rsid w:val="00054131"/>
    <w:rsid w:val="00054393"/>
    <w:rsid w:val="000547E6"/>
    <w:rsid w:val="00054865"/>
    <w:rsid w:val="0005504C"/>
    <w:rsid w:val="000559A9"/>
    <w:rsid w:val="00055A37"/>
    <w:rsid w:val="000565F7"/>
    <w:rsid w:val="000600E0"/>
    <w:rsid w:val="000607ED"/>
    <w:rsid w:val="00061CCD"/>
    <w:rsid w:val="00062A03"/>
    <w:rsid w:val="00063265"/>
    <w:rsid w:val="0006361E"/>
    <w:rsid w:val="000643B1"/>
    <w:rsid w:val="00064CA9"/>
    <w:rsid w:val="00064FB1"/>
    <w:rsid w:val="00065D1C"/>
    <w:rsid w:val="00065FDA"/>
    <w:rsid w:val="0006692D"/>
    <w:rsid w:val="00066EA0"/>
    <w:rsid w:val="000670D3"/>
    <w:rsid w:val="00070F24"/>
    <w:rsid w:val="000711A8"/>
    <w:rsid w:val="00071F45"/>
    <w:rsid w:val="0007267F"/>
    <w:rsid w:val="00072F80"/>
    <w:rsid w:val="00073CF6"/>
    <w:rsid w:val="00074BA1"/>
    <w:rsid w:val="00075FB1"/>
    <w:rsid w:val="00076DE6"/>
    <w:rsid w:val="0007788B"/>
    <w:rsid w:val="00077CD2"/>
    <w:rsid w:val="00077E33"/>
    <w:rsid w:val="000800EB"/>
    <w:rsid w:val="0008041E"/>
    <w:rsid w:val="000815C0"/>
    <w:rsid w:val="0008164D"/>
    <w:rsid w:val="00081E8C"/>
    <w:rsid w:val="00082357"/>
    <w:rsid w:val="00083CC9"/>
    <w:rsid w:val="00083E45"/>
    <w:rsid w:val="00084CE3"/>
    <w:rsid w:val="00084FDB"/>
    <w:rsid w:val="00085141"/>
    <w:rsid w:val="00085A6E"/>
    <w:rsid w:val="000864BE"/>
    <w:rsid w:val="00086D33"/>
    <w:rsid w:val="00087122"/>
    <w:rsid w:val="0009078B"/>
    <w:rsid w:val="00091C9E"/>
    <w:rsid w:val="00091DB9"/>
    <w:rsid w:val="00091DF4"/>
    <w:rsid w:val="00092640"/>
    <w:rsid w:val="0009372B"/>
    <w:rsid w:val="00094125"/>
    <w:rsid w:val="0009426A"/>
    <w:rsid w:val="000943EB"/>
    <w:rsid w:val="0009487B"/>
    <w:rsid w:val="00095172"/>
    <w:rsid w:val="000951DE"/>
    <w:rsid w:val="00095329"/>
    <w:rsid w:val="0009562B"/>
    <w:rsid w:val="0009586D"/>
    <w:rsid w:val="00096C72"/>
    <w:rsid w:val="00096CAE"/>
    <w:rsid w:val="00097DFA"/>
    <w:rsid w:val="000A0B27"/>
    <w:rsid w:val="000A10CA"/>
    <w:rsid w:val="000A14B2"/>
    <w:rsid w:val="000A1EAE"/>
    <w:rsid w:val="000A22B4"/>
    <w:rsid w:val="000A3DFD"/>
    <w:rsid w:val="000A4B8D"/>
    <w:rsid w:val="000A5C5D"/>
    <w:rsid w:val="000A6AE0"/>
    <w:rsid w:val="000B0C48"/>
    <w:rsid w:val="000B19BB"/>
    <w:rsid w:val="000B1CFE"/>
    <w:rsid w:val="000B1E11"/>
    <w:rsid w:val="000B221C"/>
    <w:rsid w:val="000B22FA"/>
    <w:rsid w:val="000B2502"/>
    <w:rsid w:val="000B2EC1"/>
    <w:rsid w:val="000B354B"/>
    <w:rsid w:val="000B3579"/>
    <w:rsid w:val="000B5F44"/>
    <w:rsid w:val="000B61BD"/>
    <w:rsid w:val="000B6271"/>
    <w:rsid w:val="000B697C"/>
    <w:rsid w:val="000B79E5"/>
    <w:rsid w:val="000C06D8"/>
    <w:rsid w:val="000C0902"/>
    <w:rsid w:val="000C193B"/>
    <w:rsid w:val="000C1C15"/>
    <w:rsid w:val="000C24C5"/>
    <w:rsid w:val="000C27BE"/>
    <w:rsid w:val="000C2D8E"/>
    <w:rsid w:val="000C410F"/>
    <w:rsid w:val="000C4A7B"/>
    <w:rsid w:val="000C4AA2"/>
    <w:rsid w:val="000C6D66"/>
    <w:rsid w:val="000C70E7"/>
    <w:rsid w:val="000D02E6"/>
    <w:rsid w:val="000D208F"/>
    <w:rsid w:val="000D3B41"/>
    <w:rsid w:val="000D65C0"/>
    <w:rsid w:val="000D7502"/>
    <w:rsid w:val="000D7DBA"/>
    <w:rsid w:val="000E0593"/>
    <w:rsid w:val="000E0EB1"/>
    <w:rsid w:val="000E1010"/>
    <w:rsid w:val="000E148E"/>
    <w:rsid w:val="000E1658"/>
    <w:rsid w:val="000E16BB"/>
    <w:rsid w:val="000E18CE"/>
    <w:rsid w:val="000E1CAE"/>
    <w:rsid w:val="000E2A65"/>
    <w:rsid w:val="000E2E5D"/>
    <w:rsid w:val="000E2E90"/>
    <w:rsid w:val="000E2FC1"/>
    <w:rsid w:val="000E2FE5"/>
    <w:rsid w:val="000E3DC1"/>
    <w:rsid w:val="000E45E8"/>
    <w:rsid w:val="000E4D3D"/>
    <w:rsid w:val="000E4F74"/>
    <w:rsid w:val="000E5681"/>
    <w:rsid w:val="000E6616"/>
    <w:rsid w:val="000E6D75"/>
    <w:rsid w:val="000E79E5"/>
    <w:rsid w:val="000E7E7E"/>
    <w:rsid w:val="000F013C"/>
    <w:rsid w:val="000F0884"/>
    <w:rsid w:val="000F0CF1"/>
    <w:rsid w:val="000F0F25"/>
    <w:rsid w:val="000F22DB"/>
    <w:rsid w:val="000F2B3B"/>
    <w:rsid w:val="000F45F5"/>
    <w:rsid w:val="000F550C"/>
    <w:rsid w:val="000F55F7"/>
    <w:rsid w:val="000F5F70"/>
    <w:rsid w:val="000F5FC8"/>
    <w:rsid w:val="000F60B2"/>
    <w:rsid w:val="000F6596"/>
    <w:rsid w:val="000F67CD"/>
    <w:rsid w:val="000F6864"/>
    <w:rsid w:val="000F6C48"/>
    <w:rsid w:val="000F6C67"/>
    <w:rsid w:val="000F6EC7"/>
    <w:rsid w:val="001008A1"/>
    <w:rsid w:val="00101511"/>
    <w:rsid w:val="001016CA"/>
    <w:rsid w:val="001020B9"/>
    <w:rsid w:val="0010217B"/>
    <w:rsid w:val="00102A2F"/>
    <w:rsid w:val="00102DFC"/>
    <w:rsid w:val="00104061"/>
    <w:rsid w:val="0010467C"/>
    <w:rsid w:val="00105990"/>
    <w:rsid w:val="00105D5C"/>
    <w:rsid w:val="00106121"/>
    <w:rsid w:val="0010664A"/>
    <w:rsid w:val="0010723C"/>
    <w:rsid w:val="00107294"/>
    <w:rsid w:val="0010771C"/>
    <w:rsid w:val="001078FF"/>
    <w:rsid w:val="001103E8"/>
    <w:rsid w:val="00110568"/>
    <w:rsid w:val="001118C4"/>
    <w:rsid w:val="00111CB9"/>
    <w:rsid w:val="00111DBE"/>
    <w:rsid w:val="001136E5"/>
    <w:rsid w:val="0011426F"/>
    <w:rsid w:val="001144EB"/>
    <w:rsid w:val="001148B0"/>
    <w:rsid w:val="00115260"/>
    <w:rsid w:val="00115603"/>
    <w:rsid w:val="00116C36"/>
    <w:rsid w:val="0011738D"/>
    <w:rsid w:val="0012016F"/>
    <w:rsid w:val="001201A0"/>
    <w:rsid w:val="0012219E"/>
    <w:rsid w:val="00122278"/>
    <w:rsid w:val="001222D8"/>
    <w:rsid w:val="00122862"/>
    <w:rsid w:val="00122C4A"/>
    <w:rsid w:val="00123290"/>
    <w:rsid w:val="001236F4"/>
    <w:rsid w:val="001243E6"/>
    <w:rsid w:val="00124C5C"/>
    <w:rsid w:val="00125473"/>
    <w:rsid w:val="00125627"/>
    <w:rsid w:val="00125835"/>
    <w:rsid w:val="0012591B"/>
    <w:rsid w:val="00125A8E"/>
    <w:rsid w:val="001264CE"/>
    <w:rsid w:val="001267A3"/>
    <w:rsid w:val="00126B41"/>
    <w:rsid w:val="00127EBE"/>
    <w:rsid w:val="00130322"/>
    <w:rsid w:val="001303BD"/>
    <w:rsid w:val="00130607"/>
    <w:rsid w:val="00130C89"/>
    <w:rsid w:val="0013158E"/>
    <w:rsid w:val="001319E1"/>
    <w:rsid w:val="00131C23"/>
    <w:rsid w:val="00132540"/>
    <w:rsid w:val="00132B9C"/>
    <w:rsid w:val="00132C0A"/>
    <w:rsid w:val="001334BD"/>
    <w:rsid w:val="00133F6E"/>
    <w:rsid w:val="00134BBE"/>
    <w:rsid w:val="00134E1A"/>
    <w:rsid w:val="00135E7C"/>
    <w:rsid w:val="001368F1"/>
    <w:rsid w:val="00137F27"/>
    <w:rsid w:val="00140B49"/>
    <w:rsid w:val="00141556"/>
    <w:rsid w:val="00142016"/>
    <w:rsid w:val="00142383"/>
    <w:rsid w:val="00143326"/>
    <w:rsid w:val="00143F89"/>
    <w:rsid w:val="00144C00"/>
    <w:rsid w:val="00144E84"/>
    <w:rsid w:val="001463C1"/>
    <w:rsid w:val="00146A51"/>
    <w:rsid w:val="00147155"/>
    <w:rsid w:val="001471E7"/>
    <w:rsid w:val="00147B33"/>
    <w:rsid w:val="001514BC"/>
    <w:rsid w:val="0015158A"/>
    <w:rsid w:val="00151B51"/>
    <w:rsid w:val="001525BD"/>
    <w:rsid w:val="00153057"/>
    <w:rsid w:val="001547BC"/>
    <w:rsid w:val="00154FBF"/>
    <w:rsid w:val="0015589B"/>
    <w:rsid w:val="00156D99"/>
    <w:rsid w:val="0015784A"/>
    <w:rsid w:val="00157EBD"/>
    <w:rsid w:val="00160E29"/>
    <w:rsid w:val="001620D9"/>
    <w:rsid w:val="00162BC8"/>
    <w:rsid w:val="00163A2B"/>
    <w:rsid w:val="00163FAE"/>
    <w:rsid w:val="00164B14"/>
    <w:rsid w:val="00164C70"/>
    <w:rsid w:val="001654DE"/>
    <w:rsid w:val="001657DB"/>
    <w:rsid w:val="00165F06"/>
    <w:rsid w:val="0016615C"/>
    <w:rsid w:val="001661CC"/>
    <w:rsid w:val="001669EA"/>
    <w:rsid w:val="00166E8C"/>
    <w:rsid w:val="00167528"/>
    <w:rsid w:val="00170252"/>
    <w:rsid w:val="00170A4F"/>
    <w:rsid w:val="001716A7"/>
    <w:rsid w:val="001717B7"/>
    <w:rsid w:val="00171856"/>
    <w:rsid w:val="00171B17"/>
    <w:rsid w:val="00171CA9"/>
    <w:rsid w:val="00172082"/>
    <w:rsid w:val="0017226E"/>
    <w:rsid w:val="00172716"/>
    <w:rsid w:val="00172E67"/>
    <w:rsid w:val="00172F34"/>
    <w:rsid w:val="001743C8"/>
    <w:rsid w:val="001746B5"/>
    <w:rsid w:val="00174CBA"/>
    <w:rsid w:val="00174DAA"/>
    <w:rsid w:val="00174EE3"/>
    <w:rsid w:val="001753D3"/>
    <w:rsid w:val="0017632A"/>
    <w:rsid w:val="00176CB1"/>
    <w:rsid w:val="00176E05"/>
    <w:rsid w:val="00176FAD"/>
    <w:rsid w:val="001777FD"/>
    <w:rsid w:val="00177AE0"/>
    <w:rsid w:val="00177B05"/>
    <w:rsid w:val="0018083D"/>
    <w:rsid w:val="00181923"/>
    <w:rsid w:val="00181EE8"/>
    <w:rsid w:val="001822CA"/>
    <w:rsid w:val="00183152"/>
    <w:rsid w:val="00183195"/>
    <w:rsid w:val="0018356D"/>
    <w:rsid w:val="001838D0"/>
    <w:rsid w:val="001844CE"/>
    <w:rsid w:val="0018562B"/>
    <w:rsid w:val="00186734"/>
    <w:rsid w:val="00186F25"/>
    <w:rsid w:val="00187186"/>
    <w:rsid w:val="001871BC"/>
    <w:rsid w:val="0019020F"/>
    <w:rsid w:val="00190C68"/>
    <w:rsid w:val="00190E02"/>
    <w:rsid w:val="00190F52"/>
    <w:rsid w:val="001912D5"/>
    <w:rsid w:val="00193463"/>
    <w:rsid w:val="00193AB9"/>
    <w:rsid w:val="00195E7C"/>
    <w:rsid w:val="0019615A"/>
    <w:rsid w:val="0019735D"/>
    <w:rsid w:val="0019737E"/>
    <w:rsid w:val="001A0366"/>
    <w:rsid w:val="001A0393"/>
    <w:rsid w:val="001A0BF0"/>
    <w:rsid w:val="001A1607"/>
    <w:rsid w:val="001A21A9"/>
    <w:rsid w:val="001A2B87"/>
    <w:rsid w:val="001A2F30"/>
    <w:rsid w:val="001A30A1"/>
    <w:rsid w:val="001A3218"/>
    <w:rsid w:val="001A39A1"/>
    <w:rsid w:val="001A466D"/>
    <w:rsid w:val="001A477A"/>
    <w:rsid w:val="001A511F"/>
    <w:rsid w:val="001A67AF"/>
    <w:rsid w:val="001A750B"/>
    <w:rsid w:val="001A7A43"/>
    <w:rsid w:val="001B02BA"/>
    <w:rsid w:val="001B0426"/>
    <w:rsid w:val="001B115F"/>
    <w:rsid w:val="001B279D"/>
    <w:rsid w:val="001B290D"/>
    <w:rsid w:val="001B430C"/>
    <w:rsid w:val="001B4CA5"/>
    <w:rsid w:val="001B4F62"/>
    <w:rsid w:val="001B4FC5"/>
    <w:rsid w:val="001B532B"/>
    <w:rsid w:val="001B5337"/>
    <w:rsid w:val="001B54DE"/>
    <w:rsid w:val="001B5ECB"/>
    <w:rsid w:val="001B71EF"/>
    <w:rsid w:val="001B76F7"/>
    <w:rsid w:val="001B7922"/>
    <w:rsid w:val="001C08E0"/>
    <w:rsid w:val="001C0A35"/>
    <w:rsid w:val="001C0D4A"/>
    <w:rsid w:val="001C1176"/>
    <w:rsid w:val="001C1964"/>
    <w:rsid w:val="001C1D3C"/>
    <w:rsid w:val="001C2155"/>
    <w:rsid w:val="001C2253"/>
    <w:rsid w:val="001C2581"/>
    <w:rsid w:val="001C2C39"/>
    <w:rsid w:val="001C30B2"/>
    <w:rsid w:val="001C325C"/>
    <w:rsid w:val="001C3C31"/>
    <w:rsid w:val="001C4299"/>
    <w:rsid w:val="001C450A"/>
    <w:rsid w:val="001C5FF7"/>
    <w:rsid w:val="001C623A"/>
    <w:rsid w:val="001C7E5D"/>
    <w:rsid w:val="001D07D4"/>
    <w:rsid w:val="001D15A3"/>
    <w:rsid w:val="001D1AC7"/>
    <w:rsid w:val="001D2497"/>
    <w:rsid w:val="001D3524"/>
    <w:rsid w:val="001D3AA1"/>
    <w:rsid w:val="001D3E99"/>
    <w:rsid w:val="001D5D65"/>
    <w:rsid w:val="001D5D6F"/>
    <w:rsid w:val="001D6804"/>
    <w:rsid w:val="001D709C"/>
    <w:rsid w:val="001D7A38"/>
    <w:rsid w:val="001D7BB0"/>
    <w:rsid w:val="001E1305"/>
    <w:rsid w:val="001E148E"/>
    <w:rsid w:val="001E35D1"/>
    <w:rsid w:val="001E36E6"/>
    <w:rsid w:val="001E3D92"/>
    <w:rsid w:val="001E50D9"/>
    <w:rsid w:val="001E622A"/>
    <w:rsid w:val="001E64B2"/>
    <w:rsid w:val="001F26E6"/>
    <w:rsid w:val="001F2A16"/>
    <w:rsid w:val="001F33CA"/>
    <w:rsid w:val="001F3594"/>
    <w:rsid w:val="001F395F"/>
    <w:rsid w:val="001F4168"/>
    <w:rsid w:val="001F41DB"/>
    <w:rsid w:val="001F4891"/>
    <w:rsid w:val="001F4BAD"/>
    <w:rsid w:val="00200C72"/>
    <w:rsid w:val="00201C3A"/>
    <w:rsid w:val="002028E1"/>
    <w:rsid w:val="002032A2"/>
    <w:rsid w:val="00204160"/>
    <w:rsid w:val="00204323"/>
    <w:rsid w:val="00205B43"/>
    <w:rsid w:val="002063A9"/>
    <w:rsid w:val="00206673"/>
    <w:rsid w:val="00206A8F"/>
    <w:rsid w:val="002072ED"/>
    <w:rsid w:val="0020742B"/>
    <w:rsid w:val="00210478"/>
    <w:rsid w:val="0021113A"/>
    <w:rsid w:val="0021174F"/>
    <w:rsid w:val="00211BF6"/>
    <w:rsid w:val="002129CA"/>
    <w:rsid w:val="00212D6B"/>
    <w:rsid w:val="00213043"/>
    <w:rsid w:val="00213E02"/>
    <w:rsid w:val="00214B2C"/>
    <w:rsid w:val="00215314"/>
    <w:rsid w:val="00215621"/>
    <w:rsid w:val="00215B28"/>
    <w:rsid w:val="00216137"/>
    <w:rsid w:val="0021622A"/>
    <w:rsid w:val="00216DE7"/>
    <w:rsid w:val="00217668"/>
    <w:rsid w:val="00217DC0"/>
    <w:rsid w:val="00217EE5"/>
    <w:rsid w:val="00217F95"/>
    <w:rsid w:val="002210CA"/>
    <w:rsid w:val="00221C31"/>
    <w:rsid w:val="00221E34"/>
    <w:rsid w:val="0022277F"/>
    <w:rsid w:val="00222867"/>
    <w:rsid w:val="00223028"/>
    <w:rsid w:val="0022309F"/>
    <w:rsid w:val="00225156"/>
    <w:rsid w:val="00226856"/>
    <w:rsid w:val="002272C2"/>
    <w:rsid w:val="0022732C"/>
    <w:rsid w:val="0023020E"/>
    <w:rsid w:val="002312F8"/>
    <w:rsid w:val="00232499"/>
    <w:rsid w:val="00232CA4"/>
    <w:rsid w:val="00233129"/>
    <w:rsid w:val="00233162"/>
    <w:rsid w:val="00233663"/>
    <w:rsid w:val="00233BD0"/>
    <w:rsid w:val="00234929"/>
    <w:rsid w:val="0023499C"/>
    <w:rsid w:val="00234D90"/>
    <w:rsid w:val="00234E1A"/>
    <w:rsid w:val="00234F2B"/>
    <w:rsid w:val="002355E1"/>
    <w:rsid w:val="00236966"/>
    <w:rsid w:val="00236E33"/>
    <w:rsid w:val="00236E72"/>
    <w:rsid w:val="00237141"/>
    <w:rsid w:val="002372FF"/>
    <w:rsid w:val="00240DA6"/>
    <w:rsid w:val="00240DBC"/>
    <w:rsid w:val="00240FA2"/>
    <w:rsid w:val="002416E3"/>
    <w:rsid w:val="00241C23"/>
    <w:rsid w:val="00241CA4"/>
    <w:rsid w:val="002424D7"/>
    <w:rsid w:val="002431D3"/>
    <w:rsid w:val="00243582"/>
    <w:rsid w:val="00243E66"/>
    <w:rsid w:val="00243F01"/>
    <w:rsid w:val="002440A4"/>
    <w:rsid w:val="002446EB"/>
    <w:rsid w:val="00244D36"/>
    <w:rsid w:val="00245DD3"/>
    <w:rsid w:val="002460D2"/>
    <w:rsid w:val="002460E9"/>
    <w:rsid w:val="0024610F"/>
    <w:rsid w:val="0024779D"/>
    <w:rsid w:val="00247A8F"/>
    <w:rsid w:val="00250A8B"/>
    <w:rsid w:val="00250C7C"/>
    <w:rsid w:val="00251FC6"/>
    <w:rsid w:val="00252085"/>
    <w:rsid w:val="002526B2"/>
    <w:rsid w:val="002529B4"/>
    <w:rsid w:val="00252E0F"/>
    <w:rsid w:val="002533D2"/>
    <w:rsid w:val="00253E3C"/>
    <w:rsid w:val="00254A20"/>
    <w:rsid w:val="00254D32"/>
    <w:rsid w:val="00255386"/>
    <w:rsid w:val="0025569C"/>
    <w:rsid w:val="00255B68"/>
    <w:rsid w:val="00257B3E"/>
    <w:rsid w:val="00260007"/>
    <w:rsid w:val="00260340"/>
    <w:rsid w:val="00260885"/>
    <w:rsid w:val="00260F01"/>
    <w:rsid w:val="0026188E"/>
    <w:rsid w:val="002618C5"/>
    <w:rsid w:val="002628A4"/>
    <w:rsid w:val="00262C4D"/>
    <w:rsid w:val="00264202"/>
    <w:rsid w:val="002656BB"/>
    <w:rsid w:val="0026573D"/>
    <w:rsid w:val="00265A5F"/>
    <w:rsid w:val="00265D3F"/>
    <w:rsid w:val="0026775E"/>
    <w:rsid w:val="00267A49"/>
    <w:rsid w:val="0027180C"/>
    <w:rsid w:val="00272900"/>
    <w:rsid w:val="00272CA0"/>
    <w:rsid w:val="00272D51"/>
    <w:rsid w:val="00273263"/>
    <w:rsid w:val="00273B30"/>
    <w:rsid w:val="0027510A"/>
    <w:rsid w:val="0027560A"/>
    <w:rsid w:val="002758F6"/>
    <w:rsid w:val="00275F73"/>
    <w:rsid w:val="00276B95"/>
    <w:rsid w:val="002770D7"/>
    <w:rsid w:val="002771A5"/>
    <w:rsid w:val="0027726A"/>
    <w:rsid w:val="0027778E"/>
    <w:rsid w:val="00277FF3"/>
    <w:rsid w:val="002807E6"/>
    <w:rsid w:val="002808B7"/>
    <w:rsid w:val="002823CC"/>
    <w:rsid w:val="002823EE"/>
    <w:rsid w:val="00282680"/>
    <w:rsid w:val="00282EEA"/>
    <w:rsid w:val="00283111"/>
    <w:rsid w:val="00283D1F"/>
    <w:rsid w:val="00284278"/>
    <w:rsid w:val="00284BC0"/>
    <w:rsid w:val="00284EEF"/>
    <w:rsid w:val="00284F14"/>
    <w:rsid w:val="00285A41"/>
    <w:rsid w:val="00287108"/>
    <w:rsid w:val="002903D2"/>
    <w:rsid w:val="002905C5"/>
    <w:rsid w:val="00290798"/>
    <w:rsid w:val="00290AE0"/>
    <w:rsid w:val="00291134"/>
    <w:rsid w:val="002923AE"/>
    <w:rsid w:val="0029268C"/>
    <w:rsid w:val="002927A2"/>
    <w:rsid w:val="00293386"/>
    <w:rsid w:val="002935D9"/>
    <w:rsid w:val="0029369F"/>
    <w:rsid w:val="00293F87"/>
    <w:rsid w:val="00296A73"/>
    <w:rsid w:val="00296E92"/>
    <w:rsid w:val="0029738F"/>
    <w:rsid w:val="002A0350"/>
    <w:rsid w:val="002A0901"/>
    <w:rsid w:val="002A1340"/>
    <w:rsid w:val="002A18AF"/>
    <w:rsid w:val="002A1A3B"/>
    <w:rsid w:val="002A1A53"/>
    <w:rsid w:val="002A368B"/>
    <w:rsid w:val="002A5A2C"/>
    <w:rsid w:val="002A5B5B"/>
    <w:rsid w:val="002A61DC"/>
    <w:rsid w:val="002A6F42"/>
    <w:rsid w:val="002A7884"/>
    <w:rsid w:val="002B2020"/>
    <w:rsid w:val="002B2202"/>
    <w:rsid w:val="002B37E6"/>
    <w:rsid w:val="002B3F66"/>
    <w:rsid w:val="002B3FE2"/>
    <w:rsid w:val="002B5749"/>
    <w:rsid w:val="002B59E9"/>
    <w:rsid w:val="002B5D55"/>
    <w:rsid w:val="002B613B"/>
    <w:rsid w:val="002B616C"/>
    <w:rsid w:val="002B6646"/>
    <w:rsid w:val="002B6EF4"/>
    <w:rsid w:val="002B6FFE"/>
    <w:rsid w:val="002B7311"/>
    <w:rsid w:val="002B7CB6"/>
    <w:rsid w:val="002B7F8B"/>
    <w:rsid w:val="002C144B"/>
    <w:rsid w:val="002C2E01"/>
    <w:rsid w:val="002C34D5"/>
    <w:rsid w:val="002C3C9E"/>
    <w:rsid w:val="002C60B6"/>
    <w:rsid w:val="002C6137"/>
    <w:rsid w:val="002C6B9F"/>
    <w:rsid w:val="002C6DF5"/>
    <w:rsid w:val="002C7436"/>
    <w:rsid w:val="002C7FD7"/>
    <w:rsid w:val="002D0EB5"/>
    <w:rsid w:val="002D18FA"/>
    <w:rsid w:val="002D224F"/>
    <w:rsid w:val="002D31F6"/>
    <w:rsid w:val="002D38B5"/>
    <w:rsid w:val="002D38C7"/>
    <w:rsid w:val="002D3F23"/>
    <w:rsid w:val="002D4A81"/>
    <w:rsid w:val="002D4E12"/>
    <w:rsid w:val="002D550D"/>
    <w:rsid w:val="002D5B61"/>
    <w:rsid w:val="002D6936"/>
    <w:rsid w:val="002D6E71"/>
    <w:rsid w:val="002D6EF5"/>
    <w:rsid w:val="002E0B0B"/>
    <w:rsid w:val="002E1ECB"/>
    <w:rsid w:val="002E2208"/>
    <w:rsid w:val="002E23DF"/>
    <w:rsid w:val="002E2A59"/>
    <w:rsid w:val="002E3FF7"/>
    <w:rsid w:val="002E40B7"/>
    <w:rsid w:val="002E494C"/>
    <w:rsid w:val="002E4A73"/>
    <w:rsid w:val="002E541D"/>
    <w:rsid w:val="002E5516"/>
    <w:rsid w:val="002E64A4"/>
    <w:rsid w:val="002E77DC"/>
    <w:rsid w:val="002E7DE4"/>
    <w:rsid w:val="002F01EB"/>
    <w:rsid w:val="002F116C"/>
    <w:rsid w:val="002F11EF"/>
    <w:rsid w:val="002F18BA"/>
    <w:rsid w:val="002F1A05"/>
    <w:rsid w:val="002F1F70"/>
    <w:rsid w:val="002F298A"/>
    <w:rsid w:val="002F4832"/>
    <w:rsid w:val="002F4843"/>
    <w:rsid w:val="002F54A4"/>
    <w:rsid w:val="002F58F7"/>
    <w:rsid w:val="002F6661"/>
    <w:rsid w:val="002F7131"/>
    <w:rsid w:val="002F7421"/>
    <w:rsid w:val="002F7460"/>
    <w:rsid w:val="00300553"/>
    <w:rsid w:val="00302925"/>
    <w:rsid w:val="00303E2A"/>
    <w:rsid w:val="00304386"/>
    <w:rsid w:val="0030449E"/>
    <w:rsid w:val="0030498B"/>
    <w:rsid w:val="00304B23"/>
    <w:rsid w:val="00304BC5"/>
    <w:rsid w:val="00304DDE"/>
    <w:rsid w:val="00304FBF"/>
    <w:rsid w:val="00306570"/>
    <w:rsid w:val="003065F5"/>
    <w:rsid w:val="00306BA1"/>
    <w:rsid w:val="00306BB2"/>
    <w:rsid w:val="00306EE5"/>
    <w:rsid w:val="00306FBA"/>
    <w:rsid w:val="003112E7"/>
    <w:rsid w:val="00313068"/>
    <w:rsid w:val="003138F0"/>
    <w:rsid w:val="003146D5"/>
    <w:rsid w:val="00314E68"/>
    <w:rsid w:val="003163F9"/>
    <w:rsid w:val="00317253"/>
    <w:rsid w:val="00320854"/>
    <w:rsid w:val="00320BF3"/>
    <w:rsid w:val="00320DEA"/>
    <w:rsid w:val="0032138A"/>
    <w:rsid w:val="00321A3B"/>
    <w:rsid w:val="00322647"/>
    <w:rsid w:val="00323825"/>
    <w:rsid w:val="003238BD"/>
    <w:rsid w:val="00324B19"/>
    <w:rsid w:val="00324F73"/>
    <w:rsid w:val="00326400"/>
    <w:rsid w:val="00327AC8"/>
    <w:rsid w:val="00327AF1"/>
    <w:rsid w:val="00331F3E"/>
    <w:rsid w:val="003331BF"/>
    <w:rsid w:val="00333651"/>
    <w:rsid w:val="003339EA"/>
    <w:rsid w:val="00333DCA"/>
    <w:rsid w:val="00334EC4"/>
    <w:rsid w:val="00334FD6"/>
    <w:rsid w:val="00335F15"/>
    <w:rsid w:val="003365FB"/>
    <w:rsid w:val="0033675B"/>
    <w:rsid w:val="00337AF4"/>
    <w:rsid w:val="0034138F"/>
    <w:rsid w:val="00342537"/>
    <w:rsid w:val="00342B95"/>
    <w:rsid w:val="0034370A"/>
    <w:rsid w:val="00344370"/>
    <w:rsid w:val="00345862"/>
    <w:rsid w:val="003463C6"/>
    <w:rsid w:val="003467D0"/>
    <w:rsid w:val="003469F1"/>
    <w:rsid w:val="00346DCB"/>
    <w:rsid w:val="003476C9"/>
    <w:rsid w:val="003500EF"/>
    <w:rsid w:val="003507A0"/>
    <w:rsid w:val="003511E2"/>
    <w:rsid w:val="00351359"/>
    <w:rsid w:val="0035184A"/>
    <w:rsid w:val="00351977"/>
    <w:rsid w:val="00351B3B"/>
    <w:rsid w:val="00351E33"/>
    <w:rsid w:val="00352113"/>
    <w:rsid w:val="00352396"/>
    <w:rsid w:val="00353242"/>
    <w:rsid w:val="00353B22"/>
    <w:rsid w:val="00355546"/>
    <w:rsid w:val="0035599A"/>
    <w:rsid w:val="00355D07"/>
    <w:rsid w:val="00355F55"/>
    <w:rsid w:val="003560CA"/>
    <w:rsid w:val="003564BD"/>
    <w:rsid w:val="00356ABF"/>
    <w:rsid w:val="00357329"/>
    <w:rsid w:val="003575C9"/>
    <w:rsid w:val="00360247"/>
    <w:rsid w:val="00360791"/>
    <w:rsid w:val="00360850"/>
    <w:rsid w:val="00361CEF"/>
    <w:rsid w:val="00362012"/>
    <w:rsid w:val="0036220F"/>
    <w:rsid w:val="0036300D"/>
    <w:rsid w:val="00363D4A"/>
    <w:rsid w:val="00365D59"/>
    <w:rsid w:val="00365DAF"/>
    <w:rsid w:val="00366B43"/>
    <w:rsid w:val="00367442"/>
    <w:rsid w:val="003703D9"/>
    <w:rsid w:val="003719BA"/>
    <w:rsid w:val="00371A29"/>
    <w:rsid w:val="003722D2"/>
    <w:rsid w:val="0037265E"/>
    <w:rsid w:val="00372C2B"/>
    <w:rsid w:val="00374B76"/>
    <w:rsid w:val="00375B24"/>
    <w:rsid w:val="003763C2"/>
    <w:rsid w:val="00377134"/>
    <w:rsid w:val="00377A84"/>
    <w:rsid w:val="00380026"/>
    <w:rsid w:val="0038035B"/>
    <w:rsid w:val="0038062E"/>
    <w:rsid w:val="003807B3"/>
    <w:rsid w:val="00380F05"/>
    <w:rsid w:val="0038256B"/>
    <w:rsid w:val="00383431"/>
    <w:rsid w:val="00385468"/>
    <w:rsid w:val="003859A8"/>
    <w:rsid w:val="00387571"/>
    <w:rsid w:val="00391865"/>
    <w:rsid w:val="00391CB8"/>
    <w:rsid w:val="00391D17"/>
    <w:rsid w:val="0039237D"/>
    <w:rsid w:val="00392CED"/>
    <w:rsid w:val="00393125"/>
    <w:rsid w:val="00393265"/>
    <w:rsid w:val="003940F4"/>
    <w:rsid w:val="003946B6"/>
    <w:rsid w:val="00394CD0"/>
    <w:rsid w:val="00394D05"/>
    <w:rsid w:val="0039582E"/>
    <w:rsid w:val="00396A32"/>
    <w:rsid w:val="00397178"/>
    <w:rsid w:val="00397596"/>
    <w:rsid w:val="003978E4"/>
    <w:rsid w:val="003A11C8"/>
    <w:rsid w:val="003A13DF"/>
    <w:rsid w:val="003A211D"/>
    <w:rsid w:val="003A34D2"/>
    <w:rsid w:val="003A3D09"/>
    <w:rsid w:val="003A4939"/>
    <w:rsid w:val="003A5315"/>
    <w:rsid w:val="003A5512"/>
    <w:rsid w:val="003A7C0C"/>
    <w:rsid w:val="003A7C1F"/>
    <w:rsid w:val="003B0CAF"/>
    <w:rsid w:val="003B1D3D"/>
    <w:rsid w:val="003B2D21"/>
    <w:rsid w:val="003B35AA"/>
    <w:rsid w:val="003B3F19"/>
    <w:rsid w:val="003B45C8"/>
    <w:rsid w:val="003B482E"/>
    <w:rsid w:val="003B4A2D"/>
    <w:rsid w:val="003B588E"/>
    <w:rsid w:val="003B5E18"/>
    <w:rsid w:val="003B62A2"/>
    <w:rsid w:val="003B720D"/>
    <w:rsid w:val="003B748A"/>
    <w:rsid w:val="003B75AC"/>
    <w:rsid w:val="003B7FCF"/>
    <w:rsid w:val="003C0662"/>
    <w:rsid w:val="003C0D52"/>
    <w:rsid w:val="003C1A04"/>
    <w:rsid w:val="003C2012"/>
    <w:rsid w:val="003C247E"/>
    <w:rsid w:val="003C248D"/>
    <w:rsid w:val="003C2B53"/>
    <w:rsid w:val="003C2C36"/>
    <w:rsid w:val="003C35CF"/>
    <w:rsid w:val="003C37C5"/>
    <w:rsid w:val="003C3960"/>
    <w:rsid w:val="003C3BCD"/>
    <w:rsid w:val="003C4C79"/>
    <w:rsid w:val="003C62DC"/>
    <w:rsid w:val="003C6E8D"/>
    <w:rsid w:val="003C74D9"/>
    <w:rsid w:val="003C7833"/>
    <w:rsid w:val="003D02A2"/>
    <w:rsid w:val="003D0AFF"/>
    <w:rsid w:val="003D0D22"/>
    <w:rsid w:val="003D1B81"/>
    <w:rsid w:val="003D1DFC"/>
    <w:rsid w:val="003D3BC5"/>
    <w:rsid w:val="003D4777"/>
    <w:rsid w:val="003D523D"/>
    <w:rsid w:val="003D576C"/>
    <w:rsid w:val="003D631D"/>
    <w:rsid w:val="003D7490"/>
    <w:rsid w:val="003D74F9"/>
    <w:rsid w:val="003D7D89"/>
    <w:rsid w:val="003E0027"/>
    <w:rsid w:val="003E0FB2"/>
    <w:rsid w:val="003E0FDB"/>
    <w:rsid w:val="003E133E"/>
    <w:rsid w:val="003E2802"/>
    <w:rsid w:val="003E2875"/>
    <w:rsid w:val="003E31D5"/>
    <w:rsid w:val="003E3218"/>
    <w:rsid w:val="003E398C"/>
    <w:rsid w:val="003E4B4F"/>
    <w:rsid w:val="003E5022"/>
    <w:rsid w:val="003E55C4"/>
    <w:rsid w:val="003E5745"/>
    <w:rsid w:val="003E5C32"/>
    <w:rsid w:val="003E5EC8"/>
    <w:rsid w:val="003E6CB3"/>
    <w:rsid w:val="003F0030"/>
    <w:rsid w:val="003F1483"/>
    <w:rsid w:val="003F1A50"/>
    <w:rsid w:val="003F1D4D"/>
    <w:rsid w:val="003F2CC9"/>
    <w:rsid w:val="003F2E3D"/>
    <w:rsid w:val="003F3045"/>
    <w:rsid w:val="003F3093"/>
    <w:rsid w:val="003F32F9"/>
    <w:rsid w:val="003F3750"/>
    <w:rsid w:val="003F3A5B"/>
    <w:rsid w:val="003F3CB4"/>
    <w:rsid w:val="003F40AE"/>
    <w:rsid w:val="003F4C2B"/>
    <w:rsid w:val="003F56BC"/>
    <w:rsid w:val="003F5ED0"/>
    <w:rsid w:val="003F7AC1"/>
    <w:rsid w:val="004003A7"/>
    <w:rsid w:val="00400997"/>
    <w:rsid w:val="00400D91"/>
    <w:rsid w:val="00400F1E"/>
    <w:rsid w:val="00401279"/>
    <w:rsid w:val="00402236"/>
    <w:rsid w:val="00402978"/>
    <w:rsid w:val="00402A12"/>
    <w:rsid w:val="00403070"/>
    <w:rsid w:val="0040346E"/>
    <w:rsid w:val="00403800"/>
    <w:rsid w:val="00403A41"/>
    <w:rsid w:val="004051B1"/>
    <w:rsid w:val="0040522C"/>
    <w:rsid w:val="004053D6"/>
    <w:rsid w:val="004055B3"/>
    <w:rsid w:val="0040599A"/>
    <w:rsid w:val="00405B22"/>
    <w:rsid w:val="004066F8"/>
    <w:rsid w:val="00407036"/>
    <w:rsid w:val="004078DE"/>
    <w:rsid w:val="00407D5D"/>
    <w:rsid w:val="00410336"/>
    <w:rsid w:val="004106C7"/>
    <w:rsid w:val="00410E30"/>
    <w:rsid w:val="00411D08"/>
    <w:rsid w:val="00412F48"/>
    <w:rsid w:val="004131F9"/>
    <w:rsid w:val="00413F27"/>
    <w:rsid w:val="00414442"/>
    <w:rsid w:val="00414C56"/>
    <w:rsid w:val="00414CDF"/>
    <w:rsid w:val="00415535"/>
    <w:rsid w:val="004156BF"/>
    <w:rsid w:val="00415844"/>
    <w:rsid w:val="00416579"/>
    <w:rsid w:val="004167BA"/>
    <w:rsid w:val="00417092"/>
    <w:rsid w:val="004172F4"/>
    <w:rsid w:val="00417A91"/>
    <w:rsid w:val="004203B7"/>
    <w:rsid w:val="004204F1"/>
    <w:rsid w:val="004218AE"/>
    <w:rsid w:val="00421C11"/>
    <w:rsid w:val="00421C8B"/>
    <w:rsid w:val="0042207D"/>
    <w:rsid w:val="00422602"/>
    <w:rsid w:val="00422AC9"/>
    <w:rsid w:val="0042458F"/>
    <w:rsid w:val="00424C16"/>
    <w:rsid w:val="0042600D"/>
    <w:rsid w:val="00427206"/>
    <w:rsid w:val="004276AF"/>
    <w:rsid w:val="0042785D"/>
    <w:rsid w:val="00430071"/>
    <w:rsid w:val="00430154"/>
    <w:rsid w:val="004302B4"/>
    <w:rsid w:val="00430B6B"/>
    <w:rsid w:val="00431D10"/>
    <w:rsid w:val="00432064"/>
    <w:rsid w:val="0043241A"/>
    <w:rsid w:val="00432565"/>
    <w:rsid w:val="00432AD6"/>
    <w:rsid w:val="00432B1F"/>
    <w:rsid w:val="004342CB"/>
    <w:rsid w:val="0043457C"/>
    <w:rsid w:val="0043462E"/>
    <w:rsid w:val="004358AB"/>
    <w:rsid w:val="004359C5"/>
    <w:rsid w:val="004362E2"/>
    <w:rsid w:val="00436349"/>
    <w:rsid w:val="00436837"/>
    <w:rsid w:val="00436CA2"/>
    <w:rsid w:val="00437171"/>
    <w:rsid w:val="00440C31"/>
    <w:rsid w:val="00441375"/>
    <w:rsid w:val="00441EAD"/>
    <w:rsid w:val="00442BDA"/>
    <w:rsid w:val="00442CB4"/>
    <w:rsid w:val="00442FC1"/>
    <w:rsid w:val="004440BC"/>
    <w:rsid w:val="00444745"/>
    <w:rsid w:val="00444BE4"/>
    <w:rsid w:val="0044547D"/>
    <w:rsid w:val="00445DB5"/>
    <w:rsid w:val="00445EE5"/>
    <w:rsid w:val="004462F9"/>
    <w:rsid w:val="004463FD"/>
    <w:rsid w:val="00446A1A"/>
    <w:rsid w:val="00447CF5"/>
    <w:rsid w:val="004500CB"/>
    <w:rsid w:val="00451026"/>
    <w:rsid w:val="00451244"/>
    <w:rsid w:val="00451CE3"/>
    <w:rsid w:val="0045206E"/>
    <w:rsid w:val="00452946"/>
    <w:rsid w:val="00453306"/>
    <w:rsid w:val="004533F7"/>
    <w:rsid w:val="004539F2"/>
    <w:rsid w:val="00453CDF"/>
    <w:rsid w:val="004553E5"/>
    <w:rsid w:val="00456985"/>
    <w:rsid w:val="00457407"/>
    <w:rsid w:val="00460117"/>
    <w:rsid w:val="0046057D"/>
    <w:rsid w:val="0046194C"/>
    <w:rsid w:val="00461C6E"/>
    <w:rsid w:val="004639E2"/>
    <w:rsid w:val="004641A0"/>
    <w:rsid w:val="00464B11"/>
    <w:rsid w:val="00467458"/>
    <w:rsid w:val="004674C8"/>
    <w:rsid w:val="004675B4"/>
    <w:rsid w:val="00467C68"/>
    <w:rsid w:val="00470BB5"/>
    <w:rsid w:val="00471691"/>
    <w:rsid w:val="004716E0"/>
    <w:rsid w:val="0047392F"/>
    <w:rsid w:val="00473A20"/>
    <w:rsid w:val="00474503"/>
    <w:rsid w:val="0047451D"/>
    <w:rsid w:val="00474779"/>
    <w:rsid w:val="004747AE"/>
    <w:rsid w:val="00474BF3"/>
    <w:rsid w:val="00474CFA"/>
    <w:rsid w:val="00476450"/>
    <w:rsid w:val="00477132"/>
    <w:rsid w:val="004803F1"/>
    <w:rsid w:val="00480CD6"/>
    <w:rsid w:val="00480FEE"/>
    <w:rsid w:val="00481036"/>
    <w:rsid w:val="00482279"/>
    <w:rsid w:val="00482F99"/>
    <w:rsid w:val="00482FCB"/>
    <w:rsid w:val="0048307B"/>
    <w:rsid w:val="004832FE"/>
    <w:rsid w:val="004834A7"/>
    <w:rsid w:val="004838E8"/>
    <w:rsid w:val="00483D7E"/>
    <w:rsid w:val="00483E2F"/>
    <w:rsid w:val="00483E37"/>
    <w:rsid w:val="004850C9"/>
    <w:rsid w:val="004851EA"/>
    <w:rsid w:val="00485237"/>
    <w:rsid w:val="00486318"/>
    <w:rsid w:val="00486461"/>
    <w:rsid w:val="004865C6"/>
    <w:rsid w:val="00486BD4"/>
    <w:rsid w:val="00486EA5"/>
    <w:rsid w:val="00486F92"/>
    <w:rsid w:val="0048799D"/>
    <w:rsid w:val="0049037A"/>
    <w:rsid w:val="004905EC"/>
    <w:rsid w:val="0049081F"/>
    <w:rsid w:val="0049092C"/>
    <w:rsid w:val="00490C22"/>
    <w:rsid w:val="00491706"/>
    <w:rsid w:val="00491D47"/>
    <w:rsid w:val="0049216A"/>
    <w:rsid w:val="004921C5"/>
    <w:rsid w:val="004921D4"/>
    <w:rsid w:val="0049297A"/>
    <w:rsid w:val="00492C96"/>
    <w:rsid w:val="004930FF"/>
    <w:rsid w:val="00494331"/>
    <w:rsid w:val="004944E8"/>
    <w:rsid w:val="00494731"/>
    <w:rsid w:val="00494D9B"/>
    <w:rsid w:val="0049535C"/>
    <w:rsid w:val="0049567B"/>
    <w:rsid w:val="00495F5C"/>
    <w:rsid w:val="004963D7"/>
    <w:rsid w:val="004967F9"/>
    <w:rsid w:val="00496810"/>
    <w:rsid w:val="00496F47"/>
    <w:rsid w:val="004A0975"/>
    <w:rsid w:val="004A1B28"/>
    <w:rsid w:val="004A21B7"/>
    <w:rsid w:val="004A2966"/>
    <w:rsid w:val="004A296B"/>
    <w:rsid w:val="004A4043"/>
    <w:rsid w:val="004A53CF"/>
    <w:rsid w:val="004A546D"/>
    <w:rsid w:val="004A583D"/>
    <w:rsid w:val="004A6013"/>
    <w:rsid w:val="004A63A3"/>
    <w:rsid w:val="004A66AF"/>
    <w:rsid w:val="004A66F0"/>
    <w:rsid w:val="004A6826"/>
    <w:rsid w:val="004A6B35"/>
    <w:rsid w:val="004A6DF2"/>
    <w:rsid w:val="004A6E1E"/>
    <w:rsid w:val="004B048E"/>
    <w:rsid w:val="004B13C7"/>
    <w:rsid w:val="004B1F0F"/>
    <w:rsid w:val="004B27B3"/>
    <w:rsid w:val="004B3859"/>
    <w:rsid w:val="004B398D"/>
    <w:rsid w:val="004B3C9D"/>
    <w:rsid w:val="004B403F"/>
    <w:rsid w:val="004B4118"/>
    <w:rsid w:val="004B617D"/>
    <w:rsid w:val="004B61F4"/>
    <w:rsid w:val="004B6B8E"/>
    <w:rsid w:val="004B7707"/>
    <w:rsid w:val="004B7BE0"/>
    <w:rsid w:val="004C02CC"/>
    <w:rsid w:val="004C11EE"/>
    <w:rsid w:val="004C12EE"/>
    <w:rsid w:val="004C16B9"/>
    <w:rsid w:val="004C18D4"/>
    <w:rsid w:val="004C2202"/>
    <w:rsid w:val="004C453B"/>
    <w:rsid w:val="004C5471"/>
    <w:rsid w:val="004C5506"/>
    <w:rsid w:val="004C5B27"/>
    <w:rsid w:val="004C6131"/>
    <w:rsid w:val="004C7326"/>
    <w:rsid w:val="004C74F2"/>
    <w:rsid w:val="004C78D9"/>
    <w:rsid w:val="004D019F"/>
    <w:rsid w:val="004D1E17"/>
    <w:rsid w:val="004D275E"/>
    <w:rsid w:val="004D2962"/>
    <w:rsid w:val="004D2980"/>
    <w:rsid w:val="004D29D8"/>
    <w:rsid w:val="004D2D18"/>
    <w:rsid w:val="004D2FD7"/>
    <w:rsid w:val="004D357A"/>
    <w:rsid w:val="004D46C0"/>
    <w:rsid w:val="004D4F73"/>
    <w:rsid w:val="004D54EB"/>
    <w:rsid w:val="004D56B3"/>
    <w:rsid w:val="004D632B"/>
    <w:rsid w:val="004D6F0D"/>
    <w:rsid w:val="004E01E7"/>
    <w:rsid w:val="004E073B"/>
    <w:rsid w:val="004E0772"/>
    <w:rsid w:val="004E182F"/>
    <w:rsid w:val="004E2431"/>
    <w:rsid w:val="004E28C0"/>
    <w:rsid w:val="004E2C49"/>
    <w:rsid w:val="004E3D68"/>
    <w:rsid w:val="004E3F69"/>
    <w:rsid w:val="004E49BE"/>
    <w:rsid w:val="004E4DDF"/>
    <w:rsid w:val="004E534C"/>
    <w:rsid w:val="004E562F"/>
    <w:rsid w:val="004E620D"/>
    <w:rsid w:val="004E6705"/>
    <w:rsid w:val="004E6849"/>
    <w:rsid w:val="004E6A5B"/>
    <w:rsid w:val="004E7687"/>
    <w:rsid w:val="004E7EED"/>
    <w:rsid w:val="004F20FD"/>
    <w:rsid w:val="004F24DE"/>
    <w:rsid w:val="004F2BD6"/>
    <w:rsid w:val="004F2EDD"/>
    <w:rsid w:val="004F30E4"/>
    <w:rsid w:val="004F3CD4"/>
    <w:rsid w:val="004F49F8"/>
    <w:rsid w:val="004F4D33"/>
    <w:rsid w:val="004F5B49"/>
    <w:rsid w:val="004F5F9C"/>
    <w:rsid w:val="004F6620"/>
    <w:rsid w:val="004F7FCD"/>
    <w:rsid w:val="00500227"/>
    <w:rsid w:val="005002F6"/>
    <w:rsid w:val="00501259"/>
    <w:rsid w:val="0050260D"/>
    <w:rsid w:val="005033BA"/>
    <w:rsid w:val="00503611"/>
    <w:rsid w:val="0050393B"/>
    <w:rsid w:val="0050433E"/>
    <w:rsid w:val="00504756"/>
    <w:rsid w:val="00504B04"/>
    <w:rsid w:val="005051FB"/>
    <w:rsid w:val="00505349"/>
    <w:rsid w:val="005062B3"/>
    <w:rsid w:val="00506C90"/>
    <w:rsid w:val="00506CF2"/>
    <w:rsid w:val="00507A46"/>
    <w:rsid w:val="00507FC4"/>
    <w:rsid w:val="00510427"/>
    <w:rsid w:val="00510D79"/>
    <w:rsid w:val="00510F23"/>
    <w:rsid w:val="00512155"/>
    <w:rsid w:val="00512973"/>
    <w:rsid w:val="00512E1E"/>
    <w:rsid w:val="0051347A"/>
    <w:rsid w:val="00513AC4"/>
    <w:rsid w:val="00513F67"/>
    <w:rsid w:val="00514A3F"/>
    <w:rsid w:val="00514E54"/>
    <w:rsid w:val="00515136"/>
    <w:rsid w:val="005152CB"/>
    <w:rsid w:val="00515ADC"/>
    <w:rsid w:val="00516769"/>
    <w:rsid w:val="00516A5F"/>
    <w:rsid w:val="00516D97"/>
    <w:rsid w:val="00516E62"/>
    <w:rsid w:val="00517E7C"/>
    <w:rsid w:val="00517FF6"/>
    <w:rsid w:val="005204EE"/>
    <w:rsid w:val="0052122B"/>
    <w:rsid w:val="0052136A"/>
    <w:rsid w:val="00521439"/>
    <w:rsid w:val="00521BDB"/>
    <w:rsid w:val="00521E3A"/>
    <w:rsid w:val="005221DE"/>
    <w:rsid w:val="00522391"/>
    <w:rsid w:val="00523E33"/>
    <w:rsid w:val="00523F2E"/>
    <w:rsid w:val="0052422F"/>
    <w:rsid w:val="0052437F"/>
    <w:rsid w:val="00524A01"/>
    <w:rsid w:val="00526FBD"/>
    <w:rsid w:val="0052793D"/>
    <w:rsid w:val="00527B77"/>
    <w:rsid w:val="0053032D"/>
    <w:rsid w:val="00530A9C"/>
    <w:rsid w:val="005315A9"/>
    <w:rsid w:val="00531780"/>
    <w:rsid w:val="00534964"/>
    <w:rsid w:val="00534B64"/>
    <w:rsid w:val="00535D44"/>
    <w:rsid w:val="00536711"/>
    <w:rsid w:val="00536C3B"/>
    <w:rsid w:val="00536EB3"/>
    <w:rsid w:val="00536F4E"/>
    <w:rsid w:val="00537C6E"/>
    <w:rsid w:val="00537CEF"/>
    <w:rsid w:val="00540120"/>
    <w:rsid w:val="00541113"/>
    <w:rsid w:val="00541426"/>
    <w:rsid w:val="0054196B"/>
    <w:rsid w:val="00541983"/>
    <w:rsid w:val="00542A6D"/>
    <w:rsid w:val="00543B26"/>
    <w:rsid w:val="00543C15"/>
    <w:rsid w:val="00545016"/>
    <w:rsid w:val="0054538F"/>
    <w:rsid w:val="00546A60"/>
    <w:rsid w:val="00546B10"/>
    <w:rsid w:val="00546D86"/>
    <w:rsid w:val="00547238"/>
    <w:rsid w:val="005473C0"/>
    <w:rsid w:val="00547453"/>
    <w:rsid w:val="005475E6"/>
    <w:rsid w:val="0054789D"/>
    <w:rsid w:val="005479F6"/>
    <w:rsid w:val="00547B9B"/>
    <w:rsid w:val="00547FC8"/>
    <w:rsid w:val="0055001E"/>
    <w:rsid w:val="0055102E"/>
    <w:rsid w:val="00551100"/>
    <w:rsid w:val="0055192F"/>
    <w:rsid w:val="00552C1D"/>
    <w:rsid w:val="005532E3"/>
    <w:rsid w:val="00553B2B"/>
    <w:rsid w:val="00553CF4"/>
    <w:rsid w:val="00553EFC"/>
    <w:rsid w:val="00554588"/>
    <w:rsid w:val="00555899"/>
    <w:rsid w:val="00555B7D"/>
    <w:rsid w:val="00556BFE"/>
    <w:rsid w:val="00556F97"/>
    <w:rsid w:val="005575C5"/>
    <w:rsid w:val="0055768B"/>
    <w:rsid w:val="0055788C"/>
    <w:rsid w:val="00557FB5"/>
    <w:rsid w:val="005600A0"/>
    <w:rsid w:val="005602BF"/>
    <w:rsid w:val="005607C8"/>
    <w:rsid w:val="00560BEF"/>
    <w:rsid w:val="0056164F"/>
    <w:rsid w:val="00561E7F"/>
    <w:rsid w:val="005627BE"/>
    <w:rsid w:val="00562992"/>
    <w:rsid w:val="00562A94"/>
    <w:rsid w:val="005631D7"/>
    <w:rsid w:val="00564615"/>
    <w:rsid w:val="00564E32"/>
    <w:rsid w:val="00570D95"/>
    <w:rsid w:val="00571390"/>
    <w:rsid w:val="00572697"/>
    <w:rsid w:val="00572818"/>
    <w:rsid w:val="00572F0E"/>
    <w:rsid w:val="0057360E"/>
    <w:rsid w:val="0057469D"/>
    <w:rsid w:val="00574B2F"/>
    <w:rsid w:val="00574DF8"/>
    <w:rsid w:val="00574EC3"/>
    <w:rsid w:val="005753D4"/>
    <w:rsid w:val="005768C4"/>
    <w:rsid w:val="00576AE9"/>
    <w:rsid w:val="005772D3"/>
    <w:rsid w:val="00580B3F"/>
    <w:rsid w:val="00580E85"/>
    <w:rsid w:val="00580FDC"/>
    <w:rsid w:val="0058198D"/>
    <w:rsid w:val="00581DFA"/>
    <w:rsid w:val="005820C8"/>
    <w:rsid w:val="00582449"/>
    <w:rsid w:val="0058298C"/>
    <w:rsid w:val="00582B0D"/>
    <w:rsid w:val="00582BEE"/>
    <w:rsid w:val="00583CAA"/>
    <w:rsid w:val="00583F32"/>
    <w:rsid w:val="00584421"/>
    <w:rsid w:val="00584591"/>
    <w:rsid w:val="00584863"/>
    <w:rsid w:val="005850D6"/>
    <w:rsid w:val="00586446"/>
    <w:rsid w:val="005865CB"/>
    <w:rsid w:val="005867C0"/>
    <w:rsid w:val="00586D0E"/>
    <w:rsid w:val="00587910"/>
    <w:rsid w:val="00590BEA"/>
    <w:rsid w:val="00591663"/>
    <w:rsid w:val="00591E45"/>
    <w:rsid w:val="00593020"/>
    <w:rsid w:val="0059309C"/>
    <w:rsid w:val="005934DD"/>
    <w:rsid w:val="00593ECC"/>
    <w:rsid w:val="005940E2"/>
    <w:rsid w:val="00594763"/>
    <w:rsid w:val="00595379"/>
    <w:rsid w:val="00595758"/>
    <w:rsid w:val="005960E7"/>
    <w:rsid w:val="0059650E"/>
    <w:rsid w:val="0059675D"/>
    <w:rsid w:val="005967ED"/>
    <w:rsid w:val="00596CEA"/>
    <w:rsid w:val="00596E9F"/>
    <w:rsid w:val="00597736"/>
    <w:rsid w:val="005A076A"/>
    <w:rsid w:val="005A0F10"/>
    <w:rsid w:val="005A1B7C"/>
    <w:rsid w:val="005A29BF"/>
    <w:rsid w:val="005A3608"/>
    <w:rsid w:val="005A36BE"/>
    <w:rsid w:val="005A40A3"/>
    <w:rsid w:val="005A48D6"/>
    <w:rsid w:val="005A4AF9"/>
    <w:rsid w:val="005A61E2"/>
    <w:rsid w:val="005A6D6B"/>
    <w:rsid w:val="005A6EEF"/>
    <w:rsid w:val="005A6F40"/>
    <w:rsid w:val="005A7649"/>
    <w:rsid w:val="005A77C2"/>
    <w:rsid w:val="005B0B0F"/>
    <w:rsid w:val="005B0EE3"/>
    <w:rsid w:val="005B1A35"/>
    <w:rsid w:val="005B2068"/>
    <w:rsid w:val="005B2B0C"/>
    <w:rsid w:val="005B3714"/>
    <w:rsid w:val="005B37A2"/>
    <w:rsid w:val="005B51D2"/>
    <w:rsid w:val="005B525E"/>
    <w:rsid w:val="005B5F53"/>
    <w:rsid w:val="005B5F56"/>
    <w:rsid w:val="005B623F"/>
    <w:rsid w:val="005B67F6"/>
    <w:rsid w:val="005B6DEF"/>
    <w:rsid w:val="005B7689"/>
    <w:rsid w:val="005B7FA4"/>
    <w:rsid w:val="005C00A7"/>
    <w:rsid w:val="005C052C"/>
    <w:rsid w:val="005C1AA6"/>
    <w:rsid w:val="005C2263"/>
    <w:rsid w:val="005C3605"/>
    <w:rsid w:val="005C4D1C"/>
    <w:rsid w:val="005C4E2C"/>
    <w:rsid w:val="005C4FDB"/>
    <w:rsid w:val="005C52ED"/>
    <w:rsid w:val="005C58A2"/>
    <w:rsid w:val="005C64DF"/>
    <w:rsid w:val="005C6964"/>
    <w:rsid w:val="005C7B01"/>
    <w:rsid w:val="005D0E7E"/>
    <w:rsid w:val="005D134B"/>
    <w:rsid w:val="005D14EE"/>
    <w:rsid w:val="005D168B"/>
    <w:rsid w:val="005D2D1A"/>
    <w:rsid w:val="005D2E43"/>
    <w:rsid w:val="005D312C"/>
    <w:rsid w:val="005D40E7"/>
    <w:rsid w:val="005D43C7"/>
    <w:rsid w:val="005D475C"/>
    <w:rsid w:val="005D5652"/>
    <w:rsid w:val="005D57AC"/>
    <w:rsid w:val="005D5A9C"/>
    <w:rsid w:val="005D64FA"/>
    <w:rsid w:val="005D6552"/>
    <w:rsid w:val="005D69BC"/>
    <w:rsid w:val="005D6CF5"/>
    <w:rsid w:val="005D6E49"/>
    <w:rsid w:val="005E0D73"/>
    <w:rsid w:val="005E1F5C"/>
    <w:rsid w:val="005E2BF7"/>
    <w:rsid w:val="005E2F41"/>
    <w:rsid w:val="005E3C58"/>
    <w:rsid w:val="005E3F87"/>
    <w:rsid w:val="005E4D29"/>
    <w:rsid w:val="005E5446"/>
    <w:rsid w:val="005E5947"/>
    <w:rsid w:val="005E62B2"/>
    <w:rsid w:val="005E7210"/>
    <w:rsid w:val="005F04F8"/>
    <w:rsid w:val="005F0BFF"/>
    <w:rsid w:val="005F1BC5"/>
    <w:rsid w:val="005F1C45"/>
    <w:rsid w:val="005F21A7"/>
    <w:rsid w:val="005F243C"/>
    <w:rsid w:val="005F298F"/>
    <w:rsid w:val="005F3055"/>
    <w:rsid w:val="005F3467"/>
    <w:rsid w:val="005F3A01"/>
    <w:rsid w:val="005F3B83"/>
    <w:rsid w:val="005F5098"/>
    <w:rsid w:val="005F5800"/>
    <w:rsid w:val="005F7ABF"/>
    <w:rsid w:val="005F7D61"/>
    <w:rsid w:val="005F7F75"/>
    <w:rsid w:val="00600B53"/>
    <w:rsid w:val="00601BA2"/>
    <w:rsid w:val="00601C50"/>
    <w:rsid w:val="00601CEC"/>
    <w:rsid w:val="00601D6A"/>
    <w:rsid w:val="00601D9D"/>
    <w:rsid w:val="00602123"/>
    <w:rsid w:val="00602539"/>
    <w:rsid w:val="006027B9"/>
    <w:rsid w:val="00602B9D"/>
    <w:rsid w:val="00602D3B"/>
    <w:rsid w:val="00602D56"/>
    <w:rsid w:val="00603757"/>
    <w:rsid w:val="00603994"/>
    <w:rsid w:val="00604A88"/>
    <w:rsid w:val="00604B93"/>
    <w:rsid w:val="006050F5"/>
    <w:rsid w:val="00605F0A"/>
    <w:rsid w:val="00605FF8"/>
    <w:rsid w:val="00606607"/>
    <w:rsid w:val="00606721"/>
    <w:rsid w:val="00606B6C"/>
    <w:rsid w:val="00606B8F"/>
    <w:rsid w:val="0060796E"/>
    <w:rsid w:val="00607AB9"/>
    <w:rsid w:val="00607E71"/>
    <w:rsid w:val="00610C6D"/>
    <w:rsid w:val="00613E7D"/>
    <w:rsid w:val="0061448E"/>
    <w:rsid w:val="00615E3A"/>
    <w:rsid w:val="00615FE6"/>
    <w:rsid w:val="0061609B"/>
    <w:rsid w:val="006166CB"/>
    <w:rsid w:val="00616B12"/>
    <w:rsid w:val="00617487"/>
    <w:rsid w:val="006177D6"/>
    <w:rsid w:val="00617A99"/>
    <w:rsid w:val="0062074D"/>
    <w:rsid w:val="00620796"/>
    <w:rsid w:val="00620880"/>
    <w:rsid w:val="00620AE4"/>
    <w:rsid w:val="00620EA3"/>
    <w:rsid w:val="00621F57"/>
    <w:rsid w:val="00622CCC"/>
    <w:rsid w:val="006230EE"/>
    <w:rsid w:val="00623B11"/>
    <w:rsid w:val="00623BFA"/>
    <w:rsid w:val="00624791"/>
    <w:rsid w:val="00624B19"/>
    <w:rsid w:val="006259A7"/>
    <w:rsid w:val="0062658B"/>
    <w:rsid w:val="00626941"/>
    <w:rsid w:val="00626B89"/>
    <w:rsid w:val="00627492"/>
    <w:rsid w:val="0062766B"/>
    <w:rsid w:val="00627B11"/>
    <w:rsid w:val="00627EC1"/>
    <w:rsid w:val="00630A0D"/>
    <w:rsid w:val="00630FFA"/>
    <w:rsid w:val="006319EE"/>
    <w:rsid w:val="00632093"/>
    <w:rsid w:val="00633352"/>
    <w:rsid w:val="006346FC"/>
    <w:rsid w:val="00634E05"/>
    <w:rsid w:val="00635EE4"/>
    <w:rsid w:val="00636303"/>
    <w:rsid w:val="00637382"/>
    <w:rsid w:val="00637751"/>
    <w:rsid w:val="00640280"/>
    <w:rsid w:val="00640B10"/>
    <w:rsid w:val="00640D99"/>
    <w:rsid w:val="00642350"/>
    <w:rsid w:val="00643046"/>
    <w:rsid w:val="00643054"/>
    <w:rsid w:val="00643FF4"/>
    <w:rsid w:val="00644548"/>
    <w:rsid w:val="00644E9B"/>
    <w:rsid w:val="0064538D"/>
    <w:rsid w:val="00645F69"/>
    <w:rsid w:val="006467E3"/>
    <w:rsid w:val="006473C3"/>
    <w:rsid w:val="00650C09"/>
    <w:rsid w:val="00650D19"/>
    <w:rsid w:val="00651189"/>
    <w:rsid w:val="006514CD"/>
    <w:rsid w:val="00652D85"/>
    <w:rsid w:val="00653C06"/>
    <w:rsid w:val="006542EE"/>
    <w:rsid w:val="006544FD"/>
    <w:rsid w:val="00654D73"/>
    <w:rsid w:val="00655363"/>
    <w:rsid w:val="00656366"/>
    <w:rsid w:val="006563A7"/>
    <w:rsid w:val="006570DB"/>
    <w:rsid w:val="006608A7"/>
    <w:rsid w:val="00660D27"/>
    <w:rsid w:val="0066200C"/>
    <w:rsid w:val="00662C3F"/>
    <w:rsid w:val="00664CBB"/>
    <w:rsid w:val="0066513D"/>
    <w:rsid w:val="00666120"/>
    <w:rsid w:val="0066673F"/>
    <w:rsid w:val="0066681F"/>
    <w:rsid w:val="0066686F"/>
    <w:rsid w:val="006668E4"/>
    <w:rsid w:val="00666994"/>
    <w:rsid w:val="00666BCE"/>
    <w:rsid w:val="00666CFE"/>
    <w:rsid w:val="00667D1F"/>
    <w:rsid w:val="006701D3"/>
    <w:rsid w:val="00670501"/>
    <w:rsid w:val="00671678"/>
    <w:rsid w:val="006719F2"/>
    <w:rsid w:val="00671CBE"/>
    <w:rsid w:val="00671E4D"/>
    <w:rsid w:val="0067275F"/>
    <w:rsid w:val="00673944"/>
    <w:rsid w:val="0067429E"/>
    <w:rsid w:val="00674B1C"/>
    <w:rsid w:val="00677CAA"/>
    <w:rsid w:val="00677F28"/>
    <w:rsid w:val="00680103"/>
    <w:rsid w:val="00680341"/>
    <w:rsid w:val="006816A8"/>
    <w:rsid w:val="00681990"/>
    <w:rsid w:val="0068376E"/>
    <w:rsid w:val="00683858"/>
    <w:rsid w:val="0068440C"/>
    <w:rsid w:val="00685CDD"/>
    <w:rsid w:val="0068615B"/>
    <w:rsid w:val="006864D9"/>
    <w:rsid w:val="00686D54"/>
    <w:rsid w:val="00686F17"/>
    <w:rsid w:val="00686F34"/>
    <w:rsid w:val="00687215"/>
    <w:rsid w:val="006872B4"/>
    <w:rsid w:val="006879D4"/>
    <w:rsid w:val="006900A9"/>
    <w:rsid w:val="0069041E"/>
    <w:rsid w:val="00691989"/>
    <w:rsid w:val="00691AD5"/>
    <w:rsid w:val="006924E2"/>
    <w:rsid w:val="00693ABA"/>
    <w:rsid w:val="0069448B"/>
    <w:rsid w:val="00694988"/>
    <w:rsid w:val="00696139"/>
    <w:rsid w:val="006962CF"/>
    <w:rsid w:val="006968EA"/>
    <w:rsid w:val="0069717B"/>
    <w:rsid w:val="006A0299"/>
    <w:rsid w:val="006A18C2"/>
    <w:rsid w:val="006A2988"/>
    <w:rsid w:val="006A32D9"/>
    <w:rsid w:val="006A348C"/>
    <w:rsid w:val="006A35CA"/>
    <w:rsid w:val="006A3F24"/>
    <w:rsid w:val="006A41DE"/>
    <w:rsid w:val="006A4378"/>
    <w:rsid w:val="006A4539"/>
    <w:rsid w:val="006A47F2"/>
    <w:rsid w:val="006A578D"/>
    <w:rsid w:val="006A5AC5"/>
    <w:rsid w:val="006A6885"/>
    <w:rsid w:val="006A7AB6"/>
    <w:rsid w:val="006B00A0"/>
    <w:rsid w:val="006B14E5"/>
    <w:rsid w:val="006B231D"/>
    <w:rsid w:val="006B246B"/>
    <w:rsid w:val="006B2A7F"/>
    <w:rsid w:val="006B328B"/>
    <w:rsid w:val="006B4374"/>
    <w:rsid w:val="006B442B"/>
    <w:rsid w:val="006B486F"/>
    <w:rsid w:val="006B510D"/>
    <w:rsid w:val="006B54A4"/>
    <w:rsid w:val="006B5908"/>
    <w:rsid w:val="006B5FB7"/>
    <w:rsid w:val="006B6F43"/>
    <w:rsid w:val="006B71F9"/>
    <w:rsid w:val="006B777F"/>
    <w:rsid w:val="006B7F50"/>
    <w:rsid w:val="006C026A"/>
    <w:rsid w:val="006C0296"/>
    <w:rsid w:val="006C0DA3"/>
    <w:rsid w:val="006C11B7"/>
    <w:rsid w:val="006C1A63"/>
    <w:rsid w:val="006C1B36"/>
    <w:rsid w:val="006C3753"/>
    <w:rsid w:val="006C4241"/>
    <w:rsid w:val="006C4659"/>
    <w:rsid w:val="006C5408"/>
    <w:rsid w:val="006C5575"/>
    <w:rsid w:val="006C5AF5"/>
    <w:rsid w:val="006C5F42"/>
    <w:rsid w:val="006C6094"/>
    <w:rsid w:val="006C64F0"/>
    <w:rsid w:val="006C6E8E"/>
    <w:rsid w:val="006C785B"/>
    <w:rsid w:val="006D00D9"/>
    <w:rsid w:val="006D04F4"/>
    <w:rsid w:val="006D072F"/>
    <w:rsid w:val="006D07A1"/>
    <w:rsid w:val="006D15D1"/>
    <w:rsid w:val="006D2192"/>
    <w:rsid w:val="006D518D"/>
    <w:rsid w:val="006D5532"/>
    <w:rsid w:val="006D6BC7"/>
    <w:rsid w:val="006E0A81"/>
    <w:rsid w:val="006E1882"/>
    <w:rsid w:val="006E209A"/>
    <w:rsid w:val="006E23A6"/>
    <w:rsid w:val="006E2CD5"/>
    <w:rsid w:val="006E2F75"/>
    <w:rsid w:val="006E2FFB"/>
    <w:rsid w:val="006E3044"/>
    <w:rsid w:val="006E3270"/>
    <w:rsid w:val="006E3968"/>
    <w:rsid w:val="006E39DC"/>
    <w:rsid w:val="006E4378"/>
    <w:rsid w:val="006E5821"/>
    <w:rsid w:val="006E58EF"/>
    <w:rsid w:val="006E6ADC"/>
    <w:rsid w:val="006F0D1D"/>
    <w:rsid w:val="006F1A2B"/>
    <w:rsid w:val="006F302E"/>
    <w:rsid w:val="006F3153"/>
    <w:rsid w:val="006F38AE"/>
    <w:rsid w:val="006F3CB5"/>
    <w:rsid w:val="006F3EDB"/>
    <w:rsid w:val="006F4DE0"/>
    <w:rsid w:val="006F5BBA"/>
    <w:rsid w:val="006F5C46"/>
    <w:rsid w:val="006F5D84"/>
    <w:rsid w:val="006F5DF0"/>
    <w:rsid w:val="006F62BD"/>
    <w:rsid w:val="006F6F7D"/>
    <w:rsid w:val="006F79F1"/>
    <w:rsid w:val="00700267"/>
    <w:rsid w:val="0070048B"/>
    <w:rsid w:val="00700C5F"/>
    <w:rsid w:val="00701A61"/>
    <w:rsid w:val="00701FDF"/>
    <w:rsid w:val="00702DE1"/>
    <w:rsid w:val="00702F62"/>
    <w:rsid w:val="0070783B"/>
    <w:rsid w:val="007078EC"/>
    <w:rsid w:val="007079E0"/>
    <w:rsid w:val="00707F11"/>
    <w:rsid w:val="007104F2"/>
    <w:rsid w:val="007112BD"/>
    <w:rsid w:val="007128DC"/>
    <w:rsid w:val="007131A9"/>
    <w:rsid w:val="007134F4"/>
    <w:rsid w:val="007136EF"/>
    <w:rsid w:val="00713D39"/>
    <w:rsid w:val="00713D87"/>
    <w:rsid w:val="0071465C"/>
    <w:rsid w:val="00714C40"/>
    <w:rsid w:val="00716EB6"/>
    <w:rsid w:val="00717548"/>
    <w:rsid w:val="007179D5"/>
    <w:rsid w:val="00720649"/>
    <w:rsid w:val="00720AE7"/>
    <w:rsid w:val="00720B04"/>
    <w:rsid w:val="0072111E"/>
    <w:rsid w:val="00721D01"/>
    <w:rsid w:val="007228E7"/>
    <w:rsid w:val="00723E3F"/>
    <w:rsid w:val="00724AE4"/>
    <w:rsid w:val="0072528F"/>
    <w:rsid w:val="00725508"/>
    <w:rsid w:val="007257D3"/>
    <w:rsid w:val="00725B4C"/>
    <w:rsid w:val="00725FE3"/>
    <w:rsid w:val="00726ABA"/>
    <w:rsid w:val="00726ECA"/>
    <w:rsid w:val="00726F9E"/>
    <w:rsid w:val="00727656"/>
    <w:rsid w:val="00727A50"/>
    <w:rsid w:val="00730A1B"/>
    <w:rsid w:val="0073192E"/>
    <w:rsid w:val="0073290A"/>
    <w:rsid w:val="00732FCA"/>
    <w:rsid w:val="007349EF"/>
    <w:rsid w:val="00735CA9"/>
    <w:rsid w:val="00735CB3"/>
    <w:rsid w:val="00735E3B"/>
    <w:rsid w:val="007361E1"/>
    <w:rsid w:val="00736212"/>
    <w:rsid w:val="007365E2"/>
    <w:rsid w:val="00736761"/>
    <w:rsid w:val="007368A8"/>
    <w:rsid w:val="00737099"/>
    <w:rsid w:val="00737115"/>
    <w:rsid w:val="00737E11"/>
    <w:rsid w:val="00740DF3"/>
    <w:rsid w:val="00740EF4"/>
    <w:rsid w:val="00740F18"/>
    <w:rsid w:val="00741078"/>
    <w:rsid w:val="00741085"/>
    <w:rsid w:val="00741264"/>
    <w:rsid w:val="00741751"/>
    <w:rsid w:val="0074414C"/>
    <w:rsid w:val="00744552"/>
    <w:rsid w:val="00744680"/>
    <w:rsid w:val="00745755"/>
    <w:rsid w:val="00746416"/>
    <w:rsid w:val="007469AB"/>
    <w:rsid w:val="00746D4F"/>
    <w:rsid w:val="00747724"/>
    <w:rsid w:val="007477F8"/>
    <w:rsid w:val="00747B85"/>
    <w:rsid w:val="007503F8"/>
    <w:rsid w:val="00750686"/>
    <w:rsid w:val="00750C1F"/>
    <w:rsid w:val="00750D44"/>
    <w:rsid w:val="00750EEF"/>
    <w:rsid w:val="007510CB"/>
    <w:rsid w:val="0075117E"/>
    <w:rsid w:val="00751E03"/>
    <w:rsid w:val="00752696"/>
    <w:rsid w:val="007540E1"/>
    <w:rsid w:val="0075478B"/>
    <w:rsid w:val="007552C3"/>
    <w:rsid w:val="00755440"/>
    <w:rsid w:val="007559C8"/>
    <w:rsid w:val="00755E55"/>
    <w:rsid w:val="0075600F"/>
    <w:rsid w:val="00756A36"/>
    <w:rsid w:val="00757228"/>
    <w:rsid w:val="00757A6C"/>
    <w:rsid w:val="00757D54"/>
    <w:rsid w:val="00760A31"/>
    <w:rsid w:val="00760C33"/>
    <w:rsid w:val="00760E4C"/>
    <w:rsid w:val="007611EB"/>
    <w:rsid w:val="00761243"/>
    <w:rsid w:val="00761CCB"/>
    <w:rsid w:val="007630FA"/>
    <w:rsid w:val="0076393D"/>
    <w:rsid w:val="00765512"/>
    <w:rsid w:val="0076557C"/>
    <w:rsid w:val="00765E4C"/>
    <w:rsid w:val="00766388"/>
    <w:rsid w:val="00766AE8"/>
    <w:rsid w:val="00766BC0"/>
    <w:rsid w:val="0076710E"/>
    <w:rsid w:val="007672B7"/>
    <w:rsid w:val="00767A48"/>
    <w:rsid w:val="0077112F"/>
    <w:rsid w:val="00771895"/>
    <w:rsid w:val="00772702"/>
    <w:rsid w:val="0077271A"/>
    <w:rsid w:val="00772DCB"/>
    <w:rsid w:val="00773121"/>
    <w:rsid w:val="007731F5"/>
    <w:rsid w:val="0077514F"/>
    <w:rsid w:val="007755B4"/>
    <w:rsid w:val="00776AF0"/>
    <w:rsid w:val="00777D01"/>
    <w:rsid w:val="007806DC"/>
    <w:rsid w:val="00781350"/>
    <w:rsid w:val="00781C9C"/>
    <w:rsid w:val="00782492"/>
    <w:rsid w:val="00783D20"/>
    <w:rsid w:val="00784A3F"/>
    <w:rsid w:val="00785D1F"/>
    <w:rsid w:val="00785F37"/>
    <w:rsid w:val="007876CD"/>
    <w:rsid w:val="007878CA"/>
    <w:rsid w:val="0079011B"/>
    <w:rsid w:val="00790B17"/>
    <w:rsid w:val="00790E1C"/>
    <w:rsid w:val="007918BC"/>
    <w:rsid w:val="007929AD"/>
    <w:rsid w:val="00792B42"/>
    <w:rsid w:val="00792B68"/>
    <w:rsid w:val="00793BE7"/>
    <w:rsid w:val="00794078"/>
    <w:rsid w:val="007946F9"/>
    <w:rsid w:val="0079554E"/>
    <w:rsid w:val="00795B38"/>
    <w:rsid w:val="00796D62"/>
    <w:rsid w:val="00797076"/>
    <w:rsid w:val="0079732E"/>
    <w:rsid w:val="007A05F8"/>
    <w:rsid w:val="007A0633"/>
    <w:rsid w:val="007A0A28"/>
    <w:rsid w:val="007A1582"/>
    <w:rsid w:val="007A1B56"/>
    <w:rsid w:val="007A1C28"/>
    <w:rsid w:val="007A43A9"/>
    <w:rsid w:val="007A4AF7"/>
    <w:rsid w:val="007A56B1"/>
    <w:rsid w:val="007A5D43"/>
    <w:rsid w:val="007A5EBB"/>
    <w:rsid w:val="007A64C3"/>
    <w:rsid w:val="007A6B19"/>
    <w:rsid w:val="007A76BD"/>
    <w:rsid w:val="007A7EA7"/>
    <w:rsid w:val="007B09E2"/>
    <w:rsid w:val="007B1797"/>
    <w:rsid w:val="007B18E8"/>
    <w:rsid w:val="007B2954"/>
    <w:rsid w:val="007B48B0"/>
    <w:rsid w:val="007B4D4F"/>
    <w:rsid w:val="007B5535"/>
    <w:rsid w:val="007B65BA"/>
    <w:rsid w:val="007B7F93"/>
    <w:rsid w:val="007C05BA"/>
    <w:rsid w:val="007C0B06"/>
    <w:rsid w:val="007C0CF0"/>
    <w:rsid w:val="007C0F0C"/>
    <w:rsid w:val="007C1643"/>
    <w:rsid w:val="007C32FF"/>
    <w:rsid w:val="007C36D8"/>
    <w:rsid w:val="007C5A2F"/>
    <w:rsid w:val="007C5DD8"/>
    <w:rsid w:val="007C657B"/>
    <w:rsid w:val="007C6B7D"/>
    <w:rsid w:val="007C7162"/>
    <w:rsid w:val="007D05D8"/>
    <w:rsid w:val="007D0BD6"/>
    <w:rsid w:val="007D168C"/>
    <w:rsid w:val="007D22E2"/>
    <w:rsid w:val="007D2562"/>
    <w:rsid w:val="007D2AC2"/>
    <w:rsid w:val="007D2DED"/>
    <w:rsid w:val="007D4E93"/>
    <w:rsid w:val="007D5764"/>
    <w:rsid w:val="007D5B93"/>
    <w:rsid w:val="007D6045"/>
    <w:rsid w:val="007D644A"/>
    <w:rsid w:val="007D660E"/>
    <w:rsid w:val="007D69B1"/>
    <w:rsid w:val="007D77B5"/>
    <w:rsid w:val="007D794C"/>
    <w:rsid w:val="007D79A3"/>
    <w:rsid w:val="007E07A7"/>
    <w:rsid w:val="007E08E6"/>
    <w:rsid w:val="007E0B45"/>
    <w:rsid w:val="007E1ACC"/>
    <w:rsid w:val="007E1DA6"/>
    <w:rsid w:val="007E1E2E"/>
    <w:rsid w:val="007E1FC0"/>
    <w:rsid w:val="007E2BC7"/>
    <w:rsid w:val="007E530E"/>
    <w:rsid w:val="007E5DBE"/>
    <w:rsid w:val="007E6E29"/>
    <w:rsid w:val="007E6EC5"/>
    <w:rsid w:val="007E6F28"/>
    <w:rsid w:val="007E7533"/>
    <w:rsid w:val="007F07EB"/>
    <w:rsid w:val="007F1886"/>
    <w:rsid w:val="007F1A96"/>
    <w:rsid w:val="007F24A4"/>
    <w:rsid w:val="007F4612"/>
    <w:rsid w:val="007F566C"/>
    <w:rsid w:val="007F66E0"/>
    <w:rsid w:val="007F745C"/>
    <w:rsid w:val="0080002F"/>
    <w:rsid w:val="008012FA"/>
    <w:rsid w:val="00801C02"/>
    <w:rsid w:val="00803625"/>
    <w:rsid w:val="00803664"/>
    <w:rsid w:val="00803E2E"/>
    <w:rsid w:val="0080430A"/>
    <w:rsid w:val="00804EC9"/>
    <w:rsid w:val="00804FEC"/>
    <w:rsid w:val="0080509B"/>
    <w:rsid w:val="0080524F"/>
    <w:rsid w:val="00805AFE"/>
    <w:rsid w:val="00805F0D"/>
    <w:rsid w:val="00806A6C"/>
    <w:rsid w:val="0080752E"/>
    <w:rsid w:val="0080755A"/>
    <w:rsid w:val="00810115"/>
    <w:rsid w:val="00812A4E"/>
    <w:rsid w:val="00812A72"/>
    <w:rsid w:val="0081330D"/>
    <w:rsid w:val="008135A9"/>
    <w:rsid w:val="00813A0E"/>
    <w:rsid w:val="00813AD9"/>
    <w:rsid w:val="008143D5"/>
    <w:rsid w:val="008145A0"/>
    <w:rsid w:val="00814F7A"/>
    <w:rsid w:val="008154F6"/>
    <w:rsid w:val="00815AF4"/>
    <w:rsid w:val="00815CBA"/>
    <w:rsid w:val="00815D62"/>
    <w:rsid w:val="00816CE9"/>
    <w:rsid w:val="00817718"/>
    <w:rsid w:val="00817D60"/>
    <w:rsid w:val="00820C06"/>
    <w:rsid w:val="00820D77"/>
    <w:rsid w:val="008213E9"/>
    <w:rsid w:val="00821410"/>
    <w:rsid w:val="0082155E"/>
    <w:rsid w:val="00821727"/>
    <w:rsid w:val="00821B02"/>
    <w:rsid w:val="00822DF3"/>
    <w:rsid w:val="008257A7"/>
    <w:rsid w:val="008267C5"/>
    <w:rsid w:val="008272EC"/>
    <w:rsid w:val="00830958"/>
    <w:rsid w:val="00830A20"/>
    <w:rsid w:val="008316BE"/>
    <w:rsid w:val="00832345"/>
    <w:rsid w:val="00832861"/>
    <w:rsid w:val="00832957"/>
    <w:rsid w:val="00832CB3"/>
    <w:rsid w:val="00833B4F"/>
    <w:rsid w:val="00834006"/>
    <w:rsid w:val="00834F1A"/>
    <w:rsid w:val="00834FC6"/>
    <w:rsid w:val="0083667B"/>
    <w:rsid w:val="00836F19"/>
    <w:rsid w:val="008406D6"/>
    <w:rsid w:val="008407AB"/>
    <w:rsid w:val="0084146E"/>
    <w:rsid w:val="00841AF1"/>
    <w:rsid w:val="00841F79"/>
    <w:rsid w:val="0084214D"/>
    <w:rsid w:val="00842298"/>
    <w:rsid w:val="008428FD"/>
    <w:rsid w:val="008432B3"/>
    <w:rsid w:val="00843EEF"/>
    <w:rsid w:val="0084446E"/>
    <w:rsid w:val="0084449A"/>
    <w:rsid w:val="0084481F"/>
    <w:rsid w:val="00844CA2"/>
    <w:rsid w:val="00844EC9"/>
    <w:rsid w:val="00845F80"/>
    <w:rsid w:val="00846E22"/>
    <w:rsid w:val="008473FF"/>
    <w:rsid w:val="00850611"/>
    <w:rsid w:val="008510EC"/>
    <w:rsid w:val="0085141E"/>
    <w:rsid w:val="00851600"/>
    <w:rsid w:val="0085167F"/>
    <w:rsid w:val="00851C7E"/>
    <w:rsid w:val="00852022"/>
    <w:rsid w:val="00852BAD"/>
    <w:rsid w:val="00852F74"/>
    <w:rsid w:val="0085492A"/>
    <w:rsid w:val="00854C18"/>
    <w:rsid w:val="00854D64"/>
    <w:rsid w:val="00855D9C"/>
    <w:rsid w:val="00856428"/>
    <w:rsid w:val="00856584"/>
    <w:rsid w:val="008572DC"/>
    <w:rsid w:val="00857C69"/>
    <w:rsid w:val="00860E21"/>
    <w:rsid w:val="00860FC9"/>
    <w:rsid w:val="00861653"/>
    <w:rsid w:val="00861832"/>
    <w:rsid w:val="00861E39"/>
    <w:rsid w:val="008625B0"/>
    <w:rsid w:val="00862A91"/>
    <w:rsid w:val="008631CD"/>
    <w:rsid w:val="00863B4C"/>
    <w:rsid w:val="00864867"/>
    <w:rsid w:val="00866174"/>
    <w:rsid w:val="008674A2"/>
    <w:rsid w:val="008675C3"/>
    <w:rsid w:val="00870706"/>
    <w:rsid w:val="00870979"/>
    <w:rsid w:val="00870B8B"/>
    <w:rsid w:val="0087239C"/>
    <w:rsid w:val="00872945"/>
    <w:rsid w:val="00873FFA"/>
    <w:rsid w:val="00876B3E"/>
    <w:rsid w:val="00880AA9"/>
    <w:rsid w:val="00880D33"/>
    <w:rsid w:val="008810CB"/>
    <w:rsid w:val="008819CE"/>
    <w:rsid w:val="0088502A"/>
    <w:rsid w:val="0088554D"/>
    <w:rsid w:val="00885AAA"/>
    <w:rsid w:val="0088701B"/>
    <w:rsid w:val="00887032"/>
    <w:rsid w:val="008923B1"/>
    <w:rsid w:val="00892C43"/>
    <w:rsid w:val="00893165"/>
    <w:rsid w:val="008931CF"/>
    <w:rsid w:val="008934B7"/>
    <w:rsid w:val="00893A43"/>
    <w:rsid w:val="00893D79"/>
    <w:rsid w:val="00894314"/>
    <w:rsid w:val="00894A73"/>
    <w:rsid w:val="00894BD6"/>
    <w:rsid w:val="00894FC1"/>
    <w:rsid w:val="00895165"/>
    <w:rsid w:val="00895F50"/>
    <w:rsid w:val="00896005"/>
    <w:rsid w:val="00896502"/>
    <w:rsid w:val="00896996"/>
    <w:rsid w:val="00897372"/>
    <w:rsid w:val="00897608"/>
    <w:rsid w:val="00897E0C"/>
    <w:rsid w:val="008A032E"/>
    <w:rsid w:val="008A3BAD"/>
    <w:rsid w:val="008A424E"/>
    <w:rsid w:val="008A5D0B"/>
    <w:rsid w:val="008A5FF0"/>
    <w:rsid w:val="008A66C6"/>
    <w:rsid w:val="008A6D43"/>
    <w:rsid w:val="008B13B0"/>
    <w:rsid w:val="008B14CB"/>
    <w:rsid w:val="008B2C62"/>
    <w:rsid w:val="008B2E39"/>
    <w:rsid w:val="008B3385"/>
    <w:rsid w:val="008B45E7"/>
    <w:rsid w:val="008B4D69"/>
    <w:rsid w:val="008B513B"/>
    <w:rsid w:val="008B5AC8"/>
    <w:rsid w:val="008B5C8C"/>
    <w:rsid w:val="008B5DF6"/>
    <w:rsid w:val="008C011E"/>
    <w:rsid w:val="008C0898"/>
    <w:rsid w:val="008C0EB4"/>
    <w:rsid w:val="008C0FED"/>
    <w:rsid w:val="008C11DF"/>
    <w:rsid w:val="008C2380"/>
    <w:rsid w:val="008C3495"/>
    <w:rsid w:val="008C4153"/>
    <w:rsid w:val="008C45A2"/>
    <w:rsid w:val="008C48DF"/>
    <w:rsid w:val="008C591F"/>
    <w:rsid w:val="008C5DF7"/>
    <w:rsid w:val="008C6785"/>
    <w:rsid w:val="008C6D06"/>
    <w:rsid w:val="008C6F46"/>
    <w:rsid w:val="008C7606"/>
    <w:rsid w:val="008C76B1"/>
    <w:rsid w:val="008C7F75"/>
    <w:rsid w:val="008D08A6"/>
    <w:rsid w:val="008D0A9D"/>
    <w:rsid w:val="008D0DA5"/>
    <w:rsid w:val="008D1007"/>
    <w:rsid w:val="008D262E"/>
    <w:rsid w:val="008D40DC"/>
    <w:rsid w:val="008D4233"/>
    <w:rsid w:val="008D433A"/>
    <w:rsid w:val="008D5869"/>
    <w:rsid w:val="008D5F83"/>
    <w:rsid w:val="008D6059"/>
    <w:rsid w:val="008D6259"/>
    <w:rsid w:val="008D78F4"/>
    <w:rsid w:val="008E00F9"/>
    <w:rsid w:val="008E0254"/>
    <w:rsid w:val="008E051E"/>
    <w:rsid w:val="008E0669"/>
    <w:rsid w:val="008E0977"/>
    <w:rsid w:val="008E13F8"/>
    <w:rsid w:val="008E1619"/>
    <w:rsid w:val="008E1716"/>
    <w:rsid w:val="008E1D7F"/>
    <w:rsid w:val="008E2ACC"/>
    <w:rsid w:val="008E2D06"/>
    <w:rsid w:val="008E2D8E"/>
    <w:rsid w:val="008E5F09"/>
    <w:rsid w:val="008E6017"/>
    <w:rsid w:val="008E609B"/>
    <w:rsid w:val="008E62CD"/>
    <w:rsid w:val="008E63A0"/>
    <w:rsid w:val="008E6453"/>
    <w:rsid w:val="008E6914"/>
    <w:rsid w:val="008E7B3B"/>
    <w:rsid w:val="008F2060"/>
    <w:rsid w:val="008F35BD"/>
    <w:rsid w:val="008F37F2"/>
    <w:rsid w:val="008F3B3B"/>
    <w:rsid w:val="008F4220"/>
    <w:rsid w:val="008F4D58"/>
    <w:rsid w:val="008F4DB1"/>
    <w:rsid w:val="008F623C"/>
    <w:rsid w:val="008F676E"/>
    <w:rsid w:val="008F6C4B"/>
    <w:rsid w:val="008F6EEA"/>
    <w:rsid w:val="008F70A2"/>
    <w:rsid w:val="009004D4"/>
    <w:rsid w:val="00900FBA"/>
    <w:rsid w:val="00901699"/>
    <w:rsid w:val="0090286F"/>
    <w:rsid w:val="0090308A"/>
    <w:rsid w:val="00903378"/>
    <w:rsid w:val="00903EC8"/>
    <w:rsid w:val="00904236"/>
    <w:rsid w:val="009042C9"/>
    <w:rsid w:val="00904BF9"/>
    <w:rsid w:val="00904EF0"/>
    <w:rsid w:val="009052ED"/>
    <w:rsid w:val="00905307"/>
    <w:rsid w:val="0090566A"/>
    <w:rsid w:val="00905E1C"/>
    <w:rsid w:val="00906539"/>
    <w:rsid w:val="0090676E"/>
    <w:rsid w:val="009069A6"/>
    <w:rsid w:val="00906B0A"/>
    <w:rsid w:val="00907202"/>
    <w:rsid w:val="0090763C"/>
    <w:rsid w:val="009077D8"/>
    <w:rsid w:val="009079D3"/>
    <w:rsid w:val="00907A27"/>
    <w:rsid w:val="00910176"/>
    <w:rsid w:val="00910841"/>
    <w:rsid w:val="00910AA0"/>
    <w:rsid w:val="00911EE6"/>
    <w:rsid w:val="00911F61"/>
    <w:rsid w:val="00911FB7"/>
    <w:rsid w:val="0091210B"/>
    <w:rsid w:val="00913041"/>
    <w:rsid w:val="0091424B"/>
    <w:rsid w:val="00916189"/>
    <w:rsid w:val="0091651F"/>
    <w:rsid w:val="00917608"/>
    <w:rsid w:val="00917A3F"/>
    <w:rsid w:val="009204DD"/>
    <w:rsid w:val="00920B9C"/>
    <w:rsid w:val="00920FAC"/>
    <w:rsid w:val="00922038"/>
    <w:rsid w:val="0092231D"/>
    <w:rsid w:val="0092235F"/>
    <w:rsid w:val="00922673"/>
    <w:rsid w:val="009230A6"/>
    <w:rsid w:val="0092341B"/>
    <w:rsid w:val="00924651"/>
    <w:rsid w:val="009248D8"/>
    <w:rsid w:val="00925241"/>
    <w:rsid w:val="00925D08"/>
    <w:rsid w:val="0092633A"/>
    <w:rsid w:val="00927BB9"/>
    <w:rsid w:val="00927C1C"/>
    <w:rsid w:val="00927D9A"/>
    <w:rsid w:val="00927E7F"/>
    <w:rsid w:val="009300A2"/>
    <w:rsid w:val="009302B9"/>
    <w:rsid w:val="00930455"/>
    <w:rsid w:val="00931872"/>
    <w:rsid w:val="009322E7"/>
    <w:rsid w:val="00932685"/>
    <w:rsid w:val="00932A85"/>
    <w:rsid w:val="00932B27"/>
    <w:rsid w:val="00934A36"/>
    <w:rsid w:val="00934AB5"/>
    <w:rsid w:val="00934AF4"/>
    <w:rsid w:val="009354BC"/>
    <w:rsid w:val="00935C2A"/>
    <w:rsid w:val="00937109"/>
    <w:rsid w:val="00937554"/>
    <w:rsid w:val="00937A52"/>
    <w:rsid w:val="00940897"/>
    <w:rsid w:val="00941A77"/>
    <w:rsid w:val="00941D10"/>
    <w:rsid w:val="00941D97"/>
    <w:rsid w:val="009423A6"/>
    <w:rsid w:val="0094250D"/>
    <w:rsid w:val="0094282C"/>
    <w:rsid w:val="00944172"/>
    <w:rsid w:val="0094474F"/>
    <w:rsid w:val="00945B61"/>
    <w:rsid w:val="00945B97"/>
    <w:rsid w:val="00945EC4"/>
    <w:rsid w:val="009476E9"/>
    <w:rsid w:val="00947E43"/>
    <w:rsid w:val="00950C51"/>
    <w:rsid w:val="00951161"/>
    <w:rsid w:val="00952814"/>
    <w:rsid w:val="00952DA4"/>
    <w:rsid w:val="00953A00"/>
    <w:rsid w:val="00954D14"/>
    <w:rsid w:val="00955BCD"/>
    <w:rsid w:val="009568BF"/>
    <w:rsid w:val="00956FCD"/>
    <w:rsid w:val="009579E7"/>
    <w:rsid w:val="00957B3B"/>
    <w:rsid w:val="009607EA"/>
    <w:rsid w:val="00960CDC"/>
    <w:rsid w:val="0096142F"/>
    <w:rsid w:val="00962241"/>
    <w:rsid w:val="00962A64"/>
    <w:rsid w:val="00962B94"/>
    <w:rsid w:val="00963523"/>
    <w:rsid w:val="009635F3"/>
    <w:rsid w:val="0096363E"/>
    <w:rsid w:val="009640AF"/>
    <w:rsid w:val="0096412E"/>
    <w:rsid w:val="0096453C"/>
    <w:rsid w:val="00965526"/>
    <w:rsid w:val="009655EF"/>
    <w:rsid w:val="00965866"/>
    <w:rsid w:val="00965EE1"/>
    <w:rsid w:val="009661FA"/>
    <w:rsid w:val="00966A2E"/>
    <w:rsid w:val="009670DD"/>
    <w:rsid w:val="009670FC"/>
    <w:rsid w:val="00967C45"/>
    <w:rsid w:val="009701E5"/>
    <w:rsid w:val="0097044E"/>
    <w:rsid w:val="00971E17"/>
    <w:rsid w:val="00972242"/>
    <w:rsid w:val="009738A3"/>
    <w:rsid w:val="00973B7B"/>
    <w:rsid w:val="00974264"/>
    <w:rsid w:val="00974465"/>
    <w:rsid w:val="009754DA"/>
    <w:rsid w:val="00975ECE"/>
    <w:rsid w:val="00975FBA"/>
    <w:rsid w:val="009773D4"/>
    <w:rsid w:val="00980160"/>
    <w:rsid w:val="00980930"/>
    <w:rsid w:val="00980D6E"/>
    <w:rsid w:val="00980DF4"/>
    <w:rsid w:val="00981219"/>
    <w:rsid w:val="00981D1F"/>
    <w:rsid w:val="0098237B"/>
    <w:rsid w:val="0098265A"/>
    <w:rsid w:val="00983D2E"/>
    <w:rsid w:val="00983F8C"/>
    <w:rsid w:val="00984628"/>
    <w:rsid w:val="009847D8"/>
    <w:rsid w:val="009861E8"/>
    <w:rsid w:val="00986580"/>
    <w:rsid w:val="00986627"/>
    <w:rsid w:val="00986DA9"/>
    <w:rsid w:val="00987615"/>
    <w:rsid w:val="00987D04"/>
    <w:rsid w:val="0099092E"/>
    <w:rsid w:val="009911E1"/>
    <w:rsid w:val="009914C4"/>
    <w:rsid w:val="00991855"/>
    <w:rsid w:val="00991D4F"/>
    <w:rsid w:val="00993B1D"/>
    <w:rsid w:val="00994808"/>
    <w:rsid w:val="00995025"/>
    <w:rsid w:val="00995C2C"/>
    <w:rsid w:val="00996CD2"/>
    <w:rsid w:val="0099719A"/>
    <w:rsid w:val="009974BD"/>
    <w:rsid w:val="009977AD"/>
    <w:rsid w:val="00997D05"/>
    <w:rsid w:val="00997D26"/>
    <w:rsid w:val="00997FE1"/>
    <w:rsid w:val="009A070F"/>
    <w:rsid w:val="009A1381"/>
    <w:rsid w:val="009A1401"/>
    <w:rsid w:val="009A168B"/>
    <w:rsid w:val="009A2032"/>
    <w:rsid w:val="009A2D8C"/>
    <w:rsid w:val="009A3F3C"/>
    <w:rsid w:val="009A4636"/>
    <w:rsid w:val="009A46E9"/>
    <w:rsid w:val="009A4B90"/>
    <w:rsid w:val="009A4F9F"/>
    <w:rsid w:val="009A5005"/>
    <w:rsid w:val="009A6896"/>
    <w:rsid w:val="009A6942"/>
    <w:rsid w:val="009A6BB2"/>
    <w:rsid w:val="009A7C17"/>
    <w:rsid w:val="009B0EBD"/>
    <w:rsid w:val="009B1CB8"/>
    <w:rsid w:val="009B1E7F"/>
    <w:rsid w:val="009B1FC4"/>
    <w:rsid w:val="009B21CE"/>
    <w:rsid w:val="009B26C6"/>
    <w:rsid w:val="009B2A83"/>
    <w:rsid w:val="009B3F19"/>
    <w:rsid w:val="009B4BEA"/>
    <w:rsid w:val="009B5513"/>
    <w:rsid w:val="009B5B0A"/>
    <w:rsid w:val="009B69C5"/>
    <w:rsid w:val="009B7020"/>
    <w:rsid w:val="009C03ED"/>
    <w:rsid w:val="009C0A37"/>
    <w:rsid w:val="009C154F"/>
    <w:rsid w:val="009C2674"/>
    <w:rsid w:val="009C35F7"/>
    <w:rsid w:val="009C3787"/>
    <w:rsid w:val="009C3A43"/>
    <w:rsid w:val="009C46FA"/>
    <w:rsid w:val="009C4A4C"/>
    <w:rsid w:val="009C53B8"/>
    <w:rsid w:val="009C6636"/>
    <w:rsid w:val="009C6917"/>
    <w:rsid w:val="009D1BBA"/>
    <w:rsid w:val="009D1EB5"/>
    <w:rsid w:val="009D1F46"/>
    <w:rsid w:val="009D29DF"/>
    <w:rsid w:val="009D2A9A"/>
    <w:rsid w:val="009D3E95"/>
    <w:rsid w:val="009D5003"/>
    <w:rsid w:val="009D52BD"/>
    <w:rsid w:val="009D7371"/>
    <w:rsid w:val="009D7675"/>
    <w:rsid w:val="009D77E3"/>
    <w:rsid w:val="009E01A6"/>
    <w:rsid w:val="009E2BD0"/>
    <w:rsid w:val="009E392D"/>
    <w:rsid w:val="009E3FBD"/>
    <w:rsid w:val="009E42DE"/>
    <w:rsid w:val="009E4311"/>
    <w:rsid w:val="009E443B"/>
    <w:rsid w:val="009E458F"/>
    <w:rsid w:val="009E4A3B"/>
    <w:rsid w:val="009E5F35"/>
    <w:rsid w:val="009E6823"/>
    <w:rsid w:val="009E75B1"/>
    <w:rsid w:val="009E78B1"/>
    <w:rsid w:val="009E7C25"/>
    <w:rsid w:val="009F00BB"/>
    <w:rsid w:val="009F0AF2"/>
    <w:rsid w:val="009F0CF6"/>
    <w:rsid w:val="009F120E"/>
    <w:rsid w:val="009F1304"/>
    <w:rsid w:val="009F24BD"/>
    <w:rsid w:val="009F3496"/>
    <w:rsid w:val="009F48AF"/>
    <w:rsid w:val="009F4950"/>
    <w:rsid w:val="009F72E8"/>
    <w:rsid w:val="009F7968"/>
    <w:rsid w:val="009F7BFF"/>
    <w:rsid w:val="00A00663"/>
    <w:rsid w:val="00A00B51"/>
    <w:rsid w:val="00A00F5A"/>
    <w:rsid w:val="00A01629"/>
    <w:rsid w:val="00A01D53"/>
    <w:rsid w:val="00A03862"/>
    <w:rsid w:val="00A03999"/>
    <w:rsid w:val="00A046EE"/>
    <w:rsid w:val="00A054DA"/>
    <w:rsid w:val="00A05D40"/>
    <w:rsid w:val="00A06521"/>
    <w:rsid w:val="00A0690A"/>
    <w:rsid w:val="00A0766F"/>
    <w:rsid w:val="00A07D06"/>
    <w:rsid w:val="00A119FD"/>
    <w:rsid w:val="00A11D3A"/>
    <w:rsid w:val="00A11DE4"/>
    <w:rsid w:val="00A120C6"/>
    <w:rsid w:val="00A138EC"/>
    <w:rsid w:val="00A141A0"/>
    <w:rsid w:val="00A14860"/>
    <w:rsid w:val="00A14F1E"/>
    <w:rsid w:val="00A15E0A"/>
    <w:rsid w:val="00A17F80"/>
    <w:rsid w:val="00A2060D"/>
    <w:rsid w:val="00A21731"/>
    <w:rsid w:val="00A21A8C"/>
    <w:rsid w:val="00A21BCD"/>
    <w:rsid w:val="00A22B86"/>
    <w:rsid w:val="00A22DF7"/>
    <w:rsid w:val="00A22E58"/>
    <w:rsid w:val="00A23BD7"/>
    <w:rsid w:val="00A24439"/>
    <w:rsid w:val="00A244AC"/>
    <w:rsid w:val="00A24AD5"/>
    <w:rsid w:val="00A25333"/>
    <w:rsid w:val="00A25580"/>
    <w:rsid w:val="00A25A07"/>
    <w:rsid w:val="00A263DB"/>
    <w:rsid w:val="00A264F6"/>
    <w:rsid w:val="00A265D5"/>
    <w:rsid w:val="00A26960"/>
    <w:rsid w:val="00A269B9"/>
    <w:rsid w:val="00A303BD"/>
    <w:rsid w:val="00A310CC"/>
    <w:rsid w:val="00A31115"/>
    <w:rsid w:val="00A317B4"/>
    <w:rsid w:val="00A3190C"/>
    <w:rsid w:val="00A31BBC"/>
    <w:rsid w:val="00A31FA7"/>
    <w:rsid w:val="00A32615"/>
    <w:rsid w:val="00A32C06"/>
    <w:rsid w:val="00A33376"/>
    <w:rsid w:val="00A34A2E"/>
    <w:rsid w:val="00A35C2F"/>
    <w:rsid w:val="00A35DC3"/>
    <w:rsid w:val="00A35F52"/>
    <w:rsid w:val="00A362B8"/>
    <w:rsid w:val="00A367C3"/>
    <w:rsid w:val="00A36CC0"/>
    <w:rsid w:val="00A36DA3"/>
    <w:rsid w:val="00A378B4"/>
    <w:rsid w:val="00A3790B"/>
    <w:rsid w:val="00A37A92"/>
    <w:rsid w:val="00A40DCA"/>
    <w:rsid w:val="00A422AE"/>
    <w:rsid w:val="00A423FF"/>
    <w:rsid w:val="00A43604"/>
    <w:rsid w:val="00A43D13"/>
    <w:rsid w:val="00A442E6"/>
    <w:rsid w:val="00A45110"/>
    <w:rsid w:val="00A456DC"/>
    <w:rsid w:val="00A465C3"/>
    <w:rsid w:val="00A469BC"/>
    <w:rsid w:val="00A46F73"/>
    <w:rsid w:val="00A470D7"/>
    <w:rsid w:val="00A47D37"/>
    <w:rsid w:val="00A47FD5"/>
    <w:rsid w:val="00A5195A"/>
    <w:rsid w:val="00A51A1E"/>
    <w:rsid w:val="00A531EE"/>
    <w:rsid w:val="00A53294"/>
    <w:rsid w:val="00A53CCA"/>
    <w:rsid w:val="00A55F6C"/>
    <w:rsid w:val="00A60469"/>
    <w:rsid w:val="00A60474"/>
    <w:rsid w:val="00A60A48"/>
    <w:rsid w:val="00A622FE"/>
    <w:rsid w:val="00A6239B"/>
    <w:rsid w:val="00A6247E"/>
    <w:rsid w:val="00A6274D"/>
    <w:rsid w:val="00A6280F"/>
    <w:rsid w:val="00A64031"/>
    <w:rsid w:val="00A65AEE"/>
    <w:rsid w:val="00A663ED"/>
    <w:rsid w:val="00A67978"/>
    <w:rsid w:val="00A709EE"/>
    <w:rsid w:val="00A718C9"/>
    <w:rsid w:val="00A71A43"/>
    <w:rsid w:val="00A71D0B"/>
    <w:rsid w:val="00A72020"/>
    <w:rsid w:val="00A721E1"/>
    <w:rsid w:val="00A73177"/>
    <w:rsid w:val="00A733F0"/>
    <w:rsid w:val="00A73678"/>
    <w:rsid w:val="00A73D8F"/>
    <w:rsid w:val="00A7413A"/>
    <w:rsid w:val="00A74402"/>
    <w:rsid w:val="00A74BE2"/>
    <w:rsid w:val="00A74CCC"/>
    <w:rsid w:val="00A75C00"/>
    <w:rsid w:val="00A76044"/>
    <w:rsid w:val="00A765AC"/>
    <w:rsid w:val="00A76904"/>
    <w:rsid w:val="00A76FB3"/>
    <w:rsid w:val="00A76FEE"/>
    <w:rsid w:val="00A77142"/>
    <w:rsid w:val="00A779AA"/>
    <w:rsid w:val="00A77B97"/>
    <w:rsid w:val="00A8009D"/>
    <w:rsid w:val="00A8050A"/>
    <w:rsid w:val="00A807D8"/>
    <w:rsid w:val="00A8157D"/>
    <w:rsid w:val="00A816E5"/>
    <w:rsid w:val="00A81DF5"/>
    <w:rsid w:val="00A81F63"/>
    <w:rsid w:val="00A823D9"/>
    <w:rsid w:val="00A827BB"/>
    <w:rsid w:val="00A82D77"/>
    <w:rsid w:val="00A82E8F"/>
    <w:rsid w:val="00A83539"/>
    <w:rsid w:val="00A837E3"/>
    <w:rsid w:val="00A8438C"/>
    <w:rsid w:val="00A8497D"/>
    <w:rsid w:val="00A85048"/>
    <w:rsid w:val="00A85700"/>
    <w:rsid w:val="00A8599E"/>
    <w:rsid w:val="00A85BBC"/>
    <w:rsid w:val="00A861F3"/>
    <w:rsid w:val="00A86729"/>
    <w:rsid w:val="00A8674A"/>
    <w:rsid w:val="00A86BEC"/>
    <w:rsid w:val="00A873CE"/>
    <w:rsid w:val="00A90160"/>
    <w:rsid w:val="00A90CDF"/>
    <w:rsid w:val="00A91644"/>
    <w:rsid w:val="00A91681"/>
    <w:rsid w:val="00A92001"/>
    <w:rsid w:val="00A93416"/>
    <w:rsid w:val="00A94A11"/>
    <w:rsid w:val="00A94F23"/>
    <w:rsid w:val="00A9563C"/>
    <w:rsid w:val="00A97700"/>
    <w:rsid w:val="00A97C19"/>
    <w:rsid w:val="00AA05E8"/>
    <w:rsid w:val="00AA0734"/>
    <w:rsid w:val="00AA0876"/>
    <w:rsid w:val="00AA198A"/>
    <w:rsid w:val="00AA19EA"/>
    <w:rsid w:val="00AA1F7B"/>
    <w:rsid w:val="00AA2BA8"/>
    <w:rsid w:val="00AA3BEF"/>
    <w:rsid w:val="00AA41A0"/>
    <w:rsid w:val="00AA60C8"/>
    <w:rsid w:val="00AA66EA"/>
    <w:rsid w:val="00AA6F78"/>
    <w:rsid w:val="00AA7868"/>
    <w:rsid w:val="00AB09AD"/>
    <w:rsid w:val="00AB0A15"/>
    <w:rsid w:val="00AB220A"/>
    <w:rsid w:val="00AB3087"/>
    <w:rsid w:val="00AB3A7D"/>
    <w:rsid w:val="00AB5170"/>
    <w:rsid w:val="00AB588E"/>
    <w:rsid w:val="00AB5BD6"/>
    <w:rsid w:val="00AB72AE"/>
    <w:rsid w:val="00AC071F"/>
    <w:rsid w:val="00AC0F29"/>
    <w:rsid w:val="00AC1462"/>
    <w:rsid w:val="00AC15C9"/>
    <w:rsid w:val="00AC3012"/>
    <w:rsid w:val="00AC3623"/>
    <w:rsid w:val="00AC3864"/>
    <w:rsid w:val="00AC3A69"/>
    <w:rsid w:val="00AC4349"/>
    <w:rsid w:val="00AC4C12"/>
    <w:rsid w:val="00AC54D0"/>
    <w:rsid w:val="00AC5CCE"/>
    <w:rsid w:val="00AC647A"/>
    <w:rsid w:val="00AC6A18"/>
    <w:rsid w:val="00AC701C"/>
    <w:rsid w:val="00AC71B4"/>
    <w:rsid w:val="00AD0195"/>
    <w:rsid w:val="00AD1426"/>
    <w:rsid w:val="00AD17EC"/>
    <w:rsid w:val="00AD402D"/>
    <w:rsid w:val="00AD408D"/>
    <w:rsid w:val="00AD4249"/>
    <w:rsid w:val="00AD437D"/>
    <w:rsid w:val="00AD4C00"/>
    <w:rsid w:val="00AD5540"/>
    <w:rsid w:val="00AD6B92"/>
    <w:rsid w:val="00AD7917"/>
    <w:rsid w:val="00AE13C1"/>
    <w:rsid w:val="00AE176E"/>
    <w:rsid w:val="00AE1811"/>
    <w:rsid w:val="00AE2238"/>
    <w:rsid w:val="00AE3AF9"/>
    <w:rsid w:val="00AE587B"/>
    <w:rsid w:val="00AE58FD"/>
    <w:rsid w:val="00AE5C19"/>
    <w:rsid w:val="00AE5E84"/>
    <w:rsid w:val="00AE5FD5"/>
    <w:rsid w:val="00AE63CD"/>
    <w:rsid w:val="00AE6794"/>
    <w:rsid w:val="00AE6F5F"/>
    <w:rsid w:val="00AE7C5A"/>
    <w:rsid w:val="00AE7E6F"/>
    <w:rsid w:val="00AF0867"/>
    <w:rsid w:val="00AF0904"/>
    <w:rsid w:val="00AF0D01"/>
    <w:rsid w:val="00AF1000"/>
    <w:rsid w:val="00AF135C"/>
    <w:rsid w:val="00AF2977"/>
    <w:rsid w:val="00AF38F5"/>
    <w:rsid w:val="00AF4009"/>
    <w:rsid w:val="00AF4310"/>
    <w:rsid w:val="00AF469C"/>
    <w:rsid w:val="00AF49CE"/>
    <w:rsid w:val="00AF5FCC"/>
    <w:rsid w:val="00AF6812"/>
    <w:rsid w:val="00AF6D70"/>
    <w:rsid w:val="00B0134A"/>
    <w:rsid w:val="00B0178E"/>
    <w:rsid w:val="00B01ED4"/>
    <w:rsid w:val="00B0224B"/>
    <w:rsid w:val="00B025B0"/>
    <w:rsid w:val="00B033B9"/>
    <w:rsid w:val="00B03609"/>
    <w:rsid w:val="00B038DB"/>
    <w:rsid w:val="00B04C30"/>
    <w:rsid w:val="00B04D9B"/>
    <w:rsid w:val="00B050BF"/>
    <w:rsid w:val="00B05481"/>
    <w:rsid w:val="00B05885"/>
    <w:rsid w:val="00B06A9B"/>
    <w:rsid w:val="00B07094"/>
    <w:rsid w:val="00B070B2"/>
    <w:rsid w:val="00B07636"/>
    <w:rsid w:val="00B07F55"/>
    <w:rsid w:val="00B10C17"/>
    <w:rsid w:val="00B1288C"/>
    <w:rsid w:val="00B130BD"/>
    <w:rsid w:val="00B130FD"/>
    <w:rsid w:val="00B13140"/>
    <w:rsid w:val="00B1395A"/>
    <w:rsid w:val="00B13E60"/>
    <w:rsid w:val="00B1499C"/>
    <w:rsid w:val="00B157FC"/>
    <w:rsid w:val="00B15D17"/>
    <w:rsid w:val="00B16A3E"/>
    <w:rsid w:val="00B171C2"/>
    <w:rsid w:val="00B1779F"/>
    <w:rsid w:val="00B20E89"/>
    <w:rsid w:val="00B210E2"/>
    <w:rsid w:val="00B21322"/>
    <w:rsid w:val="00B217AA"/>
    <w:rsid w:val="00B226E6"/>
    <w:rsid w:val="00B22734"/>
    <w:rsid w:val="00B22D8C"/>
    <w:rsid w:val="00B22F68"/>
    <w:rsid w:val="00B24439"/>
    <w:rsid w:val="00B25024"/>
    <w:rsid w:val="00B259F9"/>
    <w:rsid w:val="00B26DFB"/>
    <w:rsid w:val="00B27521"/>
    <w:rsid w:val="00B30FBA"/>
    <w:rsid w:val="00B31405"/>
    <w:rsid w:val="00B34B67"/>
    <w:rsid w:val="00B355EF"/>
    <w:rsid w:val="00B35781"/>
    <w:rsid w:val="00B36366"/>
    <w:rsid w:val="00B372BB"/>
    <w:rsid w:val="00B37A3D"/>
    <w:rsid w:val="00B37D52"/>
    <w:rsid w:val="00B408CA"/>
    <w:rsid w:val="00B41EC9"/>
    <w:rsid w:val="00B42920"/>
    <w:rsid w:val="00B43CE2"/>
    <w:rsid w:val="00B44CE9"/>
    <w:rsid w:val="00B450EB"/>
    <w:rsid w:val="00B45BCA"/>
    <w:rsid w:val="00B46637"/>
    <w:rsid w:val="00B46B0E"/>
    <w:rsid w:val="00B47C70"/>
    <w:rsid w:val="00B47F48"/>
    <w:rsid w:val="00B50399"/>
    <w:rsid w:val="00B50792"/>
    <w:rsid w:val="00B50976"/>
    <w:rsid w:val="00B50D8A"/>
    <w:rsid w:val="00B50E6A"/>
    <w:rsid w:val="00B51460"/>
    <w:rsid w:val="00B51942"/>
    <w:rsid w:val="00B52D06"/>
    <w:rsid w:val="00B535D4"/>
    <w:rsid w:val="00B53F56"/>
    <w:rsid w:val="00B54A83"/>
    <w:rsid w:val="00B55F76"/>
    <w:rsid w:val="00B5698F"/>
    <w:rsid w:val="00B56FEB"/>
    <w:rsid w:val="00B60196"/>
    <w:rsid w:val="00B604C3"/>
    <w:rsid w:val="00B608EA"/>
    <w:rsid w:val="00B60B3C"/>
    <w:rsid w:val="00B61199"/>
    <w:rsid w:val="00B62108"/>
    <w:rsid w:val="00B62EEE"/>
    <w:rsid w:val="00B63094"/>
    <w:rsid w:val="00B63591"/>
    <w:rsid w:val="00B636D1"/>
    <w:rsid w:val="00B64EC7"/>
    <w:rsid w:val="00B64FE4"/>
    <w:rsid w:val="00B66745"/>
    <w:rsid w:val="00B66AF6"/>
    <w:rsid w:val="00B67465"/>
    <w:rsid w:val="00B67D54"/>
    <w:rsid w:val="00B701BB"/>
    <w:rsid w:val="00B70DDB"/>
    <w:rsid w:val="00B7154F"/>
    <w:rsid w:val="00B71752"/>
    <w:rsid w:val="00B71BA1"/>
    <w:rsid w:val="00B71BEA"/>
    <w:rsid w:val="00B72684"/>
    <w:rsid w:val="00B727A8"/>
    <w:rsid w:val="00B73A38"/>
    <w:rsid w:val="00B74AE9"/>
    <w:rsid w:val="00B75C3B"/>
    <w:rsid w:val="00B75CC6"/>
    <w:rsid w:val="00B7616E"/>
    <w:rsid w:val="00B767C3"/>
    <w:rsid w:val="00B77664"/>
    <w:rsid w:val="00B7783E"/>
    <w:rsid w:val="00B80247"/>
    <w:rsid w:val="00B80D36"/>
    <w:rsid w:val="00B80F15"/>
    <w:rsid w:val="00B80F31"/>
    <w:rsid w:val="00B815FF"/>
    <w:rsid w:val="00B81682"/>
    <w:rsid w:val="00B81785"/>
    <w:rsid w:val="00B8275E"/>
    <w:rsid w:val="00B82A5A"/>
    <w:rsid w:val="00B841A4"/>
    <w:rsid w:val="00B84C2B"/>
    <w:rsid w:val="00B86173"/>
    <w:rsid w:val="00B864AC"/>
    <w:rsid w:val="00B86A28"/>
    <w:rsid w:val="00B87C84"/>
    <w:rsid w:val="00B87E89"/>
    <w:rsid w:val="00B90162"/>
    <w:rsid w:val="00B903D5"/>
    <w:rsid w:val="00B90E38"/>
    <w:rsid w:val="00B917A6"/>
    <w:rsid w:val="00B91B76"/>
    <w:rsid w:val="00B91FC8"/>
    <w:rsid w:val="00B922A1"/>
    <w:rsid w:val="00B92C76"/>
    <w:rsid w:val="00B93095"/>
    <w:rsid w:val="00B94C1C"/>
    <w:rsid w:val="00B9554B"/>
    <w:rsid w:val="00B95626"/>
    <w:rsid w:val="00B9658F"/>
    <w:rsid w:val="00B97191"/>
    <w:rsid w:val="00B972E0"/>
    <w:rsid w:val="00B97C7C"/>
    <w:rsid w:val="00B97CE4"/>
    <w:rsid w:val="00B97D1F"/>
    <w:rsid w:val="00B97F56"/>
    <w:rsid w:val="00BA1550"/>
    <w:rsid w:val="00BA214D"/>
    <w:rsid w:val="00BA2927"/>
    <w:rsid w:val="00BA3021"/>
    <w:rsid w:val="00BA42E4"/>
    <w:rsid w:val="00BA5204"/>
    <w:rsid w:val="00BA62F4"/>
    <w:rsid w:val="00BA663B"/>
    <w:rsid w:val="00BA6D2E"/>
    <w:rsid w:val="00BA725B"/>
    <w:rsid w:val="00BA73C9"/>
    <w:rsid w:val="00BA7A1C"/>
    <w:rsid w:val="00BB0FF5"/>
    <w:rsid w:val="00BB1273"/>
    <w:rsid w:val="00BB153B"/>
    <w:rsid w:val="00BB1DCE"/>
    <w:rsid w:val="00BB1F2F"/>
    <w:rsid w:val="00BB2007"/>
    <w:rsid w:val="00BB2D24"/>
    <w:rsid w:val="00BB3291"/>
    <w:rsid w:val="00BB3B55"/>
    <w:rsid w:val="00BB3EB5"/>
    <w:rsid w:val="00BB496D"/>
    <w:rsid w:val="00BB49A3"/>
    <w:rsid w:val="00BB4A5F"/>
    <w:rsid w:val="00BB713A"/>
    <w:rsid w:val="00BB72A4"/>
    <w:rsid w:val="00BC0642"/>
    <w:rsid w:val="00BC0881"/>
    <w:rsid w:val="00BC0E2C"/>
    <w:rsid w:val="00BC1B05"/>
    <w:rsid w:val="00BC22B8"/>
    <w:rsid w:val="00BC2A65"/>
    <w:rsid w:val="00BC3322"/>
    <w:rsid w:val="00BC4386"/>
    <w:rsid w:val="00BC51BE"/>
    <w:rsid w:val="00BC52DE"/>
    <w:rsid w:val="00BC5AE5"/>
    <w:rsid w:val="00BC6A3C"/>
    <w:rsid w:val="00BC6B80"/>
    <w:rsid w:val="00BC6E5E"/>
    <w:rsid w:val="00BC7151"/>
    <w:rsid w:val="00BC7580"/>
    <w:rsid w:val="00BC7CC5"/>
    <w:rsid w:val="00BD01FB"/>
    <w:rsid w:val="00BD083B"/>
    <w:rsid w:val="00BD1018"/>
    <w:rsid w:val="00BD11CC"/>
    <w:rsid w:val="00BD1C4C"/>
    <w:rsid w:val="00BD1DF9"/>
    <w:rsid w:val="00BD1FB7"/>
    <w:rsid w:val="00BD271F"/>
    <w:rsid w:val="00BD2B45"/>
    <w:rsid w:val="00BD35B8"/>
    <w:rsid w:val="00BD3743"/>
    <w:rsid w:val="00BD3B44"/>
    <w:rsid w:val="00BD4356"/>
    <w:rsid w:val="00BD4657"/>
    <w:rsid w:val="00BD4A61"/>
    <w:rsid w:val="00BD509E"/>
    <w:rsid w:val="00BD5385"/>
    <w:rsid w:val="00BD550C"/>
    <w:rsid w:val="00BD6002"/>
    <w:rsid w:val="00BD6620"/>
    <w:rsid w:val="00BD6ABB"/>
    <w:rsid w:val="00BE0283"/>
    <w:rsid w:val="00BE02B2"/>
    <w:rsid w:val="00BE1CEE"/>
    <w:rsid w:val="00BE284A"/>
    <w:rsid w:val="00BE2C3C"/>
    <w:rsid w:val="00BE2D23"/>
    <w:rsid w:val="00BE31D7"/>
    <w:rsid w:val="00BE4409"/>
    <w:rsid w:val="00BE490D"/>
    <w:rsid w:val="00BE4FA0"/>
    <w:rsid w:val="00BE5392"/>
    <w:rsid w:val="00BE541D"/>
    <w:rsid w:val="00BE5939"/>
    <w:rsid w:val="00BE5D89"/>
    <w:rsid w:val="00BE69C3"/>
    <w:rsid w:val="00BF05FA"/>
    <w:rsid w:val="00BF0A55"/>
    <w:rsid w:val="00BF179C"/>
    <w:rsid w:val="00BF25AF"/>
    <w:rsid w:val="00BF2F16"/>
    <w:rsid w:val="00BF3BF8"/>
    <w:rsid w:val="00BF3DE0"/>
    <w:rsid w:val="00BF42C8"/>
    <w:rsid w:val="00BF4BBD"/>
    <w:rsid w:val="00BF4BD9"/>
    <w:rsid w:val="00BF51D2"/>
    <w:rsid w:val="00BF5314"/>
    <w:rsid w:val="00BF6286"/>
    <w:rsid w:val="00BF65D8"/>
    <w:rsid w:val="00BF7CCE"/>
    <w:rsid w:val="00C00C2C"/>
    <w:rsid w:val="00C01698"/>
    <w:rsid w:val="00C017DC"/>
    <w:rsid w:val="00C01810"/>
    <w:rsid w:val="00C028AB"/>
    <w:rsid w:val="00C029B0"/>
    <w:rsid w:val="00C03068"/>
    <w:rsid w:val="00C039F2"/>
    <w:rsid w:val="00C03FD4"/>
    <w:rsid w:val="00C04E6B"/>
    <w:rsid w:val="00C05250"/>
    <w:rsid w:val="00C06DA6"/>
    <w:rsid w:val="00C07D53"/>
    <w:rsid w:val="00C1014E"/>
    <w:rsid w:val="00C11657"/>
    <w:rsid w:val="00C11EDE"/>
    <w:rsid w:val="00C120D8"/>
    <w:rsid w:val="00C12CEE"/>
    <w:rsid w:val="00C12E68"/>
    <w:rsid w:val="00C13890"/>
    <w:rsid w:val="00C13932"/>
    <w:rsid w:val="00C1496D"/>
    <w:rsid w:val="00C1516B"/>
    <w:rsid w:val="00C1625D"/>
    <w:rsid w:val="00C164C0"/>
    <w:rsid w:val="00C168DE"/>
    <w:rsid w:val="00C17259"/>
    <w:rsid w:val="00C201B4"/>
    <w:rsid w:val="00C2089F"/>
    <w:rsid w:val="00C211DC"/>
    <w:rsid w:val="00C21208"/>
    <w:rsid w:val="00C2231B"/>
    <w:rsid w:val="00C22790"/>
    <w:rsid w:val="00C22B47"/>
    <w:rsid w:val="00C22FA7"/>
    <w:rsid w:val="00C23202"/>
    <w:rsid w:val="00C23E1B"/>
    <w:rsid w:val="00C248C5"/>
    <w:rsid w:val="00C248D9"/>
    <w:rsid w:val="00C24F53"/>
    <w:rsid w:val="00C2503B"/>
    <w:rsid w:val="00C25E29"/>
    <w:rsid w:val="00C264E3"/>
    <w:rsid w:val="00C26F01"/>
    <w:rsid w:val="00C2749F"/>
    <w:rsid w:val="00C27E35"/>
    <w:rsid w:val="00C301DF"/>
    <w:rsid w:val="00C315F0"/>
    <w:rsid w:val="00C317C3"/>
    <w:rsid w:val="00C31D5F"/>
    <w:rsid w:val="00C31DD4"/>
    <w:rsid w:val="00C324F8"/>
    <w:rsid w:val="00C3258F"/>
    <w:rsid w:val="00C33661"/>
    <w:rsid w:val="00C34F90"/>
    <w:rsid w:val="00C359BB"/>
    <w:rsid w:val="00C3615F"/>
    <w:rsid w:val="00C36317"/>
    <w:rsid w:val="00C36EBD"/>
    <w:rsid w:val="00C37868"/>
    <w:rsid w:val="00C37CBC"/>
    <w:rsid w:val="00C406E4"/>
    <w:rsid w:val="00C412CC"/>
    <w:rsid w:val="00C417FA"/>
    <w:rsid w:val="00C422BA"/>
    <w:rsid w:val="00C425EB"/>
    <w:rsid w:val="00C42906"/>
    <w:rsid w:val="00C4298C"/>
    <w:rsid w:val="00C43D0B"/>
    <w:rsid w:val="00C453AC"/>
    <w:rsid w:val="00C453EF"/>
    <w:rsid w:val="00C45831"/>
    <w:rsid w:val="00C45BE0"/>
    <w:rsid w:val="00C45D15"/>
    <w:rsid w:val="00C45ED3"/>
    <w:rsid w:val="00C46500"/>
    <w:rsid w:val="00C471A1"/>
    <w:rsid w:val="00C47A83"/>
    <w:rsid w:val="00C50775"/>
    <w:rsid w:val="00C50A11"/>
    <w:rsid w:val="00C52BDE"/>
    <w:rsid w:val="00C53096"/>
    <w:rsid w:val="00C534C8"/>
    <w:rsid w:val="00C5432E"/>
    <w:rsid w:val="00C54C5F"/>
    <w:rsid w:val="00C55983"/>
    <w:rsid w:val="00C55E03"/>
    <w:rsid w:val="00C60132"/>
    <w:rsid w:val="00C603AB"/>
    <w:rsid w:val="00C6079E"/>
    <w:rsid w:val="00C61169"/>
    <w:rsid w:val="00C6139F"/>
    <w:rsid w:val="00C6147D"/>
    <w:rsid w:val="00C62073"/>
    <w:rsid w:val="00C62A8D"/>
    <w:rsid w:val="00C62D59"/>
    <w:rsid w:val="00C630F6"/>
    <w:rsid w:val="00C632B9"/>
    <w:rsid w:val="00C6498C"/>
    <w:rsid w:val="00C65026"/>
    <w:rsid w:val="00C6568C"/>
    <w:rsid w:val="00C66396"/>
    <w:rsid w:val="00C66724"/>
    <w:rsid w:val="00C667CD"/>
    <w:rsid w:val="00C66C33"/>
    <w:rsid w:val="00C67CE9"/>
    <w:rsid w:val="00C701E1"/>
    <w:rsid w:val="00C704C7"/>
    <w:rsid w:val="00C71F18"/>
    <w:rsid w:val="00C720CE"/>
    <w:rsid w:val="00C72762"/>
    <w:rsid w:val="00C727B2"/>
    <w:rsid w:val="00C731EF"/>
    <w:rsid w:val="00C73542"/>
    <w:rsid w:val="00C73AA0"/>
    <w:rsid w:val="00C74875"/>
    <w:rsid w:val="00C769F4"/>
    <w:rsid w:val="00C775F1"/>
    <w:rsid w:val="00C77A1C"/>
    <w:rsid w:val="00C77ABE"/>
    <w:rsid w:val="00C800DD"/>
    <w:rsid w:val="00C8064B"/>
    <w:rsid w:val="00C8240E"/>
    <w:rsid w:val="00C84AD7"/>
    <w:rsid w:val="00C84CF8"/>
    <w:rsid w:val="00C858AC"/>
    <w:rsid w:val="00C873B3"/>
    <w:rsid w:val="00C8765A"/>
    <w:rsid w:val="00C87EE3"/>
    <w:rsid w:val="00C905F1"/>
    <w:rsid w:val="00C9201C"/>
    <w:rsid w:val="00C9229F"/>
    <w:rsid w:val="00C92C6E"/>
    <w:rsid w:val="00C92E93"/>
    <w:rsid w:val="00C93F5C"/>
    <w:rsid w:val="00C947C0"/>
    <w:rsid w:val="00C949DC"/>
    <w:rsid w:val="00C94EC2"/>
    <w:rsid w:val="00C9622E"/>
    <w:rsid w:val="00C962E7"/>
    <w:rsid w:val="00C96406"/>
    <w:rsid w:val="00C9678F"/>
    <w:rsid w:val="00C978C3"/>
    <w:rsid w:val="00C97FC2"/>
    <w:rsid w:val="00CA0FDA"/>
    <w:rsid w:val="00CA105E"/>
    <w:rsid w:val="00CA122A"/>
    <w:rsid w:val="00CA131E"/>
    <w:rsid w:val="00CA1E45"/>
    <w:rsid w:val="00CA253E"/>
    <w:rsid w:val="00CA2817"/>
    <w:rsid w:val="00CA2898"/>
    <w:rsid w:val="00CA2ED8"/>
    <w:rsid w:val="00CA3347"/>
    <w:rsid w:val="00CA3CF4"/>
    <w:rsid w:val="00CA4630"/>
    <w:rsid w:val="00CA4D7B"/>
    <w:rsid w:val="00CA4F73"/>
    <w:rsid w:val="00CA520B"/>
    <w:rsid w:val="00CA6657"/>
    <w:rsid w:val="00CA782A"/>
    <w:rsid w:val="00CA7D1F"/>
    <w:rsid w:val="00CA7F0D"/>
    <w:rsid w:val="00CB0714"/>
    <w:rsid w:val="00CB16D9"/>
    <w:rsid w:val="00CB1F1F"/>
    <w:rsid w:val="00CB2681"/>
    <w:rsid w:val="00CB2AAC"/>
    <w:rsid w:val="00CB2ED8"/>
    <w:rsid w:val="00CB30E9"/>
    <w:rsid w:val="00CB5997"/>
    <w:rsid w:val="00CB5B6B"/>
    <w:rsid w:val="00CB60EE"/>
    <w:rsid w:val="00CB68A4"/>
    <w:rsid w:val="00CC085F"/>
    <w:rsid w:val="00CC2B85"/>
    <w:rsid w:val="00CC2E0B"/>
    <w:rsid w:val="00CC31BC"/>
    <w:rsid w:val="00CC3ED1"/>
    <w:rsid w:val="00CC44DC"/>
    <w:rsid w:val="00CC483A"/>
    <w:rsid w:val="00CC48E9"/>
    <w:rsid w:val="00CC4A3E"/>
    <w:rsid w:val="00CC4D52"/>
    <w:rsid w:val="00CC5395"/>
    <w:rsid w:val="00CC5D83"/>
    <w:rsid w:val="00CC60A5"/>
    <w:rsid w:val="00CC6601"/>
    <w:rsid w:val="00CC7B45"/>
    <w:rsid w:val="00CC7DD9"/>
    <w:rsid w:val="00CC7E06"/>
    <w:rsid w:val="00CD178C"/>
    <w:rsid w:val="00CD2204"/>
    <w:rsid w:val="00CD2624"/>
    <w:rsid w:val="00CD2A07"/>
    <w:rsid w:val="00CD3C35"/>
    <w:rsid w:val="00CD3E3C"/>
    <w:rsid w:val="00CD4002"/>
    <w:rsid w:val="00CD4031"/>
    <w:rsid w:val="00CD4331"/>
    <w:rsid w:val="00CD4F2D"/>
    <w:rsid w:val="00CD6E31"/>
    <w:rsid w:val="00CD6F63"/>
    <w:rsid w:val="00CD6FA4"/>
    <w:rsid w:val="00CD7190"/>
    <w:rsid w:val="00CD719A"/>
    <w:rsid w:val="00CD7614"/>
    <w:rsid w:val="00CD7803"/>
    <w:rsid w:val="00CD7870"/>
    <w:rsid w:val="00CE248A"/>
    <w:rsid w:val="00CE2EE2"/>
    <w:rsid w:val="00CE3A63"/>
    <w:rsid w:val="00CE3BDC"/>
    <w:rsid w:val="00CE460A"/>
    <w:rsid w:val="00CE46FE"/>
    <w:rsid w:val="00CE4840"/>
    <w:rsid w:val="00CE4964"/>
    <w:rsid w:val="00CE5883"/>
    <w:rsid w:val="00CE62A9"/>
    <w:rsid w:val="00CE6BC3"/>
    <w:rsid w:val="00CE7C4D"/>
    <w:rsid w:val="00CF01B1"/>
    <w:rsid w:val="00CF0998"/>
    <w:rsid w:val="00CF189F"/>
    <w:rsid w:val="00CF1928"/>
    <w:rsid w:val="00CF1DED"/>
    <w:rsid w:val="00CF1E60"/>
    <w:rsid w:val="00CF258F"/>
    <w:rsid w:val="00CF2989"/>
    <w:rsid w:val="00CF2EFC"/>
    <w:rsid w:val="00CF3264"/>
    <w:rsid w:val="00CF3CF8"/>
    <w:rsid w:val="00CF4870"/>
    <w:rsid w:val="00CF4E79"/>
    <w:rsid w:val="00CF5053"/>
    <w:rsid w:val="00CF5B34"/>
    <w:rsid w:val="00CF6D13"/>
    <w:rsid w:val="00CF7542"/>
    <w:rsid w:val="00CF7B48"/>
    <w:rsid w:val="00CF7CA1"/>
    <w:rsid w:val="00D00334"/>
    <w:rsid w:val="00D00600"/>
    <w:rsid w:val="00D0126B"/>
    <w:rsid w:val="00D01673"/>
    <w:rsid w:val="00D02BD6"/>
    <w:rsid w:val="00D02EC9"/>
    <w:rsid w:val="00D032E4"/>
    <w:rsid w:val="00D0345B"/>
    <w:rsid w:val="00D035DC"/>
    <w:rsid w:val="00D044C7"/>
    <w:rsid w:val="00D04CF2"/>
    <w:rsid w:val="00D0589E"/>
    <w:rsid w:val="00D065F1"/>
    <w:rsid w:val="00D0667D"/>
    <w:rsid w:val="00D06793"/>
    <w:rsid w:val="00D06A90"/>
    <w:rsid w:val="00D0727D"/>
    <w:rsid w:val="00D07A59"/>
    <w:rsid w:val="00D10221"/>
    <w:rsid w:val="00D10E1D"/>
    <w:rsid w:val="00D123E9"/>
    <w:rsid w:val="00D1240A"/>
    <w:rsid w:val="00D1242B"/>
    <w:rsid w:val="00D1245D"/>
    <w:rsid w:val="00D13007"/>
    <w:rsid w:val="00D13885"/>
    <w:rsid w:val="00D139D4"/>
    <w:rsid w:val="00D14095"/>
    <w:rsid w:val="00D14AA1"/>
    <w:rsid w:val="00D14FE9"/>
    <w:rsid w:val="00D1504A"/>
    <w:rsid w:val="00D15283"/>
    <w:rsid w:val="00D16D8B"/>
    <w:rsid w:val="00D17294"/>
    <w:rsid w:val="00D1753C"/>
    <w:rsid w:val="00D17DF5"/>
    <w:rsid w:val="00D17EF5"/>
    <w:rsid w:val="00D205B1"/>
    <w:rsid w:val="00D20FD7"/>
    <w:rsid w:val="00D21EC2"/>
    <w:rsid w:val="00D228C9"/>
    <w:rsid w:val="00D235C2"/>
    <w:rsid w:val="00D23B95"/>
    <w:rsid w:val="00D2437F"/>
    <w:rsid w:val="00D253DC"/>
    <w:rsid w:val="00D25519"/>
    <w:rsid w:val="00D25816"/>
    <w:rsid w:val="00D27009"/>
    <w:rsid w:val="00D27E51"/>
    <w:rsid w:val="00D27F74"/>
    <w:rsid w:val="00D30215"/>
    <w:rsid w:val="00D304AA"/>
    <w:rsid w:val="00D309EC"/>
    <w:rsid w:val="00D3110D"/>
    <w:rsid w:val="00D3267F"/>
    <w:rsid w:val="00D32AA0"/>
    <w:rsid w:val="00D349A3"/>
    <w:rsid w:val="00D35B7B"/>
    <w:rsid w:val="00D35C6B"/>
    <w:rsid w:val="00D36C80"/>
    <w:rsid w:val="00D37F28"/>
    <w:rsid w:val="00D409D6"/>
    <w:rsid w:val="00D41475"/>
    <w:rsid w:val="00D41B79"/>
    <w:rsid w:val="00D41F63"/>
    <w:rsid w:val="00D430F8"/>
    <w:rsid w:val="00D4317B"/>
    <w:rsid w:val="00D4496E"/>
    <w:rsid w:val="00D44BA1"/>
    <w:rsid w:val="00D45D40"/>
    <w:rsid w:val="00D46FB1"/>
    <w:rsid w:val="00D474D8"/>
    <w:rsid w:val="00D474F7"/>
    <w:rsid w:val="00D5044B"/>
    <w:rsid w:val="00D514A6"/>
    <w:rsid w:val="00D520C0"/>
    <w:rsid w:val="00D52995"/>
    <w:rsid w:val="00D5325B"/>
    <w:rsid w:val="00D545C3"/>
    <w:rsid w:val="00D549C4"/>
    <w:rsid w:val="00D54A5B"/>
    <w:rsid w:val="00D55444"/>
    <w:rsid w:val="00D554DD"/>
    <w:rsid w:val="00D55975"/>
    <w:rsid w:val="00D55E3F"/>
    <w:rsid w:val="00D55EE4"/>
    <w:rsid w:val="00D55EF6"/>
    <w:rsid w:val="00D5684E"/>
    <w:rsid w:val="00D56FD7"/>
    <w:rsid w:val="00D57E2F"/>
    <w:rsid w:val="00D602B5"/>
    <w:rsid w:val="00D6280D"/>
    <w:rsid w:val="00D63302"/>
    <w:rsid w:val="00D6391A"/>
    <w:rsid w:val="00D64A80"/>
    <w:rsid w:val="00D650D4"/>
    <w:rsid w:val="00D65CA7"/>
    <w:rsid w:val="00D65DB2"/>
    <w:rsid w:val="00D66618"/>
    <w:rsid w:val="00D667F4"/>
    <w:rsid w:val="00D6796F"/>
    <w:rsid w:val="00D701AB"/>
    <w:rsid w:val="00D7199B"/>
    <w:rsid w:val="00D71E1D"/>
    <w:rsid w:val="00D73722"/>
    <w:rsid w:val="00D74A8D"/>
    <w:rsid w:val="00D75AFA"/>
    <w:rsid w:val="00D76009"/>
    <w:rsid w:val="00D76B39"/>
    <w:rsid w:val="00D76C1D"/>
    <w:rsid w:val="00D77407"/>
    <w:rsid w:val="00D774AF"/>
    <w:rsid w:val="00D77769"/>
    <w:rsid w:val="00D8037F"/>
    <w:rsid w:val="00D80A0C"/>
    <w:rsid w:val="00D80C09"/>
    <w:rsid w:val="00D811F7"/>
    <w:rsid w:val="00D818C6"/>
    <w:rsid w:val="00D81F1E"/>
    <w:rsid w:val="00D82CA7"/>
    <w:rsid w:val="00D839A1"/>
    <w:rsid w:val="00D8563B"/>
    <w:rsid w:val="00D85B54"/>
    <w:rsid w:val="00D870AE"/>
    <w:rsid w:val="00D87834"/>
    <w:rsid w:val="00D87CB2"/>
    <w:rsid w:val="00D90470"/>
    <w:rsid w:val="00D90806"/>
    <w:rsid w:val="00D910D5"/>
    <w:rsid w:val="00D929D3"/>
    <w:rsid w:val="00D92BF5"/>
    <w:rsid w:val="00D93066"/>
    <w:rsid w:val="00D93575"/>
    <w:rsid w:val="00D93612"/>
    <w:rsid w:val="00D95612"/>
    <w:rsid w:val="00D96174"/>
    <w:rsid w:val="00D96C7C"/>
    <w:rsid w:val="00D96CAF"/>
    <w:rsid w:val="00D9735D"/>
    <w:rsid w:val="00D97851"/>
    <w:rsid w:val="00D979FB"/>
    <w:rsid w:val="00DA00D8"/>
    <w:rsid w:val="00DA0128"/>
    <w:rsid w:val="00DA01BE"/>
    <w:rsid w:val="00DA1690"/>
    <w:rsid w:val="00DA17A4"/>
    <w:rsid w:val="00DA2871"/>
    <w:rsid w:val="00DA2ACC"/>
    <w:rsid w:val="00DA361E"/>
    <w:rsid w:val="00DA4B2D"/>
    <w:rsid w:val="00DA553C"/>
    <w:rsid w:val="00DA5541"/>
    <w:rsid w:val="00DA672F"/>
    <w:rsid w:val="00DA67E9"/>
    <w:rsid w:val="00DA724F"/>
    <w:rsid w:val="00DA765E"/>
    <w:rsid w:val="00DB1BC2"/>
    <w:rsid w:val="00DB2E6B"/>
    <w:rsid w:val="00DB409D"/>
    <w:rsid w:val="00DB4F8C"/>
    <w:rsid w:val="00DB504C"/>
    <w:rsid w:val="00DB5A93"/>
    <w:rsid w:val="00DB673A"/>
    <w:rsid w:val="00DB6E13"/>
    <w:rsid w:val="00DB72D2"/>
    <w:rsid w:val="00DB74F2"/>
    <w:rsid w:val="00DB7B2F"/>
    <w:rsid w:val="00DC08E6"/>
    <w:rsid w:val="00DC0A24"/>
    <w:rsid w:val="00DC0C10"/>
    <w:rsid w:val="00DC105A"/>
    <w:rsid w:val="00DC1439"/>
    <w:rsid w:val="00DC23D0"/>
    <w:rsid w:val="00DC254F"/>
    <w:rsid w:val="00DC2B51"/>
    <w:rsid w:val="00DC49F1"/>
    <w:rsid w:val="00DC580D"/>
    <w:rsid w:val="00DC6A98"/>
    <w:rsid w:val="00DD0332"/>
    <w:rsid w:val="00DD069A"/>
    <w:rsid w:val="00DD0B7D"/>
    <w:rsid w:val="00DD0C8B"/>
    <w:rsid w:val="00DD0D21"/>
    <w:rsid w:val="00DD1597"/>
    <w:rsid w:val="00DD1D09"/>
    <w:rsid w:val="00DD373C"/>
    <w:rsid w:val="00DD3B8D"/>
    <w:rsid w:val="00DD3E7D"/>
    <w:rsid w:val="00DD41F0"/>
    <w:rsid w:val="00DD45AB"/>
    <w:rsid w:val="00DD4A63"/>
    <w:rsid w:val="00DD4C7B"/>
    <w:rsid w:val="00DD69D4"/>
    <w:rsid w:val="00DD7082"/>
    <w:rsid w:val="00DD74B7"/>
    <w:rsid w:val="00DD7BEB"/>
    <w:rsid w:val="00DD7FA7"/>
    <w:rsid w:val="00DE1834"/>
    <w:rsid w:val="00DE199C"/>
    <w:rsid w:val="00DE1D43"/>
    <w:rsid w:val="00DE1F0C"/>
    <w:rsid w:val="00DE386D"/>
    <w:rsid w:val="00DE3890"/>
    <w:rsid w:val="00DE3A45"/>
    <w:rsid w:val="00DE4294"/>
    <w:rsid w:val="00DE48C3"/>
    <w:rsid w:val="00DE4D74"/>
    <w:rsid w:val="00DE4E13"/>
    <w:rsid w:val="00DE54D2"/>
    <w:rsid w:val="00DE55A4"/>
    <w:rsid w:val="00DE5A65"/>
    <w:rsid w:val="00DE5B7A"/>
    <w:rsid w:val="00DE5BA1"/>
    <w:rsid w:val="00DE63FF"/>
    <w:rsid w:val="00DF06DA"/>
    <w:rsid w:val="00DF0FBD"/>
    <w:rsid w:val="00DF1253"/>
    <w:rsid w:val="00DF29AF"/>
    <w:rsid w:val="00DF3485"/>
    <w:rsid w:val="00DF3ABF"/>
    <w:rsid w:val="00DF40D9"/>
    <w:rsid w:val="00DF4D7D"/>
    <w:rsid w:val="00DF5712"/>
    <w:rsid w:val="00DF5F0C"/>
    <w:rsid w:val="00DF6D81"/>
    <w:rsid w:val="00DF7486"/>
    <w:rsid w:val="00DF7AD9"/>
    <w:rsid w:val="00DF7EB1"/>
    <w:rsid w:val="00DF7EBD"/>
    <w:rsid w:val="00E00390"/>
    <w:rsid w:val="00E01152"/>
    <w:rsid w:val="00E01A30"/>
    <w:rsid w:val="00E01D0F"/>
    <w:rsid w:val="00E01EF6"/>
    <w:rsid w:val="00E03561"/>
    <w:rsid w:val="00E03B09"/>
    <w:rsid w:val="00E03B78"/>
    <w:rsid w:val="00E03EC5"/>
    <w:rsid w:val="00E041F2"/>
    <w:rsid w:val="00E04F69"/>
    <w:rsid w:val="00E058C6"/>
    <w:rsid w:val="00E05E80"/>
    <w:rsid w:val="00E0616C"/>
    <w:rsid w:val="00E07150"/>
    <w:rsid w:val="00E077F8"/>
    <w:rsid w:val="00E0780C"/>
    <w:rsid w:val="00E07D58"/>
    <w:rsid w:val="00E10845"/>
    <w:rsid w:val="00E12894"/>
    <w:rsid w:val="00E12E6D"/>
    <w:rsid w:val="00E13098"/>
    <w:rsid w:val="00E1346B"/>
    <w:rsid w:val="00E15FA7"/>
    <w:rsid w:val="00E165FD"/>
    <w:rsid w:val="00E170E9"/>
    <w:rsid w:val="00E20313"/>
    <w:rsid w:val="00E20A16"/>
    <w:rsid w:val="00E20FC1"/>
    <w:rsid w:val="00E2134D"/>
    <w:rsid w:val="00E21D5D"/>
    <w:rsid w:val="00E21EF6"/>
    <w:rsid w:val="00E22032"/>
    <w:rsid w:val="00E22260"/>
    <w:rsid w:val="00E22320"/>
    <w:rsid w:val="00E227F7"/>
    <w:rsid w:val="00E231A8"/>
    <w:rsid w:val="00E2414B"/>
    <w:rsid w:val="00E2504E"/>
    <w:rsid w:val="00E25F23"/>
    <w:rsid w:val="00E26A38"/>
    <w:rsid w:val="00E26B36"/>
    <w:rsid w:val="00E26F9B"/>
    <w:rsid w:val="00E2703F"/>
    <w:rsid w:val="00E27150"/>
    <w:rsid w:val="00E27230"/>
    <w:rsid w:val="00E301A9"/>
    <w:rsid w:val="00E30B56"/>
    <w:rsid w:val="00E30C1E"/>
    <w:rsid w:val="00E3142F"/>
    <w:rsid w:val="00E316D6"/>
    <w:rsid w:val="00E317FF"/>
    <w:rsid w:val="00E326C3"/>
    <w:rsid w:val="00E329FD"/>
    <w:rsid w:val="00E33061"/>
    <w:rsid w:val="00E35023"/>
    <w:rsid w:val="00E35DA7"/>
    <w:rsid w:val="00E36A4B"/>
    <w:rsid w:val="00E36A80"/>
    <w:rsid w:val="00E37A21"/>
    <w:rsid w:val="00E37A43"/>
    <w:rsid w:val="00E4075F"/>
    <w:rsid w:val="00E40A71"/>
    <w:rsid w:val="00E40DF8"/>
    <w:rsid w:val="00E4231A"/>
    <w:rsid w:val="00E424B0"/>
    <w:rsid w:val="00E4296C"/>
    <w:rsid w:val="00E42C3F"/>
    <w:rsid w:val="00E44C7B"/>
    <w:rsid w:val="00E455A2"/>
    <w:rsid w:val="00E479B7"/>
    <w:rsid w:val="00E50409"/>
    <w:rsid w:val="00E508F9"/>
    <w:rsid w:val="00E51649"/>
    <w:rsid w:val="00E517BD"/>
    <w:rsid w:val="00E51FDF"/>
    <w:rsid w:val="00E53713"/>
    <w:rsid w:val="00E542C8"/>
    <w:rsid w:val="00E549B2"/>
    <w:rsid w:val="00E54F28"/>
    <w:rsid w:val="00E55770"/>
    <w:rsid w:val="00E558D2"/>
    <w:rsid w:val="00E55B31"/>
    <w:rsid w:val="00E561FD"/>
    <w:rsid w:val="00E56C69"/>
    <w:rsid w:val="00E57188"/>
    <w:rsid w:val="00E57A3D"/>
    <w:rsid w:val="00E57C12"/>
    <w:rsid w:val="00E6125B"/>
    <w:rsid w:val="00E61672"/>
    <w:rsid w:val="00E617B9"/>
    <w:rsid w:val="00E61F3E"/>
    <w:rsid w:val="00E62105"/>
    <w:rsid w:val="00E6257D"/>
    <w:rsid w:val="00E62823"/>
    <w:rsid w:val="00E629D1"/>
    <w:rsid w:val="00E631A6"/>
    <w:rsid w:val="00E633B7"/>
    <w:rsid w:val="00E6344A"/>
    <w:rsid w:val="00E638CE"/>
    <w:rsid w:val="00E63C5D"/>
    <w:rsid w:val="00E64476"/>
    <w:rsid w:val="00E6457B"/>
    <w:rsid w:val="00E66210"/>
    <w:rsid w:val="00E663E0"/>
    <w:rsid w:val="00E664E7"/>
    <w:rsid w:val="00E6754B"/>
    <w:rsid w:val="00E67832"/>
    <w:rsid w:val="00E67D1D"/>
    <w:rsid w:val="00E71622"/>
    <w:rsid w:val="00E72175"/>
    <w:rsid w:val="00E73D83"/>
    <w:rsid w:val="00E73DD3"/>
    <w:rsid w:val="00E749B2"/>
    <w:rsid w:val="00E74D11"/>
    <w:rsid w:val="00E7661A"/>
    <w:rsid w:val="00E77046"/>
    <w:rsid w:val="00E7745E"/>
    <w:rsid w:val="00E774DC"/>
    <w:rsid w:val="00E77F84"/>
    <w:rsid w:val="00E80CC2"/>
    <w:rsid w:val="00E811B0"/>
    <w:rsid w:val="00E814C9"/>
    <w:rsid w:val="00E8173E"/>
    <w:rsid w:val="00E825DF"/>
    <w:rsid w:val="00E8262E"/>
    <w:rsid w:val="00E82E1A"/>
    <w:rsid w:val="00E83991"/>
    <w:rsid w:val="00E839F8"/>
    <w:rsid w:val="00E83FB9"/>
    <w:rsid w:val="00E8431F"/>
    <w:rsid w:val="00E85EC9"/>
    <w:rsid w:val="00E86218"/>
    <w:rsid w:val="00E86E1E"/>
    <w:rsid w:val="00E86F65"/>
    <w:rsid w:val="00E87542"/>
    <w:rsid w:val="00E878CE"/>
    <w:rsid w:val="00E878FD"/>
    <w:rsid w:val="00E905FA"/>
    <w:rsid w:val="00E90873"/>
    <w:rsid w:val="00E909D7"/>
    <w:rsid w:val="00E90F89"/>
    <w:rsid w:val="00E91A8E"/>
    <w:rsid w:val="00E92AC7"/>
    <w:rsid w:val="00E92D3D"/>
    <w:rsid w:val="00E9304E"/>
    <w:rsid w:val="00E9323C"/>
    <w:rsid w:val="00E935B7"/>
    <w:rsid w:val="00E93AAD"/>
    <w:rsid w:val="00E93DF8"/>
    <w:rsid w:val="00E93E15"/>
    <w:rsid w:val="00E94344"/>
    <w:rsid w:val="00E9441C"/>
    <w:rsid w:val="00E9484E"/>
    <w:rsid w:val="00E95078"/>
    <w:rsid w:val="00E95808"/>
    <w:rsid w:val="00E96616"/>
    <w:rsid w:val="00E97165"/>
    <w:rsid w:val="00E97AB6"/>
    <w:rsid w:val="00EA0107"/>
    <w:rsid w:val="00EA0747"/>
    <w:rsid w:val="00EA147E"/>
    <w:rsid w:val="00EA1EAF"/>
    <w:rsid w:val="00EA470E"/>
    <w:rsid w:val="00EA5E66"/>
    <w:rsid w:val="00EA5FFA"/>
    <w:rsid w:val="00EA62CF"/>
    <w:rsid w:val="00EA6A08"/>
    <w:rsid w:val="00EA6C7F"/>
    <w:rsid w:val="00EA6EAD"/>
    <w:rsid w:val="00EA6F42"/>
    <w:rsid w:val="00EA76EB"/>
    <w:rsid w:val="00EA7D71"/>
    <w:rsid w:val="00EB131D"/>
    <w:rsid w:val="00EB1963"/>
    <w:rsid w:val="00EB22AD"/>
    <w:rsid w:val="00EB32EC"/>
    <w:rsid w:val="00EB3EE5"/>
    <w:rsid w:val="00EB4445"/>
    <w:rsid w:val="00EB475E"/>
    <w:rsid w:val="00EB5106"/>
    <w:rsid w:val="00EB5738"/>
    <w:rsid w:val="00EB64C8"/>
    <w:rsid w:val="00EB6D75"/>
    <w:rsid w:val="00EC09E0"/>
    <w:rsid w:val="00EC1E39"/>
    <w:rsid w:val="00EC47A9"/>
    <w:rsid w:val="00EC4AB6"/>
    <w:rsid w:val="00ED1234"/>
    <w:rsid w:val="00ED195C"/>
    <w:rsid w:val="00ED3CCC"/>
    <w:rsid w:val="00ED461F"/>
    <w:rsid w:val="00ED4E89"/>
    <w:rsid w:val="00ED52C3"/>
    <w:rsid w:val="00ED6663"/>
    <w:rsid w:val="00ED6BE9"/>
    <w:rsid w:val="00ED7656"/>
    <w:rsid w:val="00ED77AE"/>
    <w:rsid w:val="00ED7D43"/>
    <w:rsid w:val="00EE0254"/>
    <w:rsid w:val="00EE0D51"/>
    <w:rsid w:val="00EE16B5"/>
    <w:rsid w:val="00EE1718"/>
    <w:rsid w:val="00EE2038"/>
    <w:rsid w:val="00EE26B5"/>
    <w:rsid w:val="00EE3FA0"/>
    <w:rsid w:val="00EE4405"/>
    <w:rsid w:val="00EE4527"/>
    <w:rsid w:val="00EE45AD"/>
    <w:rsid w:val="00EE4E07"/>
    <w:rsid w:val="00EE703A"/>
    <w:rsid w:val="00EE72D2"/>
    <w:rsid w:val="00EE77D5"/>
    <w:rsid w:val="00EF0028"/>
    <w:rsid w:val="00EF0280"/>
    <w:rsid w:val="00EF0C99"/>
    <w:rsid w:val="00EF1BA3"/>
    <w:rsid w:val="00EF2241"/>
    <w:rsid w:val="00EF26F3"/>
    <w:rsid w:val="00EF2CA5"/>
    <w:rsid w:val="00EF2ED8"/>
    <w:rsid w:val="00EF3561"/>
    <w:rsid w:val="00EF3F9B"/>
    <w:rsid w:val="00EF4E21"/>
    <w:rsid w:val="00EF53BF"/>
    <w:rsid w:val="00EF56F3"/>
    <w:rsid w:val="00EF5D18"/>
    <w:rsid w:val="00EF604F"/>
    <w:rsid w:val="00EF6C33"/>
    <w:rsid w:val="00EF6DEB"/>
    <w:rsid w:val="00EF6EBA"/>
    <w:rsid w:val="00EF7169"/>
    <w:rsid w:val="00EF78CE"/>
    <w:rsid w:val="00F008CD"/>
    <w:rsid w:val="00F01216"/>
    <w:rsid w:val="00F012D4"/>
    <w:rsid w:val="00F031B9"/>
    <w:rsid w:val="00F031D9"/>
    <w:rsid w:val="00F0320C"/>
    <w:rsid w:val="00F03E7C"/>
    <w:rsid w:val="00F04058"/>
    <w:rsid w:val="00F05157"/>
    <w:rsid w:val="00F051CC"/>
    <w:rsid w:val="00F05FAF"/>
    <w:rsid w:val="00F066D0"/>
    <w:rsid w:val="00F067D6"/>
    <w:rsid w:val="00F06CA3"/>
    <w:rsid w:val="00F076E9"/>
    <w:rsid w:val="00F07A3B"/>
    <w:rsid w:val="00F07D95"/>
    <w:rsid w:val="00F10383"/>
    <w:rsid w:val="00F10B3E"/>
    <w:rsid w:val="00F11779"/>
    <w:rsid w:val="00F120F5"/>
    <w:rsid w:val="00F127E3"/>
    <w:rsid w:val="00F14DB0"/>
    <w:rsid w:val="00F154F8"/>
    <w:rsid w:val="00F1686F"/>
    <w:rsid w:val="00F172F4"/>
    <w:rsid w:val="00F17D8D"/>
    <w:rsid w:val="00F208A4"/>
    <w:rsid w:val="00F20C96"/>
    <w:rsid w:val="00F20E8E"/>
    <w:rsid w:val="00F213FC"/>
    <w:rsid w:val="00F21CDF"/>
    <w:rsid w:val="00F224B9"/>
    <w:rsid w:val="00F22773"/>
    <w:rsid w:val="00F22CF7"/>
    <w:rsid w:val="00F23516"/>
    <w:rsid w:val="00F2370D"/>
    <w:rsid w:val="00F249BE"/>
    <w:rsid w:val="00F24FDB"/>
    <w:rsid w:val="00F2500C"/>
    <w:rsid w:val="00F25F48"/>
    <w:rsid w:val="00F25F61"/>
    <w:rsid w:val="00F26085"/>
    <w:rsid w:val="00F260DF"/>
    <w:rsid w:val="00F26289"/>
    <w:rsid w:val="00F27777"/>
    <w:rsid w:val="00F2790A"/>
    <w:rsid w:val="00F31F8B"/>
    <w:rsid w:val="00F322F4"/>
    <w:rsid w:val="00F32550"/>
    <w:rsid w:val="00F32700"/>
    <w:rsid w:val="00F327F6"/>
    <w:rsid w:val="00F3307B"/>
    <w:rsid w:val="00F33C36"/>
    <w:rsid w:val="00F33DFF"/>
    <w:rsid w:val="00F343EC"/>
    <w:rsid w:val="00F34D1A"/>
    <w:rsid w:val="00F34DE7"/>
    <w:rsid w:val="00F356A4"/>
    <w:rsid w:val="00F3643E"/>
    <w:rsid w:val="00F36932"/>
    <w:rsid w:val="00F36C09"/>
    <w:rsid w:val="00F37014"/>
    <w:rsid w:val="00F37664"/>
    <w:rsid w:val="00F37D7F"/>
    <w:rsid w:val="00F4066F"/>
    <w:rsid w:val="00F40B9B"/>
    <w:rsid w:val="00F40CEF"/>
    <w:rsid w:val="00F40F47"/>
    <w:rsid w:val="00F41050"/>
    <w:rsid w:val="00F413EC"/>
    <w:rsid w:val="00F41841"/>
    <w:rsid w:val="00F419AA"/>
    <w:rsid w:val="00F41CA7"/>
    <w:rsid w:val="00F4346C"/>
    <w:rsid w:val="00F43774"/>
    <w:rsid w:val="00F43816"/>
    <w:rsid w:val="00F43B29"/>
    <w:rsid w:val="00F445CB"/>
    <w:rsid w:val="00F448D8"/>
    <w:rsid w:val="00F4540F"/>
    <w:rsid w:val="00F45B53"/>
    <w:rsid w:val="00F45DBC"/>
    <w:rsid w:val="00F471A0"/>
    <w:rsid w:val="00F4755B"/>
    <w:rsid w:val="00F47661"/>
    <w:rsid w:val="00F47BF9"/>
    <w:rsid w:val="00F50CE9"/>
    <w:rsid w:val="00F5218F"/>
    <w:rsid w:val="00F52822"/>
    <w:rsid w:val="00F52B76"/>
    <w:rsid w:val="00F52FCD"/>
    <w:rsid w:val="00F53135"/>
    <w:rsid w:val="00F54008"/>
    <w:rsid w:val="00F54369"/>
    <w:rsid w:val="00F55163"/>
    <w:rsid w:val="00F55C01"/>
    <w:rsid w:val="00F56DBA"/>
    <w:rsid w:val="00F57602"/>
    <w:rsid w:val="00F57B08"/>
    <w:rsid w:val="00F608E4"/>
    <w:rsid w:val="00F609E9"/>
    <w:rsid w:val="00F60A89"/>
    <w:rsid w:val="00F60D85"/>
    <w:rsid w:val="00F60EC5"/>
    <w:rsid w:val="00F61275"/>
    <w:rsid w:val="00F6137A"/>
    <w:rsid w:val="00F61960"/>
    <w:rsid w:val="00F61B36"/>
    <w:rsid w:val="00F61CFD"/>
    <w:rsid w:val="00F61F95"/>
    <w:rsid w:val="00F6209D"/>
    <w:rsid w:val="00F62981"/>
    <w:rsid w:val="00F62CBF"/>
    <w:rsid w:val="00F63340"/>
    <w:rsid w:val="00F63F28"/>
    <w:rsid w:val="00F640BC"/>
    <w:rsid w:val="00F65F44"/>
    <w:rsid w:val="00F6616A"/>
    <w:rsid w:val="00F661DB"/>
    <w:rsid w:val="00F66835"/>
    <w:rsid w:val="00F66DAF"/>
    <w:rsid w:val="00F67284"/>
    <w:rsid w:val="00F67C06"/>
    <w:rsid w:val="00F67D3A"/>
    <w:rsid w:val="00F70213"/>
    <w:rsid w:val="00F70821"/>
    <w:rsid w:val="00F71A25"/>
    <w:rsid w:val="00F73019"/>
    <w:rsid w:val="00F731CE"/>
    <w:rsid w:val="00F734D8"/>
    <w:rsid w:val="00F7392F"/>
    <w:rsid w:val="00F744AB"/>
    <w:rsid w:val="00F74A94"/>
    <w:rsid w:val="00F754D0"/>
    <w:rsid w:val="00F75600"/>
    <w:rsid w:val="00F7713E"/>
    <w:rsid w:val="00F77790"/>
    <w:rsid w:val="00F77924"/>
    <w:rsid w:val="00F802A4"/>
    <w:rsid w:val="00F810DF"/>
    <w:rsid w:val="00F81F04"/>
    <w:rsid w:val="00F81F3C"/>
    <w:rsid w:val="00F820F7"/>
    <w:rsid w:val="00F82123"/>
    <w:rsid w:val="00F822A5"/>
    <w:rsid w:val="00F82830"/>
    <w:rsid w:val="00F83193"/>
    <w:rsid w:val="00F83C31"/>
    <w:rsid w:val="00F84EE3"/>
    <w:rsid w:val="00F8508D"/>
    <w:rsid w:val="00F85C20"/>
    <w:rsid w:val="00F85CB1"/>
    <w:rsid w:val="00F8647F"/>
    <w:rsid w:val="00F867DD"/>
    <w:rsid w:val="00F91573"/>
    <w:rsid w:val="00F921BE"/>
    <w:rsid w:val="00F93C28"/>
    <w:rsid w:val="00F94705"/>
    <w:rsid w:val="00F949D9"/>
    <w:rsid w:val="00F94CD9"/>
    <w:rsid w:val="00F95C7D"/>
    <w:rsid w:val="00F97034"/>
    <w:rsid w:val="00F976CA"/>
    <w:rsid w:val="00F97FE8"/>
    <w:rsid w:val="00FA087A"/>
    <w:rsid w:val="00FA12AA"/>
    <w:rsid w:val="00FA2126"/>
    <w:rsid w:val="00FA2BA9"/>
    <w:rsid w:val="00FA2CBD"/>
    <w:rsid w:val="00FA2D68"/>
    <w:rsid w:val="00FA398D"/>
    <w:rsid w:val="00FA49DF"/>
    <w:rsid w:val="00FA5D77"/>
    <w:rsid w:val="00FA632A"/>
    <w:rsid w:val="00FA6407"/>
    <w:rsid w:val="00FA6450"/>
    <w:rsid w:val="00FA691C"/>
    <w:rsid w:val="00FA7FCD"/>
    <w:rsid w:val="00FB01E4"/>
    <w:rsid w:val="00FB05A8"/>
    <w:rsid w:val="00FB0748"/>
    <w:rsid w:val="00FB09DD"/>
    <w:rsid w:val="00FB0A8A"/>
    <w:rsid w:val="00FB0B5C"/>
    <w:rsid w:val="00FB1D3E"/>
    <w:rsid w:val="00FB25E3"/>
    <w:rsid w:val="00FB3478"/>
    <w:rsid w:val="00FB428A"/>
    <w:rsid w:val="00FB4CB5"/>
    <w:rsid w:val="00FB4F96"/>
    <w:rsid w:val="00FB5317"/>
    <w:rsid w:val="00FB56A6"/>
    <w:rsid w:val="00FB588D"/>
    <w:rsid w:val="00FB5B49"/>
    <w:rsid w:val="00FB63CF"/>
    <w:rsid w:val="00FB6796"/>
    <w:rsid w:val="00FB7F7D"/>
    <w:rsid w:val="00FC0081"/>
    <w:rsid w:val="00FC175A"/>
    <w:rsid w:val="00FC18DB"/>
    <w:rsid w:val="00FC2802"/>
    <w:rsid w:val="00FC3261"/>
    <w:rsid w:val="00FC372F"/>
    <w:rsid w:val="00FC413B"/>
    <w:rsid w:val="00FC43FA"/>
    <w:rsid w:val="00FC67A9"/>
    <w:rsid w:val="00FC6A87"/>
    <w:rsid w:val="00FC6C67"/>
    <w:rsid w:val="00FC6D99"/>
    <w:rsid w:val="00FC71D5"/>
    <w:rsid w:val="00FC794D"/>
    <w:rsid w:val="00FC7A8C"/>
    <w:rsid w:val="00FD0E61"/>
    <w:rsid w:val="00FD106C"/>
    <w:rsid w:val="00FD173D"/>
    <w:rsid w:val="00FD208A"/>
    <w:rsid w:val="00FD2714"/>
    <w:rsid w:val="00FD33FE"/>
    <w:rsid w:val="00FD3C0A"/>
    <w:rsid w:val="00FD41AF"/>
    <w:rsid w:val="00FD4A38"/>
    <w:rsid w:val="00FD4CD8"/>
    <w:rsid w:val="00FD5A1D"/>
    <w:rsid w:val="00FD6702"/>
    <w:rsid w:val="00FD6BE2"/>
    <w:rsid w:val="00FD741A"/>
    <w:rsid w:val="00FD748A"/>
    <w:rsid w:val="00FD7BA6"/>
    <w:rsid w:val="00FE011B"/>
    <w:rsid w:val="00FE052C"/>
    <w:rsid w:val="00FE0E88"/>
    <w:rsid w:val="00FE195A"/>
    <w:rsid w:val="00FE277C"/>
    <w:rsid w:val="00FE3379"/>
    <w:rsid w:val="00FE389D"/>
    <w:rsid w:val="00FE3A92"/>
    <w:rsid w:val="00FE41FD"/>
    <w:rsid w:val="00FE4B23"/>
    <w:rsid w:val="00FE4EEF"/>
    <w:rsid w:val="00FE4F84"/>
    <w:rsid w:val="00FE4FCF"/>
    <w:rsid w:val="00FE7446"/>
    <w:rsid w:val="00FE7669"/>
    <w:rsid w:val="00FF0203"/>
    <w:rsid w:val="00FF1900"/>
    <w:rsid w:val="00FF245B"/>
    <w:rsid w:val="00FF2AA4"/>
    <w:rsid w:val="00FF39E9"/>
    <w:rsid w:val="00FF4D01"/>
    <w:rsid w:val="00FF5808"/>
    <w:rsid w:val="00FF6381"/>
    <w:rsid w:val="00FF67F2"/>
    <w:rsid w:val="00FF6CDE"/>
    <w:rsid w:val="00FF6DE5"/>
    <w:rsid w:val="00FF7047"/>
    <w:rsid w:val="00FF71B4"/>
    <w:rsid w:val="00FF7737"/>
    <w:rsid w:val="00FF7E2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FD5C41"/>
  <w15:chartTrackingRefBased/>
  <w15:docId w15:val="{4B15A03D-6FDF-4125-AA91-21BE3505F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B3C9D"/>
    <w:pPr>
      <w:widowControl w:val="0"/>
      <w:jc w:val="both"/>
    </w:pPr>
    <w:rPr>
      <w:rFonts w:ascii="Times New Roman" w:eastAsia="標楷體" w:hAnsi="Times New Roman"/>
    </w:rPr>
  </w:style>
  <w:style w:type="paragraph" w:styleId="10">
    <w:name w:val="heading 1"/>
    <w:aliases w:val="階層1"/>
    <w:basedOn w:val="a"/>
    <w:next w:val="a"/>
    <w:link w:val="11"/>
    <w:uiPriority w:val="9"/>
    <w:qFormat/>
    <w:rsid w:val="0074414C"/>
    <w:pPr>
      <w:keepNext/>
      <w:numPr>
        <w:numId w:val="6"/>
      </w:numPr>
      <w:spacing w:after="180" w:line="360" w:lineRule="auto"/>
      <w:ind w:left="425"/>
      <w:jc w:val="center"/>
      <w:outlineLvl w:val="0"/>
    </w:pPr>
    <w:rPr>
      <w:rFonts w:eastAsiaTheme="minorEastAsia" w:cstheme="majorBidi"/>
      <w:b/>
      <w:bCs/>
      <w:kern w:val="52"/>
      <w:sz w:val="36"/>
      <w:szCs w:val="48"/>
    </w:rPr>
  </w:style>
  <w:style w:type="paragraph" w:styleId="20">
    <w:name w:val="heading 2"/>
    <w:aliases w:val="階層2"/>
    <w:basedOn w:val="a"/>
    <w:next w:val="10"/>
    <w:link w:val="21"/>
    <w:uiPriority w:val="9"/>
    <w:unhideWhenUsed/>
    <w:qFormat/>
    <w:rsid w:val="009042C9"/>
    <w:pPr>
      <w:keepNext/>
      <w:numPr>
        <w:ilvl w:val="1"/>
        <w:numId w:val="11"/>
      </w:numPr>
      <w:spacing w:before="240" w:line="360" w:lineRule="auto"/>
      <w:jc w:val="left"/>
      <w:outlineLvl w:val="1"/>
    </w:pPr>
    <w:rPr>
      <w:rFonts w:eastAsiaTheme="minorEastAsia" w:cstheme="majorBidi"/>
      <w:b/>
      <w:bCs/>
      <w:sz w:val="32"/>
      <w:szCs w:val="48"/>
    </w:rPr>
  </w:style>
  <w:style w:type="paragraph" w:styleId="30">
    <w:name w:val="heading 3"/>
    <w:aliases w:val="階層3"/>
    <w:basedOn w:val="a0"/>
    <w:next w:val="a"/>
    <w:link w:val="31"/>
    <w:autoRedefine/>
    <w:uiPriority w:val="9"/>
    <w:unhideWhenUsed/>
    <w:qFormat/>
    <w:rsid w:val="001B02BA"/>
    <w:pPr>
      <w:numPr>
        <w:ilvl w:val="2"/>
        <w:numId w:val="18"/>
      </w:numPr>
      <w:spacing w:before="240" w:line="360" w:lineRule="auto"/>
      <w:ind w:leftChars="0" w:left="0" w:rightChars="100" w:right="100"/>
      <w:outlineLvl w:val="2"/>
    </w:pPr>
    <w:rPr>
      <w:rFonts w:cs="Times New Roman"/>
      <w:b/>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Web">
    <w:name w:val="Normal (Web)"/>
    <w:basedOn w:val="a"/>
    <w:uiPriority w:val="99"/>
    <w:unhideWhenUsed/>
    <w:rsid w:val="002431D3"/>
    <w:pPr>
      <w:widowControl/>
      <w:spacing w:before="100" w:beforeAutospacing="1" w:after="100" w:afterAutospacing="1"/>
    </w:pPr>
    <w:rPr>
      <w:rFonts w:ascii="新細明體" w:eastAsia="新細明體" w:hAnsi="新細明體" w:cs="新細明體"/>
      <w:kern w:val="0"/>
      <w:szCs w:val="24"/>
    </w:rPr>
  </w:style>
  <w:style w:type="character" w:customStyle="1" w:styleId="apple-tab-span">
    <w:name w:val="apple-tab-span"/>
    <w:basedOn w:val="a1"/>
    <w:rsid w:val="002431D3"/>
  </w:style>
  <w:style w:type="character" w:styleId="a4">
    <w:name w:val="Hyperlink"/>
    <w:basedOn w:val="a1"/>
    <w:uiPriority w:val="99"/>
    <w:unhideWhenUsed/>
    <w:rsid w:val="00C417FA"/>
    <w:rPr>
      <w:color w:val="0563C1" w:themeColor="hyperlink"/>
      <w:u w:val="single"/>
    </w:rPr>
  </w:style>
  <w:style w:type="character" w:customStyle="1" w:styleId="12">
    <w:name w:val="未解析的提及項目1"/>
    <w:basedOn w:val="a1"/>
    <w:uiPriority w:val="99"/>
    <w:semiHidden/>
    <w:unhideWhenUsed/>
    <w:rsid w:val="00C417FA"/>
    <w:rPr>
      <w:color w:val="605E5C"/>
      <w:shd w:val="clear" w:color="auto" w:fill="E1DFDD"/>
    </w:rPr>
  </w:style>
  <w:style w:type="paragraph" w:styleId="a5">
    <w:name w:val="header"/>
    <w:basedOn w:val="a"/>
    <w:link w:val="a6"/>
    <w:uiPriority w:val="99"/>
    <w:unhideWhenUsed/>
    <w:rsid w:val="00761243"/>
    <w:pPr>
      <w:tabs>
        <w:tab w:val="center" w:pos="4153"/>
        <w:tab w:val="right" w:pos="8306"/>
      </w:tabs>
      <w:snapToGrid w:val="0"/>
    </w:pPr>
    <w:rPr>
      <w:sz w:val="20"/>
      <w:szCs w:val="20"/>
    </w:rPr>
  </w:style>
  <w:style w:type="character" w:customStyle="1" w:styleId="a6">
    <w:name w:val="頁首 字元"/>
    <w:basedOn w:val="a1"/>
    <w:link w:val="a5"/>
    <w:uiPriority w:val="99"/>
    <w:rsid w:val="00761243"/>
    <w:rPr>
      <w:sz w:val="20"/>
      <w:szCs w:val="20"/>
    </w:rPr>
  </w:style>
  <w:style w:type="paragraph" w:styleId="a7">
    <w:name w:val="footer"/>
    <w:basedOn w:val="a"/>
    <w:link w:val="a8"/>
    <w:uiPriority w:val="99"/>
    <w:unhideWhenUsed/>
    <w:rsid w:val="00761243"/>
    <w:pPr>
      <w:tabs>
        <w:tab w:val="center" w:pos="4153"/>
        <w:tab w:val="right" w:pos="8306"/>
      </w:tabs>
      <w:snapToGrid w:val="0"/>
    </w:pPr>
    <w:rPr>
      <w:sz w:val="20"/>
      <w:szCs w:val="20"/>
    </w:rPr>
  </w:style>
  <w:style w:type="character" w:customStyle="1" w:styleId="a8">
    <w:name w:val="頁尾 字元"/>
    <w:basedOn w:val="a1"/>
    <w:link w:val="a7"/>
    <w:uiPriority w:val="99"/>
    <w:rsid w:val="00761243"/>
    <w:rPr>
      <w:sz w:val="20"/>
      <w:szCs w:val="20"/>
    </w:rPr>
  </w:style>
  <w:style w:type="character" w:styleId="a9">
    <w:name w:val="FollowedHyperlink"/>
    <w:basedOn w:val="a1"/>
    <w:uiPriority w:val="99"/>
    <w:semiHidden/>
    <w:unhideWhenUsed/>
    <w:rsid w:val="004E7687"/>
    <w:rPr>
      <w:color w:val="954F72" w:themeColor="followedHyperlink"/>
      <w:u w:val="single"/>
    </w:rPr>
  </w:style>
  <w:style w:type="character" w:styleId="aa">
    <w:name w:val="Placeholder Text"/>
    <w:basedOn w:val="a1"/>
    <w:uiPriority w:val="99"/>
    <w:semiHidden/>
    <w:rsid w:val="00972242"/>
    <w:rPr>
      <w:color w:val="808080"/>
    </w:rPr>
  </w:style>
  <w:style w:type="table" w:styleId="ab">
    <w:name w:val="Table Grid"/>
    <w:basedOn w:val="a2"/>
    <w:uiPriority w:val="39"/>
    <w:rsid w:val="002777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0">
    <w:name w:val="List Paragraph"/>
    <w:basedOn w:val="a"/>
    <w:uiPriority w:val="34"/>
    <w:qFormat/>
    <w:rsid w:val="009B21CE"/>
    <w:pPr>
      <w:ind w:leftChars="200" w:left="480"/>
    </w:pPr>
  </w:style>
  <w:style w:type="table" w:styleId="ac">
    <w:name w:val="Grid Table Light"/>
    <w:basedOn w:val="a2"/>
    <w:uiPriority w:val="40"/>
    <w:rsid w:val="00EB196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213E02"/>
    <w:pPr>
      <w:jc w:val="center"/>
    </w:pPr>
    <w:rPr>
      <w:rFonts w:ascii="Calibri" w:hAnsi="Calibri" w:cs="Calibri"/>
      <w:noProof/>
    </w:rPr>
  </w:style>
  <w:style w:type="character" w:customStyle="1" w:styleId="EndNoteBibliographyTitle0">
    <w:name w:val="EndNote Bibliography Title 字元"/>
    <w:basedOn w:val="a1"/>
    <w:link w:val="EndNoteBibliographyTitle"/>
    <w:rsid w:val="00213E02"/>
    <w:rPr>
      <w:rFonts w:ascii="Calibri" w:eastAsia="標楷體" w:hAnsi="Calibri" w:cs="Calibri"/>
      <w:noProof/>
    </w:rPr>
  </w:style>
  <w:style w:type="paragraph" w:customStyle="1" w:styleId="EndNoteBibliography">
    <w:name w:val="EndNote Bibliography"/>
    <w:basedOn w:val="a"/>
    <w:link w:val="EndNoteBibliography0"/>
    <w:rsid w:val="00213E02"/>
    <w:rPr>
      <w:rFonts w:ascii="Calibri" w:hAnsi="Calibri" w:cs="Calibri"/>
      <w:noProof/>
    </w:rPr>
  </w:style>
  <w:style w:type="character" w:customStyle="1" w:styleId="EndNoteBibliography0">
    <w:name w:val="EndNote Bibliography 字元"/>
    <w:basedOn w:val="a1"/>
    <w:link w:val="EndNoteBibliography"/>
    <w:rsid w:val="00213E02"/>
    <w:rPr>
      <w:rFonts w:ascii="Calibri" w:eastAsia="標楷體" w:hAnsi="Calibri" w:cs="Calibri"/>
      <w:noProof/>
    </w:rPr>
  </w:style>
  <w:style w:type="character" w:customStyle="1" w:styleId="11">
    <w:name w:val="標題 1 字元"/>
    <w:aliases w:val="階層1 字元"/>
    <w:basedOn w:val="a1"/>
    <w:link w:val="10"/>
    <w:uiPriority w:val="9"/>
    <w:rsid w:val="0074414C"/>
    <w:rPr>
      <w:rFonts w:ascii="Times New Roman" w:hAnsi="Times New Roman" w:cstheme="majorBidi"/>
      <w:b/>
      <w:bCs/>
      <w:kern w:val="52"/>
      <w:sz w:val="36"/>
      <w:szCs w:val="48"/>
    </w:rPr>
  </w:style>
  <w:style w:type="paragraph" w:styleId="ad">
    <w:name w:val="Balloon Text"/>
    <w:basedOn w:val="a"/>
    <w:link w:val="ae"/>
    <w:uiPriority w:val="99"/>
    <w:semiHidden/>
    <w:unhideWhenUsed/>
    <w:rsid w:val="00E22032"/>
    <w:rPr>
      <w:rFonts w:asciiTheme="majorHAnsi" w:eastAsiaTheme="majorEastAsia" w:hAnsiTheme="majorHAnsi" w:cstheme="majorBidi"/>
      <w:sz w:val="18"/>
      <w:szCs w:val="18"/>
    </w:rPr>
  </w:style>
  <w:style w:type="character" w:customStyle="1" w:styleId="ae">
    <w:name w:val="註解方塊文字 字元"/>
    <w:basedOn w:val="a1"/>
    <w:link w:val="ad"/>
    <w:uiPriority w:val="99"/>
    <w:semiHidden/>
    <w:rsid w:val="00E22032"/>
    <w:rPr>
      <w:rFonts w:asciiTheme="majorHAnsi" w:eastAsiaTheme="majorEastAsia" w:hAnsiTheme="majorHAnsi" w:cstheme="majorBidi"/>
      <w:sz w:val="18"/>
      <w:szCs w:val="18"/>
    </w:rPr>
  </w:style>
  <w:style w:type="character" w:customStyle="1" w:styleId="21">
    <w:name w:val="標題 2 字元"/>
    <w:aliases w:val="階層2 字元"/>
    <w:basedOn w:val="a1"/>
    <w:link w:val="20"/>
    <w:uiPriority w:val="9"/>
    <w:rsid w:val="009042C9"/>
    <w:rPr>
      <w:rFonts w:ascii="Times New Roman" w:hAnsi="Times New Roman" w:cstheme="majorBidi"/>
      <w:b/>
      <w:bCs/>
      <w:sz w:val="32"/>
      <w:szCs w:val="48"/>
    </w:rPr>
  </w:style>
  <w:style w:type="paragraph" w:styleId="af">
    <w:name w:val="Subtitle"/>
    <w:basedOn w:val="a"/>
    <w:next w:val="a"/>
    <w:link w:val="af0"/>
    <w:uiPriority w:val="11"/>
    <w:qFormat/>
    <w:rsid w:val="006C026A"/>
    <w:pPr>
      <w:spacing w:after="60"/>
      <w:outlineLvl w:val="1"/>
    </w:pPr>
    <w:rPr>
      <w:rFonts w:eastAsiaTheme="majorEastAsia"/>
      <w:sz w:val="28"/>
      <w:szCs w:val="24"/>
    </w:rPr>
  </w:style>
  <w:style w:type="character" w:customStyle="1" w:styleId="af0">
    <w:name w:val="副標題 字元"/>
    <w:basedOn w:val="a1"/>
    <w:link w:val="af"/>
    <w:uiPriority w:val="11"/>
    <w:rsid w:val="006C026A"/>
    <w:rPr>
      <w:rFonts w:ascii="Times New Roman" w:eastAsiaTheme="majorEastAsia" w:hAnsi="Times New Roman"/>
      <w:sz w:val="28"/>
      <w:szCs w:val="24"/>
    </w:rPr>
  </w:style>
  <w:style w:type="numbering" w:customStyle="1" w:styleId="1">
    <w:name w:val="樣式1"/>
    <w:uiPriority w:val="99"/>
    <w:rsid w:val="00E2703F"/>
    <w:pPr>
      <w:numPr>
        <w:numId w:val="2"/>
      </w:numPr>
    </w:pPr>
  </w:style>
  <w:style w:type="numbering" w:customStyle="1" w:styleId="2">
    <w:name w:val="樣式2"/>
    <w:uiPriority w:val="99"/>
    <w:rsid w:val="004500CB"/>
    <w:pPr>
      <w:numPr>
        <w:numId w:val="3"/>
      </w:numPr>
    </w:pPr>
  </w:style>
  <w:style w:type="paragraph" w:styleId="af1">
    <w:name w:val="TOC Heading"/>
    <w:basedOn w:val="10"/>
    <w:next w:val="a"/>
    <w:uiPriority w:val="39"/>
    <w:unhideWhenUsed/>
    <w:qFormat/>
    <w:rsid w:val="00760C33"/>
    <w:pPr>
      <w:keepLines/>
      <w:widowControl/>
      <w:numPr>
        <w:numId w:val="0"/>
      </w:numPr>
      <w:spacing w:before="240" w:after="0" w:line="259" w:lineRule="auto"/>
      <w:jc w:val="left"/>
      <w:outlineLvl w:val="9"/>
    </w:pPr>
    <w:rPr>
      <w:rFonts w:asciiTheme="majorHAnsi" w:hAnsiTheme="majorHAnsi"/>
      <w:b w:val="0"/>
      <w:bCs w:val="0"/>
      <w:color w:val="2F5496" w:themeColor="accent1" w:themeShade="BF"/>
      <w:kern w:val="0"/>
      <w:szCs w:val="32"/>
    </w:rPr>
  </w:style>
  <w:style w:type="paragraph" w:styleId="13">
    <w:name w:val="toc 1"/>
    <w:basedOn w:val="a"/>
    <w:next w:val="a"/>
    <w:autoRedefine/>
    <w:uiPriority w:val="39"/>
    <w:unhideWhenUsed/>
    <w:rsid w:val="00374B76"/>
    <w:pPr>
      <w:tabs>
        <w:tab w:val="left" w:pos="480"/>
        <w:tab w:val="right" w:leader="dot" w:pos="8302"/>
      </w:tabs>
    </w:pPr>
  </w:style>
  <w:style w:type="paragraph" w:styleId="22">
    <w:name w:val="toc 2"/>
    <w:basedOn w:val="a"/>
    <w:next w:val="a"/>
    <w:autoRedefine/>
    <w:uiPriority w:val="39"/>
    <w:unhideWhenUsed/>
    <w:rsid w:val="001B4FC5"/>
    <w:pPr>
      <w:tabs>
        <w:tab w:val="left" w:pos="1200"/>
        <w:tab w:val="right" w:leader="dot" w:pos="8302"/>
      </w:tabs>
      <w:ind w:leftChars="200" w:left="480"/>
    </w:pPr>
  </w:style>
  <w:style w:type="character" w:customStyle="1" w:styleId="31">
    <w:name w:val="標題 3 字元"/>
    <w:aliases w:val="階層3 字元"/>
    <w:basedOn w:val="a1"/>
    <w:link w:val="30"/>
    <w:uiPriority w:val="9"/>
    <w:rsid w:val="001B02BA"/>
    <w:rPr>
      <w:rFonts w:ascii="Times New Roman" w:eastAsia="標楷體" w:hAnsi="Times New Roman" w:cs="Times New Roman"/>
      <w:b/>
      <w:sz w:val="28"/>
      <w:szCs w:val="28"/>
    </w:rPr>
  </w:style>
  <w:style w:type="numbering" w:customStyle="1" w:styleId="3">
    <w:name w:val="樣式3"/>
    <w:uiPriority w:val="99"/>
    <w:rsid w:val="006F5BBA"/>
    <w:pPr>
      <w:numPr>
        <w:numId w:val="4"/>
      </w:numPr>
    </w:pPr>
  </w:style>
  <w:style w:type="paragraph" w:styleId="32">
    <w:name w:val="toc 3"/>
    <w:basedOn w:val="a"/>
    <w:next w:val="a"/>
    <w:autoRedefine/>
    <w:uiPriority w:val="39"/>
    <w:unhideWhenUsed/>
    <w:rsid w:val="002D18FA"/>
    <w:pPr>
      <w:tabs>
        <w:tab w:val="left" w:pos="1920"/>
        <w:tab w:val="right" w:leader="dot" w:pos="8296"/>
      </w:tabs>
      <w:ind w:leftChars="400" w:left="960"/>
    </w:pPr>
  </w:style>
  <w:style w:type="paragraph" w:styleId="af2">
    <w:name w:val="caption"/>
    <w:basedOn w:val="a"/>
    <w:next w:val="a"/>
    <w:uiPriority w:val="35"/>
    <w:unhideWhenUsed/>
    <w:qFormat/>
    <w:rsid w:val="002E7DE4"/>
    <w:rPr>
      <w:sz w:val="20"/>
      <w:szCs w:val="20"/>
    </w:rPr>
  </w:style>
  <w:style w:type="paragraph" w:styleId="af3">
    <w:name w:val="table of figures"/>
    <w:next w:val="af4"/>
    <w:uiPriority w:val="99"/>
    <w:unhideWhenUsed/>
    <w:rsid w:val="00360850"/>
    <w:rPr>
      <w:rFonts w:ascii="Times New Roman" w:eastAsia="Times New Roman" w:hAnsi="Times New Roman" w:cs="Times New Roman"/>
      <w:bCs/>
      <w:kern w:val="52"/>
      <w:szCs w:val="20"/>
    </w:rPr>
  </w:style>
  <w:style w:type="paragraph" w:styleId="af5">
    <w:name w:val="Title"/>
    <w:basedOn w:val="a"/>
    <w:next w:val="a"/>
    <w:link w:val="af6"/>
    <w:uiPriority w:val="10"/>
    <w:qFormat/>
    <w:rsid w:val="00A74CCC"/>
    <w:pPr>
      <w:spacing w:before="240" w:after="60"/>
      <w:jc w:val="left"/>
      <w:outlineLvl w:val="0"/>
    </w:pPr>
    <w:rPr>
      <w:rFonts w:cs="Times New Roman"/>
      <w:bCs/>
      <w:sz w:val="28"/>
      <w:szCs w:val="28"/>
    </w:rPr>
  </w:style>
  <w:style w:type="character" w:customStyle="1" w:styleId="af6">
    <w:name w:val="標題 字元"/>
    <w:basedOn w:val="a1"/>
    <w:link w:val="af5"/>
    <w:uiPriority w:val="10"/>
    <w:rsid w:val="00A74CCC"/>
    <w:rPr>
      <w:rFonts w:ascii="Times New Roman" w:eastAsia="Times New Roman" w:hAnsi="Times New Roman" w:cs="Times New Roman"/>
      <w:bCs/>
      <w:sz w:val="28"/>
      <w:szCs w:val="28"/>
    </w:rPr>
  </w:style>
  <w:style w:type="character" w:styleId="af7">
    <w:name w:val="annotation reference"/>
    <w:basedOn w:val="a1"/>
    <w:uiPriority w:val="99"/>
    <w:semiHidden/>
    <w:unhideWhenUsed/>
    <w:rsid w:val="00431D10"/>
    <w:rPr>
      <w:sz w:val="18"/>
      <w:szCs w:val="18"/>
    </w:rPr>
  </w:style>
  <w:style w:type="paragraph" w:styleId="af8">
    <w:name w:val="annotation text"/>
    <w:basedOn w:val="a"/>
    <w:link w:val="af9"/>
    <w:uiPriority w:val="99"/>
    <w:unhideWhenUsed/>
    <w:rsid w:val="00431D10"/>
    <w:pPr>
      <w:jc w:val="left"/>
    </w:pPr>
  </w:style>
  <w:style w:type="character" w:customStyle="1" w:styleId="af9">
    <w:name w:val="註解文字 字元"/>
    <w:basedOn w:val="a1"/>
    <w:link w:val="af8"/>
    <w:uiPriority w:val="99"/>
    <w:rsid w:val="00431D10"/>
    <w:rPr>
      <w:rFonts w:ascii="Times New Roman" w:eastAsia="Times New Roman" w:hAnsi="Times New Roman"/>
    </w:rPr>
  </w:style>
  <w:style w:type="paragraph" w:styleId="afa">
    <w:name w:val="annotation subject"/>
    <w:basedOn w:val="af8"/>
    <w:next w:val="af8"/>
    <w:link w:val="afb"/>
    <w:uiPriority w:val="99"/>
    <w:semiHidden/>
    <w:unhideWhenUsed/>
    <w:rsid w:val="00431D10"/>
    <w:rPr>
      <w:b/>
      <w:bCs/>
    </w:rPr>
  </w:style>
  <w:style w:type="character" w:customStyle="1" w:styleId="afb">
    <w:name w:val="註解主旨 字元"/>
    <w:basedOn w:val="af9"/>
    <w:link w:val="afa"/>
    <w:uiPriority w:val="99"/>
    <w:semiHidden/>
    <w:rsid w:val="00431D10"/>
    <w:rPr>
      <w:rFonts w:ascii="Times New Roman" w:eastAsia="Times New Roman" w:hAnsi="Times New Roman"/>
      <w:b/>
      <w:bCs/>
    </w:rPr>
  </w:style>
  <w:style w:type="paragraph" w:styleId="afc">
    <w:name w:val="Revision"/>
    <w:hidden/>
    <w:uiPriority w:val="99"/>
    <w:semiHidden/>
    <w:rsid w:val="00431D10"/>
    <w:rPr>
      <w:rFonts w:ascii="Times New Roman" w:eastAsia="Times New Roman" w:hAnsi="Times New Roman"/>
    </w:rPr>
  </w:style>
  <w:style w:type="paragraph" w:styleId="afd">
    <w:name w:val="footnote text"/>
    <w:basedOn w:val="a"/>
    <w:link w:val="afe"/>
    <w:uiPriority w:val="99"/>
    <w:semiHidden/>
    <w:unhideWhenUsed/>
    <w:rsid w:val="00834F1A"/>
    <w:pPr>
      <w:snapToGrid w:val="0"/>
      <w:jc w:val="left"/>
    </w:pPr>
    <w:rPr>
      <w:sz w:val="20"/>
      <w:szCs w:val="20"/>
    </w:rPr>
  </w:style>
  <w:style w:type="character" w:customStyle="1" w:styleId="afe">
    <w:name w:val="註腳文字 字元"/>
    <w:basedOn w:val="a1"/>
    <w:link w:val="afd"/>
    <w:uiPriority w:val="99"/>
    <w:semiHidden/>
    <w:rsid w:val="00834F1A"/>
    <w:rPr>
      <w:rFonts w:ascii="Times New Roman" w:eastAsia="Times New Roman" w:hAnsi="Times New Roman"/>
      <w:sz w:val="20"/>
      <w:szCs w:val="20"/>
    </w:rPr>
  </w:style>
  <w:style w:type="character" w:styleId="aff">
    <w:name w:val="footnote reference"/>
    <w:basedOn w:val="a1"/>
    <w:uiPriority w:val="99"/>
    <w:semiHidden/>
    <w:unhideWhenUsed/>
    <w:rsid w:val="00834F1A"/>
    <w:rPr>
      <w:vertAlign w:val="superscript"/>
    </w:rPr>
  </w:style>
  <w:style w:type="paragraph" w:customStyle="1" w:styleId="Default">
    <w:name w:val="Default"/>
    <w:rsid w:val="00934AB5"/>
    <w:pPr>
      <w:widowControl w:val="0"/>
      <w:autoSpaceDE w:val="0"/>
      <w:autoSpaceDN w:val="0"/>
      <w:adjustRightInd w:val="0"/>
    </w:pPr>
    <w:rPr>
      <w:rFonts w:ascii="標楷體" w:eastAsia="標楷體" w:cs="標楷體"/>
      <w:color w:val="000000"/>
      <w:kern w:val="0"/>
      <w:szCs w:val="24"/>
    </w:rPr>
  </w:style>
  <w:style w:type="paragraph" w:styleId="af4">
    <w:name w:val="No Spacing"/>
    <w:uiPriority w:val="1"/>
    <w:qFormat/>
    <w:rsid w:val="00360850"/>
    <w:pPr>
      <w:widowControl w:val="0"/>
      <w:jc w:val="both"/>
    </w:pPr>
    <w:rPr>
      <w:rFonts w:ascii="Times New Roman" w:eastAsia="Times New Roman" w:hAnsi="Times New Roman"/>
    </w:rPr>
  </w:style>
  <w:style w:type="character" w:customStyle="1" w:styleId="st">
    <w:name w:val="st"/>
    <w:basedOn w:val="a1"/>
    <w:rsid w:val="00934AB5"/>
  </w:style>
  <w:style w:type="character" w:styleId="aff0">
    <w:name w:val="line number"/>
    <w:basedOn w:val="a1"/>
    <w:uiPriority w:val="99"/>
    <w:semiHidden/>
    <w:unhideWhenUsed/>
    <w:rsid w:val="006542EE"/>
  </w:style>
  <w:style w:type="character" w:customStyle="1" w:styleId="23">
    <w:name w:val="未解析的提及項目2"/>
    <w:basedOn w:val="a1"/>
    <w:uiPriority w:val="99"/>
    <w:semiHidden/>
    <w:unhideWhenUsed/>
    <w:rsid w:val="00DC49F1"/>
    <w:rPr>
      <w:color w:val="605E5C"/>
      <w:shd w:val="clear" w:color="auto" w:fill="E1DFDD"/>
    </w:rPr>
  </w:style>
  <w:style w:type="character" w:customStyle="1" w:styleId="33">
    <w:name w:val="未解析的提及項目3"/>
    <w:basedOn w:val="a1"/>
    <w:uiPriority w:val="99"/>
    <w:semiHidden/>
    <w:unhideWhenUsed/>
    <w:rsid w:val="008D5869"/>
    <w:rPr>
      <w:color w:val="605E5C"/>
      <w:shd w:val="clear" w:color="auto" w:fill="E1DFDD"/>
    </w:rPr>
  </w:style>
  <w:style w:type="paragraph" w:styleId="HTML">
    <w:name w:val="HTML Preformatted"/>
    <w:basedOn w:val="a"/>
    <w:link w:val="HTML0"/>
    <w:uiPriority w:val="99"/>
    <w:semiHidden/>
    <w:unhideWhenUsed/>
    <w:rsid w:val="00B701B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細明體" w:eastAsia="細明體" w:hAnsi="細明體" w:cs="細明體"/>
      <w:kern w:val="0"/>
      <w:szCs w:val="24"/>
    </w:rPr>
  </w:style>
  <w:style w:type="character" w:customStyle="1" w:styleId="HTML0">
    <w:name w:val="HTML 預設格式 字元"/>
    <w:basedOn w:val="a1"/>
    <w:link w:val="HTML"/>
    <w:uiPriority w:val="99"/>
    <w:semiHidden/>
    <w:rsid w:val="00B701BB"/>
    <w:rPr>
      <w:rFonts w:ascii="細明體" w:eastAsia="細明體" w:hAnsi="細明體" w:cs="細明體"/>
      <w:kern w:val="0"/>
      <w:szCs w:val="24"/>
    </w:rPr>
  </w:style>
  <w:style w:type="paragraph" w:customStyle="1" w:styleId="lm-tabbar-tab">
    <w:name w:val="lm-tabbar-tab"/>
    <w:basedOn w:val="a"/>
    <w:rsid w:val="00B701BB"/>
    <w:pPr>
      <w:widowControl/>
      <w:spacing w:before="100" w:beforeAutospacing="1" w:after="100" w:afterAutospacing="1"/>
      <w:jc w:val="left"/>
    </w:pPr>
    <w:rPr>
      <w:rFonts w:ascii="新細明體" w:eastAsia="新細明體" w:hAnsi="新細明體" w:cs="新細明體"/>
      <w:kern w:val="0"/>
      <w:szCs w:val="24"/>
    </w:rPr>
  </w:style>
  <w:style w:type="character" w:customStyle="1" w:styleId="4">
    <w:name w:val="未解析的提及項目4"/>
    <w:basedOn w:val="a1"/>
    <w:uiPriority w:val="99"/>
    <w:semiHidden/>
    <w:unhideWhenUsed/>
    <w:rsid w:val="00784A3F"/>
    <w:rPr>
      <w:color w:val="605E5C"/>
      <w:shd w:val="clear" w:color="auto" w:fill="E1DFDD"/>
    </w:rPr>
  </w:style>
  <w:style w:type="character" w:customStyle="1" w:styleId="5">
    <w:name w:val="未解析的提及項目5"/>
    <w:basedOn w:val="a1"/>
    <w:uiPriority w:val="99"/>
    <w:semiHidden/>
    <w:unhideWhenUsed/>
    <w:rsid w:val="00666CFE"/>
    <w:rPr>
      <w:color w:val="605E5C"/>
      <w:shd w:val="clear" w:color="auto" w:fill="E1DFDD"/>
    </w:rPr>
  </w:style>
  <w:style w:type="character" w:customStyle="1" w:styleId="6">
    <w:name w:val="未解析的提及項目6"/>
    <w:basedOn w:val="a1"/>
    <w:uiPriority w:val="99"/>
    <w:semiHidden/>
    <w:unhideWhenUsed/>
    <w:rsid w:val="00BC51BE"/>
    <w:rPr>
      <w:color w:val="605E5C"/>
      <w:shd w:val="clear" w:color="auto" w:fill="E1DFDD"/>
    </w:rPr>
  </w:style>
  <w:style w:type="paragraph" w:styleId="aff1">
    <w:name w:val="Date"/>
    <w:basedOn w:val="a"/>
    <w:next w:val="a"/>
    <w:link w:val="aff2"/>
    <w:uiPriority w:val="99"/>
    <w:semiHidden/>
    <w:unhideWhenUsed/>
    <w:rsid w:val="005D134B"/>
    <w:pPr>
      <w:jc w:val="right"/>
    </w:pPr>
  </w:style>
  <w:style w:type="character" w:customStyle="1" w:styleId="aff2">
    <w:name w:val="日期 字元"/>
    <w:basedOn w:val="a1"/>
    <w:link w:val="aff1"/>
    <w:uiPriority w:val="99"/>
    <w:semiHidden/>
    <w:rsid w:val="005D134B"/>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44925">
      <w:bodyDiv w:val="1"/>
      <w:marLeft w:val="0"/>
      <w:marRight w:val="0"/>
      <w:marTop w:val="0"/>
      <w:marBottom w:val="0"/>
      <w:divBdr>
        <w:top w:val="none" w:sz="0" w:space="0" w:color="auto"/>
        <w:left w:val="none" w:sz="0" w:space="0" w:color="auto"/>
        <w:bottom w:val="none" w:sz="0" w:space="0" w:color="auto"/>
        <w:right w:val="none" w:sz="0" w:space="0" w:color="auto"/>
      </w:divBdr>
    </w:div>
    <w:div w:id="157232826">
      <w:bodyDiv w:val="1"/>
      <w:marLeft w:val="0"/>
      <w:marRight w:val="0"/>
      <w:marTop w:val="0"/>
      <w:marBottom w:val="0"/>
      <w:divBdr>
        <w:top w:val="none" w:sz="0" w:space="0" w:color="auto"/>
        <w:left w:val="none" w:sz="0" w:space="0" w:color="auto"/>
        <w:bottom w:val="none" w:sz="0" w:space="0" w:color="auto"/>
        <w:right w:val="none" w:sz="0" w:space="0" w:color="auto"/>
      </w:divBdr>
    </w:div>
    <w:div w:id="262033081">
      <w:bodyDiv w:val="1"/>
      <w:marLeft w:val="0"/>
      <w:marRight w:val="0"/>
      <w:marTop w:val="0"/>
      <w:marBottom w:val="0"/>
      <w:divBdr>
        <w:top w:val="none" w:sz="0" w:space="0" w:color="auto"/>
        <w:left w:val="none" w:sz="0" w:space="0" w:color="auto"/>
        <w:bottom w:val="none" w:sz="0" w:space="0" w:color="auto"/>
        <w:right w:val="none" w:sz="0" w:space="0" w:color="auto"/>
      </w:divBdr>
      <w:divsChild>
        <w:div w:id="2104451865">
          <w:marLeft w:val="0"/>
          <w:marRight w:val="0"/>
          <w:marTop w:val="0"/>
          <w:marBottom w:val="0"/>
          <w:divBdr>
            <w:top w:val="none" w:sz="0" w:space="0" w:color="auto"/>
            <w:left w:val="none" w:sz="0" w:space="0" w:color="auto"/>
            <w:bottom w:val="none" w:sz="0" w:space="0" w:color="auto"/>
            <w:right w:val="none" w:sz="0" w:space="0" w:color="auto"/>
          </w:divBdr>
          <w:divsChild>
            <w:div w:id="2022395615">
              <w:marLeft w:val="0"/>
              <w:marRight w:val="0"/>
              <w:marTop w:val="0"/>
              <w:marBottom w:val="0"/>
              <w:divBdr>
                <w:top w:val="none" w:sz="0" w:space="0" w:color="auto"/>
                <w:left w:val="none" w:sz="0" w:space="0" w:color="auto"/>
                <w:bottom w:val="none" w:sz="0" w:space="0" w:color="auto"/>
                <w:right w:val="none" w:sz="0" w:space="0" w:color="auto"/>
              </w:divBdr>
              <w:divsChild>
                <w:div w:id="1566337241">
                  <w:marLeft w:val="0"/>
                  <w:marRight w:val="0"/>
                  <w:marTop w:val="0"/>
                  <w:marBottom w:val="0"/>
                  <w:divBdr>
                    <w:top w:val="none" w:sz="0" w:space="0" w:color="auto"/>
                    <w:left w:val="none" w:sz="0" w:space="0" w:color="auto"/>
                    <w:bottom w:val="none" w:sz="0" w:space="0" w:color="auto"/>
                    <w:right w:val="none" w:sz="0" w:space="0" w:color="auto"/>
                  </w:divBdr>
                  <w:divsChild>
                    <w:div w:id="1955674952">
                      <w:marLeft w:val="0"/>
                      <w:marRight w:val="0"/>
                      <w:marTop w:val="0"/>
                      <w:marBottom w:val="0"/>
                      <w:divBdr>
                        <w:top w:val="none" w:sz="0" w:space="0" w:color="auto"/>
                        <w:left w:val="none" w:sz="0" w:space="0" w:color="auto"/>
                        <w:bottom w:val="none" w:sz="0" w:space="0" w:color="auto"/>
                        <w:right w:val="none" w:sz="0" w:space="0" w:color="auto"/>
                      </w:divBdr>
                      <w:divsChild>
                        <w:div w:id="1366832328">
                          <w:marLeft w:val="0"/>
                          <w:marRight w:val="0"/>
                          <w:marTop w:val="0"/>
                          <w:marBottom w:val="0"/>
                          <w:divBdr>
                            <w:top w:val="none" w:sz="0" w:space="0" w:color="auto"/>
                            <w:left w:val="none" w:sz="0" w:space="0" w:color="auto"/>
                            <w:bottom w:val="none" w:sz="0" w:space="0" w:color="auto"/>
                            <w:right w:val="none" w:sz="0" w:space="0" w:color="auto"/>
                          </w:divBdr>
                          <w:divsChild>
                            <w:div w:id="172384261">
                              <w:marLeft w:val="0"/>
                              <w:marRight w:val="0"/>
                              <w:marTop w:val="0"/>
                              <w:marBottom w:val="0"/>
                              <w:divBdr>
                                <w:top w:val="none" w:sz="0" w:space="0" w:color="auto"/>
                                <w:left w:val="none" w:sz="0" w:space="0" w:color="auto"/>
                                <w:bottom w:val="none" w:sz="0" w:space="0" w:color="auto"/>
                                <w:right w:val="none" w:sz="0" w:space="0" w:color="auto"/>
                              </w:divBdr>
                              <w:divsChild>
                                <w:div w:id="256862999">
                                  <w:marLeft w:val="0"/>
                                  <w:marRight w:val="0"/>
                                  <w:marTop w:val="75"/>
                                  <w:marBottom w:val="0"/>
                                  <w:divBdr>
                                    <w:top w:val="none" w:sz="0" w:space="0" w:color="auto"/>
                                    <w:left w:val="none" w:sz="0" w:space="0" w:color="auto"/>
                                    <w:bottom w:val="none" w:sz="0" w:space="0" w:color="auto"/>
                                    <w:right w:val="none" w:sz="0" w:space="0" w:color="auto"/>
                                  </w:divBdr>
                                  <w:divsChild>
                                    <w:div w:id="1326200459">
                                      <w:marLeft w:val="0"/>
                                      <w:marRight w:val="0"/>
                                      <w:marTop w:val="0"/>
                                      <w:marBottom w:val="0"/>
                                      <w:divBdr>
                                        <w:top w:val="none" w:sz="0" w:space="0" w:color="auto"/>
                                        <w:left w:val="none" w:sz="0" w:space="0" w:color="auto"/>
                                        <w:bottom w:val="none" w:sz="0" w:space="0" w:color="auto"/>
                                        <w:right w:val="none" w:sz="0" w:space="0" w:color="auto"/>
                                      </w:divBdr>
                                      <w:divsChild>
                                        <w:div w:id="172486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051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672082">
      <w:bodyDiv w:val="1"/>
      <w:marLeft w:val="0"/>
      <w:marRight w:val="0"/>
      <w:marTop w:val="0"/>
      <w:marBottom w:val="0"/>
      <w:divBdr>
        <w:top w:val="none" w:sz="0" w:space="0" w:color="auto"/>
        <w:left w:val="none" w:sz="0" w:space="0" w:color="auto"/>
        <w:bottom w:val="none" w:sz="0" w:space="0" w:color="auto"/>
        <w:right w:val="none" w:sz="0" w:space="0" w:color="auto"/>
      </w:divBdr>
    </w:div>
    <w:div w:id="347413669">
      <w:bodyDiv w:val="1"/>
      <w:marLeft w:val="0"/>
      <w:marRight w:val="0"/>
      <w:marTop w:val="0"/>
      <w:marBottom w:val="0"/>
      <w:divBdr>
        <w:top w:val="none" w:sz="0" w:space="0" w:color="auto"/>
        <w:left w:val="none" w:sz="0" w:space="0" w:color="auto"/>
        <w:bottom w:val="none" w:sz="0" w:space="0" w:color="auto"/>
        <w:right w:val="none" w:sz="0" w:space="0" w:color="auto"/>
      </w:divBdr>
    </w:div>
    <w:div w:id="432357030">
      <w:bodyDiv w:val="1"/>
      <w:marLeft w:val="0"/>
      <w:marRight w:val="0"/>
      <w:marTop w:val="0"/>
      <w:marBottom w:val="0"/>
      <w:divBdr>
        <w:top w:val="none" w:sz="0" w:space="0" w:color="auto"/>
        <w:left w:val="none" w:sz="0" w:space="0" w:color="auto"/>
        <w:bottom w:val="none" w:sz="0" w:space="0" w:color="auto"/>
        <w:right w:val="none" w:sz="0" w:space="0" w:color="auto"/>
      </w:divBdr>
    </w:div>
    <w:div w:id="557862850">
      <w:bodyDiv w:val="1"/>
      <w:marLeft w:val="0"/>
      <w:marRight w:val="0"/>
      <w:marTop w:val="0"/>
      <w:marBottom w:val="0"/>
      <w:divBdr>
        <w:top w:val="none" w:sz="0" w:space="0" w:color="auto"/>
        <w:left w:val="none" w:sz="0" w:space="0" w:color="auto"/>
        <w:bottom w:val="none" w:sz="0" w:space="0" w:color="auto"/>
        <w:right w:val="none" w:sz="0" w:space="0" w:color="auto"/>
      </w:divBdr>
    </w:div>
    <w:div w:id="583489226">
      <w:bodyDiv w:val="1"/>
      <w:marLeft w:val="0"/>
      <w:marRight w:val="0"/>
      <w:marTop w:val="0"/>
      <w:marBottom w:val="0"/>
      <w:divBdr>
        <w:top w:val="none" w:sz="0" w:space="0" w:color="auto"/>
        <w:left w:val="none" w:sz="0" w:space="0" w:color="auto"/>
        <w:bottom w:val="none" w:sz="0" w:space="0" w:color="auto"/>
        <w:right w:val="none" w:sz="0" w:space="0" w:color="auto"/>
      </w:divBdr>
    </w:div>
    <w:div w:id="644316560">
      <w:bodyDiv w:val="1"/>
      <w:marLeft w:val="0"/>
      <w:marRight w:val="0"/>
      <w:marTop w:val="0"/>
      <w:marBottom w:val="0"/>
      <w:divBdr>
        <w:top w:val="none" w:sz="0" w:space="0" w:color="auto"/>
        <w:left w:val="none" w:sz="0" w:space="0" w:color="auto"/>
        <w:bottom w:val="none" w:sz="0" w:space="0" w:color="auto"/>
        <w:right w:val="none" w:sz="0" w:space="0" w:color="auto"/>
      </w:divBdr>
    </w:div>
    <w:div w:id="662053334">
      <w:bodyDiv w:val="1"/>
      <w:marLeft w:val="0"/>
      <w:marRight w:val="0"/>
      <w:marTop w:val="0"/>
      <w:marBottom w:val="0"/>
      <w:divBdr>
        <w:top w:val="none" w:sz="0" w:space="0" w:color="auto"/>
        <w:left w:val="none" w:sz="0" w:space="0" w:color="auto"/>
        <w:bottom w:val="none" w:sz="0" w:space="0" w:color="auto"/>
        <w:right w:val="none" w:sz="0" w:space="0" w:color="auto"/>
      </w:divBdr>
    </w:div>
    <w:div w:id="693194492">
      <w:bodyDiv w:val="1"/>
      <w:marLeft w:val="0"/>
      <w:marRight w:val="0"/>
      <w:marTop w:val="0"/>
      <w:marBottom w:val="0"/>
      <w:divBdr>
        <w:top w:val="none" w:sz="0" w:space="0" w:color="auto"/>
        <w:left w:val="none" w:sz="0" w:space="0" w:color="auto"/>
        <w:bottom w:val="none" w:sz="0" w:space="0" w:color="auto"/>
        <w:right w:val="none" w:sz="0" w:space="0" w:color="auto"/>
      </w:divBdr>
    </w:div>
    <w:div w:id="753168833">
      <w:bodyDiv w:val="1"/>
      <w:marLeft w:val="0"/>
      <w:marRight w:val="0"/>
      <w:marTop w:val="0"/>
      <w:marBottom w:val="0"/>
      <w:divBdr>
        <w:top w:val="none" w:sz="0" w:space="0" w:color="auto"/>
        <w:left w:val="none" w:sz="0" w:space="0" w:color="auto"/>
        <w:bottom w:val="none" w:sz="0" w:space="0" w:color="auto"/>
        <w:right w:val="none" w:sz="0" w:space="0" w:color="auto"/>
      </w:divBdr>
      <w:divsChild>
        <w:div w:id="1661351371">
          <w:marLeft w:val="0"/>
          <w:marRight w:val="0"/>
          <w:marTop w:val="0"/>
          <w:marBottom w:val="0"/>
          <w:divBdr>
            <w:top w:val="none" w:sz="0" w:space="0" w:color="auto"/>
            <w:left w:val="none" w:sz="0" w:space="0" w:color="auto"/>
            <w:bottom w:val="none" w:sz="0" w:space="0" w:color="auto"/>
            <w:right w:val="none" w:sz="0" w:space="0" w:color="auto"/>
          </w:divBdr>
        </w:div>
        <w:div w:id="918834483">
          <w:marLeft w:val="0"/>
          <w:marRight w:val="0"/>
          <w:marTop w:val="0"/>
          <w:marBottom w:val="0"/>
          <w:divBdr>
            <w:top w:val="none" w:sz="0" w:space="0" w:color="auto"/>
            <w:left w:val="none" w:sz="0" w:space="0" w:color="auto"/>
            <w:bottom w:val="none" w:sz="0" w:space="0" w:color="auto"/>
            <w:right w:val="none" w:sz="0" w:space="0" w:color="auto"/>
          </w:divBdr>
        </w:div>
      </w:divsChild>
    </w:div>
    <w:div w:id="786393430">
      <w:bodyDiv w:val="1"/>
      <w:marLeft w:val="0"/>
      <w:marRight w:val="0"/>
      <w:marTop w:val="0"/>
      <w:marBottom w:val="0"/>
      <w:divBdr>
        <w:top w:val="none" w:sz="0" w:space="0" w:color="auto"/>
        <w:left w:val="none" w:sz="0" w:space="0" w:color="auto"/>
        <w:bottom w:val="none" w:sz="0" w:space="0" w:color="auto"/>
        <w:right w:val="none" w:sz="0" w:space="0" w:color="auto"/>
      </w:divBdr>
    </w:div>
    <w:div w:id="826360284">
      <w:bodyDiv w:val="1"/>
      <w:marLeft w:val="0"/>
      <w:marRight w:val="0"/>
      <w:marTop w:val="0"/>
      <w:marBottom w:val="0"/>
      <w:divBdr>
        <w:top w:val="none" w:sz="0" w:space="0" w:color="auto"/>
        <w:left w:val="none" w:sz="0" w:space="0" w:color="auto"/>
        <w:bottom w:val="none" w:sz="0" w:space="0" w:color="auto"/>
        <w:right w:val="none" w:sz="0" w:space="0" w:color="auto"/>
      </w:divBdr>
    </w:div>
    <w:div w:id="938099220">
      <w:bodyDiv w:val="1"/>
      <w:marLeft w:val="0"/>
      <w:marRight w:val="0"/>
      <w:marTop w:val="0"/>
      <w:marBottom w:val="0"/>
      <w:divBdr>
        <w:top w:val="none" w:sz="0" w:space="0" w:color="auto"/>
        <w:left w:val="none" w:sz="0" w:space="0" w:color="auto"/>
        <w:bottom w:val="none" w:sz="0" w:space="0" w:color="auto"/>
        <w:right w:val="none" w:sz="0" w:space="0" w:color="auto"/>
      </w:divBdr>
    </w:div>
    <w:div w:id="969822618">
      <w:bodyDiv w:val="1"/>
      <w:marLeft w:val="0"/>
      <w:marRight w:val="0"/>
      <w:marTop w:val="0"/>
      <w:marBottom w:val="0"/>
      <w:divBdr>
        <w:top w:val="none" w:sz="0" w:space="0" w:color="auto"/>
        <w:left w:val="none" w:sz="0" w:space="0" w:color="auto"/>
        <w:bottom w:val="none" w:sz="0" w:space="0" w:color="auto"/>
        <w:right w:val="none" w:sz="0" w:space="0" w:color="auto"/>
      </w:divBdr>
    </w:div>
    <w:div w:id="1180654949">
      <w:bodyDiv w:val="1"/>
      <w:marLeft w:val="0"/>
      <w:marRight w:val="0"/>
      <w:marTop w:val="0"/>
      <w:marBottom w:val="0"/>
      <w:divBdr>
        <w:top w:val="none" w:sz="0" w:space="0" w:color="auto"/>
        <w:left w:val="none" w:sz="0" w:space="0" w:color="auto"/>
        <w:bottom w:val="none" w:sz="0" w:space="0" w:color="auto"/>
        <w:right w:val="none" w:sz="0" w:space="0" w:color="auto"/>
      </w:divBdr>
    </w:div>
    <w:div w:id="1221019282">
      <w:bodyDiv w:val="1"/>
      <w:marLeft w:val="0"/>
      <w:marRight w:val="0"/>
      <w:marTop w:val="0"/>
      <w:marBottom w:val="0"/>
      <w:divBdr>
        <w:top w:val="none" w:sz="0" w:space="0" w:color="auto"/>
        <w:left w:val="none" w:sz="0" w:space="0" w:color="auto"/>
        <w:bottom w:val="none" w:sz="0" w:space="0" w:color="auto"/>
        <w:right w:val="none" w:sz="0" w:space="0" w:color="auto"/>
      </w:divBdr>
    </w:div>
    <w:div w:id="1230308965">
      <w:bodyDiv w:val="1"/>
      <w:marLeft w:val="0"/>
      <w:marRight w:val="0"/>
      <w:marTop w:val="0"/>
      <w:marBottom w:val="0"/>
      <w:divBdr>
        <w:top w:val="none" w:sz="0" w:space="0" w:color="auto"/>
        <w:left w:val="none" w:sz="0" w:space="0" w:color="auto"/>
        <w:bottom w:val="none" w:sz="0" w:space="0" w:color="auto"/>
        <w:right w:val="none" w:sz="0" w:space="0" w:color="auto"/>
      </w:divBdr>
    </w:div>
    <w:div w:id="1304383330">
      <w:bodyDiv w:val="1"/>
      <w:marLeft w:val="0"/>
      <w:marRight w:val="0"/>
      <w:marTop w:val="0"/>
      <w:marBottom w:val="0"/>
      <w:divBdr>
        <w:top w:val="none" w:sz="0" w:space="0" w:color="auto"/>
        <w:left w:val="none" w:sz="0" w:space="0" w:color="auto"/>
        <w:bottom w:val="none" w:sz="0" w:space="0" w:color="auto"/>
        <w:right w:val="none" w:sz="0" w:space="0" w:color="auto"/>
      </w:divBdr>
    </w:div>
    <w:div w:id="1332296508">
      <w:bodyDiv w:val="1"/>
      <w:marLeft w:val="0"/>
      <w:marRight w:val="0"/>
      <w:marTop w:val="0"/>
      <w:marBottom w:val="0"/>
      <w:divBdr>
        <w:top w:val="none" w:sz="0" w:space="0" w:color="auto"/>
        <w:left w:val="none" w:sz="0" w:space="0" w:color="auto"/>
        <w:bottom w:val="none" w:sz="0" w:space="0" w:color="auto"/>
        <w:right w:val="none" w:sz="0" w:space="0" w:color="auto"/>
      </w:divBdr>
    </w:div>
    <w:div w:id="1380205643">
      <w:bodyDiv w:val="1"/>
      <w:marLeft w:val="0"/>
      <w:marRight w:val="0"/>
      <w:marTop w:val="0"/>
      <w:marBottom w:val="0"/>
      <w:divBdr>
        <w:top w:val="none" w:sz="0" w:space="0" w:color="auto"/>
        <w:left w:val="none" w:sz="0" w:space="0" w:color="auto"/>
        <w:bottom w:val="none" w:sz="0" w:space="0" w:color="auto"/>
        <w:right w:val="none" w:sz="0" w:space="0" w:color="auto"/>
      </w:divBdr>
    </w:div>
    <w:div w:id="1403260295">
      <w:bodyDiv w:val="1"/>
      <w:marLeft w:val="0"/>
      <w:marRight w:val="0"/>
      <w:marTop w:val="0"/>
      <w:marBottom w:val="0"/>
      <w:divBdr>
        <w:top w:val="none" w:sz="0" w:space="0" w:color="auto"/>
        <w:left w:val="none" w:sz="0" w:space="0" w:color="auto"/>
        <w:bottom w:val="none" w:sz="0" w:space="0" w:color="auto"/>
        <w:right w:val="none" w:sz="0" w:space="0" w:color="auto"/>
      </w:divBdr>
    </w:div>
    <w:div w:id="1505053330">
      <w:bodyDiv w:val="1"/>
      <w:marLeft w:val="0"/>
      <w:marRight w:val="0"/>
      <w:marTop w:val="0"/>
      <w:marBottom w:val="0"/>
      <w:divBdr>
        <w:top w:val="none" w:sz="0" w:space="0" w:color="auto"/>
        <w:left w:val="none" w:sz="0" w:space="0" w:color="auto"/>
        <w:bottom w:val="none" w:sz="0" w:space="0" w:color="auto"/>
        <w:right w:val="none" w:sz="0" w:space="0" w:color="auto"/>
      </w:divBdr>
    </w:div>
    <w:div w:id="1508710774">
      <w:bodyDiv w:val="1"/>
      <w:marLeft w:val="0"/>
      <w:marRight w:val="0"/>
      <w:marTop w:val="0"/>
      <w:marBottom w:val="0"/>
      <w:divBdr>
        <w:top w:val="none" w:sz="0" w:space="0" w:color="auto"/>
        <w:left w:val="none" w:sz="0" w:space="0" w:color="auto"/>
        <w:bottom w:val="none" w:sz="0" w:space="0" w:color="auto"/>
        <w:right w:val="none" w:sz="0" w:space="0" w:color="auto"/>
      </w:divBdr>
    </w:div>
    <w:div w:id="1518544803">
      <w:bodyDiv w:val="1"/>
      <w:marLeft w:val="0"/>
      <w:marRight w:val="0"/>
      <w:marTop w:val="0"/>
      <w:marBottom w:val="0"/>
      <w:divBdr>
        <w:top w:val="none" w:sz="0" w:space="0" w:color="auto"/>
        <w:left w:val="none" w:sz="0" w:space="0" w:color="auto"/>
        <w:bottom w:val="none" w:sz="0" w:space="0" w:color="auto"/>
        <w:right w:val="none" w:sz="0" w:space="0" w:color="auto"/>
      </w:divBdr>
    </w:div>
    <w:div w:id="1559854326">
      <w:bodyDiv w:val="1"/>
      <w:marLeft w:val="0"/>
      <w:marRight w:val="0"/>
      <w:marTop w:val="0"/>
      <w:marBottom w:val="0"/>
      <w:divBdr>
        <w:top w:val="none" w:sz="0" w:space="0" w:color="auto"/>
        <w:left w:val="none" w:sz="0" w:space="0" w:color="auto"/>
        <w:bottom w:val="none" w:sz="0" w:space="0" w:color="auto"/>
        <w:right w:val="none" w:sz="0" w:space="0" w:color="auto"/>
      </w:divBdr>
    </w:div>
    <w:div w:id="1637418751">
      <w:bodyDiv w:val="1"/>
      <w:marLeft w:val="0"/>
      <w:marRight w:val="0"/>
      <w:marTop w:val="0"/>
      <w:marBottom w:val="0"/>
      <w:divBdr>
        <w:top w:val="none" w:sz="0" w:space="0" w:color="auto"/>
        <w:left w:val="none" w:sz="0" w:space="0" w:color="auto"/>
        <w:bottom w:val="none" w:sz="0" w:space="0" w:color="auto"/>
        <w:right w:val="none" w:sz="0" w:space="0" w:color="auto"/>
      </w:divBdr>
    </w:div>
    <w:div w:id="1691908385">
      <w:bodyDiv w:val="1"/>
      <w:marLeft w:val="0"/>
      <w:marRight w:val="0"/>
      <w:marTop w:val="0"/>
      <w:marBottom w:val="0"/>
      <w:divBdr>
        <w:top w:val="none" w:sz="0" w:space="0" w:color="auto"/>
        <w:left w:val="none" w:sz="0" w:space="0" w:color="auto"/>
        <w:bottom w:val="none" w:sz="0" w:space="0" w:color="auto"/>
        <w:right w:val="none" w:sz="0" w:space="0" w:color="auto"/>
      </w:divBdr>
    </w:div>
    <w:div w:id="1768308703">
      <w:bodyDiv w:val="1"/>
      <w:marLeft w:val="0"/>
      <w:marRight w:val="0"/>
      <w:marTop w:val="0"/>
      <w:marBottom w:val="0"/>
      <w:divBdr>
        <w:top w:val="none" w:sz="0" w:space="0" w:color="auto"/>
        <w:left w:val="none" w:sz="0" w:space="0" w:color="auto"/>
        <w:bottom w:val="none" w:sz="0" w:space="0" w:color="auto"/>
        <w:right w:val="none" w:sz="0" w:space="0" w:color="auto"/>
      </w:divBdr>
    </w:div>
    <w:div w:id="1868594758">
      <w:bodyDiv w:val="1"/>
      <w:marLeft w:val="0"/>
      <w:marRight w:val="0"/>
      <w:marTop w:val="0"/>
      <w:marBottom w:val="0"/>
      <w:divBdr>
        <w:top w:val="none" w:sz="0" w:space="0" w:color="auto"/>
        <w:left w:val="none" w:sz="0" w:space="0" w:color="auto"/>
        <w:bottom w:val="none" w:sz="0" w:space="0" w:color="auto"/>
        <w:right w:val="none" w:sz="0" w:space="0" w:color="auto"/>
      </w:divBdr>
    </w:div>
    <w:div w:id="1961255823">
      <w:bodyDiv w:val="1"/>
      <w:marLeft w:val="0"/>
      <w:marRight w:val="0"/>
      <w:marTop w:val="0"/>
      <w:marBottom w:val="0"/>
      <w:divBdr>
        <w:top w:val="none" w:sz="0" w:space="0" w:color="auto"/>
        <w:left w:val="none" w:sz="0" w:space="0" w:color="auto"/>
        <w:bottom w:val="none" w:sz="0" w:space="0" w:color="auto"/>
        <w:right w:val="none" w:sz="0" w:space="0" w:color="auto"/>
      </w:divBdr>
    </w:div>
    <w:div w:id="2052532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1AD1E-237D-4677-A4C3-4040D4F1A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43</Pages>
  <Words>15218</Words>
  <Characters>86749</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蔡昀陞</dc:creator>
  <cp:keywords/>
  <dc:description/>
  <cp:lastModifiedBy>陳良弼</cp:lastModifiedBy>
  <cp:revision>4</cp:revision>
  <cp:lastPrinted>2022-07-03T17:39:00Z</cp:lastPrinted>
  <dcterms:created xsi:type="dcterms:W3CDTF">2024-05-07T10:35:00Z</dcterms:created>
  <dcterms:modified xsi:type="dcterms:W3CDTF">2024-05-08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476523f05aed24d8a6d048de5ff9885c069dbb85eaeecd756395ce8cf8dca7b</vt:lpwstr>
  </property>
</Properties>
</file>